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46FA94FF" w:rsidR="00C669C2" w:rsidRPr="00BA156B" w:rsidRDefault="00C669C2" w:rsidP="00C669C2">
      <w:pPr>
        <w:tabs>
          <w:tab w:val="left" w:pos="1134"/>
        </w:tabs>
        <w:ind w:left="1134" w:hanging="1134"/>
        <w:jc w:val="center"/>
        <w:rPr>
          <w:b/>
          <w:sz w:val="40"/>
          <w:lang w:eastAsia="es-ES"/>
        </w:rPr>
      </w:pPr>
    </w:p>
    <w:p w14:paraId="59A34F4A" w14:textId="77777777" w:rsidR="00C669C2" w:rsidRPr="00BA156B" w:rsidRDefault="00C669C2" w:rsidP="00C669C2">
      <w:pPr>
        <w:tabs>
          <w:tab w:val="left" w:pos="1134"/>
        </w:tabs>
        <w:ind w:left="1134" w:hanging="1134"/>
        <w:jc w:val="center"/>
        <w:rPr>
          <w:b/>
          <w:sz w:val="40"/>
          <w:lang w:eastAsia="es-ES"/>
        </w:rPr>
      </w:pPr>
    </w:p>
    <w:p w14:paraId="6925BBB2" w14:textId="77777777" w:rsidR="00C669C2" w:rsidRPr="00BA156B" w:rsidRDefault="00C669C2" w:rsidP="00C669C2">
      <w:pPr>
        <w:tabs>
          <w:tab w:val="left" w:pos="1134"/>
        </w:tabs>
        <w:ind w:left="1134" w:hanging="1134"/>
        <w:jc w:val="center"/>
        <w:rPr>
          <w:b/>
          <w:sz w:val="40"/>
          <w:lang w:eastAsia="es-ES"/>
        </w:rPr>
      </w:pPr>
      <w:r w:rsidRPr="00BA156B">
        <w:rPr>
          <w:b/>
          <w:noProof/>
          <w:sz w:val="40"/>
          <w:lang w:val="en-CA" w:eastAsia="en-CA"/>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b/>
          <w:lang w:eastAsia="es-ES"/>
        </w:rPr>
      </w:pPr>
    </w:p>
    <w:p w14:paraId="4A4D0B24" w14:textId="77777777" w:rsidR="00C669C2" w:rsidRPr="00BA156B" w:rsidRDefault="00C669C2" w:rsidP="00C669C2">
      <w:pPr>
        <w:tabs>
          <w:tab w:val="left" w:pos="1134"/>
        </w:tabs>
        <w:ind w:left="1134" w:hanging="1134"/>
        <w:jc w:val="both"/>
        <w:rPr>
          <w:b/>
          <w:lang w:eastAsia="es-ES"/>
        </w:rPr>
      </w:pPr>
    </w:p>
    <w:p w14:paraId="08B1371A" w14:textId="5B7ECC56" w:rsidR="00C669C2" w:rsidRPr="00BA156B" w:rsidRDefault="002B56C0" w:rsidP="00C669C2">
      <w:pPr>
        <w:widowControl w:val="0"/>
        <w:autoSpaceDE w:val="0"/>
        <w:autoSpaceDN w:val="0"/>
        <w:adjustRightInd w:val="0"/>
        <w:spacing w:after="240" w:line="380" w:lineRule="atLeast"/>
        <w:jc w:val="center"/>
        <w:rPr>
          <w:bCs/>
          <w:color w:val="000000"/>
          <w:sz w:val="44"/>
          <w:szCs w:val="44"/>
        </w:rPr>
      </w:pPr>
      <w:commentRangeStart w:id="0"/>
      <w:ins w:id="1" w:author="Regina Casanova" w:date="2018-07-21T12:09:00Z">
        <w:r>
          <w:rPr>
            <w:bCs/>
            <w:color w:val="000000"/>
            <w:sz w:val="44"/>
            <w:szCs w:val="44"/>
          </w:rPr>
          <w:t>DISEÑO</w:t>
        </w:r>
      </w:ins>
      <w:ins w:id="2" w:author="Regina Casanova" w:date="2018-08-04T17:07:00Z">
        <w:r w:rsidR="001F3397">
          <w:rPr>
            <w:bCs/>
            <w:color w:val="000000"/>
            <w:sz w:val="44"/>
            <w:szCs w:val="44"/>
          </w:rPr>
          <w:t xml:space="preserve"> DE</w:t>
        </w:r>
      </w:ins>
      <w:ins w:id="3" w:author="Regina Casanova" w:date="2018-07-21T12:09:00Z">
        <w:r>
          <w:rPr>
            <w:bCs/>
            <w:color w:val="000000"/>
            <w:sz w:val="44"/>
            <w:szCs w:val="44"/>
          </w:rPr>
          <w:t xml:space="preserve"> </w:t>
        </w:r>
      </w:ins>
      <w:ins w:id="4" w:author="Regina Casanova" w:date="2018-08-04T17:07:00Z">
        <w:r w:rsidR="001F3397">
          <w:rPr>
            <w:bCs/>
            <w:color w:val="000000"/>
            <w:sz w:val="44"/>
            <w:szCs w:val="44"/>
          </w:rPr>
          <w:t xml:space="preserve">UN APLICATIVO </w:t>
        </w:r>
      </w:ins>
      <w:ins w:id="5" w:author="Regina Casanova" w:date="2018-07-21T12:09:00Z">
        <w:r w:rsidR="001F3397">
          <w:rPr>
            <w:bCs/>
            <w:color w:val="000000"/>
            <w:sz w:val="44"/>
            <w:szCs w:val="44"/>
          </w:rPr>
          <w:t>CENTRADO EN EL USUARIO</w:t>
        </w:r>
        <w:r>
          <w:rPr>
            <w:bCs/>
            <w:color w:val="000000"/>
            <w:sz w:val="44"/>
            <w:szCs w:val="44"/>
          </w:rPr>
          <w:t xml:space="preserve"> PARA UN SISTEMA DE GESTI</w:t>
        </w:r>
      </w:ins>
      <w:ins w:id="6" w:author="Regina Casanova" w:date="2018-07-21T12:10:00Z">
        <w:r>
          <w:rPr>
            <w:bCs/>
            <w:color w:val="000000"/>
            <w:sz w:val="44"/>
            <w:szCs w:val="44"/>
          </w:rPr>
          <w:t>ÓN DE RECLAMOS EN EL SISTEMA DE SALUD DEL PERÚ</w:t>
        </w:r>
      </w:ins>
      <w:commentRangeEnd w:id="0"/>
      <w:r w:rsidR="00F47011">
        <w:rPr>
          <w:rStyle w:val="Refdecomentario"/>
        </w:rPr>
        <w:commentReference w:id="0"/>
      </w:r>
      <w:commentRangeStart w:id="7"/>
      <w:del w:id="8" w:author="Regina Casanova" w:date="2018-07-21T12:10:00Z">
        <w:r w:rsidR="00C669C2" w:rsidRPr="00BA156B" w:rsidDel="002B56C0">
          <w:rPr>
            <w:bCs/>
            <w:color w:val="000000"/>
            <w:sz w:val="44"/>
            <w:szCs w:val="44"/>
          </w:rPr>
          <w:delText>DISEÑO CENTRADO EN EL USUARIO EN UN SISTEMA DE GESTIÓN DE RECLAMOS PARA EL SISTEMA DE SALUD DEL PERÚ</w:delText>
        </w:r>
        <w:commentRangeEnd w:id="7"/>
        <w:r w:rsidR="004105E1" w:rsidDel="002B56C0">
          <w:rPr>
            <w:rStyle w:val="Refdecomentario"/>
          </w:rPr>
          <w:commentReference w:id="7"/>
        </w:r>
      </w:del>
    </w:p>
    <w:p w14:paraId="119B9DD1" w14:textId="77777777" w:rsidR="00C669C2" w:rsidRPr="00BA156B" w:rsidRDefault="00C669C2" w:rsidP="00C669C2">
      <w:pPr>
        <w:tabs>
          <w:tab w:val="left" w:pos="1134"/>
        </w:tabs>
        <w:ind w:left="1134" w:hanging="1134"/>
        <w:jc w:val="both"/>
        <w:rPr>
          <w:b/>
          <w:lang w:eastAsia="es-ES"/>
        </w:rPr>
      </w:pPr>
    </w:p>
    <w:p w14:paraId="1A020556" w14:textId="77777777" w:rsidR="00C669C2" w:rsidRPr="00BA156B" w:rsidRDefault="00C669C2" w:rsidP="00C669C2">
      <w:pPr>
        <w:tabs>
          <w:tab w:val="left" w:pos="1134"/>
        </w:tabs>
        <w:ind w:left="1134" w:hanging="1134"/>
        <w:jc w:val="both"/>
        <w:rPr>
          <w:b/>
          <w:lang w:eastAsia="es-ES"/>
        </w:rPr>
      </w:pPr>
    </w:p>
    <w:p w14:paraId="5A9386BD"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TESIS PARA OPTAR EL GRADO DE MAESTRO</w:t>
      </w:r>
    </w:p>
    <w:p w14:paraId="68A4D9F9"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EN INFORMÁTICA BIOMÉDICA EN SALUD GLOBAL</w:t>
      </w:r>
    </w:p>
    <w:p w14:paraId="174B1314" w14:textId="77777777" w:rsidR="00C669C2" w:rsidRPr="00BA156B" w:rsidRDefault="00C669C2" w:rsidP="00C669C2">
      <w:pPr>
        <w:tabs>
          <w:tab w:val="left" w:pos="1134"/>
        </w:tabs>
        <w:ind w:left="1134" w:hanging="1134"/>
        <w:jc w:val="center"/>
        <w:rPr>
          <w:sz w:val="40"/>
          <w:szCs w:val="40"/>
          <w:lang w:eastAsia="es-ES"/>
        </w:rPr>
      </w:pPr>
    </w:p>
    <w:p w14:paraId="3627B624" w14:textId="77777777" w:rsidR="00C669C2" w:rsidRPr="00BA156B" w:rsidRDefault="00C669C2" w:rsidP="00C669C2">
      <w:pPr>
        <w:tabs>
          <w:tab w:val="left" w:pos="1134"/>
        </w:tabs>
        <w:ind w:left="1134" w:hanging="1134"/>
        <w:jc w:val="center"/>
        <w:rPr>
          <w:sz w:val="40"/>
          <w:szCs w:val="40"/>
          <w:lang w:eastAsia="es-ES"/>
        </w:rPr>
      </w:pPr>
    </w:p>
    <w:p w14:paraId="2C834EAF"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REGINA ANDREA CASANOVA PÉREZ</w:t>
      </w:r>
    </w:p>
    <w:p w14:paraId="446E4D9D" w14:textId="77777777" w:rsidR="00C669C2" w:rsidRPr="00BA156B" w:rsidRDefault="00C669C2" w:rsidP="00C669C2">
      <w:pPr>
        <w:tabs>
          <w:tab w:val="left" w:pos="1134"/>
        </w:tabs>
        <w:ind w:left="1134" w:hanging="1134"/>
        <w:jc w:val="center"/>
        <w:rPr>
          <w:sz w:val="40"/>
          <w:szCs w:val="40"/>
          <w:lang w:eastAsia="es-ES"/>
        </w:rPr>
      </w:pPr>
    </w:p>
    <w:p w14:paraId="56A46929" w14:textId="77777777" w:rsidR="00C669C2" w:rsidRPr="00BA156B" w:rsidRDefault="00C669C2" w:rsidP="00C669C2">
      <w:pPr>
        <w:tabs>
          <w:tab w:val="left" w:pos="1134"/>
        </w:tabs>
        <w:ind w:left="1134" w:hanging="1134"/>
        <w:jc w:val="center"/>
        <w:rPr>
          <w:sz w:val="40"/>
          <w:szCs w:val="40"/>
          <w:lang w:eastAsia="es-ES"/>
        </w:rPr>
      </w:pPr>
    </w:p>
    <w:p w14:paraId="7C631DA9"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LIMA - PERÚ</w:t>
      </w:r>
    </w:p>
    <w:p w14:paraId="0175DF73" w14:textId="77777777" w:rsidR="00C669C2" w:rsidRPr="00BA156B" w:rsidRDefault="00C669C2" w:rsidP="00C669C2">
      <w:pPr>
        <w:tabs>
          <w:tab w:val="left" w:pos="1134"/>
        </w:tabs>
        <w:ind w:left="1134" w:hanging="1134"/>
        <w:jc w:val="center"/>
        <w:rPr>
          <w:sz w:val="40"/>
          <w:szCs w:val="40"/>
          <w:lang w:eastAsia="es-ES"/>
        </w:rPr>
      </w:pPr>
    </w:p>
    <w:p w14:paraId="2209E66B" w14:textId="77777777" w:rsidR="00C669C2" w:rsidRPr="00BA156B" w:rsidRDefault="00C669C2" w:rsidP="00C669C2">
      <w:pPr>
        <w:tabs>
          <w:tab w:val="left" w:pos="1134"/>
        </w:tabs>
        <w:ind w:left="1134" w:hanging="1134"/>
        <w:jc w:val="center"/>
        <w:rPr>
          <w:sz w:val="40"/>
          <w:szCs w:val="40"/>
          <w:lang w:eastAsia="es-ES"/>
        </w:rPr>
      </w:pPr>
    </w:p>
    <w:p w14:paraId="70D94DB8"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F0F6B85" w14:textId="77777777" w:rsidR="00CB6202" w:rsidRDefault="00CB6202">
      <w:pPr>
        <w:rPr>
          <w:rFonts w:ascii="Calibri" w:hAnsi="Calibri" w:cs="Calibri"/>
          <w:b/>
          <w:bCs/>
          <w:color w:val="000000"/>
          <w:sz w:val="40"/>
          <w:szCs w:val="40"/>
        </w:rPr>
      </w:pPr>
      <w:r>
        <w:rPr>
          <w:rFonts w:ascii="Calibri" w:hAnsi="Calibri" w:cs="Calibri"/>
          <w:b/>
          <w:bCs/>
          <w:color w:val="000000"/>
          <w:sz w:val="40"/>
          <w:szCs w:val="40"/>
        </w:rPr>
        <w:br w:type="page"/>
      </w:r>
    </w:p>
    <w:p w14:paraId="1D94195F" w14:textId="69AB3F32" w:rsidR="00C271AB" w:rsidRDefault="00C271AB" w:rsidP="00625BCC">
      <w:pPr>
        <w:pStyle w:val="Ttulo1"/>
      </w:pPr>
      <w:bookmarkStart w:id="9" w:name="_Toc520655612"/>
      <w:r>
        <w:lastRenderedPageBreak/>
        <w:t>Asesor de Tesis</w:t>
      </w:r>
      <w:bookmarkEnd w:id="9"/>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0" w:name="_Toc520655613"/>
      <w:r>
        <w:lastRenderedPageBreak/>
        <w:t>Dedicatoria</w:t>
      </w:r>
      <w:bookmarkEnd w:id="10"/>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1" w:name="_Toc520655614"/>
      <w:r>
        <w:lastRenderedPageBreak/>
        <w:t>Agradecimientos</w:t>
      </w:r>
      <w:bookmarkEnd w:id="11"/>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2"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commentRangeStart w:id="13"/>
      <w:r>
        <w:t>Egoá</w:t>
      </w:r>
      <w:r w:rsidR="00CB6202">
        <w:t xml:space="preserve">vil </w:t>
      </w:r>
      <w:commentRangeEnd w:id="13"/>
      <w:r w:rsidR="0062181B">
        <w:rPr>
          <w:rStyle w:val="Refdecomentario"/>
          <w:rFonts w:cstheme="minorBidi"/>
          <w:lang w:val="es-ES_tradnl"/>
        </w:rPr>
        <w:commentReference w:id="13"/>
      </w:r>
      <w:r w:rsidR="00CB6202">
        <w:t xml:space="preserve">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4" w:name="_Toc520655615"/>
      <w:r>
        <w:lastRenderedPageBreak/>
        <w:t>Fuente de Financiamiento</w:t>
      </w:r>
      <w:bookmarkEnd w:id="14"/>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rFonts w:eastAsia="Times New Roman"/>
          <w:lang w:val="es-PE" w:eastAsia="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5"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6" w:author="Regina Casanova" w:date="2018-07-29T19:24:00Z">
            <w:r w:rsidR="00CC32E0" w:rsidRPr="00F75055">
              <w:rPr>
                <w:rStyle w:val="Hipervnculo"/>
                <w:rFonts w:ascii="Times New Roman" w:hAnsi="Times New Roman" w:cs="Times New Roman"/>
                <w:b w:val="0"/>
                <w:noProof/>
                <w:rPrChange w:id="17"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8"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9"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20"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21"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ins>
          <w:r w:rsidR="00CC32E0" w:rsidRPr="00C3723A">
            <w:rPr>
              <w:noProof/>
              <w:webHidden/>
            </w:rPr>
          </w:r>
          <w:r w:rsidR="00CC32E0" w:rsidRPr="00C3723A">
            <w:rPr>
              <w:noProof/>
              <w:webHidden/>
            </w:rPr>
            <w:fldChar w:fldCharType="separate"/>
          </w:r>
          <w:ins w:id="22" w:author="Usuario de Microsoft Office" w:date="2018-08-01T09:04:00Z">
            <w:r w:rsidR="000D59D2">
              <w:rPr>
                <w:noProof/>
                <w:webHidden/>
              </w:rPr>
              <w:t>2</w:t>
            </w:r>
          </w:ins>
          <w:ins w:id="23" w:author="Regina Casanova" w:date="2018-07-29T19:24:00Z">
            <w:r w:rsidR="00CC32E0" w:rsidRPr="00C3723A">
              <w:rPr>
                <w:noProof/>
                <w:webHidden/>
              </w:rPr>
              <w:fldChar w:fldCharType="end"/>
            </w:r>
            <w:r w:rsidR="00CC32E0" w:rsidRPr="00F75055">
              <w:rPr>
                <w:rStyle w:val="Hipervnculo"/>
                <w:rFonts w:ascii="Times New Roman" w:hAnsi="Times New Roman" w:cs="Times New Roman"/>
                <w:b w:val="0"/>
                <w:noProof/>
                <w:rPrChange w:id="24"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5" w:author="Regina Casanova" w:date="2018-07-29T19:24:00Z"/>
              <w:rFonts w:eastAsiaTheme="minorEastAsia"/>
              <w:noProof/>
              <w:sz w:val="24"/>
              <w:szCs w:val="24"/>
              <w:lang w:val="es-PE" w:eastAsia="es-PE"/>
            </w:rPr>
          </w:pPr>
          <w:ins w:id="26" w:author="Regina Casanova" w:date="2018-07-29T19:24:00Z">
            <w:r w:rsidRPr="00F75055">
              <w:rPr>
                <w:rStyle w:val="Hipervnculo"/>
                <w:rFonts w:ascii="Times New Roman" w:hAnsi="Times New Roman" w:cs="Times New Roman"/>
                <w:b w:val="0"/>
                <w:noProof/>
                <w:rPrChange w:id="2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8"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1"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ins>
          <w:r w:rsidRPr="00C3723A">
            <w:rPr>
              <w:noProof/>
              <w:webHidden/>
            </w:rPr>
          </w:r>
          <w:r w:rsidRPr="00C3723A">
            <w:rPr>
              <w:noProof/>
              <w:webHidden/>
            </w:rPr>
            <w:fldChar w:fldCharType="separate"/>
          </w:r>
          <w:ins w:id="32" w:author="Usuario de Microsoft Office" w:date="2018-08-01T09:04:00Z">
            <w:r w:rsidR="000D59D2">
              <w:rPr>
                <w:noProof/>
                <w:webHidden/>
              </w:rPr>
              <w:t>3</w:t>
            </w:r>
          </w:ins>
          <w:ins w:id="33" w:author="Regina Casanova" w:date="2018-07-29T19:24:00Z">
            <w:r w:rsidRPr="00C3723A">
              <w:rPr>
                <w:noProof/>
                <w:webHidden/>
              </w:rPr>
              <w:fldChar w:fldCharType="end"/>
            </w:r>
            <w:r w:rsidRPr="00F75055">
              <w:rPr>
                <w:rStyle w:val="Hipervnculo"/>
                <w:rFonts w:ascii="Times New Roman" w:hAnsi="Times New Roman" w:cs="Times New Roman"/>
                <w:b w:val="0"/>
                <w:noProof/>
                <w:rPrChange w:id="34"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5" w:author="Regina Casanova" w:date="2018-07-29T19:24:00Z"/>
              <w:rFonts w:eastAsiaTheme="minorEastAsia"/>
              <w:noProof/>
              <w:sz w:val="24"/>
              <w:szCs w:val="24"/>
              <w:lang w:val="es-PE" w:eastAsia="es-PE"/>
            </w:rPr>
          </w:pPr>
          <w:ins w:id="36" w:author="Regina Casanova" w:date="2018-07-29T19:24:00Z">
            <w:r w:rsidRPr="00F75055">
              <w:rPr>
                <w:rStyle w:val="Hipervnculo"/>
                <w:rFonts w:ascii="Times New Roman" w:hAnsi="Times New Roman" w:cs="Times New Roman"/>
                <w:b w:val="0"/>
                <w:noProof/>
                <w:rPrChange w:id="3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8"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1"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ins>
          <w:r w:rsidRPr="00C3723A">
            <w:rPr>
              <w:noProof/>
              <w:webHidden/>
            </w:rPr>
          </w:r>
          <w:r w:rsidRPr="00C3723A">
            <w:rPr>
              <w:noProof/>
              <w:webHidden/>
            </w:rPr>
            <w:fldChar w:fldCharType="separate"/>
          </w:r>
          <w:ins w:id="42" w:author="Usuario de Microsoft Office" w:date="2018-08-01T09:04:00Z">
            <w:r w:rsidR="000D59D2">
              <w:rPr>
                <w:noProof/>
                <w:webHidden/>
              </w:rPr>
              <w:t>4</w:t>
            </w:r>
          </w:ins>
          <w:ins w:id="43" w:author="Regina Casanova" w:date="2018-07-29T19:24:00Z">
            <w:r w:rsidRPr="00C3723A">
              <w:rPr>
                <w:noProof/>
                <w:webHidden/>
              </w:rPr>
              <w:fldChar w:fldCharType="end"/>
            </w:r>
            <w:r w:rsidRPr="00F75055">
              <w:rPr>
                <w:rStyle w:val="Hipervnculo"/>
                <w:rFonts w:ascii="Times New Roman" w:hAnsi="Times New Roman" w:cs="Times New Roman"/>
                <w:b w:val="0"/>
                <w:noProof/>
                <w:rPrChange w:id="44"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5" w:author="Regina Casanova" w:date="2018-07-29T19:24:00Z"/>
              <w:rFonts w:eastAsiaTheme="minorEastAsia"/>
              <w:noProof/>
              <w:sz w:val="24"/>
              <w:szCs w:val="24"/>
              <w:lang w:val="es-PE" w:eastAsia="es-PE"/>
            </w:rPr>
          </w:pPr>
          <w:ins w:id="46" w:author="Regina Casanova" w:date="2018-07-29T19:24:00Z">
            <w:r w:rsidRPr="00F75055">
              <w:rPr>
                <w:rStyle w:val="Hipervnculo"/>
                <w:rFonts w:ascii="Times New Roman" w:hAnsi="Times New Roman" w:cs="Times New Roman"/>
                <w:b w:val="0"/>
                <w:noProof/>
                <w:rPrChange w:id="4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8"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1"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ins>
          <w:r w:rsidRPr="00C3723A">
            <w:rPr>
              <w:noProof/>
              <w:webHidden/>
            </w:rPr>
          </w:r>
          <w:r w:rsidRPr="00C3723A">
            <w:rPr>
              <w:noProof/>
              <w:webHidden/>
            </w:rPr>
            <w:fldChar w:fldCharType="separate"/>
          </w:r>
          <w:ins w:id="52" w:author="Usuario de Microsoft Office" w:date="2018-08-01T09:04:00Z">
            <w:r w:rsidR="000D59D2">
              <w:rPr>
                <w:noProof/>
                <w:webHidden/>
              </w:rPr>
              <w:t>5</w:t>
            </w:r>
          </w:ins>
          <w:ins w:id="53" w:author="Regina Casanova" w:date="2018-07-29T19:24:00Z">
            <w:r w:rsidRPr="00C3723A">
              <w:rPr>
                <w:noProof/>
                <w:webHidden/>
              </w:rPr>
              <w:fldChar w:fldCharType="end"/>
            </w:r>
            <w:r w:rsidRPr="00F75055">
              <w:rPr>
                <w:rStyle w:val="Hipervnculo"/>
                <w:rFonts w:ascii="Times New Roman" w:hAnsi="Times New Roman" w:cs="Times New Roman"/>
                <w:b w:val="0"/>
                <w:noProof/>
                <w:rPrChange w:id="54"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55" w:author="Regina Casanova" w:date="2018-07-29T19:24:00Z"/>
              <w:rFonts w:eastAsiaTheme="minorEastAsia"/>
              <w:noProof/>
              <w:sz w:val="24"/>
              <w:szCs w:val="24"/>
              <w:lang w:val="es-PE" w:eastAsia="es-PE"/>
            </w:rPr>
          </w:pPr>
          <w:ins w:id="56" w:author="Regina Casanova" w:date="2018-07-29T19:24:00Z">
            <w:r w:rsidRPr="00F75055">
              <w:rPr>
                <w:rStyle w:val="Hipervnculo"/>
                <w:rFonts w:ascii="Times New Roman" w:hAnsi="Times New Roman" w:cs="Times New Roman"/>
                <w:b w:val="0"/>
                <w:noProof/>
                <w:rPrChange w:id="5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8"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1"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ins>
          <w:r w:rsidRPr="00C3723A">
            <w:rPr>
              <w:noProof/>
              <w:webHidden/>
            </w:rPr>
          </w:r>
          <w:r w:rsidRPr="00C3723A">
            <w:rPr>
              <w:noProof/>
              <w:webHidden/>
            </w:rPr>
            <w:fldChar w:fldCharType="separate"/>
          </w:r>
          <w:ins w:id="62" w:author="Usuario de Microsoft Office" w:date="2018-08-01T09:04:00Z">
            <w:r w:rsidR="000D59D2">
              <w:rPr>
                <w:noProof/>
                <w:webHidden/>
              </w:rPr>
              <w:t>10</w:t>
            </w:r>
          </w:ins>
          <w:ins w:id="63" w:author="Regina Casanova" w:date="2018-07-29T19:24:00Z">
            <w:del w:id="64" w:author="Usuario de Microsoft Office" w:date="2018-08-01T09:04:00Z">
              <w:r w:rsidRPr="00C3723A" w:rsidDel="000D59D2">
                <w:rPr>
                  <w:noProof/>
                  <w:webHidden/>
                </w:rPr>
                <w:delText>11</w:delText>
              </w:r>
            </w:del>
            <w:r w:rsidRPr="00C3723A">
              <w:rPr>
                <w:noProof/>
                <w:webHidden/>
              </w:rPr>
              <w:fldChar w:fldCharType="end"/>
            </w:r>
            <w:r w:rsidRPr="00F75055">
              <w:rPr>
                <w:rStyle w:val="Hipervnculo"/>
                <w:rFonts w:ascii="Times New Roman" w:hAnsi="Times New Roman" w:cs="Times New Roman"/>
                <w:b w:val="0"/>
                <w:noProof/>
                <w:rPrChange w:id="65"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66" w:author="Regina Casanova" w:date="2018-07-29T19:24:00Z"/>
              <w:rFonts w:eastAsiaTheme="minorEastAsia"/>
              <w:noProof/>
              <w:sz w:val="24"/>
              <w:szCs w:val="24"/>
              <w:lang w:val="es-PE" w:eastAsia="es-PE"/>
            </w:rPr>
          </w:pPr>
          <w:ins w:id="67" w:author="Regina Casanova" w:date="2018-07-29T19:24:00Z">
            <w:r w:rsidRPr="00F75055">
              <w:rPr>
                <w:rStyle w:val="Hipervnculo"/>
                <w:rFonts w:ascii="Times New Roman" w:hAnsi="Times New Roman" w:cs="Times New Roman"/>
                <w:b w:val="0"/>
                <w:noProof/>
                <w:rPrChange w:id="6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9"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7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2"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ins>
          <w:r w:rsidRPr="00C3723A">
            <w:rPr>
              <w:noProof/>
              <w:webHidden/>
            </w:rPr>
          </w:r>
          <w:r w:rsidRPr="00C3723A">
            <w:rPr>
              <w:noProof/>
              <w:webHidden/>
            </w:rPr>
            <w:fldChar w:fldCharType="separate"/>
          </w:r>
          <w:ins w:id="73" w:author="Usuario de Microsoft Office" w:date="2018-08-01T09:04:00Z">
            <w:r w:rsidR="000D59D2">
              <w:rPr>
                <w:noProof/>
                <w:webHidden/>
              </w:rPr>
              <w:t>11</w:t>
            </w:r>
          </w:ins>
          <w:ins w:id="74" w:author="Regina Casanova" w:date="2018-07-29T19:24:00Z">
            <w:del w:id="75" w:author="Usuario de Microsoft Office" w:date="2018-08-01T09:04:00Z">
              <w:r w:rsidRPr="00C3723A" w:rsidDel="000D59D2">
                <w:rPr>
                  <w:noProof/>
                  <w:webHidden/>
                </w:rPr>
                <w:delText>12</w:delText>
              </w:r>
            </w:del>
            <w:r w:rsidRPr="00C3723A">
              <w:rPr>
                <w:noProof/>
                <w:webHidden/>
              </w:rPr>
              <w:fldChar w:fldCharType="end"/>
            </w:r>
            <w:r w:rsidRPr="00F75055">
              <w:rPr>
                <w:rStyle w:val="Hipervnculo"/>
                <w:rFonts w:ascii="Times New Roman" w:hAnsi="Times New Roman" w:cs="Times New Roman"/>
                <w:b w:val="0"/>
                <w:noProof/>
                <w:rPrChange w:id="76"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77" w:author="Regina Casanova" w:date="2018-07-29T19:24:00Z"/>
              <w:rFonts w:eastAsiaTheme="minorEastAsia"/>
              <w:noProof/>
              <w:sz w:val="24"/>
              <w:szCs w:val="24"/>
              <w:lang w:val="es-PE" w:eastAsia="es-PE"/>
            </w:rPr>
          </w:pPr>
          <w:ins w:id="78" w:author="Regina Casanova" w:date="2018-07-29T19:24:00Z">
            <w:r w:rsidRPr="00F75055">
              <w:rPr>
                <w:rStyle w:val="Hipervnculo"/>
                <w:rFonts w:ascii="Times New Roman" w:hAnsi="Times New Roman" w:cs="Times New Roman"/>
                <w:b w:val="0"/>
                <w:noProof/>
                <w:rPrChange w:id="7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0"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8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3"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ins>
          <w:r w:rsidRPr="00C3723A">
            <w:rPr>
              <w:noProof/>
              <w:webHidden/>
            </w:rPr>
          </w:r>
          <w:r w:rsidRPr="00C3723A">
            <w:rPr>
              <w:noProof/>
              <w:webHidden/>
            </w:rPr>
            <w:fldChar w:fldCharType="separate"/>
          </w:r>
          <w:ins w:id="84" w:author="Usuario de Microsoft Office" w:date="2018-08-01T09:04:00Z">
            <w:r w:rsidR="000D59D2">
              <w:rPr>
                <w:noProof/>
                <w:webHidden/>
              </w:rPr>
              <w:t>13</w:t>
            </w:r>
          </w:ins>
          <w:ins w:id="85" w:author="Regina Casanova" w:date="2018-07-29T19:24:00Z">
            <w:del w:id="86" w:author="Usuario de Microsoft Office" w:date="2018-08-01T09:04:00Z">
              <w:r w:rsidRPr="00C3723A" w:rsidDel="000D59D2">
                <w:rPr>
                  <w:noProof/>
                  <w:webHidden/>
                </w:rPr>
                <w:delText>14</w:delText>
              </w:r>
            </w:del>
            <w:r w:rsidRPr="00C3723A">
              <w:rPr>
                <w:noProof/>
                <w:webHidden/>
              </w:rPr>
              <w:fldChar w:fldCharType="end"/>
            </w:r>
            <w:r w:rsidRPr="00F75055">
              <w:rPr>
                <w:rStyle w:val="Hipervnculo"/>
                <w:rFonts w:ascii="Times New Roman" w:hAnsi="Times New Roman" w:cs="Times New Roman"/>
                <w:b w:val="0"/>
                <w:noProof/>
                <w:rPrChange w:id="87"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88" w:author="Regina Casanova" w:date="2018-07-29T19:24:00Z"/>
              <w:rFonts w:eastAsiaTheme="minorEastAsia"/>
              <w:noProof/>
              <w:sz w:val="24"/>
              <w:szCs w:val="24"/>
              <w:lang w:val="es-PE" w:eastAsia="es-PE"/>
            </w:rPr>
          </w:pPr>
          <w:ins w:id="89" w:author="Regina Casanova" w:date="2018-07-29T19:24:00Z">
            <w:r w:rsidRPr="00F75055">
              <w:rPr>
                <w:rStyle w:val="Hipervnculo"/>
                <w:rFonts w:ascii="Times New Roman" w:hAnsi="Times New Roman" w:cs="Times New Roman"/>
                <w:b w:val="0"/>
                <w:noProof/>
                <w:rPrChange w:id="90"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1"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92"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4"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ins>
          <w:r w:rsidRPr="00C3723A">
            <w:rPr>
              <w:noProof/>
              <w:webHidden/>
            </w:rPr>
          </w:r>
          <w:r w:rsidRPr="00C3723A">
            <w:rPr>
              <w:noProof/>
              <w:webHidden/>
            </w:rPr>
            <w:fldChar w:fldCharType="separate"/>
          </w:r>
          <w:ins w:id="95" w:author="Usuario de Microsoft Office" w:date="2018-08-01T09:04:00Z">
            <w:r w:rsidR="000D59D2">
              <w:rPr>
                <w:noProof/>
                <w:webHidden/>
              </w:rPr>
              <w:t>15</w:t>
            </w:r>
          </w:ins>
          <w:ins w:id="96" w:author="Regina Casanova" w:date="2018-07-29T19:24:00Z">
            <w:del w:id="97" w:author="Usuario de Microsoft Office" w:date="2018-08-01T09:04:00Z">
              <w:r w:rsidRPr="00C3723A" w:rsidDel="000D59D2">
                <w:rPr>
                  <w:noProof/>
                  <w:webHidden/>
                </w:rPr>
                <w:delText>16</w:delText>
              </w:r>
            </w:del>
            <w:r w:rsidRPr="00C3723A">
              <w:rPr>
                <w:noProof/>
                <w:webHidden/>
              </w:rPr>
              <w:fldChar w:fldCharType="end"/>
            </w:r>
            <w:r w:rsidRPr="00F75055">
              <w:rPr>
                <w:rStyle w:val="Hipervnculo"/>
                <w:rFonts w:ascii="Times New Roman" w:hAnsi="Times New Roman" w:cs="Times New Roman"/>
                <w:b w:val="0"/>
                <w:noProof/>
                <w:rPrChange w:id="98"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99" w:author="Regina Casanova" w:date="2018-07-29T19:24:00Z"/>
              <w:rFonts w:eastAsiaTheme="minorEastAsia"/>
              <w:noProof/>
              <w:sz w:val="24"/>
              <w:szCs w:val="24"/>
              <w:lang w:val="es-PE" w:eastAsia="es-PE"/>
            </w:rPr>
          </w:pPr>
          <w:ins w:id="100" w:author="Regina Casanova" w:date="2018-07-29T19:24:00Z">
            <w:r w:rsidRPr="00F75055">
              <w:rPr>
                <w:rStyle w:val="Hipervnculo"/>
                <w:rFonts w:ascii="Times New Roman" w:hAnsi="Times New Roman" w:cs="Times New Roman"/>
                <w:b w:val="0"/>
                <w:noProof/>
                <w:rPrChange w:id="10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02"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10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0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5"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ins>
          <w:r w:rsidRPr="00C3723A">
            <w:rPr>
              <w:noProof/>
              <w:webHidden/>
            </w:rPr>
          </w:r>
          <w:r w:rsidRPr="00C3723A">
            <w:rPr>
              <w:noProof/>
              <w:webHidden/>
            </w:rPr>
            <w:fldChar w:fldCharType="separate"/>
          </w:r>
          <w:ins w:id="106" w:author="Usuario de Microsoft Office" w:date="2018-08-01T09:04:00Z">
            <w:r w:rsidR="000D59D2">
              <w:rPr>
                <w:noProof/>
                <w:webHidden/>
              </w:rPr>
              <w:t>17</w:t>
            </w:r>
          </w:ins>
          <w:ins w:id="107" w:author="Regina Casanova" w:date="2018-07-29T19:24:00Z">
            <w:del w:id="108" w:author="Usuario de Microsoft Office" w:date="2018-08-01T09:04:00Z">
              <w:r w:rsidRPr="00C3723A" w:rsidDel="000D59D2">
                <w:rPr>
                  <w:noProof/>
                  <w:webHidden/>
                </w:rPr>
                <w:delText>18</w:delText>
              </w:r>
            </w:del>
            <w:r w:rsidRPr="00C3723A">
              <w:rPr>
                <w:noProof/>
                <w:webHidden/>
              </w:rPr>
              <w:fldChar w:fldCharType="end"/>
            </w:r>
            <w:r w:rsidRPr="00F75055">
              <w:rPr>
                <w:rStyle w:val="Hipervnculo"/>
                <w:rFonts w:ascii="Times New Roman" w:hAnsi="Times New Roman" w:cs="Times New Roman"/>
                <w:b w:val="0"/>
                <w:noProof/>
                <w:rPrChange w:id="109"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110" w:author="Regina Casanova" w:date="2018-07-29T19:24:00Z"/>
              <w:rFonts w:ascii="Times New Roman" w:eastAsiaTheme="minorEastAsia" w:hAnsi="Times New Roman" w:cs="Times New Roman"/>
              <w:noProof/>
              <w:sz w:val="24"/>
              <w:szCs w:val="24"/>
              <w:lang w:val="es-PE" w:eastAsia="es-PE"/>
              <w:rPrChange w:id="111" w:author="Regina Casanova" w:date="2018-07-29T19:32:00Z">
                <w:rPr>
                  <w:ins w:id="112" w:author="Regina Casanova" w:date="2018-07-29T19:24:00Z"/>
                  <w:rFonts w:eastAsiaTheme="minorEastAsia" w:cstheme="minorBidi"/>
                  <w:noProof/>
                  <w:sz w:val="24"/>
                  <w:szCs w:val="24"/>
                  <w:lang w:val="es-PE" w:eastAsia="es-PE"/>
                </w:rPr>
              </w:rPrChange>
            </w:rPr>
          </w:pPr>
          <w:ins w:id="113" w:author="Regina Casanova" w:date="2018-07-29T19:24:00Z">
            <w:r w:rsidRPr="00F75055">
              <w:rPr>
                <w:rStyle w:val="Hipervnculo"/>
                <w:rFonts w:ascii="Times New Roman" w:hAnsi="Times New Roman" w:cs="Times New Roman"/>
                <w:noProof/>
                <w:rPrChange w:id="11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5" w:author="Regina Casanova" w:date="2018-07-29T19:32:00Z">
                  <w:rPr>
                    <w:rStyle w:val="Hipervnculo"/>
                    <w:noProof/>
                  </w:rPr>
                </w:rPrChange>
              </w:rPr>
              <w:instrText xml:space="preserve"> </w:instrText>
            </w:r>
            <w:r w:rsidRPr="00F75055">
              <w:rPr>
                <w:rFonts w:ascii="Times New Roman" w:hAnsi="Times New Roman" w:cs="Times New Roman"/>
                <w:noProof/>
                <w:rPrChange w:id="116" w:author="Regina Casanova" w:date="2018-07-29T19:32:00Z">
                  <w:rPr>
                    <w:noProof/>
                  </w:rPr>
                </w:rPrChange>
              </w:rPr>
              <w:instrText>HYPERLINK \l "_Toc520655621"</w:instrText>
            </w:r>
            <w:r w:rsidRPr="00F75055">
              <w:rPr>
                <w:rStyle w:val="Hipervnculo"/>
                <w:rFonts w:ascii="Times New Roman" w:hAnsi="Times New Roman" w:cs="Times New Roman"/>
                <w:noProof/>
                <w:rPrChange w:id="11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9"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1"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22" w:author="Regina Casanova" w:date="2018-07-29T19:32:00Z">
                  <w:rPr>
                    <w:noProof/>
                    <w:webHidden/>
                  </w:rPr>
                </w:rPrChange>
              </w:rPr>
              <w:tab/>
            </w:r>
            <w:r w:rsidRPr="00F75055">
              <w:rPr>
                <w:rFonts w:ascii="Times New Roman" w:hAnsi="Times New Roman" w:cs="Times New Roman"/>
                <w:noProof/>
                <w:webHidden/>
                <w:rPrChange w:id="123" w:author="Regina Casanova" w:date="2018-07-29T19:32:00Z">
                  <w:rPr>
                    <w:noProof/>
                    <w:webHidden/>
                  </w:rPr>
                </w:rPrChange>
              </w:rPr>
              <w:fldChar w:fldCharType="begin"/>
            </w:r>
            <w:r w:rsidRPr="00F75055">
              <w:rPr>
                <w:rFonts w:ascii="Times New Roman" w:hAnsi="Times New Roman" w:cs="Times New Roman"/>
                <w:noProof/>
                <w:webHidden/>
                <w:rPrChange w:id="124" w:author="Regina Casanova" w:date="2018-07-29T19:32:00Z">
                  <w:rPr>
                    <w:noProof/>
                    <w:webHidden/>
                  </w:rPr>
                </w:rPrChange>
              </w:rPr>
              <w:instrText xml:space="preserve"> PAGEREF _Toc520655621 \h </w:instrText>
            </w:r>
          </w:ins>
          <w:r w:rsidRPr="00F75055">
            <w:rPr>
              <w:rFonts w:ascii="Times New Roman" w:hAnsi="Times New Roman" w:cs="Times New Roman"/>
              <w:noProof/>
              <w:webHidden/>
              <w:rPrChange w:id="12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6" w:author="Regina Casanova" w:date="2018-07-29T19:32:00Z">
                <w:rPr>
                  <w:noProof/>
                  <w:webHidden/>
                </w:rPr>
              </w:rPrChange>
            </w:rPr>
            <w:fldChar w:fldCharType="separate"/>
          </w:r>
          <w:ins w:id="127" w:author="Usuario de Microsoft Office" w:date="2018-08-01T09:04:00Z">
            <w:r w:rsidR="000D59D2">
              <w:rPr>
                <w:rFonts w:ascii="Times New Roman" w:hAnsi="Times New Roman" w:cs="Times New Roman"/>
                <w:noProof/>
                <w:webHidden/>
              </w:rPr>
              <w:t>17</w:t>
            </w:r>
          </w:ins>
          <w:ins w:id="128" w:author="Regina Casanova" w:date="2018-07-29T19:24:00Z">
            <w:del w:id="129" w:author="Usuario de Microsoft Office" w:date="2018-08-01T09:04:00Z">
              <w:r w:rsidRPr="00F75055" w:rsidDel="000D59D2">
                <w:rPr>
                  <w:rFonts w:ascii="Times New Roman" w:hAnsi="Times New Roman" w:cs="Times New Roman"/>
                  <w:noProof/>
                  <w:webHidden/>
                  <w:rPrChange w:id="130" w:author="Regina Casanova" w:date="2018-07-29T19:32:00Z">
                    <w:rPr>
                      <w:noProof/>
                      <w:webHidden/>
                    </w:rPr>
                  </w:rPrChange>
                </w:rPr>
                <w:delText>18</w:delText>
              </w:r>
            </w:del>
            <w:r w:rsidRPr="00F75055">
              <w:rPr>
                <w:rFonts w:ascii="Times New Roman" w:hAnsi="Times New Roman" w:cs="Times New Roman"/>
                <w:noProof/>
                <w:webHidden/>
                <w:rPrChange w:id="131" w:author="Regina Casanova" w:date="2018-07-29T19:32:00Z">
                  <w:rPr>
                    <w:noProof/>
                    <w:webHidden/>
                  </w:rPr>
                </w:rPrChange>
              </w:rPr>
              <w:fldChar w:fldCharType="end"/>
            </w:r>
            <w:r w:rsidRPr="00F75055">
              <w:rPr>
                <w:rStyle w:val="Hipervnculo"/>
                <w:rFonts w:ascii="Times New Roman" w:hAnsi="Times New Roman" w:cs="Times New Roman"/>
                <w:noProof/>
                <w:rPrChange w:id="132"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33" w:author="Regina Casanova" w:date="2018-07-29T19:24:00Z"/>
              <w:rFonts w:ascii="Times New Roman" w:eastAsiaTheme="minorEastAsia" w:hAnsi="Times New Roman" w:cs="Times New Roman"/>
              <w:i w:val="0"/>
              <w:noProof/>
              <w:sz w:val="24"/>
              <w:szCs w:val="24"/>
              <w:lang w:val="es-PE" w:eastAsia="es-PE"/>
              <w:rPrChange w:id="134" w:author="Regina Casanova" w:date="2018-07-29T19:32:00Z">
                <w:rPr>
                  <w:ins w:id="135" w:author="Regina Casanova" w:date="2018-07-29T19:24:00Z"/>
                  <w:rFonts w:eastAsiaTheme="minorEastAsia" w:cstheme="minorBidi"/>
                  <w:noProof/>
                  <w:sz w:val="24"/>
                  <w:szCs w:val="24"/>
                  <w:lang w:val="es-PE" w:eastAsia="es-PE"/>
                </w:rPr>
              </w:rPrChange>
            </w:rPr>
          </w:pPr>
          <w:ins w:id="136" w:author="Regina Casanova" w:date="2018-07-29T19:24:00Z">
            <w:r w:rsidRPr="00F75055">
              <w:rPr>
                <w:rStyle w:val="Hipervnculo"/>
                <w:rFonts w:ascii="Times New Roman" w:hAnsi="Times New Roman" w:cs="Times New Roman"/>
                <w:i w:val="0"/>
                <w:noProof/>
                <w:rPrChange w:id="13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8" w:author="Regina Casanova" w:date="2018-07-29T19:32:00Z">
                  <w:rPr>
                    <w:rStyle w:val="Hipervnculo"/>
                    <w:noProof/>
                  </w:rPr>
                </w:rPrChange>
              </w:rPr>
              <w:instrText xml:space="preserve"> </w:instrText>
            </w:r>
            <w:r w:rsidRPr="00F75055">
              <w:rPr>
                <w:rFonts w:ascii="Times New Roman" w:hAnsi="Times New Roman" w:cs="Times New Roman"/>
                <w:i w:val="0"/>
                <w:noProof/>
                <w:rPrChange w:id="139"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4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41"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42"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4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44"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45" w:author="Regina Casanova" w:date="2018-07-29T19:32:00Z">
                  <w:rPr>
                    <w:noProof/>
                    <w:webHidden/>
                  </w:rPr>
                </w:rPrChange>
              </w:rPr>
              <w:tab/>
            </w:r>
            <w:r w:rsidRPr="00F75055">
              <w:rPr>
                <w:rFonts w:ascii="Times New Roman" w:hAnsi="Times New Roman" w:cs="Times New Roman"/>
                <w:i w:val="0"/>
                <w:noProof/>
                <w:webHidden/>
                <w:rPrChange w:id="146" w:author="Regina Casanova" w:date="2018-07-29T19:32:00Z">
                  <w:rPr>
                    <w:noProof/>
                    <w:webHidden/>
                  </w:rPr>
                </w:rPrChange>
              </w:rPr>
              <w:fldChar w:fldCharType="begin"/>
            </w:r>
            <w:r w:rsidRPr="00F75055">
              <w:rPr>
                <w:rFonts w:ascii="Times New Roman" w:hAnsi="Times New Roman" w:cs="Times New Roman"/>
                <w:i w:val="0"/>
                <w:noProof/>
                <w:webHidden/>
                <w:rPrChange w:id="147" w:author="Regina Casanova" w:date="2018-07-29T19:32:00Z">
                  <w:rPr>
                    <w:noProof/>
                    <w:webHidden/>
                  </w:rPr>
                </w:rPrChange>
              </w:rPr>
              <w:instrText xml:space="preserve"> PAGEREF _Toc520655622 \h </w:instrText>
            </w:r>
          </w:ins>
          <w:r w:rsidRPr="00F75055">
            <w:rPr>
              <w:rFonts w:ascii="Times New Roman" w:hAnsi="Times New Roman" w:cs="Times New Roman"/>
              <w:i w:val="0"/>
              <w:noProof/>
              <w:webHidden/>
              <w:rPrChange w:id="14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49" w:author="Regina Casanova" w:date="2018-07-29T19:32:00Z">
                <w:rPr>
                  <w:noProof/>
                  <w:webHidden/>
                </w:rPr>
              </w:rPrChange>
            </w:rPr>
            <w:fldChar w:fldCharType="separate"/>
          </w:r>
          <w:ins w:id="150" w:author="Usuario de Microsoft Office" w:date="2018-08-01T09:04:00Z">
            <w:r w:rsidR="000D59D2">
              <w:rPr>
                <w:rFonts w:ascii="Times New Roman" w:hAnsi="Times New Roman" w:cs="Times New Roman"/>
                <w:i w:val="0"/>
                <w:noProof/>
                <w:webHidden/>
              </w:rPr>
              <w:t>17</w:t>
            </w:r>
          </w:ins>
          <w:ins w:id="151" w:author="Regina Casanova" w:date="2018-07-29T19:24:00Z">
            <w:del w:id="152" w:author="Usuario de Microsoft Office" w:date="2018-08-01T09:04:00Z">
              <w:r w:rsidRPr="00F75055" w:rsidDel="000D59D2">
                <w:rPr>
                  <w:rFonts w:ascii="Times New Roman" w:hAnsi="Times New Roman" w:cs="Times New Roman"/>
                  <w:i w:val="0"/>
                  <w:noProof/>
                  <w:webHidden/>
                  <w:rPrChange w:id="153" w:author="Regina Casanova" w:date="2018-07-29T19:32:00Z">
                    <w:rPr>
                      <w:noProof/>
                      <w:webHidden/>
                    </w:rPr>
                  </w:rPrChange>
                </w:rPr>
                <w:delText>18</w:delText>
              </w:r>
            </w:del>
            <w:r w:rsidRPr="00F75055">
              <w:rPr>
                <w:rFonts w:ascii="Times New Roman" w:hAnsi="Times New Roman" w:cs="Times New Roman"/>
                <w:i w:val="0"/>
                <w:noProof/>
                <w:webHidden/>
                <w:rPrChange w:id="154" w:author="Regina Casanova" w:date="2018-07-29T19:32:00Z">
                  <w:rPr>
                    <w:noProof/>
                    <w:webHidden/>
                  </w:rPr>
                </w:rPrChange>
              </w:rPr>
              <w:fldChar w:fldCharType="end"/>
            </w:r>
            <w:r w:rsidRPr="00F75055">
              <w:rPr>
                <w:rStyle w:val="Hipervnculo"/>
                <w:rFonts w:ascii="Times New Roman" w:hAnsi="Times New Roman" w:cs="Times New Roman"/>
                <w:i w:val="0"/>
                <w:noProof/>
                <w:rPrChange w:id="155"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56" w:author="Regina Casanova" w:date="2018-07-29T19:24:00Z"/>
              <w:rFonts w:ascii="Times New Roman" w:eastAsiaTheme="minorEastAsia" w:hAnsi="Times New Roman" w:cs="Times New Roman"/>
              <w:i w:val="0"/>
              <w:noProof/>
              <w:sz w:val="24"/>
              <w:szCs w:val="24"/>
              <w:lang w:val="es-PE" w:eastAsia="es-PE"/>
              <w:rPrChange w:id="157" w:author="Regina Casanova" w:date="2018-07-29T19:32:00Z">
                <w:rPr>
                  <w:ins w:id="158" w:author="Regina Casanova" w:date="2018-07-29T19:24:00Z"/>
                  <w:rFonts w:eastAsiaTheme="minorEastAsia" w:cstheme="minorBidi"/>
                  <w:noProof/>
                  <w:sz w:val="24"/>
                  <w:szCs w:val="24"/>
                  <w:lang w:val="es-PE" w:eastAsia="es-PE"/>
                </w:rPr>
              </w:rPrChange>
            </w:rPr>
          </w:pPr>
          <w:ins w:id="159" w:author="Regina Casanova" w:date="2018-07-29T19:24:00Z">
            <w:r w:rsidRPr="00F75055">
              <w:rPr>
                <w:rStyle w:val="Hipervnculo"/>
                <w:rFonts w:ascii="Times New Roman" w:hAnsi="Times New Roman" w:cs="Times New Roman"/>
                <w:i w:val="0"/>
                <w:noProof/>
                <w:rPrChange w:id="16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1" w:author="Regina Casanova" w:date="2018-07-29T19:32:00Z">
                  <w:rPr>
                    <w:rStyle w:val="Hipervnculo"/>
                    <w:noProof/>
                  </w:rPr>
                </w:rPrChange>
              </w:rPr>
              <w:instrText xml:space="preserve"> </w:instrText>
            </w:r>
            <w:r w:rsidRPr="00F75055">
              <w:rPr>
                <w:rFonts w:ascii="Times New Roman" w:hAnsi="Times New Roman" w:cs="Times New Roman"/>
                <w:i w:val="0"/>
                <w:noProof/>
                <w:rPrChange w:id="162"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6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6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67"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68" w:author="Regina Casanova" w:date="2018-07-29T19:32:00Z">
                  <w:rPr>
                    <w:noProof/>
                    <w:webHidden/>
                  </w:rPr>
                </w:rPrChange>
              </w:rPr>
              <w:tab/>
            </w:r>
            <w:r w:rsidRPr="00F75055">
              <w:rPr>
                <w:rFonts w:ascii="Times New Roman" w:hAnsi="Times New Roman" w:cs="Times New Roman"/>
                <w:i w:val="0"/>
                <w:noProof/>
                <w:webHidden/>
                <w:rPrChange w:id="169" w:author="Regina Casanova" w:date="2018-07-29T19:32:00Z">
                  <w:rPr>
                    <w:noProof/>
                    <w:webHidden/>
                  </w:rPr>
                </w:rPrChange>
              </w:rPr>
              <w:fldChar w:fldCharType="begin"/>
            </w:r>
            <w:r w:rsidRPr="00F75055">
              <w:rPr>
                <w:rFonts w:ascii="Times New Roman" w:hAnsi="Times New Roman" w:cs="Times New Roman"/>
                <w:i w:val="0"/>
                <w:noProof/>
                <w:webHidden/>
                <w:rPrChange w:id="170" w:author="Regina Casanova" w:date="2018-07-29T19:32:00Z">
                  <w:rPr>
                    <w:noProof/>
                    <w:webHidden/>
                  </w:rPr>
                </w:rPrChange>
              </w:rPr>
              <w:instrText xml:space="preserve"> PAGEREF _Toc520655623 \h </w:instrText>
            </w:r>
          </w:ins>
          <w:r w:rsidRPr="00F75055">
            <w:rPr>
              <w:rFonts w:ascii="Times New Roman" w:hAnsi="Times New Roman" w:cs="Times New Roman"/>
              <w:i w:val="0"/>
              <w:noProof/>
              <w:webHidden/>
              <w:rPrChange w:id="17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72" w:author="Regina Casanova" w:date="2018-07-29T19:32:00Z">
                <w:rPr>
                  <w:noProof/>
                  <w:webHidden/>
                </w:rPr>
              </w:rPrChange>
            </w:rPr>
            <w:fldChar w:fldCharType="separate"/>
          </w:r>
          <w:ins w:id="173" w:author="Usuario de Microsoft Office" w:date="2018-08-01T09:04:00Z">
            <w:r w:rsidR="000D59D2">
              <w:rPr>
                <w:rFonts w:ascii="Times New Roman" w:hAnsi="Times New Roman" w:cs="Times New Roman"/>
                <w:i w:val="0"/>
                <w:noProof/>
                <w:webHidden/>
              </w:rPr>
              <w:t>18</w:t>
            </w:r>
          </w:ins>
          <w:ins w:id="174" w:author="Regina Casanova" w:date="2018-07-29T19:24:00Z">
            <w:del w:id="175" w:author="Usuario de Microsoft Office" w:date="2018-08-01T09:04:00Z">
              <w:r w:rsidRPr="00F75055" w:rsidDel="000D59D2">
                <w:rPr>
                  <w:rFonts w:ascii="Times New Roman" w:hAnsi="Times New Roman" w:cs="Times New Roman"/>
                  <w:i w:val="0"/>
                  <w:noProof/>
                  <w:webHidden/>
                  <w:rPrChange w:id="176" w:author="Regina Casanova" w:date="2018-07-29T19:32:00Z">
                    <w:rPr>
                      <w:noProof/>
                      <w:webHidden/>
                    </w:rPr>
                  </w:rPrChange>
                </w:rPr>
                <w:delText>19</w:delText>
              </w:r>
            </w:del>
            <w:r w:rsidRPr="00F75055">
              <w:rPr>
                <w:rFonts w:ascii="Times New Roman" w:hAnsi="Times New Roman" w:cs="Times New Roman"/>
                <w:i w:val="0"/>
                <w:noProof/>
                <w:webHidden/>
                <w:rPrChange w:id="177" w:author="Regina Casanova" w:date="2018-07-29T19:32:00Z">
                  <w:rPr>
                    <w:noProof/>
                    <w:webHidden/>
                  </w:rPr>
                </w:rPrChange>
              </w:rPr>
              <w:fldChar w:fldCharType="end"/>
            </w:r>
            <w:r w:rsidRPr="00F75055">
              <w:rPr>
                <w:rStyle w:val="Hipervnculo"/>
                <w:rFonts w:ascii="Times New Roman" w:hAnsi="Times New Roman" w:cs="Times New Roman"/>
                <w:i w:val="0"/>
                <w:noProof/>
                <w:rPrChange w:id="178"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79" w:author="Regina Casanova" w:date="2018-07-29T19:24:00Z"/>
              <w:rFonts w:ascii="Times New Roman" w:eastAsiaTheme="minorEastAsia" w:hAnsi="Times New Roman" w:cs="Times New Roman"/>
              <w:i w:val="0"/>
              <w:noProof/>
              <w:sz w:val="24"/>
              <w:szCs w:val="24"/>
              <w:lang w:val="es-PE" w:eastAsia="es-PE"/>
              <w:rPrChange w:id="180" w:author="Regina Casanova" w:date="2018-07-29T19:32:00Z">
                <w:rPr>
                  <w:ins w:id="181" w:author="Regina Casanova" w:date="2018-07-29T19:24:00Z"/>
                  <w:rFonts w:eastAsiaTheme="minorEastAsia" w:cstheme="minorBidi"/>
                  <w:noProof/>
                  <w:sz w:val="24"/>
                  <w:szCs w:val="24"/>
                  <w:lang w:val="es-PE" w:eastAsia="es-PE"/>
                </w:rPr>
              </w:rPrChange>
            </w:rPr>
          </w:pPr>
          <w:ins w:id="182" w:author="Regina Casanova" w:date="2018-07-29T19:24:00Z">
            <w:r w:rsidRPr="00F75055">
              <w:rPr>
                <w:rStyle w:val="Hipervnculo"/>
                <w:rFonts w:ascii="Times New Roman" w:hAnsi="Times New Roman" w:cs="Times New Roman"/>
                <w:i w:val="0"/>
                <w:noProof/>
                <w:rPrChange w:id="1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84" w:author="Regina Casanova" w:date="2018-07-29T19:32:00Z">
                  <w:rPr>
                    <w:rStyle w:val="Hipervnculo"/>
                    <w:noProof/>
                  </w:rPr>
                </w:rPrChange>
              </w:rPr>
              <w:instrText xml:space="preserve"> </w:instrText>
            </w:r>
            <w:r w:rsidRPr="00F75055">
              <w:rPr>
                <w:rFonts w:ascii="Times New Roman" w:hAnsi="Times New Roman" w:cs="Times New Roman"/>
                <w:i w:val="0"/>
                <w:noProof/>
                <w:rPrChange w:id="185"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8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88"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90"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91" w:author="Regina Casanova" w:date="2018-07-29T19:32:00Z">
                  <w:rPr>
                    <w:noProof/>
                    <w:webHidden/>
                  </w:rPr>
                </w:rPrChange>
              </w:rPr>
              <w:tab/>
            </w:r>
            <w:r w:rsidRPr="00F75055">
              <w:rPr>
                <w:rFonts w:ascii="Times New Roman" w:hAnsi="Times New Roman" w:cs="Times New Roman"/>
                <w:i w:val="0"/>
                <w:noProof/>
                <w:webHidden/>
                <w:rPrChange w:id="192" w:author="Regina Casanova" w:date="2018-07-29T19:32:00Z">
                  <w:rPr>
                    <w:noProof/>
                    <w:webHidden/>
                  </w:rPr>
                </w:rPrChange>
              </w:rPr>
              <w:fldChar w:fldCharType="begin"/>
            </w:r>
            <w:r w:rsidRPr="00F75055">
              <w:rPr>
                <w:rFonts w:ascii="Times New Roman" w:hAnsi="Times New Roman" w:cs="Times New Roman"/>
                <w:i w:val="0"/>
                <w:noProof/>
                <w:webHidden/>
                <w:rPrChange w:id="193" w:author="Regina Casanova" w:date="2018-07-29T19:32:00Z">
                  <w:rPr>
                    <w:noProof/>
                    <w:webHidden/>
                  </w:rPr>
                </w:rPrChange>
              </w:rPr>
              <w:instrText xml:space="preserve"> PAGEREF _Toc520655624 \h </w:instrText>
            </w:r>
          </w:ins>
          <w:r w:rsidRPr="00F75055">
            <w:rPr>
              <w:rFonts w:ascii="Times New Roman" w:hAnsi="Times New Roman" w:cs="Times New Roman"/>
              <w:i w:val="0"/>
              <w:noProof/>
              <w:webHidden/>
              <w:rPrChange w:id="19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95" w:author="Regina Casanova" w:date="2018-07-29T19:32:00Z">
                <w:rPr>
                  <w:noProof/>
                  <w:webHidden/>
                </w:rPr>
              </w:rPrChange>
            </w:rPr>
            <w:fldChar w:fldCharType="separate"/>
          </w:r>
          <w:ins w:id="196" w:author="Usuario de Microsoft Office" w:date="2018-08-01T09:04:00Z">
            <w:r w:rsidR="000D59D2">
              <w:rPr>
                <w:rFonts w:ascii="Times New Roman" w:hAnsi="Times New Roman" w:cs="Times New Roman"/>
                <w:i w:val="0"/>
                <w:noProof/>
                <w:webHidden/>
              </w:rPr>
              <w:t>18</w:t>
            </w:r>
          </w:ins>
          <w:ins w:id="197" w:author="Regina Casanova" w:date="2018-07-29T19:24:00Z">
            <w:del w:id="198" w:author="Usuario de Microsoft Office" w:date="2018-08-01T09:04:00Z">
              <w:r w:rsidRPr="00F75055" w:rsidDel="000D59D2">
                <w:rPr>
                  <w:rFonts w:ascii="Times New Roman" w:hAnsi="Times New Roman" w:cs="Times New Roman"/>
                  <w:i w:val="0"/>
                  <w:noProof/>
                  <w:webHidden/>
                  <w:rPrChange w:id="199" w:author="Regina Casanova" w:date="2018-07-29T19:32:00Z">
                    <w:rPr>
                      <w:noProof/>
                      <w:webHidden/>
                    </w:rPr>
                  </w:rPrChange>
                </w:rPr>
                <w:delText>19</w:delText>
              </w:r>
            </w:del>
            <w:r w:rsidRPr="00F75055">
              <w:rPr>
                <w:rFonts w:ascii="Times New Roman" w:hAnsi="Times New Roman" w:cs="Times New Roman"/>
                <w:i w:val="0"/>
                <w:noProof/>
                <w:webHidden/>
                <w:rPrChange w:id="200" w:author="Regina Casanova" w:date="2018-07-29T19:32:00Z">
                  <w:rPr>
                    <w:noProof/>
                    <w:webHidden/>
                  </w:rPr>
                </w:rPrChange>
              </w:rPr>
              <w:fldChar w:fldCharType="end"/>
            </w:r>
            <w:r w:rsidRPr="00F75055">
              <w:rPr>
                <w:rStyle w:val="Hipervnculo"/>
                <w:rFonts w:ascii="Times New Roman" w:hAnsi="Times New Roman" w:cs="Times New Roman"/>
                <w:i w:val="0"/>
                <w:noProof/>
                <w:rPrChange w:id="201"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202" w:author="Regina Casanova" w:date="2018-07-29T19:24:00Z"/>
              <w:rFonts w:ascii="Times New Roman" w:eastAsiaTheme="minorEastAsia" w:hAnsi="Times New Roman" w:cs="Times New Roman"/>
              <w:i w:val="0"/>
              <w:noProof/>
              <w:sz w:val="24"/>
              <w:szCs w:val="24"/>
              <w:lang w:val="es-PE" w:eastAsia="es-PE"/>
              <w:rPrChange w:id="203" w:author="Regina Casanova" w:date="2018-07-29T19:32:00Z">
                <w:rPr>
                  <w:ins w:id="204" w:author="Regina Casanova" w:date="2018-07-29T19:24:00Z"/>
                  <w:rFonts w:eastAsiaTheme="minorEastAsia" w:cstheme="minorBidi"/>
                  <w:noProof/>
                  <w:sz w:val="24"/>
                  <w:szCs w:val="24"/>
                  <w:lang w:val="es-PE" w:eastAsia="es-PE"/>
                </w:rPr>
              </w:rPrChange>
            </w:rPr>
          </w:pPr>
          <w:ins w:id="205" w:author="Regina Casanova" w:date="2018-07-29T19:24:00Z">
            <w:r w:rsidRPr="00F75055">
              <w:rPr>
                <w:rStyle w:val="Hipervnculo"/>
                <w:rFonts w:ascii="Times New Roman" w:hAnsi="Times New Roman" w:cs="Times New Roman"/>
                <w:i w:val="0"/>
                <w:noProof/>
                <w:rPrChange w:id="20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07" w:author="Regina Casanova" w:date="2018-07-29T19:32:00Z">
                  <w:rPr>
                    <w:rStyle w:val="Hipervnculo"/>
                    <w:noProof/>
                  </w:rPr>
                </w:rPrChange>
              </w:rPr>
              <w:instrText xml:space="preserve"> </w:instrText>
            </w:r>
            <w:r w:rsidRPr="00F75055">
              <w:rPr>
                <w:rFonts w:ascii="Times New Roman" w:hAnsi="Times New Roman" w:cs="Times New Roman"/>
                <w:i w:val="0"/>
                <w:noProof/>
                <w:rPrChange w:id="208"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20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1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1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2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13"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214" w:author="Regina Casanova" w:date="2018-07-29T19:32:00Z">
                  <w:rPr>
                    <w:noProof/>
                    <w:webHidden/>
                  </w:rPr>
                </w:rPrChange>
              </w:rPr>
              <w:tab/>
            </w:r>
            <w:r w:rsidRPr="00F75055">
              <w:rPr>
                <w:rFonts w:ascii="Times New Roman" w:hAnsi="Times New Roman" w:cs="Times New Roman"/>
                <w:i w:val="0"/>
                <w:noProof/>
                <w:webHidden/>
                <w:rPrChange w:id="215" w:author="Regina Casanova" w:date="2018-07-29T19:32:00Z">
                  <w:rPr>
                    <w:noProof/>
                    <w:webHidden/>
                  </w:rPr>
                </w:rPrChange>
              </w:rPr>
              <w:fldChar w:fldCharType="begin"/>
            </w:r>
            <w:r w:rsidRPr="00F75055">
              <w:rPr>
                <w:rFonts w:ascii="Times New Roman" w:hAnsi="Times New Roman" w:cs="Times New Roman"/>
                <w:i w:val="0"/>
                <w:noProof/>
                <w:webHidden/>
                <w:rPrChange w:id="216" w:author="Regina Casanova" w:date="2018-07-29T19:32:00Z">
                  <w:rPr>
                    <w:noProof/>
                    <w:webHidden/>
                  </w:rPr>
                </w:rPrChange>
              </w:rPr>
              <w:instrText xml:space="preserve"> PAGEREF _Toc520655625 \h </w:instrText>
            </w:r>
          </w:ins>
          <w:r w:rsidRPr="00F75055">
            <w:rPr>
              <w:rFonts w:ascii="Times New Roman" w:hAnsi="Times New Roman" w:cs="Times New Roman"/>
              <w:i w:val="0"/>
              <w:noProof/>
              <w:webHidden/>
              <w:rPrChange w:id="21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18" w:author="Regina Casanova" w:date="2018-07-29T19:32:00Z">
                <w:rPr>
                  <w:noProof/>
                  <w:webHidden/>
                </w:rPr>
              </w:rPrChange>
            </w:rPr>
            <w:fldChar w:fldCharType="separate"/>
          </w:r>
          <w:ins w:id="219" w:author="Usuario de Microsoft Office" w:date="2018-08-01T09:04:00Z">
            <w:r w:rsidR="000D59D2">
              <w:rPr>
                <w:rFonts w:ascii="Times New Roman" w:hAnsi="Times New Roman" w:cs="Times New Roman"/>
                <w:i w:val="0"/>
                <w:noProof/>
                <w:webHidden/>
              </w:rPr>
              <w:t>21</w:t>
            </w:r>
          </w:ins>
          <w:ins w:id="220" w:author="Regina Casanova" w:date="2018-07-29T19:24:00Z">
            <w:del w:id="221" w:author="Usuario de Microsoft Office" w:date="2018-08-01T09:04:00Z">
              <w:r w:rsidRPr="00F75055" w:rsidDel="000D59D2">
                <w:rPr>
                  <w:rFonts w:ascii="Times New Roman" w:hAnsi="Times New Roman" w:cs="Times New Roman"/>
                  <w:i w:val="0"/>
                  <w:noProof/>
                  <w:webHidden/>
                  <w:rPrChange w:id="222" w:author="Regina Casanova" w:date="2018-07-29T19:32:00Z">
                    <w:rPr>
                      <w:noProof/>
                      <w:webHidden/>
                    </w:rPr>
                  </w:rPrChange>
                </w:rPr>
                <w:delText>21</w:delText>
              </w:r>
            </w:del>
            <w:r w:rsidRPr="00F75055">
              <w:rPr>
                <w:rFonts w:ascii="Times New Roman" w:hAnsi="Times New Roman" w:cs="Times New Roman"/>
                <w:i w:val="0"/>
                <w:noProof/>
                <w:webHidden/>
                <w:rPrChange w:id="223" w:author="Regina Casanova" w:date="2018-07-29T19:32:00Z">
                  <w:rPr>
                    <w:noProof/>
                    <w:webHidden/>
                  </w:rPr>
                </w:rPrChange>
              </w:rPr>
              <w:fldChar w:fldCharType="end"/>
            </w:r>
            <w:r w:rsidRPr="00F75055">
              <w:rPr>
                <w:rStyle w:val="Hipervnculo"/>
                <w:rFonts w:ascii="Times New Roman" w:hAnsi="Times New Roman" w:cs="Times New Roman"/>
                <w:i w:val="0"/>
                <w:noProof/>
                <w:rPrChange w:id="224"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225" w:author="Regina Casanova" w:date="2018-07-29T19:24:00Z"/>
              <w:rFonts w:ascii="Times New Roman" w:eastAsiaTheme="minorEastAsia" w:hAnsi="Times New Roman" w:cs="Times New Roman"/>
              <w:noProof/>
              <w:sz w:val="24"/>
              <w:szCs w:val="24"/>
              <w:lang w:val="es-PE" w:eastAsia="es-PE"/>
              <w:rPrChange w:id="226" w:author="Regina Casanova" w:date="2018-07-29T19:32:00Z">
                <w:rPr>
                  <w:ins w:id="227" w:author="Regina Casanova" w:date="2018-07-29T19:24:00Z"/>
                  <w:rFonts w:eastAsiaTheme="minorEastAsia" w:cstheme="minorBidi"/>
                  <w:noProof/>
                  <w:sz w:val="24"/>
                  <w:szCs w:val="24"/>
                  <w:lang w:val="es-PE" w:eastAsia="es-PE"/>
                </w:rPr>
              </w:rPrChange>
            </w:rPr>
          </w:pPr>
          <w:ins w:id="228" w:author="Regina Casanova" w:date="2018-07-29T19:24:00Z">
            <w:r w:rsidRPr="00F75055">
              <w:rPr>
                <w:rStyle w:val="Hipervnculo"/>
                <w:rFonts w:ascii="Times New Roman" w:hAnsi="Times New Roman" w:cs="Times New Roman"/>
                <w:noProof/>
                <w:rPrChange w:id="229" w:author="Regina Casanova" w:date="2018-07-29T19:32:00Z">
                  <w:rPr>
                    <w:rStyle w:val="Hipervnculo"/>
                    <w:noProof/>
                  </w:rPr>
                </w:rPrChange>
              </w:rPr>
              <w:fldChar w:fldCharType="begin"/>
            </w:r>
            <w:r w:rsidRPr="00F75055">
              <w:rPr>
                <w:rStyle w:val="Hipervnculo"/>
                <w:rFonts w:ascii="Times New Roman" w:hAnsi="Times New Roman" w:cs="Times New Roman"/>
                <w:noProof/>
                <w:rPrChange w:id="230" w:author="Regina Casanova" w:date="2018-07-29T19:32:00Z">
                  <w:rPr>
                    <w:rStyle w:val="Hipervnculo"/>
                    <w:noProof/>
                  </w:rPr>
                </w:rPrChange>
              </w:rPr>
              <w:instrText xml:space="preserve"> </w:instrText>
            </w:r>
            <w:r w:rsidRPr="00F75055">
              <w:rPr>
                <w:rFonts w:ascii="Times New Roman" w:hAnsi="Times New Roman" w:cs="Times New Roman"/>
                <w:noProof/>
                <w:rPrChange w:id="231" w:author="Regina Casanova" w:date="2018-07-29T19:32:00Z">
                  <w:rPr>
                    <w:noProof/>
                  </w:rPr>
                </w:rPrChange>
              </w:rPr>
              <w:instrText>HYPERLINK \l "_Toc520655628"</w:instrText>
            </w:r>
            <w:r w:rsidRPr="00F75055">
              <w:rPr>
                <w:rStyle w:val="Hipervnculo"/>
                <w:rFonts w:ascii="Times New Roman" w:hAnsi="Times New Roman" w:cs="Times New Roman"/>
                <w:noProof/>
                <w:rPrChange w:id="23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3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3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36"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37" w:author="Regina Casanova" w:date="2018-07-29T19:32:00Z">
                  <w:rPr>
                    <w:noProof/>
                    <w:webHidden/>
                  </w:rPr>
                </w:rPrChange>
              </w:rPr>
              <w:tab/>
            </w:r>
            <w:r w:rsidRPr="00F75055">
              <w:rPr>
                <w:rFonts w:ascii="Times New Roman" w:hAnsi="Times New Roman" w:cs="Times New Roman"/>
                <w:noProof/>
                <w:webHidden/>
                <w:rPrChange w:id="238" w:author="Regina Casanova" w:date="2018-07-29T19:32:00Z">
                  <w:rPr>
                    <w:noProof/>
                    <w:webHidden/>
                  </w:rPr>
                </w:rPrChange>
              </w:rPr>
              <w:fldChar w:fldCharType="begin"/>
            </w:r>
            <w:r w:rsidRPr="00F75055">
              <w:rPr>
                <w:rFonts w:ascii="Times New Roman" w:hAnsi="Times New Roman" w:cs="Times New Roman"/>
                <w:noProof/>
                <w:webHidden/>
                <w:rPrChange w:id="239" w:author="Regina Casanova" w:date="2018-07-29T19:32:00Z">
                  <w:rPr>
                    <w:noProof/>
                    <w:webHidden/>
                  </w:rPr>
                </w:rPrChange>
              </w:rPr>
              <w:instrText xml:space="preserve"> PAGEREF _Toc520655628 \h </w:instrText>
            </w:r>
          </w:ins>
          <w:r w:rsidRPr="00F75055">
            <w:rPr>
              <w:rFonts w:ascii="Times New Roman" w:hAnsi="Times New Roman" w:cs="Times New Roman"/>
              <w:noProof/>
              <w:webHidden/>
              <w:rPrChange w:id="24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241" w:author="Regina Casanova" w:date="2018-07-29T19:32:00Z">
                <w:rPr>
                  <w:noProof/>
                  <w:webHidden/>
                </w:rPr>
              </w:rPrChange>
            </w:rPr>
            <w:fldChar w:fldCharType="separate"/>
          </w:r>
          <w:ins w:id="242" w:author="Usuario de Microsoft Office" w:date="2018-08-01T09:04:00Z">
            <w:r w:rsidR="000D59D2">
              <w:rPr>
                <w:rFonts w:ascii="Times New Roman" w:hAnsi="Times New Roman" w:cs="Times New Roman"/>
                <w:noProof/>
                <w:webHidden/>
              </w:rPr>
              <w:t>24</w:t>
            </w:r>
          </w:ins>
          <w:ins w:id="243" w:author="Regina Casanova" w:date="2018-07-29T19:24:00Z">
            <w:del w:id="244" w:author="Usuario de Microsoft Office" w:date="2018-08-01T09:04:00Z">
              <w:r w:rsidRPr="00F75055" w:rsidDel="000D59D2">
                <w:rPr>
                  <w:rFonts w:ascii="Times New Roman" w:hAnsi="Times New Roman" w:cs="Times New Roman"/>
                  <w:noProof/>
                  <w:webHidden/>
                  <w:rPrChange w:id="245" w:author="Regina Casanova" w:date="2018-07-29T19:32:00Z">
                    <w:rPr>
                      <w:noProof/>
                      <w:webHidden/>
                    </w:rPr>
                  </w:rPrChange>
                </w:rPr>
                <w:delText>26</w:delText>
              </w:r>
            </w:del>
            <w:r w:rsidRPr="00F75055">
              <w:rPr>
                <w:rFonts w:ascii="Times New Roman" w:hAnsi="Times New Roman" w:cs="Times New Roman"/>
                <w:noProof/>
                <w:webHidden/>
                <w:rPrChange w:id="246" w:author="Regina Casanova" w:date="2018-07-29T19:32:00Z">
                  <w:rPr>
                    <w:noProof/>
                    <w:webHidden/>
                  </w:rPr>
                </w:rPrChange>
              </w:rPr>
              <w:fldChar w:fldCharType="end"/>
            </w:r>
            <w:r w:rsidRPr="00F75055">
              <w:rPr>
                <w:rStyle w:val="Hipervnculo"/>
                <w:rFonts w:ascii="Times New Roman" w:hAnsi="Times New Roman" w:cs="Times New Roman"/>
                <w:noProof/>
                <w:rPrChange w:id="247"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48" w:author="Regina Casanova" w:date="2018-07-29T19:24:00Z"/>
              <w:rFonts w:ascii="Times New Roman" w:eastAsiaTheme="minorEastAsia" w:hAnsi="Times New Roman" w:cs="Times New Roman"/>
              <w:i w:val="0"/>
              <w:noProof/>
              <w:sz w:val="24"/>
              <w:szCs w:val="24"/>
              <w:lang w:val="es-PE" w:eastAsia="es-PE"/>
              <w:rPrChange w:id="249" w:author="Regina Casanova" w:date="2018-07-29T19:32:00Z">
                <w:rPr>
                  <w:ins w:id="250" w:author="Regina Casanova" w:date="2018-07-29T19:24:00Z"/>
                  <w:rFonts w:eastAsiaTheme="minorEastAsia" w:cstheme="minorBidi"/>
                  <w:noProof/>
                  <w:sz w:val="24"/>
                  <w:szCs w:val="24"/>
                  <w:lang w:val="es-PE" w:eastAsia="es-PE"/>
                </w:rPr>
              </w:rPrChange>
            </w:rPr>
          </w:pPr>
          <w:ins w:id="251" w:author="Regina Casanova" w:date="2018-07-29T19:24:00Z">
            <w:r w:rsidRPr="00F75055">
              <w:rPr>
                <w:rStyle w:val="Hipervnculo"/>
                <w:rFonts w:ascii="Times New Roman" w:hAnsi="Times New Roman" w:cs="Times New Roman"/>
                <w:i w:val="0"/>
                <w:noProof/>
                <w:rPrChange w:id="25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53" w:author="Regina Casanova" w:date="2018-07-29T19:32:00Z">
                  <w:rPr>
                    <w:rStyle w:val="Hipervnculo"/>
                    <w:noProof/>
                  </w:rPr>
                </w:rPrChange>
              </w:rPr>
              <w:instrText xml:space="preserve"> </w:instrText>
            </w:r>
            <w:r w:rsidRPr="00F75055">
              <w:rPr>
                <w:rFonts w:ascii="Times New Roman" w:hAnsi="Times New Roman" w:cs="Times New Roman"/>
                <w:i w:val="0"/>
                <w:noProof/>
                <w:rPrChange w:id="254"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5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5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57"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59"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60" w:author="Regina Casanova" w:date="2018-07-29T19:32:00Z">
                  <w:rPr>
                    <w:noProof/>
                    <w:webHidden/>
                  </w:rPr>
                </w:rPrChange>
              </w:rPr>
              <w:tab/>
            </w:r>
            <w:r w:rsidRPr="00F75055">
              <w:rPr>
                <w:rFonts w:ascii="Times New Roman" w:hAnsi="Times New Roman" w:cs="Times New Roman"/>
                <w:i w:val="0"/>
                <w:noProof/>
                <w:webHidden/>
                <w:rPrChange w:id="261" w:author="Regina Casanova" w:date="2018-07-29T19:32:00Z">
                  <w:rPr>
                    <w:noProof/>
                    <w:webHidden/>
                  </w:rPr>
                </w:rPrChange>
              </w:rPr>
              <w:fldChar w:fldCharType="begin"/>
            </w:r>
            <w:r w:rsidRPr="00F75055">
              <w:rPr>
                <w:rFonts w:ascii="Times New Roman" w:hAnsi="Times New Roman" w:cs="Times New Roman"/>
                <w:i w:val="0"/>
                <w:noProof/>
                <w:webHidden/>
                <w:rPrChange w:id="262" w:author="Regina Casanova" w:date="2018-07-29T19:32:00Z">
                  <w:rPr>
                    <w:noProof/>
                    <w:webHidden/>
                  </w:rPr>
                </w:rPrChange>
              </w:rPr>
              <w:instrText xml:space="preserve"> PAGEREF _Toc520655629 \h </w:instrText>
            </w:r>
          </w:ins>
          <w:r w:rsidRPr="00F75055">
            <w:rPr>
              <w:rFonts w:ascii="Times New Roman" w:hAnsi="Times New Roman" w:cs="Times New Roman"/>
              <w:i w:val="0"/>
              <w:noProof/>
              <w:webHidden/>
              <w:rPrChange w:id="26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64" w:author="Regina Casanova" w:date="2018-07-29T19:32:00Z">
                <w:rPr>
                  <w:noProof/>
                  <w:webHidden/>
                </w:rPr>
              </w:rPrChange>
            </w:rPr>
            <w:fldChar w:fldCharType="separate"/>
          </w:r>
          <w:ins w:id="265" w:author="Usuario de Microsoft Office" w:date="2018-08-01T09:04:00Z">
            <w:r w:rsidR="000D59D2">
              <w:rPr>
                <w:rFonts w:ascii="Times New Roman" w:hAnsi="Times New Roman" w:cs="Times New Roman"/>
                <w:i w:val="0"/>
                <w:noProof/>
                <w:webHidden/>
              </w:rPr>
              <w:t>24</w:t>
            </w:r>
          </w:ins>
          <w:ins w:id="266" w:author="Regina Casanova" w:date="2018-07-29T19:24:00Z">
            <w:del w:id="267" w:author="Usuario de Microsoft Office" w:date="2018-08-01T09:04:00Z">
              <w:r w:rsidRPr="00F75055" w:rsidDel="000D59D2">
                <w:rPr>
                  <w:rFonts w:ascii="Times New Roman" w:hAnsi="Times New Roman" w:cs="Times New Roman"/>
                  <w:i w:val="0"/>
                  <w:noProof/>
                  <w:webHidden/>
                  <w:rPrChange w:id="268" w:author="Regina Casanova" w:date="2018-07-29T19:32:00Z">
                    <w:rPr>
                      <w:noProof/>
                      <w:webHidden/>
                    </w:rPr>
                  </w:rPrChange>
                </w:rPr>
                <w:delText>26</w:delText>
              </w:r>
            </w:del>
            <w:r w:rsidRPr="00F75055">
              <w:rPr>
                <w:rFonts w:ascii="Times New Roman" w:hAnsi="Times New Roman" w:cs="Times New Roman"/>
                <w:i w:val="0"/>
                <w:noProof/>
                <w:webHidden/>
                <w:rPrChange w:id="269" w:author="Regina Casanova" w:date="2018-07-29T19:32:00Z">
                  <w:rPr>
                    <w:noProof/>
                    <w:webHidden/>
                  </w:rPr>
                </w:rPrChange>
              </w:rPr>
              <w:fldChar w:fldCharType="end"/>
            </w:r>
            <w:r w:rsidRPr="00F75055">
              <w:rPr>
                <w:rStyle w:val="Hipervnculo"/>
                <w:rFonts w:ascii="Times New Roman" w:hAnsi="Times New Roman" w:cs="Times New Roman"/>
                <w:i w:val="0"/>
                <w:noProof/>
                <w:rPrChange w:id="270"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71" w:author="Regina Casanova" w:date="2018-07-29T19:24:00Z"/>
              <w:rFonts w:ascii="Times New Roman" w:eastAsiaTheme="minorEastAsia" w:hAnsi="Times New Roman" w:cs="Times New Roman"/>
              <w:i w:val="0"/>
              <w:noProof/>
              <w:sz w:val="24"/>
              <w:szCs w:val="24"/>
              <w:lang w:val="es-PE" w:eastAsia="es-PE"/>
              <w:rPrChange w:id="272" w:author="Regina Casanova" w:date="2018-07-29T19:32:00Z">
                <w:rPr>
                  <w:ins w:id="273" w:author="Regina Casanova" w:date="2018-07-29T19:24:00Z"/>
                  <w:rFonts w:eastAsiaTheme="minorEastAsia" w:cstheme="minorBidi"/>
                  <w:noProof/>
                  <w:sz w:val="24"/>
                  <w:szCs w:val="24"/>
                  <w:lang w:val="es-PE" w:eastAsia="es-PE"/>
                </w:rPr>
              </w:rPrChange>
            </w:rPr>
          </w:pPr>
          <w:ins w:id="274" w:author="Regina Casanova" w:date="2018-07-29T19:24:00Z">
            <w:r w:rsidRPr="00F75055">
              <w:rPr>
                <w:rStyle w:val="Hipervnculo"/>
                <w:rFonts w:ascii="Times New Roman" w:hAnsi="Times New Roman" w:cs="Times New Roman"/>
                <w:i w:val="0"/>
                <w:noProof/>
                <w:rPrChange w:id="27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76" w:author="Regina Casanova" w:date="2018-07-29T19:32:00Z">
                  <w:rPr>
                    <w:rStyle w:val="Hipervnculo"/>
                    <w:noProof/>
                  </w:rPr>
                </w:rPrChange>
              </w:rPr>
              <w:instrText xml:space="preserve"> </w:instrText>
            </w:r>
            <w:r w:rsidRPr="00F75055">
              <w:rPr>
                <w:rFonts w:ascii="Times New Roman" w:hAnsi="Times New Roman" w:cs="Times New Roman"/>
                <w:i w:val="0"/>
                <w:noProof/>
                <w:rPrChange w:id="277"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7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7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80"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8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82"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83" w:author="Regina Casanova" w:date="2018-07-29T19:32:00Z">
                  <w:rPr>
                    <w:noProof/>
                    <w:webHidden/>
                  </w:rPr>
                </w:rPrChange>
              </w:rPr>
              <w:tab/>
            </w:r>
            <w:r w:rsidRPr="00F75055">
              <w:rPr>
                <w:rFonts w:ascii="Times New Roman" w:hAnsi="Times New Roman" w:cs="Times New Roman"/>
                <w:i w:val="0"/>
                <w:noProof/>
                <w:webHidden/>
                <w:rPrChange w:id="284" w:author="Regina Casanova" w:date="2018-07-29T19:32:00Z">
                  <w:rPr>
                    <w:noProof/>
                    <w:webHidden/>
                  </w:rPr>
                </w:rPrChange>
              </w:rPr>
              <w:fldChar w:fldCharType="begin"/>
            </w:r>
            <w:r w:rsidRPr="00F75055">
              <w:rPr>
                <w:rFonts w:ascii="Times New Roman" w:hAnsi="Times New Roman" w:cs="Times New Roman"/>
                <w:i w:val="0"/>
                <w:noProof/>
                <w:webHidden/>
                <w:rPrChange w:id="285" w:author="Regina Casanova" w:date="2018-07-29T19:32:00Z">
                  <w:rPr>
                    <w:noProof/>
                    <w:webHidden/>
                  </w:rPr>
                </w:rPrChange>
              </w:rPr>
              <w:instrText xml:space="preserve"> PAGEREF _Toc520655630 \h </w:instrText>
            </w:r>
          </w:ins>
          <w:r w:rsidRPr="00F75055">
            <w:rPr>
              <w:rFonts w:ascii="Times New Roman" w:hAnsi="Times New Roman" w:cs="Times New Roman"/>
              <w:i w:val="0"/>
              <w:noProof/>
              <w:webHidden/>
              <w:rPrChange w:id="28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87" w:author="Regina Casanova" w:date="2018-07-29T19:32:00Z">
                <w:rPr>
                  <w:noProof/>
                  <w:webHidden/>
                </w:rPr>
              </w:rPrChange>
            </w:rPr>
            <w:fldChar w:fldCharType="separate"/>
          </w:r>
          <w:ins w:id="288" w:author="Usuario de Microsoft Office" w:date="2018-08-01T09:04:00Z">
            <w:r w:rsidR="000D59D2">
              <w:rPr>
                <w:rFonts w:ascii="Times New Roman" w:hAnsi="Times New Roman" w:cs="Times New Roman"/>
                <w:i w:val="0"/>
                <w:noProof/>
                <w:webHidden/>
              </w:rPr>
              <w:t>26</w:t>
            </w:r>
          </w:ins>
          <w:ins w:id="289" w:author="Regina Casanova" w:date="2018-07-29T19:24:00Z">
            <w:del w:id="290" w:author="Usuario de Microsoft Office" w:date="2018-08-01T09:04:00Z">
              <w:r w:rsidRPr="00F75055" w:rsidDel="000D59D2">
                <w:rPr>
                  <w:rFonts w:ascii="Times New Roman" w:hAnsi="Times New Roman" w:cs="Times New Roman"/>
                  <w:i w:val="0"/>
                  <w:noProof/>
                  <w:webHidden/>
                  <w:rPrChange w:id="291" w:author="Regina Casanova" w:date="2018-07-29T19:32:00Z">
                    <w:rPr>
                      <w:noProof/>
                      <w:webHidden/>
                    </w:rPr>
                  </w:rPrChange>
                </w:rPr>
                <w:delText>27</w:delText>
              </w:r>
            </w:del>
            <w:r w:rsidRPr="00F75055">
              <w:rPr>
                <w:rFonts w:ascii="Times New Roman" w:hAnsi="Times New Roman" w:cs="Times New Roman"/>
                <w:i w:val="0"/>
                <w:noProof/>
                <w:webHidden/>
                <w:rPrChange w:id="292" w:author="Regina Casanova" w:date="2018-07-29T19:32:00Z">
                  <w:rPr>
                    <w:noProof/>
                    <w:webHidden/>
                  </w:rPr>
                </w:rPrChange>
              </w:rPr>
              <w:fldChar w:fldCharType="end"/>
            </w:r>
            <w:r w:rsidRPr="00F75055">
              <w:rPr>
                <w:rStyle w:val="Hipervnculo"/>
                <w:rFonts w:ascii="Times New Roman" w:hAnsi="Times New Roman" w:cs="Times New Roman"/>
                <w:i w:val="0"/>
                <w:noProof/>
                <w:rPrChange w:id="293"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94" w:author="Regina Casanova" w:date="2018-07-29T19:24:00Z"/>
              <w:rFonts w:ascii="Times New Roman" w:eastAsiaTheme="minorEastAsia" w:hAnsi="Times New Roman" w:cs="Times New Roman"/>
              <w:i w:val="0"/>
              <w:noProof/>
              <w:sz w:val="24"/>
              <w:szCs w:val="24"/>
              <w:lang w:val="es-PE" w:eastAsia="es-PE"/>
              <w:rPrChange w:id="295" w:author="Regina Casanova" w:date="2018-07-29T19:32:00Z">
                <w:rPr>
                  <w:ins w:id="296" w:author="Regina Casanova" w:date="2018-07-29T19:24:00Z"/>
                  <w:rFonts w:eastAsiaTheme="minorEastAsia" w:cstheme="minorBidi"/>
                  <w:noProof/>
                  <w:sz w:val="24"/>
                  <w:szCs w:val="24"/>
                  <w:lang w:val="es-PE" w:eastAsia="es-PE"/>
                </w:rPr>
              </w:rPrChange>
            </w:rPr>
          </w:pPr>
          <w:ins w:id="297" w:author="Regina Casanova" w:date="2018-07-29T19:24:00Z">
            <w:r w:rsidRPr="00F75055">
              <w:rPr>
                <w:rStyle w:val="Hipervnculo"/>
                <w:rFonts w:ascii="Times New Roman" w:hAnsi="Times New Roman" w:cs="Times New Roman"/>
                <w:i w:val="0"/>
                <w:noProof/>
                <w:rPrChange w:id="29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99" w:author="Regina Casanova" w:date="2018-07-29T19:32:00Z">
                  <w:rPr>
                    <w:rStyle w:val="Hipervnculo"/>
                    <w:noProof/>
                  </w:rPr>
                </w:rPrChange>
              </w:rPr>
              <w:instrText xml:space="preserve"> </w:instrText>
            </w:r>
            <w:r w:rsidRPr="00F75055">
              <w:rPr>
                <w:rFonts w:ascii="Times New Roman" w:hAnsi="Times New Roman" w:cs="Times New Roman"/>
                <w:i w:val="0"/>
                <w:noProof/>
                <w:rPrChange w:id="300"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30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02"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03"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3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05"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306" w:author="Regina Casanova" w:date="2018-07-29T19:32:00Z">
                  <w:rPr>
                    <w:noProof/>
                    <w:webHidden/>
                  </w:rPr>
                </w:rPrChange>
              </w:rPr>
              <w:tab/>
            </w:r>
            <w:r w:rsidRPr="00F75055">
              <w:rPr>
                <w:rFonts w:ascii="Times New Roman" w:hAnsi="Times New Roman" w:cs="Times New Roman"/>
                <w:i w:val="0"/>
                <w:noProof/>
                <w:webHidden/>
                <w:rPrChange w:id="307" w:author="Regina Casanova" w:date="2018-07-29T19:32:00Z">
                  <w:rPr>
                    <w:noProof/>
                    <w:webHidden/>
                  </w:rPr>
                </w:rPrChange>
              </w:rPr>
              <w:fldChar w:fldCharType="begin"/>
            </w:r>
            <w:r w:rsidRPr="00F75055">
              <w:rPr>
                <w:rFonts w:ascii="Times New Roman" w:hAnsi="Times New Roman" w:cs="Times New Roman"/>
                <w:i w:val="0"/>
                <w:noProof/>
                <w:webHidden/>
                <w:rPrChange w:id="308" w:author="Regina Casanova" w:date="2018-07-29T19:32:00Z">
                  <w:rPr>
                    <w:noProof/>
                    <w:webHidden/>
                  </w:rPr>
                </w:rPrChange>
              </w:rPr>
              <w:instrText xml:space="preserve"> PAGEREF _Toc520655631 \h </w:instrText>
            </w:r>
          </w:ins>
          <w:r w:rsidRPr="00F75055">
            <w:rPr>
              <w:rFonts w:ascii="Times New Roman" w:hAnsi="Times New Roman" w:cs="Times New Roman"/>
              <w:i w:val="0"/>
              <w:noProof/>
              <w:webHidden/>
              <w:rPrChange w:id="30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10" w:author="Regina Casanova" w:date="2018-07-29T19:32:00Z">
                <w:rPr>
                  <w:noProof/>
                  <w:webHidden/>
                </w:rPr>
              </w:rPrChange>
            </w:rPr>
            <w:fldChar w:fldCharType="separate"/>
          </w:r>
          <w:ins w:id="311" w:author="Usuario de Microsoft Office" w:date="2018-08-01T09:04:00Z">
            <w:r w:rsidR="000D59D2">
              <w:rPr>
                <w:rFonts w:ascii="Times New Roman" w:hAnsi="Times New Roman" w:cs="Times New Roman"/>
                <w:i w:val="0"/>
                <w:noProof/>
                <w:webHidden/>
              </w:rPr>
              <w:t>30</w:t>
            </w:r>
          </w:ins>
          <w:ins w:id="312" w:author="Regina Casanova" w:date="2018-07-29T19:24:00Z">
            <w:del w:id="313" w:author="Usuario de Microsoft Office" w:date="2018-08-01T09:04:00Z">
              <w:r w:rsidRPr="00F75055" w:rsidDel="000D59D2">
                <w:rPr>
                  <w:rFonts w:ascii="Times New Roman" w:hAnsi="Times New Roman" w:cs="Times New Roman"/>
                  <w:i w:val="0"/>
                  <w:noProof/>
                  <w:webHidden/>
                  <w:rPrChange w:id="314" w:author="Regina Casanova" w:date="2018-07-29T19:32:00Z">
                    <w:rPr>
                      <w:noProof/>
                      <w:webHidden/>
                    </w:rPr>
                  </w:rPrChange>
                </w:rPr>
                <w:delText>32</w:delText>
              </w:r>
            </w:del>
            <w:r w:rsidRPr="00F75055">
              <w:rPr>
                <w:rFonts w:ascii="Times New Roman" w:hAnsi="Times New Roman" w:cs="Times New Roman"/>
                <w:i w:val="0"/>
                <w:noProof/>
                <w:webHidden/>
                <w:rPrChange w:id="315" w:author="Regina Casanova" w:date="2018-07-29T19:32:00Z">
                  <w:rPr>
                    <w:noProof/>
                    <w:webHidden/>
                  </w:rPr>
                </w:rPrChange>
              </w:rPr>
              <w:fldChar w:fldCharType="end"/>
            </w:r>
            <w:r w:rsidRPr="00F75055">
              <w:rPr>
                <w:rStyle w:val="Hipervnculo"/>
                <w:rFonts w:ascii="Times New Roman" w:hAnsi="Times New Roman" w:cs="Times New Roman"/>
                <w:i w:val="0"/>
                <w:noProof/>
                <w:rPrChange w:id="316"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317" w:author="Regina Casanova" w:date="2018-07-29T19:24:00Z"/>
              <w:rFonts w:ascii="Times New Roman" w:eastAsiaTheme="minorEastAsia" w:hAnsi="Times New Roman" w:cs="Times New Roman"/>
              <w:i w:val="0"/>
              <w:noProof/>
              <w:sz w:val="24"/>
              <w:szCs w:val="24"/>
              <w:lang w:val="es-PE" w:eastAsia="es-PE"/>
              <w:rPrChange w:id="318" w:author="Regina Casanova" w:date="2018-07-29T19:32:00Z">
                <w:rPr>
                  <w:ins w:id="319" w:author="Regina Casanova" w:date="2018-07-29T19:24:00Z"/>
                  <w:rFonts w:eastAsiaTheme="minorEastAsia" w:cstheme="minorBidi"/>
                  <w:noProof/>
                  <w:sz w:val="24"/>
                  <w:szCs w:val="24"/>
                  <w:lang w:val="es-PE" w:eastAsia="es-PE"/>
                </w:rPr>
              </w:rPrChange>
            </w:rPr>
          </w:pPr>
          <w:ins w:id="320" w:author="Regina Casanova" w:date="2018-07-29T19:24:00Z">
            <w:r w:rsidRPr="00F75055">
              <w:rPr>
                <w:rStyle w:val="Hipervnculo"/>
                <w:rFonts w:ascii="Times New Roman" w:hAnsi="Times New Roman" w:cs="Times New Roman"/>
                <w:i w:val="0"/>
                <w:noProof/>
                <w:rPrChange w:id="32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22" w:author="Regina Casanova" w:date="2018-07-29T19:32:00Z">
                  <w:rPr>
                    <w:rStyle w:val="Hipervnculo"/>
                    <w:noProof/>
                  </w:rPr>
                </w:rPrChange>
              </w:rPr>
              <w:instrText xml:space="preserve"> </w:instrText>
            </w:r>
            <w:r w:rsidRPr="00F75055">
              <w:rPr>
                <w:rFonts w:ascii="Times New Roman" w:hAnsi="Times New Roman" w:cs="Times New Roman"/>
                <w:i w:val="0"/>
                <w:noProof/>
                <w:rPrChange w:id="323"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32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2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32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32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328"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329" w:author="Regina Casanova" w:date="2018-07-29T19:32:00Z">
                  <w:rPr>
                    <w:noProof/>
                    <w:webHidden/>
                  </w:rPr>
                </w:rPrChange>
              </w:rPr>
              <w:tab/>
            </w:r>
            <w:r w:rsidRPr="00F75055">
              <w:rPr>
                <w:rFonts w:ascii="Times New Roman" w:hAnsi="Times New Roman" w:cs="Times New Roman"/>
                <w:i w:val="0"/>
                <w:noProof/>
                <w:webHidden/>
                <w:rPrChange w:id="330" w:author="Regina Casanova" w:date="2018-07-29T19:32:00Z">
                  <w:rPr>
                    <w:noProof/>
                    <w:webHidden/>
                  </w:rPr>
                </w:rPrChange>
              </w:rPr>
              <w:fldChar w:fldCharType="begin"/>
            </w:r>
            <w:r w:rsidRPr="00F75055">
              <w:rPr>
                <w:rFonts w:ascii="Times New Roman" w:hAnsi="Times New Roman" w:cs="Times New Roman"/>
                <w:i w:val="0"/>
                <w:noProof/>
                <w:webHidden/>
                <w:rPrChange w:id="331" w:author="Regina Casanova" w:date="2018-07-29T19:32:00Z">
                  <w:rPr>
                    <w:noProof/>
                    <w:webHidden/>
                  </w:rPr>
                </w:rPrChange>
              </w:rPr>
              <w:instrText xml:space="preserve"> PAGEREF _Toc520655632 \h </w:instrText>
            </w:r>
          </w:ins>
          <w:r w:rsidRPr="00F75055">
            <w:rPr>
              <w:rFonts w:ascii="Times New Roman" w:hAnsi="Times New Roman" w:cs="Times New Roman"/>
              <w:i w:val="0"/>
              <w:noProof/>
              <w:webHidden/>
              <w:rPrChange w:id="33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33" w:author="Regina Casanova" w:date="2018-07-29T19:32:00Z">
                <w:rPr>
                  <w:noProof/>
                  <w:webHidden/>
                </w:rPr>
              </w:rPrChange>
            </w:rPr>
            <w:fldChar w:fldCharType="separate"/>
          </w:r>
          <w:ins w:id="334" w:author="Usuario de Microsoft Office" w:date="2018-08-01T09:04:00Z">
            <w:r w:rsidR="000D59D2">
              <w:rPr>
                <w:rFonts w:ascii="Times New Roman" w:hAnsi="Times New Roman" w:cs="Times New Roman"/>
                <w:i w:val="0"/>
                <w:noProof/>
                <w:webHidden/>
              </w:rPr>
              <w:t>30</w:t>
            </w:r>
          </w:ins>
          <w:ins w:id="335" w:author="Regina Casanova" w:date="2018-07-29T19:24:00Z">
            <w:del w:id="336" w:author="Usuario de Microsoft Office" w:date="2018-08-01T09:04:00Z">
              <w:r w:rsidRPr="00F75055" w:rsidDel="000D59D2">
                <w:rPr>
                  <w:rFonts w:ascii="Times New Roman" w:hAnsi="Times New Roman" w:cs="Times New Roman"/>
                  <w:i w:val="0"/>
                  <w:noProof/>
                  <w:webHidden/>
                  <w:rPrChange w:id="337" w:author="Regina Casanova" w:date="2018-07-29T19:32:00Z">
                    <w:rPr>
                      <w:noProof/>
                      <w:webHidden/>
                    </w:rPr>
                  </w:rPrChange>
                </w:rPr>
                <w:delText>32</w:delText>
              </w:r>
            </w:del>
            <w:r w:rsidRPr="00F75055">
              <w:rPr>
                <w:rFonts w:ascii="Times New Roman" w:hAnsi="Times New Roman" w:cs="Times New Roman"/>
                <w:i w:val="0"/>
                <w:noProof/>
                <w:webHidden/>
                <w:rPrChange w:id="338" w:author="Regina Casanova" w:date="2018-07-29T19:32:00Z">
                  <w:rPr>
                    <w:noProof/>
                    <w:webHidden/>
                  </w:rPr>
                </w:rPrChange>
              </w:rPr>
              <w:fldChar w:fldCharType="end"/>
            </w:r>
            <w:r w:rsidRPr="00F75055">
              <w:rPr>
                <w:rStyle w:val="Hipervnculo"/>
                <w:rFonts w:ascii="Times New Roman" w:hAnsi="Times New Roman" w:cs="Times New Roman"/>
                <w:i w:val="0"/>
                <w:noProof/>
                <w:rPrChange w:id="339"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40" w:author="Regina Casanova" w:date="2018-07-29T19:24:00Z"/>
              <w:rFonts w:ascii="Times New Roman" w:eastAsiaTheme="minorEastAsia" w:hAnsi="Times New Roman" w:cs="Times New Roman"/>
              <w:noProof/>
              <w:sz w:val="24"/>
              <w:szCs w:val="24"/>
              <w:lang w:val="es-PE" w:eastAsia="es-PE"/>
              <w:rPrChange w:id="341" w:author="Regina Casanova" w:date="2018-07-29T19:32:00Z">
                <w:rPr>
                  <w:ins w:id="342" w:author="Regina Casanova" w:date="2018-07-29T19:24:00Z"/>
                  <w:rFonts w:eastAsiaTheme="minorEastAsia" w:cstheme="minorBidi"/>
                  <w:noProof/>
                  <w:sz w:val="24"/>
                  <w:szCs w:val="24"/>
                  <w:lang w:val="es-PE" w:eastAsia="es-PE"/>
                </w:rPr>
              </w:rPrChange>
            </w:rPr>
          </w:pPr>
          <w:ins w:id="343" w:author="Regina Casanova" w:date="2018-07-29T19:24:00Z">
            <w:r w:rsidRPr="00F75055">
              <w:rPr>
                <w:rStyle w:val="Hipervnculo"/>
                <w:rFonts w:ascii="Times New Roman" w:hAnsi="Times New Roman" w:cs="Times New Roman"/>
                <w:noProof/>
                <w:rPrChange w:id="344" w:author="Regina Casanova" w:date="2018-07-29T19:32:00Z">
                  <w:rPr>
                    <w:rStyle w:val="Hipervnculo"/>
                    <w:noProof/>
                  </w:rPr>
                </w:rPrChange>
              </w:rPr>
              <w:fldChar w:fldCharType="begin"/>
            </w:r>
            <w:r w:rsidRPr="00F75055">
              <w:rPr>
                <w:rStyle w:val="Hipervnculo"/>
                <w:rFonts w:ascii="Times New Roman" w:hAnsi="Times New Roman" w:cs="Times New Roman"/>
                <w:noProof/>
                <w:rPrChange w:id="345" w:author="Regina Casanova" w:date="2018-07-29T19:32:00Z">
                  <w:rPr>
                    <w:rStyle w:val="Hipervnculo"/>
                    <w:noProof/>
                  </w:rPr>
                </w:rPrChange>
              </w:rPr>
              <w:instrText xml:space="preserve"> </w:instrText>
            </w:r>
            <w:r w:rsidRPr="00F75055">
              <w:rPr>
                <w:rFonts w:ascii="Times New Roman" w:hAnsi="Times New Roman" w:cs="Times New Roman"/>
                <w:noProof/>
                <w:rPrChange w:id="346" w:author="Regina Casanova" w:date="2018-07-29T19:32:00Z">
                  <w:rPr>
                    <w:noProof/>
                  </w:rPr>
                </w:rPrChange>
              </w:rPr>
              <w:instrText>HYPERLINK \l "_Toc520655635"</w:instrText>
            </w:r>
            <w:r w:rsidRPr="00F75055">
              <w:rPr>
                <w:rStyle w:val="Hipervnculo"/>
                <w:rFonts w:ascii="Times New Roman" w:hAnsi="Times New Roman" w:cs="Times New Roman"/>
                <w:noProof/>
                <w:rPrChange w:id="34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4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49"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51"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52" w:author="Regina Casanova" w:date="2018-07-29T19:32:00Z">
                  <w:rPr>
                    <w:noProof/>
                    <w:webHidden/>
                  </w:rPr>
                </w:rPrChange>
              </w:rPr>
              <w:tab/>
            </w:r>
            <w:r w:rsidRPr="00F75055">
              <w:rPr>
                <w:rFonts w:ascii="Times New Roman" w:hAnsi="Times New Roman" w:cs="Times New Roman"/>
                <w:noProof/>
                <w:webHidden/>
                <w:rPrChange w:id="353" w:author="Regina Casanova" w:date="2018-07-29T19:32:00Z">
                  <w:rPr>
                    <w:noProof/>
                    <w:webHidden/>
                  </w:rPr>
                </w:rPrChange>
              </w:rPr>
              <w:fldChar w:fldCharType="begin"/>
            </w:r>
            <w:r w:rsidRPr="00F75055">
              <w:rPr>
                <w:rFonts w:ascii="Times New Roman" w:hAnsi="Times New Roman" w:cs="Times New Roman"/>
                <w:noProof/>
                <w:webHidden/>
                <w:rPrChange w:id="354" w:author="Regina Casanova" w:date="2018-07-29T19:32:00Z">
                  <w:rPr>
                    <w:noProof/>
                    <w:webHidden/>
                  </w:rPr>
                </w:rPrChange>
              </w:rPr>
              <w:instrText xml:space="preserve"> PAGEREF _Toc520655635 \h </w:instrText>
            </w:r>
          </w:ins>
          <w:r w:rsidRPr="00F75055">
            <w:rPr>
              <w:rFonts w:ascii="Times New Roman" w:hAnsi="Times New Roman" w:cs="Times New Roman"/>
              <w:noProof/>
              <w:webHidden/>
              <w:rPrChange w:id="35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356" w:author="Regina Casanova" w:date="2018-07-29T19:32:00Z">
                <w:rPr>
                  <w:noProof/>
                  <w:webHidden/>
                </w:rPr>
              </w:rPrChange>
            </w:rPr>
            <w:fldChar w:fldCharType="separate"/>
          </w:r>
          <w:ins w:id="357" w:author="Usuario de Microsoft Office" w:date="2018-08-01T09:04:00Z">
            <w:r w:rsidR="000D59D2">
              <w:rPr>
                <w:rFonts w:ascii="Times New Roman" w:hAnsi="Times New Roman" w:cs="Times New Roman"/>
                <w:noProof/>
                <w:webHidden/>
              </w:rPr>
              <w:t>31</w:t>
            </w:r>
          </w:ins>
          <w:ins w:id="358" w:author="Regina Casanova" w:date="2018-07-29T19:24:00Z">
            <w:del w:id="359" w:author="Usuario de Microsoft Office" w:date="2018-08-01T09:04:00Z">
              <w:r w:rsidRPr="00F75055" w:rsidDel="000D59D2">
                <w:rPr>
                  <w:rFonts w:ascii="Times New Roman" w:hAnsi="Times New Roman" w:cs="Times New Roman"/>
                  <w:noProof/>
                  <w:webHidden/>
                  <w:rPrChange w:id="360" w:author="Regina Casanova" w:date="2018-07-29T19:32:00Z">
                    <w:rPr>
                      <w:noProof/>
                      <w:webHidden/>
                    </w:rPr>
                  </w:rPrChange>
                </w:rPr>
                <w:delText>33</w:delText>
              </w:r>
            </w:del>
            <w:r w:rsidRPr="00F75055">
              <w:rPr>
                <w:rFonts w:ascii="Times New Roman" w:hAnsi="Times New Roman" w:cs="Times New Roman"/>
                <w:noProof/>
                <w:webHidden/>
                <w:rPrChange w:id="361" w:author="Regina Casanova" w:date="2018-07-29T19:32:00Z">
                  <w:rPr>
                    <w:noProof/>
                    <w:webHidden/>
                  </w:rPr>
                </w:rPrChange>
              </w:rPr>
              <w:fldChar w:fldCharType="end"/>
            </w:r>
            <w:r w:rsidRPr="00F75055">
              <w:rPr>
                <w:rStyle w:val="Hipervnculo"/>
                <w:rFonts w:ascii="Times New Roman" w:hAnsi="Times New Roman" w:cs="Times New Roman"/>
                <w:noProof/>
                <w:rPrChange w:id="362"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63" w:author="Regina Casanova" w:date="2018-07-29T19:24:00Z"/>
              <w:rFonts w:ascii="Times New Roman" w:eastAsiaTheme="minorEastAsia" w:hAnsi="Times New Roman" w:cs="Times New Roman"/>
              <w:i w:val="0"/>
              <w:noProof/>
              <w:sz w:val="24"/>
              <w:szCs w:val="24"/>
              <w:lang w:val="es-PE" w:eastAsia="es-PE"/>
              <w:rPrChange w:id="364" w:author="Regina Casanova" w:date="2018-07-29T19:32:00Z">
                <w:rPr>
                  <w:ins w:id="365" w:author="Regina Casanova" w:date="2018-07-29T19:24:00Z"/>
                  <w:rFonts w:eastAsiaTheme="minorEastAsia" w:cstheme="minorBidi"/>
                  <w:noProof/>
                  <w:sz w:val="24"/>
                  <w:szCs w:val="24"/>
                  <w:lang w:val="es-PE" w:eastAsia="es-PE"/>
                </w:rPr>
              </w:rPrChange>
            </w:rPr>
          </w:pPr>
          <w:ins w:id="366" w:author="Regina Casanova" w:date="2018-07-29T19:24:00Z">
            <w:r w:rsidRPr="00F75055">
              <w:rPr>
                <w:rStyle w:val="Hipervnculo"/>
                <w:rFonts w:ascii="Times New Roman" w:hAnsi="Times New Roman" w:cs="Times New Roman"/>
                <w:i w:val="0"/>
                <w:noProof/>
                <w:rPrChange w:id="36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68" w:author="Regina Casanova" w:date="2018-07-29T19:32:00Z">
                  <w:rPr>
                    <w:rStyle w:val="Hipervnculo"/>
                    <w:noProof/>
                  </w:rPr>
                </w:rPrChange>
              </w:rPr>
              <w:instrText xml:space="preserve"> </w:instrText>
            </w:r>
            <w:r w:rsidRPr="00F75055">
              <w:rPr>
                <w:rFonts w:ascii="Times New Roman" w:hAnsi="Times New Roman" w:cs="Times New Roman"/>
                <w:i w:val="0"/>
                <w:noProof/>
                <w:rPrChange w:id="369"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7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2"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7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4"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75" w:author="Regina Casanova" w:date="2018-07-29T19:32:00Z">
                  <w:rPr>
                    <w:noProof/>
                    <w:webHidden/>
                  </w:rPr>
                </w:rPrChange>
              </w:rPr>
              <w:tab/>
            </w:r>
            <w:r w:rsidRPr="00F75055">
              <w:rPr>
                <w:rFonts w:ascii="Times New Roman" w:hAnsi="Times New Roman" w:cs="Times New Roman"/>
                <w:i w:val="0"/>
                <w:noProof/>
                <w:webHidden/>
                <w:rPrChange w:id="376" w:author="Regina Casanova" w:date="2018-07-29T19:32:00Z">
                  <w:rPr>
                    <w:noProof/>
                    <w:webHidden/>
                  </w:rPr>
                </w:rPrChange>
              </w:rPr>
              <w:fldChar w:fldCharType="begin"/>
            </w:r>
            <w:r w:rsidRPr="00F75055">
              <w:rPr>
                <w:rFonts w:ascii="Times New Roman" w:hAnsi="Times New Roman" w:cs="Times New Roman"/>
                <w:i w:val="0"/>
                <w:noProof/>
                <w:webHidden/>
                <w:rPrChange w:id="377" w:author="Regina Casanova" w:date="2018-07-29T19:32:00Z">
                  <w:rPr>
                    <w:noProof/>
                    <w:webHidden/>
                  </w:rPr>
                </w:rPrChange>
              </w:rPr>
              <w:instrText xml:space="preserve"> PAGEREF _Toc520655636 \h </w:instrText>
            </w:r>
          </w:ins>
          <w:r w:rsidRPr="00F75055">
            <w:rPr>
              <w:rFonts w:ascii="Times New Roman" w:hAnsi="Times New Roman" w:cs="Times New Roman"/>
              <w:i w:val="0"/>
              <w:noProof/>
              <w:webHidden/>
              <w:rPrChange w:id="37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79" w:author="Regina Casanova" w:date="2018-07-29T19:32:00Z">
                <w:rPr>
                  <w:noProof/>
                  <w:webHidden/>
                </w:rPr>
              </w:rPrChange>
            </w:rPr>
            <w:fldChar w:fldCharType="separate"/>
          </w:r>
          <w:ins w:id="380" w:author="Usuario de Microsoft Office" w:date="2018-08-01T09:04:00Z">
            <w:r w:rsidR="000D59D2">
              <w:rPr>
                <w:rFonts w:ascii="Times New Roman" w:hAnsi="Times New Roman" w:cs="Times New Roman"/>
                <w:i w:val="0"/>
                <w:noProof/>
                <w:webHidden/>
              </w:rPr>
              <w:t>31</w:t>
            </w:r>
          </w:ins>
          <w:ins w:id="381" w:author="Regina Casanova" w:date="2018-07-29T19:24:00Z">
            <w:del w:id="382" w:author="Usuario de Microsoft Office" w:date="2018-08-01T09:04:00Z">
              <w:r w:rsidRPr="00F75055" w:rsidDel="000D59D2">
                <w:rPr>
                  <w:rFonts w:ascii="Times New Roman" w:hAnsi="Times New Roman" w:cs="Times New Roman"/>
                  <w:i w:val="0"/>
                  <w:noProof/>
                  <w:webHidden/>
                  <w:rPrChange w:id="383" w:author="Regina Casanova" w:date="2018-07-29T19:32:00Z">
                    <w:rPr>
                      <w:noProof/>
                      <w:webHidden/>
                    </w:rPr>
                  </w:rPrChange>
                </w:rPr>
                <w:delText>33</w:delText>
              </w:r>
            </w:del>
            <w:r w:rsidRPr="00F75055">
              <w:rPr>
                <w:rFonts w:ascii="Times New Roman" w:hAnsi="Times New Roman" w:cs="Times New Roman"/>
                <w:i w:val="0"/>
                <w:noProof/>
                <w:webHidden/>
                <w:rPrChange w:id="384" w:author="Regina Casanova" w:date="2018-07-29T19:32:00Z">
                  <w:rPr>
                    <w:noProof/>
                    <w:webHidden/>
                  </w:rPr>
                </w:rPrChange>
              </w:rPr>
              <w:fldChar w:fldCharType="end"/>
            </w:r>
            <w:r w:rsidRPr="00F75055">
              <w:rPr>
                <w:rStyle w:val="Hipervnculo"/>
                <w:rFonts w:ascii="Times New Roman" w:hAnsi="Times New Roman" w:cs="Times New Roman"/>
                <w:i w:val="0"/>
                <w:noProof/>
                <w:rPrChange w:id="385"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86" w:author="Regina Casanova" w:date="2018-07-29T19:24:00Z"/>
              <w:rFonts w:ascii="Times New Roman" w:eastAsiaTheme="minorEastAsia" w:hAnsi="Times New Roman" w:cs="Times New Roman"/>
              <w:i w:val="0"/>
              <w:noProof/>
              <w:sz w:val="24"/>
              <w:szCs w:val="24"/>
              <w:lang w:val="es-PE" w:eastAsia="es-PE"/>
              <w:rPrChange w:id="387" w:author="Regina Casanova" w:date="2018-07-29T19:32:00Z">
                <w:rPr>
                  <w:ins w:id="388" w:author="Regina Casanova" w:date="2018-07-29T19:24:00Z"/>
                  <w:rFonts w:eastAsiaTheme="minorEastAsia" w:cstheme="minorBidi"/>
                  <w:noProof/>
                  <w:sz w:val="24"/>
                  <w:szCs w:val="24"/>
                  <w:lang w:val="es-PE" w:eastAsia="es-PE"/>
                </w:rPr>
              </w:rPrChange>
            </w:rPr>
          </w:pPr>
          <w:ins w:id="389" w:author="Regina Casanova" w:date="2018-07-29T19:24:00Z">
            <w:r w:rsidRPr="00F75055">
              <w:rPr>
                <w:rStyle w:val="Hipervnculo"/>
                <w:rFonts w:ascii="Times New Roman" w:hAnsi="Times New Roman" w:cs="Times New Roman"/>
                <w:i w:val="0"/>
                <w:noProof/>
                <w:rPrChange w:id="39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1" w:author="Regina Casanova" w:date="2018-07-29T19:32:00Z">
                  <w:rPr>
                    <w:rStyle w:val="Hipervnculo"/>
                    <w:noProof/>
                  </w:rPr>
                </w:rPrChange>
              </w:rPr>
              <w:instrText xml:space="preserve"> </w:instrText>
            </w:r>
            <w:r w:rsidRPr="00F75055">
              <w:rPr>
                <w:rFonts w:ascii="Times New Roman" w:hAnsi="Times New Roman" w:cs="Times New Roman"/>
                <w:i w:val="0"/>
                <w:noProof/>
                <w:rPrChange w:id="392"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9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9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97"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98" w:author="Regina Casanova" w:date="2018-07-29T19:32:00Z">
                  <w:rPr>
                    <w:noProof/>
                    <w:webHidden/>
                  </w:rPr>
                </w:rPrChange>
              </w:rPr>
              <w:tab/>
            </w:r>
            <w:r w:rsidRPr="00F75055">
              <w:rPr>
                <w:rFonts w:ascii="Times New Roman" w:hAnsi="Times New Roman" w:cs="Times New Roman"/>
                <w:i w:val="0"/>
                <w:noProof/>
                <w:webHidden/>
                <w:rPrChange w:id="399" w:author="Regina Casanova" w:date="2018-07-29T19:32:00Z">
                  <w:rPr>
                    <w:noProof/>
                    <w:webHidden/>
                  </w:rPr>
                </w:rPrChange>
              </w:rPr>
              <w:fldChar w:fldCharType="begin"/>
            </w:r>
            <w:r w:rsidRPr="00F75055">
              <w:rPr>
                <w:rFonts w:ascii="Times New Roman" w:hAnsi="Times New Roman" w:cs="Times New Roman"/>
                <w:i w:val="0"/>
                <w:noProof/>
                <w:webHidden/>
                <w:rPrChange w:id="400" w:author="Regina Casanova" w:date="2018-07-29T19:32:00Z">
                  <w:rPr>
                    <w:noProof/>
                    <w:webHidden/>
                  </w:rPr>
                </w:rPrChange>
              </w:rPr>
              <w:instrText xml:space="preserve"> PAGEREF _Toc520655637 \h </w:instrText>
            </w:r>
          </w:ins>
          <w:r w:rsidRPr="00F75055">
            <w:rPr>
              <w:rFonts w:ascii="Times New Roman" w:hAnsi="Times New Roman" w:cs="Times New Roman"/>
              <w:i w:val="0"/>
              <w:noProof/>
              <w:webHidden/>
              <w:rPrChange w:id="40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02" w:author="Regina Casanova" w:date="2018-07-29T19:32:00Z">
                <w:rPr>
                  <w:noProof/>
                  <w:webHidden/>
                </w:rPr>
              </w:rPrChange>
            </w:rPr>
            <w:fldChar w:fldCharType="separate"/>
          </w:r>
          <w:ins w:id="403" w:author="Usuario de Microsoft Office" w:date="2018-08-01T09:04:00Z">
            <w:r w:rsidR="000D59D2">
              <w:rPr>
                <w:rFonts w:ascii="Times New Roman" w:hAnsi="Times New Roman" w:cs="Times New Roman"/>
                <w:i w:val="0"/>
                <w:noProof/>
                <w:webHidden/>
              </w:rPr>
              <w:t>32</w:t>
            </w:r>
          </w:ins>
          <w:ins w:id="404" w:author="Regina Casanova" w:date="2018-07-29T19:24:00Z">
            <w:del w:id="405" w:author="Usuario de Microsoft Office" w:date="2018-08-01T09:04:00Z">
              <w:r w:rsidRPr="00F75055" w:rsidDel="000D59D2">
                <w:rPr>
                  <w:rFonts w:ascii="Times New Roman" w:hAnsi="Times New Roman" w:cs="Times New Roman"/>
                  <w:i w:val="0"/>
                  <w:noProof/>
                  <w:webHidden/>
                  <w:rPrChange w:id="406" w:author="Regina Casanova" w:date="2018-07-29T19:32:00Z">
                    <w:rPr>
                      <w:noProof/>
                      <w:webHidden/>
                    </w:rPr>
                  </w:rPrChange>
                </w:rPr>
                <w:delText>34</w:delText>
              </w:r>
            </w:del>
            <w:r w:rsidRPr="00F75055">
              <w:rPr>
                <w:rFonts w:ascii="Times New Roman" w:hAnsi="Times New Roman" w:cs="Times New Roman"/>
                <w:i w:val="0"/>
                <w:noProof/>
                <w:webHidden/>
                <w:rPrChange w:id="407" w:author="Regina Casanova" w:date="2018-07-29T19:32:00Z">
                  <w:rPr>
                    <w:noProof/>
                    <w:webHidden/>
                  </w:rPr>
                </w:rPrChange>
              </w:rPr>
              <w:fldChar w:fldCharType="end"/>
            </w:r>
            <w:r w:rsidRPr="00F75055">
              <w:rPr>
                <w:rStyle w:val="Hipervnculo"/>
                <w:rFonts w:ascii="Times New Roman" w:hAnsi="Times New Roman" w:cs="Times New Roman"/>
                <w:i w:val="0"/>
                <w:noProof/>
                <w:rPrChange w:id="408"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409" w:author="Regina Casanova" w:date="2018-07-29T19:24:00Z"/>
              <w:rFonts w:ascii="Times New Roman" w:eastAsiaTheme="minorEastAsia" w:hAnsi="Times New Roman" w:cs="Times New Roman"/>
              <w:i w:val="0"/>
              <w:noProof/>
              <w:sz w:val="24"/>
              <w:szCs w:val="24"/>
              <w:lang w:val="es-PE" w:eastAsia="es-PE"/>
              <w:rPrChange w:id="410" w:author="Regina Casanova" w:date="2018-07-29T19:32:00Z">
                <w:rPr>
                  <w:ins w:id="411" w:author="Regina Casanova" w:date="2018-07-29T19:24:00Z"/>
                  <w:rFonts w:eastAsiaTheme="minorEastAsia" w:cstheme="minorBidi"/>
                  <w:noProof/>
                  <w:sz w:val="24"/>
                  <w:szCs w:val="24"/>
                  <w:lang w:val="es-PE" w:eastAsia="es-PE"/>
                </w:rPr>
              </w:rPrChange>
            </w:rPr>
          </w:pPr>
          <w:ins w:id="412" w:author="Regina Casanova" w:date="2018-07-29T19:24:00Z">
            <w:r w:rsidRPr="00F75055">
              <w:rPr>
                <w:rStyle w:val="Hipervnculo"/>
                <w:rFonts w:ascii="Times New Roman" w:hAnsi="Times New Roman" w:cs="Times New Roman"/>
                <w:i w:val="0"/>
                <w:noProof/>
                <w:rPrChange w:id="41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4" w:author="Regina Casanova" w:date="2018-07-29T19:32:00Z">
                  <w:rPr>
                    <w:rStyle w:val="Hipervnculo"/>
                    <w:noProof/>
                  </w:rPr>
                </w:rPrChange>
              </w:rPr>
              <w:instrText xml:space="preserve"> </w:instrText>
            </w:r>
            <w:r w:rsidRPr="00F75055">
              <w:rPr>
                <w:rFonts w:ascii="Times New Roman" w:hAnsi="Times New Roman" w:cs="Times New Roman"/>
                <w:i w:val="0"/>
                <w:noProof/>
                <w:rPrChange w:id="415"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18"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41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0"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421" w:author="Regina Casanova" w:date="2018-07-29T19:32:00Z">
                  <w:rPr>
                    <w:noProof/>
                    <w:webHidden/>
                  </w:rPr>
                </w:rPrChange>
              </w:rPr>
              <w:tab/>
            </w:r>
            <w:r w:rsidRPr="00F75055">
              <w:rPr>
                <w:rFonts w:ascii="Times New Roman" w:hAnsi="Times New Roman" w:cs="Times New Roman"/>
                <w:i w:val="0"/>
                <w:noProof/>
                <w:webHidden/>
                <w:rPrChange w:id="422" w:author="Regina Casanova" w:date="2018-07-29T19:32:00Z">
                  <w:rPr>
                    <w:noProof/>
                    <w:webHidden/>
                  </w:rPr>
                </w:rPrChange>
              </w:rPr>
              <w:fldChar w:fldCharType="begin"/>
            </w:r>
            <w:r w:rsidRPr="00F75055">
              <w:rPr>
                <w:rFonts w:ascii="Times New Roman" w:hAnsi="Times New Roman" w:cs="Times New Roman"/>
                <w:i w:val="0"/>
                <w:noProof/>
                <w:webHidden/>
                <w:rPrChange w:id="423" w:author="Regina Casanova" w:date="2018-07-29T19:32:00Z">
                  <w:rPr>
                    <w:noProof/>
                    <w:webHidden/>
                  </w:rPr>
                </w:rPrChange>
              </w:rPr>
              <w:instrText xml:space="preserve"> PAGEREF _Toc520655638 \h </w:instrText>
            </w:r>
          </w:ins>
          <w:r w:rsidRPr="00F75055">
            <w:rPr>
              <w:rFonts w:ascii="Times New Roman" w:hAnsi="Times New Roman" w:cs="Times New Roman"/>
              <w:i w:val="0"/>
              <w:noProof/>
              <w:webHidden/>
              <w:rPrChange w:id="42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25" w:author="Regina Casanova" w:date="2018-07-29T19:32:00Z">
                <w:rPr>
                  <w:noProof/>
                  <w:webHidden/>
                </w:rPr>
              </w:rPrChange>
            </w:rPr>
            <w:fldChar w:fldCharType="separate"/>
          </w:r>
          <w:ins w:id="426" w:author="Usuario de Microsoft Office" w:date="2018-08-01T09:04:00Z">
            <w:r w:rsidR="000D59D2">
              <w:rPr>
                <w:rFonts w:ascii="Times New Roman" w:hAnsi="Times New Roman" w:cs="Times New Roman"/>
                <w:i w:val="0"/>
                <w:noProof/>
                <w:webHidden/>
              </w:rPr>
              <w:t>34</w:t>
            </w:r>
          </w:ins>
          <w:ins w:id="427" w:author="Regina Casanova" w:date="2018-07-29T19:24:00Z">
            <w:del w:id="428" w:author="Usuario de Microsoft Office" w:date="2018-08-01T09:04:00Z">
              <w:r w:rsidRPr="00F75055" w:rsidDel="000D59D2">
                <w:rPr>
                  <w:rFonts w:ascii="Times New Roman" w:hAnsi="Times New Roman" w:cs="Times New Roman"/>
                  <w:i w:val="0"/>
                  <w:noProof/>
                  <w:webHidden/>
                  <w:rPrChange w:id="429" w:author="Regina Casanova" w:date="2018-07-29T19:32:00Z">
                    <w:rPr>
                      <w:noProof/>
                      <w:webHidden/>
                    </w:rPr>
                  </w:rPrChange>
                </w:rPr>
                <w:delText>36</w:delText>
              </w:r>
            </w:del>
            <w:r w:rsidRPr="00F75055">
              <w:rPr>
                <w:rFonts w:ascii="Times New Roman" w:hAnsi="Times New Roman" w:cs="Times New Roman"/>
                <w:i w:val="0"/>
                <w:noProof/>
                <w:webHidden/>
                <w:rPrChange w:id="430" w:author="Regina Casanova" w:date="2018-07-29T19:32:00Z">
                  <w:rPr>
                    <w:noProof/>
                    <w:webHidden/>
                  </w:rPr>
                </w:rPrChange>
              </w:rPr>
              <w:fldChar w:fldCharType="end"/>
            </w:r>
            <w:r w:rsidRPr="00F75055">
              <w:rPr>
                <w:rStyle w:val="Hipervnculo"/>
                <w:rFonts w:ascii="Times New Roman" w:hAnsi="Times New Roman" w:cs="Times New Roman"/>
                <w:i w:val="0"/>
                <w:noProof/>
                <w:rPrChange w:id="431"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432" w:author="Regina Casanova" w:date="2018-07-29T19:24:00Z"/>
              <w:rFonts w:ascii="Times New Roman" w:eastAsiaTheme="minorEastAsia" w:hAnsi="Times New Roman" w:cs="Times New Roman"/>
              <w:i w:val="0"/>
              <w:noProof/>
              <w:sz w:val="24"/>
              <w:szCs w:val="24"/>
              <w:lang w:val="es-PE" w:eastAsia="es-PE"/>
              <w:rPrChange w:id="433" w:author="Regina Casanova" w:date="2018-07-29T19:32:00Z">
                <w:rPr>
                  <w:ins w:id="434" w:author="Regina Casanova" w:date="2018-07-29T19:24:00Z"/>
                  <w:rFonts w:eastAsiaTheme="minorEastAsia" w:cstheme="minorBidi"/>
                  <w:noProof/>
                  <w:sz w:val="24"/>
                  <w:szCs w:val="24"/>
                  <w:lang w:val="es-PE" w:eastAsia="es-PE"/>
                </w:rPr>
              </w:rPrChange>
            </w:rPr>
          </w:pPr>
          <w:ins w:id="435" w:author="Regina Casanova" w:date="2018-07-29T19:24:00Z">
            <w:r w:rsidRPr="00F75055">
              <w:rPr>
                <w:rStyle w:val="Hipervnculo"/>
                <w:rFonts w:ascii="Times New Roman" w:hAnsi="Times New Roman" w:cs="Times New Roman"/>
                <w:i w:val="0"/>
                <w:noProof/>
                <w:rPrChange w:id="43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37" w:author="Regina Casanova" w:date="2018-07-29T19:32:00Z">
                  <w:rPr>
                    <w:rStyle w:val="Hipervnculo"/>
                    <w:noProof/>
                  </w:rPr>
                </w:rPrChange>
              </w:rPr>
              <w:instrText xml:space="preserve"> </w:instrText>
            </w:r>
            <w:r w:rsidRPr="00F75055">
              <w:rPr>
                <w:rFonts w:ascii="Times New Roman" w:hAnsi="Times New Roman" w:cs="Times New Roman"/>
                <w:i w:val="0"/>
                <w:noProof/>
                <w:rPrChange w:id="438"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43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4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4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44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43"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44" w:author="Regina Casanova" w:date="2018-07-29T19:32:00Z">
                  <w:rPr>
                    <w:noProof/>
                    <w:webHidden/>
                  </w:rPr>
                </w:rPrChange>
              </w:rPr>
              <w:tab/>
            </w:r>
            <w:r w:rsidRPr="00F75055">
              <w:rPr>
                <w:rFonts w:ascii="Times New Roman" w:hAnsi="Times New Roman" w:cs="Times New Roman"/>
                <w:i w:val="0"/>
                <w:noProof/>
                <w:webHidden/>
                <w:rPrChange w:id="445" w:author="Regina Casanova" w:date="2018-07-29T19:32:00Z">
                  <w:rPr>
                    <w:noProof/>
                    <w:webHidden/>
                  </w:rPr>
                </w:rPrChange>
              </w:rPr>
              <w:fldChar w:fldCharType="begin"/>
            </w:r>
            <w:r w:rsidRPr="00F75055">
              <w:rPr>
                <w:rFonts w:ascii="Times New Roman" w:hAnsi="Times New Roman" w:cs="Times New Roman"/>
                <w:i w:val="0"/>
                <w:noProof/>
                <w:webHidden/>
                <w:rPrChange w:id="446" w:author="Regina Casanova" w:date="2018-07-29T19:32:00Z">
                  <w:rPr>
                    <w:noProof/>
                    <w:webHidden/>
                  </w:rPr>
                </w:rPrChange>
              </w:rPr>
              <w:instrText xml:space="preserve"> PAGEREF _Toc520655639 \h </w:instrText>
            </w:r>
          </w:ins>
          <w:r w:rsidRPr="00F75055">
            <w:rPr>
              <w:rFonts w:ascii="Times New Roman" w:hAnsi="Times New Roman" w:cs="Times New Roman"/>
              <w:i w:val="0"/>
              <w:noProof/>
              <w:webHidden/>
              <w:rPrChange w:id="44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48" w:author="Regina Casanova" w:date="2018-07-29T19:32:00Z">
                <w:rPr>
                  <w:noProof/>
                  <w:webHidden/>
                </w:rPr>
              </w:rPrChange>
            </w:rPr>
            <w:fldChar w:fldCharType="separate"/>
          </w:r>
          <w:ins w:id="449" w:author="Usuario de Microsoft Office" w:date="2018-08-01T09:04:00Z">
            <w:r w:rsidR="000D59D2">
              <w:rPr>
                <w:rFonts w:ascii="Times New Roman" w:hAnsi="Times New Roman" w:cs="Times New Roman"/>
                <w:i w:val="0"/>
                <w:noProof/>
                <w:webHidden/>
              </w:rPr>
              <w:t>36</w:t>
            </w:r>
          </w:ins>
          <w:ins w:id="450" w:author="Regina Casanova" w:date="2018-07-29T19:24:00Z">
            <w:del w:id="451" w:author="Usuario de Microsoft Office" w:date="2018-08-01T09:04:00Z">
              <w:r w:rsidRPr="00F75055" w:rsidDel="000D59D2">
                <w:rPr>
                  <w:rFonts w:ascii="Times New Roman" w:hAnsi="Times New Roman" w:cs="Times New Roman"/>
                  <w:i w:val="0"/>
                  <w:noProof/>
                  <w:webHidden/>
                  <w:rPrChange w:id="452" w:author="Regina Casanova" w:date="2018-07-29T19:32:00Z">
                    <w:rPr>
                      <w:noProof/>
                      <w:webHidden/>
                    </w:rPr>
                  </w:rPrChange>
                </w:rPr>
                <w:delText>37</w:delText>
              </w:r>
            </w:del>
            <w:r w:rsidRPr="00F75055">
              <w:rPr>
                <w:rFonts w:ascii="Times New Roman" w:hAnsi="Times New Roman" w:cs="Times New Roman"/>
                <w:i w:val="0"/>
                <w:noProof/>
                <w:webHidden/>
                <w:rPrChange w:id="453" w:author="Regina Casanova" w:date="2018-07-29T19:32:00Z">
                  <w:rPr>
                    <w:noProof/>
                    <w:webHidden/>
                  </w:rPr>
                </w:rPrChange>
              </w:rPr>
              <w:fldChar w:fldCharType="end"/>
            </w:r>
            <w:r w:rsidRPr="00F75055">
              <w:rPr>
                <w:rStyle w:val="Hipervnculo"/>
                <w:rFonts w:ascii="Times New Roman" w:hAnsi="Times New Roman" w:cs="Times New Roman"/>
                <w:i w:val="0"/>
                <w:noProof/>
                <w:rPrChange w:id="454"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55" w:author="Regina Casanova" w:date="2018-07-29T19:24:00Z"/>
              <w:rFonts w:ascii="Times New Roman" w:eastAsiaTheme="minorEastAsia" w:hAnsi="Times New Roman" w:cs="Times New Roman"/>
              <w:i w:val="0"/>
              <w:noProof/>
              <w:sz w:val="24"/>
              <w:szCs w:val="24"/>
              <w:lang w:val="es-PE" w:eastAsia="es-PE"/>
              <w:rPrChange w:id="456" w:author="Regina Casanova" w:date="2018-07-29T19:32:00Z">
                <w:rPr>
                  <w:ins w:id="457" w:author="Regina Casanova" w:date="2018-07-29T19:24:00Z"/>
                  <w:rFonts w:eastAsiaTheme="minorEastAsia" w:cstheme="minorBidi"/>
                  <w:noProof/>
                  <w:sz w:val="24"/>
                  <w:szCs w:val="24"/>
                  <w:lang w:val="es-PE" w:eastAsia="es-PE"/>
                </w:rPr>
              </w:rPrChange>
            </w:rPr>
          </w:pPr>
          <w:ins w:id="458" w:author="Regina Casanova" w:date="2018-07-29T19:24:00Z">
            <w:r w:rsidRPr="00F75055">
              <w:rPr>
                <w:rStyle w:val="Hipervnculo"/>
                <w:rFonts w:ascii="Times New Roman" w:hAnsi="Times New Roman" w:cs="Times New Roman"/>
                <w:i w:val="0"/>
                <w:noProof/>
                <w:rPrChange w:id="45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60" w:author="Regina Casanova" w:date="2018-07-29T19:32:00Z">
                  <w:rPr>
                    <w:rStyle w:val="Hipervnculo"/>
                    <w:noProof/>
                  </w:rPr>
                </w:rPrChange>
              </w:rPr>
              <w:instrText xml:space="preserve"> </w:instrText>
            </w:r>
            <w:r w:rsidRPr="00F75055">
              <w:rPr>
                <w:rFonts w:ascii="Times New Roman" w:hAnsi="Times New Roman" w:cs="Times New Roman"/>
                <w:i w:val="0"/>
                <w:noProof/>
                <w:rPrChange w:id="461"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6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6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64"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6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66"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67" w:author="Regina Casanova" w:date="2018-07-29T19:32:00Z">
                  <w:rPr>
                    <w:noProof/>
                    <w:webHidden/>
                  </w:rPr>
                </w:rPrChange>
              </w:rPr>
              <w:tab/>
            </w:r>
            <w:r w:rsidRPr="00F75055">
              <w:rPr>
                <w:rFonts w:ascii="Times New Roman" w:hAnsi="Times New Roman" w:cs="Times New Roman"/>
                <w:i w:val="0"/>
                <w:noProof/>
                <w:webHidden/>
                <w:rPrChange w:id="468" w:author="Regina Casanova" w:date="2018-07-29T19:32:00Z">
                  <w:rPr>
                    <w:noProof/>
                    <w:webHidden/>
                  </w:rPr>
                </w:rPrChange>
              </w:rPr>
              <w:fldChar w:fldCharType="begin"/>
            </w:r>
            <w:r w:rsidRPr="00F75055">
              <w:rPr>
                <w:rFonts w:ascii="Times New Roman" w:hAnsi="Times New Roman" w:cs="Times New Roman"/>
                <w:i w:val="0"/>
                <w:noProof/>
                <w:webHidden/>
                <w:rPrChange w:id="469" w:author="Regina Casanova" w:date="2018-07-29T19:32:00Z">
                  <w:rPr>
                    <w:noProof/>
                    <w:webHidden/>
                  </w:rPr>
                </w:rPrChange>
              </w:rPr>
              <w:instrText xml:space="preserve"> PAGEREF _Toc520655640 \h </w:instrText>
            </w:r>
          </w:ins>
          <w:r w:rsidRPr="00F75055">
            <w:rPr>
              <w:rFonts w:ascii="Times New Roman" w:hAnsi="Times New Roman" w:cs="Times New Roman"/>
              <w:i w:val="0"/>
              <w:noProof/>
              <w:webHidden/>
              <w:rPrChange w:id="47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71" w:author="Regina Casanova" w:date="2018-07-29T19:32:00Z">
                <w:rPr>
                  <w:noProof/>
                  <w:webHidden/>
                </w:rPr>
              </w:rPrChange>
            </w:rPr>
            <w:fldChar w:fldCharType="separate"/>
          </w:r>
          <w:ins w:id="472" w:author="Usuario de Microsoft Office" w:date="2018-08-01T09:04:00Z">
            <w:r w:rsidR="000D59D2">
              <w:rPr>
                <w:rFonts w:ascii="Times New Roman" w:hAnsi="Times New Roman" w:cs="Times New Roman"/>
                <w:i w:val="0"/>
                <w:noProof/>
                <w:webHidden/>
              </w:rPr>
              <w:t>37</w:t>
            </w:r>
          </w:ins>
          <w:ins w:id="473" w:author="Regina Casanova" w:date="2018-07-29T19:24:00Z">
            <w:del w:id="474" w:author="Usuario de Microsoft Office" w:date="2018-08-01T09:04:00Z">
              <w:r w:rsidRPr="00F75055" w:rsidDel="000D59D2">
                <w:rPr>
                  <w:rFonts w:ascii="Times New Roman" w:hAnsi="Times New Roman" w:cs="Times New Roman"/>
                  <w:i w:val="0"/>
                  <w:noProof/>
                  <w:webHidden/>
                  <w:rPrChange w:id="475" w:author="Regina Casanova" w:date="2018-07-29T19:32:00Z">
                    <w:rPr>
                      <w:noProof/>
                      <w:webHidden/>
                    </w:rPr>
                  </w:rPrChange>
                </w:rPr>
                <w:delText>39</w:delText>
              </w:r>
            </w:del>
            <w:r w:rsidRPr="00F75055">
              <w:rPr>
                <w:rFonts w:ascii="Times New Roman" w:hAnsi="Times New Roman" w:cs="Times New Roman"/>
                <w:i w:val="0"/>
                <w:noProof/>
                <w:webHidden/>
                <w:rPrChange w:id="476" w:author="Regina Casanova" w:date="2018-07-29T19:32:00Z">
                  <w:rPr>
                    <w:noProof/>
                    <w:webHidden/>
                  </w:rPr>
                </w:rPrChange>
              </w:rPr>
              <w:fldChar w:fldCharType="end"/>
            </w:r>
            <w:r w:rsidRPr="00F75055">
              <w:rPr>
                <w:rStyle w:val="Hipervnculo"/>
                <w:rFonts w:ascii="Times New Roman" w:hAnsi="Times New Roman" w:cs="Times New Roman"/>
                <w:i w:val="0"/>
                <w:noProof/>
                <w:rPrChange w:id="477"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78" w:author="Regina Casanova" w:date="2018-07-29T19:24:00Z"/>
              <w:rFonts w:eastAsiaTheme="minorEastAsia"/>
              <w:noProof/>
              <w:sz w:val="24"/>
              <w:szCs w:val="24"/>
              <w:lang w:val="es-PE" w:eastAsia="es-PE"/>
            </w:rPr>
          </w:pPr>
          <w:ins w:id="479" w:author="Regina Casanova" w:date="2018-07-29T19:24:00Z">
            <w:r w:rsidRPr="00F75055">
              <w:rPr>
                <w:rStyle w:val="Hipervnculo"/>
                <w:rFonts w:ascii="Times New Roman" w:hAnsi="Times New Roman" w:cs="Times New Roman"/>
                <w:b w:val="0"/>
                <w:noProof/>
                <w:rPrChange w:id="480"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81"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82"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8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84"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ins>
          <w:r w:rsidRPr="00C3723A">
            <w:rPr>
              <w:noProof/>
              <w:webHidden/>
            </w:rPr>
          </w:r>
          <w:r w:rsidRPr="00C3723A">
            <w:rPr>
              <w:noProof/>
              <w:webHidden/>
            </w:rPr>
            <w:fldChar w:fldCharType="separate"/>
          </w:r>
          <w:ins w:id="485" w:author="Usuario de Microsoft Office" w:date="2018-08-01T09:04:00Z">
            <w:r w:rsidR="000D59D2">
              <w:rPr>
                <w:noProof/>
                <w:webHidden/>
              </w:rPr>
              <w:t>39</w:t>
            </w:r>
          </w:ins>
          <w:ins w:id="486" w:author="Regina Casanova" w:date="2018-07-29T19:24:00Z">
            <w:del w:id="487" w:author="Usuario de Microsoft Office" w:date="2018-08-01T09:04:00Z">
              <w:r w:rsidRPr="00C3723A" w:rsidDel="000D59D2">
                <w:rPr>
                  <w:noProof/>
                  <w:webHidden/>
                </w:rPr>
                <w:delText>41</w:delText>
              </w:r>
            </w:del>
            <w:r w:rsidRPr="00C3723A">
              <w:rPr>
                <w:noProof/>
                <w:webHidden/>
              </w:rPr>
              <w:fldChar w:fldCharType="end"/>
            </w:r>
            <w:r w:rsidRPr="00F75055">
              <w:rPr>
                <w:rStyle w:val="Hipervnculo"/>
                <w:rFonts w:ascii="Times New Roman" w:hAnsi="Times New Roman" w:cs="Times New Roman"/>
                <w:b w:val="0"/>
                <w:noProof/>
                <w:rPrChange w:id="488"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89" w:author="Regina Casanova" w:date="2018-07-29T19:24:00Z"/>
              <w:rFonts w:eastAsiaTheme="minorEastAsia"/>
              <w:noProof/>
              <w:sz w:val="24"/>
              <w:szCs w:val="24"/>
              <w:lang w:val="es-PE" w:eastAsia="es-PE"/>
            </w:rPr>
          </w:pPr>
          <w:ins w:id="490" w:author="Regina Casanova" w:date="2018-07-29T19:24:00Z">
            <w:r w:rsidRPr="00F75055">
              <w:rPr>
                <w:rStyle w:val="Hipervnculo"/>
                <w:rFonts w:ascii="Times New Roman" w:hAnsi="Times New Roman" w:cs="Times New Roman"/>
                <w:b w:val="0"/>
                <w:noProof/>
                <w:rPrChange w:id="49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92"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9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9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95"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ins>
          <w:r w:rsidRPr="00C3723A">
            <w:rPr>
              <w:noProof/>
              <w:webHidden/>
            </w:rPr>
          </w:r>
          <w:r w:rsidRPr="00C3723A">
            <w:rPr>
              <w:noProof/>
              <w:webHidden/>
            </w:rPr>
            <w:fldChar w:fldCharType="separate"/>
          </w:r>
          <w:ins w:id="496" w:author="Usuario de Microsoft Office" w:date="2018-08-01T09:04:00Z">
            <w:r w:rsidR="000D59D2">
              <w:rPr>
                <w:noProof/>
                <w:webHidden/>
              </w:rPr>
              <w:t>41</w:t>
            </w:r>
          </w:ins>
          <w:ins w:id="497" w:author="Regina Casanova" w:date="2018-07-29T19:24:00Z">
            <w:del w:id="498" w:author="Usuario de Microsoft Office" w:date="2018-08-01T09:04:00Z">
              <w:r w:rsidRPr="00C3723A" w:rsidDel="000D59D2">
                <w:rPr>
                  <w:noProof/>
                  <w:webHidden/>
                </w:rPr>
                <w:delText>43</w:delText>
              </w:r>
            </w:del>
            <w:r w:rsidRPr="00C3723A">
              <w:rPr>
                <w:noProof/>
                <w:webHidden/>
              </w:rPr>
              <w:fldChar w:fldCharType="end"/>
            </w:r>
            <w:r w:rsidRPr="00F75055">
              <w:rPr>
                <w:rStyle w:val="Hipervnculo"/>
                <w:rFonts w:ascii="Times New Roman" w:hAnsi="Times New Roman" w:cs="Times New Roman"/>
                <w:b w:val="0"/>
                <w:noProof/>
                <w:rPrChange w:id="499"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500" w:author="Regina Casanova" w:date="2018-07-29T19:24:00Z"/>
              <w:rFonts w:ascii="Times New Roman" w:eastAsiaTheme="minorEastAsia" w:hAnsi="Times New Roman" w:cs="Times New Roman"/>
              <w:noProof/>
              <w:sz w:val="24"/>
              <w:szCs w:val="24"/>
              <w:lang w:val="es-PE" w:eastAsia="es-PE"/>
              <w:rPrChange w:id="501" w:author="Regina Casanova" w:date="2018-07-29T19:32:00Z">
                <w:rPr>
                  <w:ins w:id="502" w:author="Regina Casanova" w:date="2018-07-29T19:24:00Z"/>
                  <w:rFonts w:eastAsiaTheme="minorEastAsia" w:cstheme="minorBidi"/>
                  <w:noProof/>
                  <w:sz w:val="24"/>
                  <w:szCs w:val="24"/>
                  <w:lang w:val="es-PE" w:eastAsia="es-PE"/>
                </w:rPr>
              </w:rPrChange>
            </w:rPr>
          </w:pPr>
          <w:ins w:id="503" w:author="Regina Casanova" w:date="2018-07-29T19:24:00Z">
            <w:r w:rsidRPr="00F75055">
              <w:rPr>
                <w:rStyle w:val="Hipervnculo"/>
                <w:rFonts w:ascii="Times New Roman" w:hAnsi="Times New Roman" w:cs="Times New Roman"/>
                <w:noProof/>
                <w:rPrChange w:id="504"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5" w:author="Regina Casanova" w:date="2018-07-29T19:32:00Z">
                  <w:rPr>
                    <w:rStyle w:val="Hipervnculo"/>
                    <w:noProof/>
                  </w:rPr>
                </w:rPrChange>
              </w:rPr>
              <w:instrText xml:space="preserve"> </w:instrText>
            </w:r>
            <w:r w:rsidRPr="00F75055">
              <w:rPr>
                <w:rFonts w:ascii="Times New Roman" w:hAnsi="Times New Roman" w:cs="Times New Roman"/>
                <w:noProof/>
                <w:rPrChange w:id="506" w:author="Regina Casanova" w:date="2018-07-29T19:32:00Z">
                  <w:rPr>
                    <w:noProof/>
                  </w:rPr>
                </w:rPrChange>
              </w:rPr>
              <w:instrText>HYPERLINK \l "_Toc520655643"</w:instrText>
            </w:r>
            <w:r w:rsidRPr="00F75055">
              <w:rPr>
                <w:rStyle w:val="Hipervnculo"/>
                <w:rFonts w:ascii="Times New Roman" w:hAnsi="Times New Roman" w:cs="Times New Roman"/>
                <w:noProof/>
                <w:rPrChange w:id="50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09"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51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11" w:author="Regina Casanova" w:date="2018-07-29T19:32:00Z">
                  <w:rPr>
                    <w:rStyle w:val="Hipervnculo"/>
                    <w:noProof/>
                    <w:lang w:val="es-PE"/>
                  </w:rPr>
                </w:rPrChange>
              </w:rPr>
              <w:t>Objetivo General</w:t>
            </w:r>
            <w:r w:rsidRPr="00F75055">
              <w:rPr>
                <w:rFonts w:ascii="Times New Roman" w:hAnsi="Times New Roman" w:cs="Times New Roman"/>
                <w:noProof/>
                <w:webHidden/>
                <w:rPrChange w:id="512" w:author="Regina Casanova" w:date="2018-07-29T19:32:00Z">
                  <w:rPr>
                    <w:noProof/>
                    <w:webHidden/>
                  </w:rPr>
                </w:rPrChange>
              </w:rPr>
              <w:tab/>
            </w:r>
            <w:r w:rsidRPr="00F75055">
              <w:rPr>
                <w:rFonts w:ascii="Times New Roman" w:hAnsi="Times New Roman" w:cs="Times New Roman"/>
                <w:noProof/>
                <w:webHidden/>
                <w:rPrChange w:id="513" w:author="Regina Casanova" w:date="2018-07-29T19:32:00Z">
                  <w:rPr>
                    <w:noProof/>
                    <w:webHidden/>
                  </w:rPr>
                </w:rPrChange>
              </w:rPr>
              <w:fldChar w:fldCharType="begin"/>
            </w:r>
            <w:r w:rsidRPr="00F75055">
              <w:rPr>
                <w:rFonts w:ascii="Times New Roman" w:hAnsi="Times New Roman" w:cs="Times New Roman"/>
                <w:noProof/>
                <w:webHidden/>
                <w:rPrChange w:id="514" w:author="Regina Casanova" w:date="2018-07-29T19:32:00Z">
                  <w:rPr>
                    <w:noProof/>
                    <w:webHidden/>
                  </w:rPr>
                </w:rPrChange>
              </w:rPr>
              <w:instrText xml:space="preserve"> PAGEREF _Toc520655643 \h </w:instrText>
            </w:r>
          </w:ins>
          <w:r w:rsidRPr="00F75055">
            <w:rPr>
              <w:rFonts w:ascii="Times New Roman" w:hAnsi="Times New Roman" w:cs="Times New Roman"/>
              <w:noProof/>
              <w:webHidden/>
              <w:rPrChange w:id="51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16" w:author="Regina Casanova" w:date="2018-07-29T19:32:00Z">
                <w:rPr>
                  <w:noProof/>
                  <w:webHidden/>
                </w:rPr>
              </w:rPrChange>
            </w:rPr>
            <w:fldChar w:fldCharType="separate"/>
          </w:r>
          <w:ins w:id="517" w:author="Usuario de Microsoft Office" w:date="2018-08-01T09:04:00Z">
            <w:r w:rsidR="000D59D2">
              <w:rPr>
                <w:rFonts w:ascii="Times New Roman" w:hAnsi="Times New Roman" w:cs="Times New Roman"/>
                <w:noProof/>
                <w:webHidden/>
              </w:rPr>
              <w:t>41</w:t>
            </w:r>
          </w:ins>
          <w:ins w:id="518" w:author="Regina Casanova" w:date="2018-07-29T19:24:00Z">
            <w:del w:id="519" w:author="Usuario de Microsoft Office" w:date="2018-08-01T09:04:00Z">
              <w:r w:rsidRPr="00F75055" w:rsidDel="000D59D2">
                <w:rPr>
                  <w:rFonts w:ascii="Times New Roman" w:hAnsi="Times New Roman" w:cs="Times New Roman"/>
                  <w:noProof/>
                  <w:webHidden/>
                  <w:rPrChange w:id="520" w:author="Regina Casanova" w:date="2018-07-29T19:32:00Z">
                    <w:rPr>
                      <w:noProof/>
                      <w:webHidden/>
                    </w:rPr>
                  </w:rPrChange>
                </w:rPr>
                <w:delText>43</w:delText>
              </w:r>
            </w:del>
            <w:r w:rsidRPr="00F75055">
              <w:rPr>
                <w:rFonts w:ascii="Times New Roman" w:hAnsi="Times New Roman" w:cs="Times New Roman"/>
                <w:noProof/>
                <w:webHidden/>
                <w:rPrChange w:id="521" w:author="Regina Casanova" w:date="2018-07-29T19:32:00Z">
                  <w:rPr>
                    <w:noProof/>
                    <w:webHidden/>
                  </w:rPr>
                </w:rPrChange>
              </w:rPr>
              <w:fldChar w:fldCharType="end"/>
            </w:r>
            <w:r w:rsidRPr="00F75055">
              <w:rPr>
                <w:rStyle w:val="Hipervnculo"/>
                <w:rFonts w:ascii="Times New Roman" w:hAnsi="Times New Roman" w:cs="Times New Roman"/>
                <w:noProof/>
                <w:rPrChange w:id="522"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523" w:author="Regina Casanova" w:date="2018-07-29T19:24:00Z"/>
              <w:rFonts w:ascii="Times New Roman" w:eastAsiaTheme="minorEastAsia" w:hAnsi="Times New Roman" w:cs="Times New Roman"/>
              <w:noProof/>
              <w:sz w:val="24"/>
              <w:szCs w:val="24"/>
              <w:lang w:val="es-PE" w:eastAsia="es-PE"/>
              <w:rPrChange w:id="524" w:author="Regina Casanova" w:date="2018-07-29T19:32:00Z">
                <w:rPr>
                  <w:ins w:id="525" w:author="Regina Casanova" w:date="2018-07-29T19:24:00Z"/>
                  <w:rFonts w:eastAsiaTheme="minorEastAsia" w:cstheme="minorBidi"/>
                  <w:noProof/>
                  <w:sz w:val="24"/>
                  <w:szCs w:val="24"/>
                  <w:lang w:val="es-PE" w:eastAsia="es-PE"/>
                </w:rPr>
              </w:rPrChange>
            </w:rPr>
          </w:pPr>
          <w:ins w:id="526" w:author="Regina Casanova" w:date="2018-07-29T19:24:00Z">
            <w:r w:rsidRPr="00F75055">
              <w:rPr>
                <w:rStyle w:val="Hipervnculo"/>
                <w:rFonts w:ascii="Times New Roman" w:hAnsi="Times New Roman" w:cs="Times New Roman"/>
                <w:noProof/>
                <w:rPrChange w:id="527" w:author="Regina Casanova" w:date="2018-07-29T19:32:00Z">
                  <w:rPr>
                    <w:rStyle w:val="Hipervnculo"/>
                    <w:noProof/>
                  </w:rPr>
                </w:rPrChange>
              </w:rPr>
              <w:fldChar w:fldCharType="begin"/>
            </w:r>
            <w:r w:rsidRPr="00F75055">
              <w:rPr>
                <w:rStyle w:val="Hipervnculo"/>
                <w:rFonts w:ascii="Times New Roman" w:hAnsi="Times New Roman" w:cs="Times New Roman"/>
                <w:noProof/>
                <w:rPrChange w:id="528" w:author="Regina Casanova" w:date="2018-07-29T19:32:00Z">
                  <w:rPr>
                    <w:rStyle w:val="Hipervnculo"/>
                    <w:noProof/>
                  </w:rPr>
                </w:rPrChange>
              </w:rPr>
              <w:instrText xml:space="preserve"> </w:instrText>
            </w:r>
            <w:r w:rsidRPr="00F75055">
              <w:rPr>
                <w:rFonts w:ascii="Times New Roman" w:hAnsi="Times New Roman" w:cs="Times New Roman"/>
                <w:noProof/>
                <w:rPrChange w:id="529" w:author="Regina Casanova" w:date="2018-07-29T19:32:00Z">
                  <w:rPr>
                    <w:noProof/>
                  </w:rPr>
                </w:rPrChange>
              </w:rPr>
              <w:instrText>HYPERLINK \l "_Toc520655644"</w:instrText>
            </w:r>
            <w:r w:rsidRPr="00F75055">
              <w:rPr>
                <w:rStyle w:val="Hipervnculo"/>
                <w:rFonts w:ascii="Times New Roman" w:hAnsi="Times New Roman" w:cs="Times New Roman"/>
                <w:noProof/>
                <w:rPrChange w:id="53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31"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32"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53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34"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535" w:author="Regina Casanova" w:date="2018-07-29T19:32:00Z">
                  <w:rPr>
                    <w:noProof/>
                    <w:webHidden/>
                  </w:rPr>
                </w:rPrChange>
              </w:rPr>
              <w:tab/>
            </w:r>
            <w:r w:rsidRPr="00F75055">
              <w:rPr>
                <w:rFonts w:ascii="Times New Roman" w:hAnsi="Times New Roman" w:cs="Times New Roman"/>
                <w:noProof/>
                <w:webHidden/>
                <w:rPrChange w:id="536" w:author="Regina Casanova" w:date="2018-07-29T19:32:00Z">
                  <w:rPr>
                    <w:noProof/>
                    <w:webHidden/>
                  </w:rPr>
                </w:rPrChange>
              </w:rPr>
              <w:fldChar w:fldCharType="begin"/>
            </w:r>
            <w:r w:rsidRPr="00F75055">
              <w:rPr>
                <w:rFonts w:ascii="Times New Roman" w:hAnsi="Times New Roman" w:cs="Times New Roman"/>
                <w:noProof/>
                <w:webHidden/>
                <w:rPrChange w:id="537" w:author="Regina Casanova" w:date="2018-07-29T19:32:00Z">
                  <w:rPr>
                    <w:noProof/>
                    <w:webHidden/>
                  </w:rPr>
                </w:rPrChange>
              </w:rPr>
              <w:instrText xml:space="preserve"> PAGEREF _Toc520655644 \h </w:instrText>
            </w:r>
          </w:ins>
          <w:r w:rsidRPr="00F75055">
            <w:rPr>
              <w:rFonts w:ascii="Times New Roman" w:hAnsi="Times New Roman" w:cs="Times New Roman"/>
              <w:noProof/>
              <w:webHidden/>
              <w:rPrChange w:id="53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39" w:author="Regina Casanova" w:date="2018-07-29T19:32:00Z">
                <w:rPr>
                  <w:noProof/>
                  <w:webHidden/>
                </w:rPr>
              </w:rPrChange>
            </w:rPr>
            <w:fldChar w:fldCharType="separate"/>
          </w:r>
          <w:ins w:id="540" w:author="Usuario de Microsoft Office" w:date="2018-08-01T09:04:00Z">
            <w:r w:rsidR="000D59D2">
              <w:rPr>
                <w:rFonts w:ascii="Times New Roman" w:hAnsi="Times New Roman" w:cs="Times New Roman"/>
                <w:noProof/>
                <w:webHidden/>
              </w:rPr>
              <w:t>41</w:t>
            </w:r>
          </w:ins>
          <w:ins w:id="541" w:author="Regina Casanova" w:date="2018-07-29T19:24:00Z">
            <w:del w:id="542" w:author="Usuario de Microsoft Office" w:date="2018-08-01T09:04:00Z">
              <w:r w:rsidRPr="00F75055" w:rsidDel="000D59D2">
                <w:rPr>
                  <w:rFonts w:ascii="Times New Roman" w:hAnsi="Times New Roman" w:cs="Times New Roman"/>
                  <w:noProof/>
                  <w:webHidden/>
                  <w:rPrChange w:id="543" w:author="Regina Casanova" w:date="2018-07-29T19:32:00Z">
                    <w:rPr>
                      <w:noProof/>
                      <w:webHidden/>
                    </w:rPr>
                  </w:rPrChange>
                </w:rPr>
                <w:delText>43</w:delText>
              </w:r>
            </w:del>
            <w:r w:rsidRPr="00F75055">
              <w:rPr>
                <w:rFonts w:ascii="Times New Roman" w:hAnsi="Times New Roman" w:cs="Times New Roman"/>
                <w:noProof/>
                <w:webHidden/>
                <w:rPrChange w:id="544" w:author="Regina Casanova" w:date="2018-07-29T19:32:00Z">
                  <w:rPr>
                    <w:noProof/>
                    <w:webHidden/>
                  </w:rPr>
                </w:rPrChange>
              </w:rPr>
              <w:fldChar w:fldCharType="end"/>
            </w:r>
            <w:r w:rsidRPr="00F75055">
              <w:rPr>
                <w:rStyle w:val="Hipervnculo"/>
                <w:rFonts w:ascii="Times New Roman" w:hAnsi="Times New Roman" w:cs="Times New Roman"/>
                <w:noProof/>
                <w:rPrChange w:id="545"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546" w:author="Regina Casanova" w:date="2018-07-29T19:24:00Z"/>
              <w:rFonts w:eastAsiaTheme="minorEastAsia"/>
              <w:noProof/>
              <w:sz w:val="24"/>
              <w:szCs w:val="24"/>
              <w:lang w:val="es-PE" w:eastAsia="es-PE"/>
            </w:rPr>
          </w:pPr>
          <w:ins w:id="547" w:author="Regina Casanova" w:date="2018-07-29T19:24:00Z">
            <w:r w:rsidRPr="00F75055">
              <w:rPr>
                <w:rStyle w:val="Hipervnculo"/>
                <w:rFonts w:ascii="Times New Roman" w:hAnsi="Times New Roman" w:cs="Times New Roman"/>
                <w:b w:val="0"/>
                <w:noProof/>
                <w:rPrChange w:id="54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49"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55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5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52"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ins>
          <w:r w:rsidRPr="00C3723A">
            <w:rPr>
              <w:noProof/>
              <w:webHidden/>
            </w:rPr>
          </w:r>
          <w:r w:rsidRPr="00C3723A">
            <w:rPr>
              <w:noProof/>
              <w:webHidden/>
            </w:rPr>
            <w:fldChar w:fldCharType="separate"/>
          </w:r>
          <w:ins w:id="553" w:author="Usuario de Microsoft Office" w:date="2018-08-01T09:04:00Z">
            <w:r w:rsidR="000D59D2">
              <w:rPr>
                <w:noProof/>
                <w:webHidden/>
              </w:rPr>
              <w:t>42</w:t>
            </w:r>
          </w:ins>
          <w:ins w:id="554" w:author="Regina Casanova" w:date="2018-07-29T19:24:00Z">
            <w:del w:id="555" w:author="Usuario de Microsoft Office" w:date="2018-08-01T09:04:00Z">
              <w:r w:rsidRPr="00C3723A" w:rsidDel="000D59D2">
                <w:rPr>
                  <w:noProof/>
                  <w:webHidden/>
                </w:rPr>
                <w:delText>44</w:delText>
              </w:r>
            </w:del>
            <w:r w:rsidRPr="00C3723A">
              <w:rPr>
                <w:noProof/>
                <w:webHidden/>
              </w:rPr>
              <w:fldChar w:fldCharType="end"/>
            </w:r>
            <w:r w:rsidRPr="00F75055">
              <w:rPr>
                <w:rStyle w:val="Hipervnculo"/>
                <w:rFonts w:ascii="Times New Roman" w:hAnsi="Times New Roman" w:cs="Times New Roman"/>
                <w:b w:val="0"/>
                <w:noProof/>
                <w:rPrChange w:id="556"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557" w:author="Regina Casanova" w:date="2018-07-29T19:24:00Z"/>
              <w:rFonts w:ascii="Times New Roman" w:eastAsiaTheme="minorEastAsia" w:hAnsi="Times New Roman" w:cs="Times New Roman"/>
              <w:noProof/>
              <w:sz w:val="24"/>
              <w:szCs w:val="24"/>
              <w:lang w:val="es-PE" w:eastAsia="es-PE"/>
              <w:rPrChange w:id="558" w:author="Regina Casanova" w:date="2018-07-29T19:32:00Z">
                <w:rPr>
                  <w:ins w:id="559" w:author="Regina Casanova" w:date="2018-07-29T19:24:00Z"/>
                  <w:rFonts w:eastAsiaTheme="minorEastAsia" w:cstheme="minorBidi"/>
                  <w:noProof/>
                  <w:sz w:val="24"/>
                  <w:szCs w:val="24"/>
                  <w:lang w:val="es-PE" w:eastAsia="es-PE"/>
                </w:rPr>
              </w:rPrChange>
            </w:rPr>
          </w:pPr>
          <w:ins w:id="560" w:author="Regina Casanova" w:date="2018-07-29T19:24:00Z">
            <w:r w:rsidRPr="00F75055">
              <w:rPr>
                <w:rStyle w:val="Hipervnculo"/>
                <w:rFonts w:ascii="Times New Roman" w:hAnsi="Times New Roman" w:cs="Times New Roman"/>
                <w:noProof/>
                <w:rPrChange w:id="561" w:author="Regina Casanova" w:date="2018-07-29T19:32:00Z">
                  <w:rPr>
                    <w:rStyle w:val="Hipervnculo"/>
                    <w:noProof/>
                  </w:rPr>
                </w:rPrChange>
              </w:rPr>
              <w:fldChar w:fldCharType="begin"/>
            </w:r>
            <w:r w:rsidRPr="00F75055">
              <w:rPr>
                <w:rStyle w:val="Hipervnculo"/>
                <w:rFonts w:ascii="Times New Roman" w:hAnsi="Times New Roman" w:cs="Times New Roman"/>
                <w:noProof/>
                <w:rPrChange w:id="562" w:author="Regina Casanova" w:date="2018-07-29T19:32:00Z">
                  <w:rPr>
                    <w:rStyle w:val="Hipervnculo"/>
                    <w:noProof/>
                  </w:rPr>
                </w:rPrChange>
              </w:rPr>
              <w:instrText xml:space="preserve"> </w:instrText>
            </w:r>
            <w:r w:rsidRPr="00F75055">
              <w:rPr>
                <w:rFonts w:ascii="Times New Roman" w:hAnsi="Times New Roman" w:cs="Times New Roman"/>
                <w:noProof/>
                <w:rPrChange w:id="563" w:author="Regina Casanova" w:date="2018-07-29T19:32:00Z">
                  <w:rPr>
                    <w:noProof/>
                  </w:rPr>
                </w:rPrChange>
              </w:rPr>
              <w:instrText>HYPERLINK \l "_Toc520655646"</w:instrText>
            </w:r>
            <w:r w:rsidRPr="00F75055">
              <w:rPr>
                <w:rStyle w:val="Hipervnculo"/>
                <w:rFonts w:ascii="Times New Roman" w:hAnsi="Times New Roman" w:cs="Times New Roman"/>
                <w:noProof/>
                <w:rPrChange w:id="56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65"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66"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68"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69" w:author="Regina Casanova" w:date="2018-07-29T19:32:00Z">
                  <w:rPr>
                    <w:noProof/>
                    <w:webHidden/>
                  </w:rPr>
                </w:rPrChange>
              </w:rPr>
              <w:tab/>
            </w:r>
            <w:r w:rsidRPr="00F75055">
              <w:rPr>
                <w:rFonts w:ascii="Times New Roman" w:hAnsi="Times New Roman" w:cs="Times New Roman"/>
                <w:noProof/>
                <w:webHidden/>
                <w:rPrChange w:id="570" w:author="Regina Casanova" w:date="2018-07-29T19:32:00Z">
                  <w:rPr>
                    <w:noProof/>
                    <w:webHidden/>
                  </w:rPr>
                </w:rPrChange>
              </w:rPr>
              <w:fldChar w:fldCharType="begin"/>
            </w:r>
            <w:r w:rsidRPr="00F75055">
              <w:rPr>
                <w:rFonts w:ascii="Times New Roman" w:hAnsi="Times New Roman" w:cs="Times New Roman"/>
                <w:noProof/>
                <w:webHidden/>
                <w:rPrChange w:id="571" w:author="Regina Casanova" w:date="2018-07-29T19:32:00Z">
                  <w:rPr>
                    <w:noProof/>
                    <w:webHidden/>
                  </w:rPr>
                </w:rPrChange>
              </w:rPr>
              <w:instrText xml:space="preserve"> PAGEREF _Toc520655646 \h </w:instrText>
            </w:r>
          </w:ins>
          <w:r w:rsidRPr="00F75055">
            <w:rPr>
              <w:rFonts w:ascii="Times New Roman" w:hAnsi="Times New Roman" w:cs="Times New Roman"/>
              <w:noProof/>
              <w:webHidden/>
              <w:rPrChange w:id="572"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73" w:author="Regina Casanova" w:date="2018-07-29T19:32:00Z">
                <w:rPr>
                  <w:noProof/>
                  <w:webHidden/>
                </w:rPr>
              </w:rPrChange>
            </w:rPr>
            <w:fldChar w:fldCharType="separate"/>
          </w:r>
          <w:ins w:id="574" w:author="Usuario de Microsoft Office" w:date="2018-08-01T09:04:00Z">
            <w:r w:rsidR="000D59D2">
              <w:rPr>
                <w:rFonts w:ascii="Times New Roman" w:hAnsi="Times New Roman" w:cs="Times New Roman"/>
                <w:noProof/>
                <w:webHidden/>
              </w:rPr>
              <w:t>42</w:t>
            </w:r>
          </w:ins>
          <w:ins w:id="575" w:author="Regina Casanova" w:date="2018-07-29T19:24:00Z">
            <w:del w:id="576" w:author="Usuario de Microsoft Office" w:date="2018-08-01T09:04:00Z">
              <w:r w:rsidRPr="00F75055" w:rsidDel="000D59D2">
                <w:rPr>
                  <w:rFonts w:ascii="Times New Roman" w:hAnsi="Times New Roman" w:cs="Times New Roman"/>
                  <w:noProof/>
                  <w:webHidden/>
                  <w:rPrChange w:id="577" w:author="Regina Casanova" w:date="2018-07-29T19:32:00Z">
                    <w:rPr>
                      <w:noProof/>
                      <w:webHidden/>
                    </w:rPr>
                  </w:rPrChange>
                </w:rPr>
                <w:delText>44</w:delText>
              </w:r>
            </w:del>
            <w:r w:rsidRPr="00F75055">
              <w:rPr>
                <w:rFonts w:ascii="Times New Roman" w:hAnsi="Times New Roman" w:cs="Times New Roman"/>
                <w:noProof/>
                <w:webHidden/>
                <w:rPrChange w:id="578" w:author="Regina Casanova" w:date="2018-07-29T19:32:00Z">
                  <w:rPr>
                    <w:noProof/>
                    <w:webHidden/>
                  </w:rPr>
                </w:rPrChange>
              </w:rPr>
              <w:fldChar w:fldCharType="end"/>
            </w:r>
            <w:r w:rsidRPr="00F75055">
              <w:rPr>
                <w:rStyle w:val="Hipervnculo"/>
                <w:rFonts w:ascii="Times New Roman" w:hAnsi="Times New Roman" w:cs="Times New Roman"/>
                <w:noProof/>
                <w:rPrChange w:id="579"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80" w:author="Regina Casanova" w:date="2018-07-29T19:24:00Z"/>
              <w:rFonts w:ascii="Times New Roman" w:eastAsiaTheme="minorEastAsia" w:hAnsi="Times New Roman" w:cs="Times New Roman"/>
              <w:i w:val="0"/>
              <w:noProof/>
              <w:sz w:val="24"/>
              <w:szCs w:val="24"/>
              <w:lang w:val="es-PE" w:eastAsia="es-PE"/>
              <w:rPrChange w:id="581" w:author="Regina Casanova" w:date="2018-07-29T19:32:00Z">
                <w:rPr>
                  <w:ins w:id="582" w:author="Regina Casanova" w:date="2018-07-29T19:24:00Z"/>
                  <w:rFonts w:eastAsiaTheme="minorEastAsia" w:cstheme="minorBidi"/>
                  <w:noProof/>
                  <w:sz w:val="24"/>
                  <w:szCs w:val="24"/>
                  <w:lang w:val="es-PE" w:eastAsia="es-PE"/>
                </w:rPr>
              </w:rPrChange>
            </w:rPr>
          </w:pPr>
          <w:ins w:id="583" w:author="Regina Casanova" w:date="2018-07-29T19:24:00Z">
            <w:r w:rsidRPr="00F75055">
              <w:rPr>
                <w:rStyle w:val="Hipervnculo"/>
                <w:rFonts w:ascii="Times New Roman" w:hAnsi="Times New Roman" w:cs="Times New Roman"/>
                <w:i w:val="0"/>
                <w:noProof/>
                <w:rPrChange w:id="58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85" w:author="Regina Casanova" w:date="2018-07-29T19:32:00Z">
                  <w:rPr>
                    <w:rStyle w:val="Hipervnculo"/>
                    <w:noProof/>
                  </w:rPr>
                </w:rPrChange>
              </w:rPr>
              <w:instrText xml:space="preserve"> </w:instrText>
            </w:r>
            <w:r w:rsidRPr="00F75055">
              <w:rPr>
                <w:rFonts w:ascii="Times New Roman" w:hAnsi="Times New Roman" w:cs="Times New Roman"/>
                <w:i w:val="0"/>
                <w:noProof/>
                <w:rPrChange w:id="586"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8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8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8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91" w:author="Regina Casanova" w:date="2018-07-29T19:32:00Z">
                  <w:rPr>
                    <w:rStyle w:val="Hipervnculo"/>
                    <w:noProof/>
                  </w:rPr>
                </w:rPrChange>
              </w:rPr>
              <w:t>Diseño del estudio</w:t>
            </w:r>
            <w:r w:rsidRPr="00F75055">
              <w:rPr>
                <w:rFonts w:ascii="Times New Roman" w:hAnsi="Times New Roman" w:cs="Times New Roman"/>
                <w:i w:val="0"/>
                <w:noProof/>
                <w:webHidden/>
                <w:rPrChange w:id="592" w:author="Regina Casanova" w:date="2018-07-29T19:32:00Z">
                  <w:rPr>
                    <w:noProof/>
                    <w:webHidden/>
                  </w:rPr>
                </w:rPrChange>
              </w:rPr>
              <w:tab/>
            </w:r>
            <w:r w:rsidRPr="00F75055">
              <w:rPr>
                <w:rFonts w:ascii="Times New Roman" w:hAnsi="Times New Roman" w:cs="Times New Roman"/>
                <w:i w:val="0"/>
                <w:noProof/>
                <w:webHidden/>
                <w:rPrChange w:id="593" w:author="Regina Casanova" w:date="2018-07-29T19:32:00Z">
                  <w:rPr>
                    <w:noProof/>
                    <w:webHidden/>
                  </w:rPr>
                </w:rPrChange>
              </w:rPr>
              <w:fldChar w:fldCharType="begin"/>
            </w:r>
            <w:r w:rsidRPr="00F75055">
              <w:rPr>
                <w:rFonts w:ascii="Times New Roman" w:hAnsi="Times New Roman" w:cs="Times New Roman"/>
                <w:i w:val="0"/>
                <w:noProof/>
                <w:webHidden/>
                <w:rPrChange w:id="594" w:author="Regina Casanova" w:date="2018-07-29T19:32:00Z">
                  <w:rPr>
                    <w:noProof/>
                    <w:webHidden/>
                  </w:rPr>
                </w:rPrChange>
              </w:rPr>
              <w:instrText xml:space="preserve"> PAGEREF _Toc520655647 \h </w:instrText>
            </w:r>
          </w:ins>
          <w:r w:rsidRPr="00F75055">
            <w:rPr>
              <w:rFonts w:ascii="Times New Roman" w:hAnsi="Times New Roman" w:cs="Times New Roman"/>
              <w:i w:val="0"/>
              <w:noProof/>
              <w:webHidden/>
              <w:rPrChange w:id="59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96" w:author="Regina Casanova" w:date="2018-07-29T19:32:00Z">
                <w:rPr>
                  <w:noProof/>
                  <w:webHidden/>
                </w:rPr>
              </w:rPrChange>
            </w:rPr>
            <w:fldChar w:fldCharType="separate"/>
          </w:r>
          <w:ins w:id="597" w:author="Usuario de Microsoft Office" w:date="2018-08-01T09:04:00Z">
            <w:r w:rsidR="000D59D2">
              <w:rPr>
                <w:rFonts w:ascii="Times New Roman" w:hAnsi="Times New Roman" w:cs="Times New Roman"/>
                <w:i w:val="0"/>
                <w:noProof/>
                <w:webHidden/>
              </w:rPr>
              <w:t>42</w:t>
            </w:r>
          </w:ins>
          <w:ins w:id="598" w:author="Regina Casanova" w:date="2018-07-29T19:24:00Z">
            <w:del w:id="599" w:author="Usuario de Microsoft Office" w:date="2018-08-01T09:04:00Z">
              <w:r w:rsidRPr="00F75055" w:rsidDel="000D59D2">
                <w:rPr>
                  <w:rFonts w:ascii="Times New Roman" w:hAnsi="Times New Roman" w:cs="Times New Roman"/>
                  <w:i w:val="0"/>
                  <w:noProof/>
                  <w:webHidden/>
                  <w:rPrChange w:id="600" w:author="Regina Casanova" w:date="2018-07-29T19:32:00Z">
                    <w:rPr>
                      <w:noProof/>
                      <w:webHidden/>
                    </w:rPr>
                  </w:rPrChange>
                </w:rPr>
                <w:delText>44</w:delText>
              </w:r>
            </w:del>
            <w:r w:rsidRPr="00F75055">
              <w:rPr>
                <w:rFonts w:ascii="Times New Roman" w:hAnsi="Times New Roman" w:cs="Times New Roman"/>
                <w:i w:val="0"/>
                <w:noProof/>
                <w:webHidden/>
                <w:rPrChange w:id="601" w:author="Regina Casanova" w:date="2018-07-29T19:32:00Z">
                  <w:rPr>
                    <w:noProof/>
                    <w:webHidden/>
                  </w:rPr>
                </w:rPrChange>
              </w:rPr>
              <w:fldChar w:fldCharType="end"/>
            </w:r>
            <w:r w:rsidRPr="00F75055">
              <w:rPr>
                <w:rStyle w:val="Hipervnculo"/>
                <w:rFonts w:ascii="Times New Roman" w:hAnsi="Times New Roman" w:cs="Times New Roman"/>
                <w:i w:val="0"/>
                <w:noProof/>
                <w:rPrChange w:id="602"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603" w:author="Regina Casanova" w:date="2018-07-29T19:24:00Z"/>
              <w:rFonts w:ascii="Times New Roman" w:eastAsiaTheme="minorEastAsia" w:hAnsi="Times New Roman" w:cs="Times New Roman"/>
              <w:i w:val="0"/>
              <w:noProof/>
              <w:sz w:val="24"/>
              <w:szCs w:val="24"/>
              <w:lang w:val="es-PE" w:eastAsia="es-PE"/>
              <w:rPrChange w:id="604" w:author="Regina Casanova" w:date="2018-07-29T19:32:00Z">
                <w:rPr>
                  <w:ins w:id="605" w:author="Regina Casanova" w:date="2018-07-29T19:24:00Z"/>
                  <w:rFonts w:eastAsiaTheme="minorEastAsia" w:cstheme="minorBidi"/>
                  <w:noProof/>
                  <w:sz w:val="24"/>
                  <w:szCs w:val="24"/>
                  <w:lang w:val="es-PE" w:eastAsia="es-PE"/>
                </w:rPr>
              </w:rPrChange>
            </w:rPr>
          </w:pPr>
          <w:ins w:id="606" w:author="Regina Casanova" w:date="2018-07-29T19:24:00Z">
            <w:r w:rsidRPr="00F75055">
              <w:rPr>
                <w:rStyle w:val="Hipervnculo"/>
                <w:rFonts w:ascii="Times New Roman" w:hAnsi="Times New Roman" w:cs="Times New Roman"/>
                <w:i w:val="0"/>
                <w:noProof/>
                <w:rPrChange w:id="60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8" w:author="Regina Casanova" w:date="2018-07-29T19:32:00Z">
                  <w:rPr>
                    <w:rStyle w:val="Hipervnculo"/>
                    <w:noProof/>
                  </w:rPr>
                </w:rPrChange>
              </w:rPr>
              <w:instrText xml:space="preserve"> </w:instrText>
            </w:r>
            <w:r w:rsidRPr="00F75055">
              <w:rPr>
                <w:rFonts w:ascii="Times New Roman" w:hAnsi="Times New Roman" w:cs="Times New Roman"/>
                <w:i w:val="0"/>
                <w:noProof/>
                <w:rPrChange w:id="609"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61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1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12"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61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14" w:author="Regina Casanova" w:date="2018-07-29T19:32:00Z">
                  <w:rPr>
                    <w:rStyle w:val="Hipervnculo"/>
                    <w:noProof/>
                  </w:rPr>
                </w:rPrChange>
              </w:rPr>
              <w:t>Población</w:t>
            </w:r>
            <w:r w:rsidRPr="00F75055">
              <w:rPr>
                <w:rFonts w:ascii="Times New Roman" w:hAnsi="Times New Roman" w:cs="Times New Roman"/>
                <w:i w:val="0"/>
                <w:noProof/>
                <w:webHidden/>
                <w:rPrChange w:id="615" w:author="Regina Casanova" w:date="2018-07-29T19:32:00Z">
                  <w:rPr>
                    <w:noProof/>
                    <w:webHidden/>
                  </w:rPr>
                </w:rPrChange>
              </w:rPr>
              <w:tab/>
            </w:r>
            <w:r w:rsidRPr="00F75055">
              <w:rPr>
                <w:rFonts w:ascii="Times New Roman" w:hAnsi="Times New Roman" w:cs="Times New Roman"/>
                <w:i w:val="0"/>
                <w:noProof/>
                <w:webHidden/>
                <w:rPrChange w:id="616" w:author="Regina Casanova" w:date="2018-07-29T19:32:00Z">
                  <w:rPr>
                    <w:noProof/>
                    <w:webHidden/>
                  </w:rPr>
                </w:rPrChange>
              </w:rPr>
              <w:fldChar w:fldCharType="begin"/>
            </w:r>
            <w:r w:rsidRPr="00F75055">
              <w:rPr>
                <w:rFonts w:ascii="Times New Roman" w:hAnsi="Times New Roman" w:cs="Times New Roman"/>
                <w:i w:val="0"/>
                <w:noProof/>
                <w:webHidden/>
                <w:rPrChange w:id="617" w:author="Regina Casanova" w:date="2018-07-29T19:32:00Z">
                  <w:rPr>
                    <w:noProof/>
                    <w:webHidden/>
                  </w:rPr>
                </w:rPrChange>
              </w:rPr>
              <w:instrText xml:space="preserve"> PAGEREF _Toc520655648 \h </w:instrText>
            </w:r>
          </w:ins>
          <w:r w:rsidRPr="00F75055">
            <w:rPr>
              <w:rFonts w:ascii="Times New Roman" w:hAnsi="Times New Roman" w:cs="Times New Roman"/>
              <w:i w:val="0"/>
              <w:noProof/>
              <w:webHidden/>
              <w:rPrChange w:id="61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19" w:author="Regina Casanova" w:date="2018-07-29T19:32:00Z">
                <w:rPr>
                  <w:noProof/>
                  <w:webHidden/>
                </w:rPr>
              </w:rPrChange>
            </w:rPr>
            <w:fldChar w:fldCharType="separate"/>
          </w:r>
          <w:ins w:id="620" w:author="Usuario de Microsoft Office" w:date="2018-08-01T09:04:00Z">
            <w:r w:rsidR="000D59D2">
              <w:rPr>
                <w:rFonts w:ascii="Times New Roman" w:hAnsi="Times New Roman" w:cs="Times New Roman"/>
                <w:i w:val="0"/>
                <w:noProof/>
                <w:webHidden/>
              </w:rPr>
              <w:t>42</w:t>
            </w:r>
          </w:ins>
          <w:ins w:id="621" w:author="Regina Casanova" w:date="2018-07-29T19:24:00Z">
            <w:del w:id="622" w:author="Usuario de Microsoft Office" w:date="2018-08-01T09:04:00Z">
              <w:r w:rsidRPr="00F75055" w:rsidDel="000D59D2">
                <w:rPr>
                  <w:rFonts w:ascii="Times New Roman" w:hAnsi="Times New Roman" w:cs="Times New Roman"/>
                  <w:i w:val="0"/>
                  <w:noProof/>
                  <w:webHidden/>
                  <w:rPrChange w:id="623" w:author="Regina Casanova" w:date="2018-07-29T19:32:00Z">
                    <w:rPr>
                      <w:noProof/>
                      <w:webHidden/>
                    </w:rPr>
                  </w:rPrChange>
                </w:rPr>
                <w:delText>44</w:delText>
              </w:r>
            </w:del>
            <w:r w:rsidRPr="00F75055">
              <w:rPr>
                <w:rFonts w:ascii="Times New Roman" w:hAnsi="Times New Roman" w:cs="Times New Roman"/>
                <w:i w:val="0"/>
                <w:noProof/>
                <w:webHidden/>
                <w:rPrChange w:id="624" w:author="Regina Casanova" w:date="2018-07-29T19:32:00Z">
                  <w:rPr>
                    <w:noProof/>
                    <w:webHidden/>
                  </w:rPr>
                </w:rPrChange>
              </w:rPr>
              <w:fldChar w:fldCharType="end"/>
            </w:r>
            <w:r w:rsidRPr="00F75055">
              <w:rPr>
                <w:rStyle w:val="Hipervnculo"/>
                <w:rFonts w:ascii="Times New Roman" w:hAnsi="Times New Roman" w:cs="Times New Roman"/>
                <w:i w:val="0"/>
                <w:noProof/>
                <w:rPrChange w:id="625"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626" w:author="Regina Casanova" w:date="2018-07-29T19:24:00Z"/>
              <w:rFonts w:ascii="Times New Roman" w:eastAsiaTheme="minorEastAsia" w:hAnsi="Times New Roman" w:cs="Times New Roman"/>
              <w:i w:val="0"/>
              <w:noProof/>
              <w:sz w:val="24"/>
              <w:szCs w:val="24"/>
              <w:lang w:val="es-PE" w:eastAsia="es-PE"/>
              <w:rPrChange w:id="627" w:author="Regina Casanova" w:date="2018-07-29T19:32:00Z">
                <w:rPr>
                  <w:ins w:id="628" w:author="Regina Casanova" w:date="2018-07-29T19:24:00Z"/>
                  <w:rFonts w:eastAsiaTheme="minorEastAsia" w:cstheme="minorBidi"/>
                  <w:noProof/>
                  <w:sz w:val="24"/>
                  <w:szCs w:val="24"/>
                  <w:lang w:val="es-PE" w:eastAsia="es-PE"/>
                </w:rPr>
              </w:rPrChange>
            </w:rPr>
          </w:pPr>
          <w:ins w:id="629" w:author="Regina Casanova" w:date="2018-07-29T19:24:00Z">
            <w:r w:rsidRPr="00F75055">
              <w:rPr>
                <w:rStyle w:val="Hipervnculo"/>
                <w:rFonts w:ascii="Times New Roman" w:hAnsi="Times New Roman" w:cs="Times New Roman"/>
                <w:i w:val="0"/>
                <w:noProof/>
                <w:rPrChange w:id="63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31" w:author="Regina Casanova" w:date="2018-07-29T19:32:00Z">
                  <w:rPr>
                    <w:rStyle w:val="Hipervnculo"/>
                    <w:noProof/>
                  </w:rPr>
                </w:rPrChange>
              </w:rPr>
              <w:instrText xml:space="preserve"> </w:instrText>
            </w:r>
            <w:r w:rsidRPr="00F75055">
              <w:rPr>
                <w:rFonts w:ascii="Times New Roman" w:hAnsi="Times New Roman" w:cs="Times New Roman"/>
                <w:i w:val="0"/>
                <w:noProof/>
                <w:rPrChange w:id="632"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63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3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35"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3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37" w:author="Regina Casanova" w:date="2018-07-29T19:32:00Z">
                  <w:rPr>
                    <w:rStyle w:val="Hipervnculo"/>
                    <w:noProof/>
                  </w:rPr>
                </w:rPrChange>
              </w:rPr>
              <w:t>Muestra</w:t>
            </w:r>
            <w:r w:rsidRPr="00F75055">
              <w:rPr>
                <w:rFonts w:ascii="Times New Roman" w:hAnsi="Times New Roman" w:cs="Times New Roman"/>
                <w:i w:val="0"/>
                <w:noProof/>
                <w:webHidden/>
                <w:rPrChange w:id="638" w:author="Regina Casanova" w:date="2018-07-29T19:32:00Z">
                  <w:rPr>
                    <w:noProof/>
                    <w:webHidden/>
                  </w:rPr>
                </w:rPrChange>
              </w:rPr>
              <w:tab/>
            </w:r>
            <w:r w:rsidRPr="00F75055">
              <w:rPr>
                <w:rFonts w:ascii="Times New Roman" w:hAnsi="Times New Roman" w:cs="Times New Roman"/>
                <w:i w:val="0"/>
                <w:noProof/>
                <w:webHidden/>
                <w:rPrChange w:id="639" w:author="Regina Casanova" w:date="2018-07-29T19:32:00Z">
                  <w:rPr>
                    <w:noProof/>
                    <w:webHidden/>
                  </w:rPr>
                </w:rPrChange>
              </w:rPr>
              <w:fldChar w:fldCharType="begin"/>
            </w:r>
            <w:r w:rsidRPr="00F75055">
              <w:rPr>
                <w:rFonts w:ascii="Times New Roman" w:hAnsi="Times New Roman" w:cs="Times New Roman"/>
                <w:i w:val="0"/>
                <w:noProof/>
                <w:webHidden/>
                <w:rPrChange w:id="640" w:author="Regina Casanova" w:date="2018-07-29T19:32:00Z">
                  <w:rPr>
                    <w:noProof/>
                    <w:webHidden/>
                  </w:rPr>
                </w:rPrChange>
              </w:rPr>
              <w:instrText xml:space="preserve"> PAGEREF _Toc520655649 \h </w:instrText>
            </w:r>
          </w:ins>
          <w:r w:rsidRPr="00F75055">
            <w:rPr>
              <w:rFonts w:ascii="Times New Roman" w:hAnsi="Times New Roman" w:cs="Times New Roman"/>
              <w:i w:val="0"/>
              <w:noProof/>
              <w:webHidden/>
              <w:rPrChange w:id="64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42" w:author="Regina Casanova" w:date="2018-07-29T19:32:00Z">
                <w:rPr>
                  <w:noProof/>
                  <w:webHidden/>
                </w:rPr>
              </w:rPrChange>
            </w:rPr>
            <w:fldChar w:fldCharType="separate"/>
          </w:r>
          <w:ins w:id="643" w:author="Usuario de Microsoft Office" w:date="2018-08-01T09:04:00Z">
            <w:r w:rsidR="000D59D2">
              <w:rPr>
                <w:rFonts w:ascii="Times New Roman" w:hAnsi="Times New Roman" w:cs="Times New Roman"/>
                <w:i w:val="0"/>
                <w:noProof/>
                <w:webHidden/>
              </w:rPr>
              <w:t>43</w:t>
            </w:r>
          </w:ins>
          <w:ins w:id="644" w:author="Regina Casanova" w:date="2018-07-29T19:24:00Z">
            <w:del w:id="645" w:author="Usuario de Microsoft Office" w:date="2018-08-01T09:04:00Z">
              <w:r w:rsidRPr="00F75055" w:rsidDel="000D59D2">
                <w:rPr>
                  <w:rFonts w:ascii="Times New Roman" w:hAnsi="Times New Roman" w:cs="Times New Roman"/>
                  <w:i w:val="0"/>
                  <w:noProof/>
                  <w:webHidden/>
                  <w:rPrChange w:id="646" w:author="Regina Casanova" w:date="2018-07-29T19:32:00Z">
                    <w:rPr>
                      <w:noProof/>
                      <w:webHidden/>
                    </w:rPr>
                  </w:rPrChange>
                </w:rPr>
                <w:delText>44</w:delText>
              </w:r>
            </w:del>
            <w:r w:rsidRPr="00F75055">
              <w:rPr>
                <w:rFonts w:ascii="Times New Roman" w:hAnsi="Times New Roman" w:cs="Times New Roman"/>
                <w:i w:val="0"/>
                <w:noProof/>
                <w:webHidden/>
                <w:rPrChange w:id="647" w:author="Regina Casanova" w:date="2018-07-29T19:32:00Z">
                  <w:rPr>
                    <w:noProof/>
                    <w:webHidden/>
                  </w:rPr>
                </w:rPrChange>
              </w:rPr>
              <w:fldChar w:fldCharType="end"/>
            </w:r>
            <w:r w:rsidRPr="00F75055">
              <w:rPr>
                <w:rStyle w:val="Hipervnculo"/>
                <w:rFonts w:ascii="Times New Roman" w:hAnsi="Times New Roman" w:cs="Times New Roman"/>
                <w:i w:val="0"/>
                <w:noProof/>
                <w:rPrChange w:id="648"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649" w:author="Regina Casanova" w:date="2018-07-29T19:24:00Z"/>
              <w:rFonts w:ascii="Times New Roman" w:eastAsiaTheme="minorEastAsia" w:hAnsi="Times New Roman" w:cs="Times New Roman"/>
              <w:i w:val="0"/>
              <w:noProof/>
              <w:sz w:val="24"/>
              <w:szCs w:val="24"/>
              <w:lang w:val="es-PE" w:eastAsia="es-PE"/>
              <w:rPrChange w:id="650" w:author="Regina Casanova" w:date="2018-07-29T19:32:00Z">
                <w:rPr>
                  <w:ins w:id="651" w:author="Regina Casanova" w:date="2018-07-29T19:24:00Z"/>
                  <w:rFonts w:eastAsiaTheme="minorEastAsia" w:cstheme="minorBidi"/>
                  <w:noProof/>
                  <w:sz w:val="24"/>
                  <w:szCs w:val="24"/>
                  <w:lang w:val="es-PE" w:eastAsia="es-PE"/>
                </w:rPr>
              </w:rPrChange>
            </w:rPr>
          </w:pPr>
          <w:ins w:id="652" w:author="Regina Casanova" w:date="2018-07-29T19:24:00Z">
            <w:r w:rsidRPr="00F75055">
              <w:rPr>
                <w:rStyle w:val="Hipervnculo"/>
                <w:rFonts w:ascii="Times New Roman" w:hAnsi="Times New Roman" w:cs="Times New Roman"/>
                <w:i w:val="0"/>
                <w:noProof/>
                <w:rPrChange w:id="65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54" w:author="Regina Casanova" w:date="2018-07-29T19:32:00Z">
                  <w:rPr>
                    <w:rStyle w:val="Hipervnculo"/>
                    <w:noProof/>
                  </w:rPr>
                </w:rPrChange>
              </w:rPr>
              <w:instrText xml:space="preserve"> </w:instrText>
            </w:r>
            <w:r w:rsidRPr="00F75055">
              <w:rPr>
                <w:rFonts w:ascii="Times New Roman" w:hAnsi="Times New Roman" w:cs="Times New Roman"/>
                <w:i w:val="0"/>
                <w:noProof/>
                <w:rPrChange w:id="655"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65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5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58"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65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60"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661" w:author="Regina Casanova" w:date="2018-07-29T19:32:00Z">
                  <w:rPr>
                    <w:noProof/>
                    <w:webHidden/>
                  </w:rPr>
                </w:rPrChange>
              </w:rPr>
              <w:tab/>
            </w:r>
            <w:r w:rsidRPr="00F75055">
              <w:rPr>
                <w:rFonts w:ascii="Times New Roman" w:hAnsi="Times New Roman" w:cs="Times New Roman"/>
                <w:i w:val="0"/>
                <w:noProof/>
                <w:webHidden/>
                <w:rPrChange w:id="662" w:author="Regina Casanova" w:date="2018-07-29T19:32:00Z">
                  <w:rPr>
                    <w:noProof/>
                    <w:webHidden/>
                  </w:rPr>
                </w:rPrChange>
              </w:rPr>
              <w:fldChar w:fldCharType="begin"/>
            </w:r>
            <w:r w:rsidRPr="00F75055">
              <w:rPr>
                <w:rFonts w:ascii="Times New Roman" w:hAnsi="Times New Roman" w:cs="Times New Roman"/>
                <w:i w:val="0"/>
                <w:noProof/>
                <w:webHidden/>
                <w:rPrChange w:id="663" w:author="Regina Casanova" w:date="2018-07-29T19:32:00Z">
                  <w:rPr>
                    <w:noProof/>
                    <w:webHidden/>
                  </w:rPr>
                </w:rPrChange>
              </w:rPr>
              <w:instrText xml:space="preserve"> PAGEREF _Toc520655650 \h </w:instrText>
            </w:r>
          </w:ins>
          <w:r w:rsidRPr="00F75055">
            <w:rPr>
              <w:rFonts w:ascii="Times New Roman" w:hAnsi="Times New Roman" w:cs="Times New Roman"/>
              <w:i w:val="0"/>
              <w:noProof/>
              <w:webHidden/>
              <w:rPrChange w:id="66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65" w:author="Regina Casanova" w:date="2018-07-29T19:32:00Z">
                <w:rPr>
                  <w:noProof/>
                  <w:webHidden/>
                </w:rPr>
              </w:rPrChange>
            </w:rPr>
            <w:fldChar w:fldCharType="separate"/>
          </w:r>
          <w:ins w:id="666" w:author="Usuario de Microsoft Office" w:date="2018-08-01T09:04:00Z">
            <w:r w:rsidR="000D59D2">
              <w:rPr>
                <w:rFonts w:ascii="Times New Roman" w:hAnsi="Times New Roman" w:cs="Times New Roman"/>
                <w:i w:val="0"/>
                <w:noProof/>
                <w:webHidden/>
              </w:rPr>
              <w:t>44</w:t>
            </w:r>
          </w:ins>
          <w:ins w:id="667" w:author="Regina Casanova" w:date="2018-07-29T19:24:00Z">
            <w:del w:id="668" w:author="Usuario de Microsoft Office" w:date="2018-08-01T09:04:00Z">
              <w:r w:rsidRPr="00F75055" w:rsidDel="000D59D2">
                <w:rPr>
                  <w:rFonts w:ascii="Times New Roman" w:hAnsi="Times New Roman" w:cs="Times New Roman"/>
                  <w:i w:val="0"/>
                  <w:noProof/>
                  <w:webHidden/>
                  <w:rPrChange w:id="669" w:author="Regina Casanova" w:date="2018-07-29T19:32:00Z">
                    <w:rPr>
                      <w:noProof/>
                      <w:webHidden/>
                    </w:rPr>
                  </w:rPrChange>
                </w:rPr>
                <w:delText>45</w:delText>
              </w:r>
            </w:del>
            <w:r w:rsidRPr="00F75055">
              <w:rPr>
                <w:rFonts w:ascii="Times New Roman" w:hAnsi="Times New Roman" w:cs="Times New Roman"/>
                <w:i w:val="0"/>
                <w:noProof/>
                <w:webHidden/>
                <w:rPrChange w:id="670" w:author="Regina Casanova" w:date="2018-07-29T19:32:00Z">
                  <w:rPr>
                    <w:noProof/>
                    <w:webHidden/>
                  </w:rPr>
                </w:rPrChange>
              </w:rPr>
              <w:fldChar w:fldCharType="end"/>
            </w:r>
            <w:r w:rsidRPr="00F75055">
              <w:rPr>
                <w:rStyle w:val="Hipervnculo"/>
                <w:rFonts w:ascii="Times New Roman" w:hAnsi="Times New Roman" w:cs="Times New Roman"/>
                <w:i w:val="0"/>
                <w:noProof/>
                <w:rPrChange w:id="671"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72" w:author="Regina Casanova" w:date="2018-07-29T19:24:00Z"/>
              <w:rFonts w:ascii="Times New Roman" w:eastAsiaTheme="minorEastAsia" w:hAnsi="Times New Roman" w:cs="Times New Roman"/>
              <w:i w:val="0"/>
              <w:noProof/>
              <w:sz w:val="24"/>
              <w:szCs w:val="24"/>
              <w:lang w:val="es-PE" w:eastAsia="es-PE"/>
              <w:rPrChange w:id="673" w:author="Regina Casanova" w:date="2018-07-29T19:32:00Z">
                <w:rPr>
                  <w:ins w:id="674" w:author="Regina Casanova" w:date="2018-07-29T19:24:00Z"/>
                  <w:rFonts w:eastAsiaTheme="minorEastAsia" w:cstheme="minorBidi"/>
                  <w:noProof/>
                  <w:sz w:val="24"/>
                  <w:szCs w:val="24"/>
                  <w:lang w:val="es-PE" w:eastAsia="es-PE"/>
                </w:rPr>
              </w:rPrChange>
            </w:rPr>
          </w:pPr>
          <w:ins w:id="675" w:author="Regina Casanova" w:date="2018-07-29T19:24:00Z">
            <w:r w:rsidRPr="00F75055">
              <w:rPr>
                <w:rStyle w:val="Hipervnculo"/>
                <w:rFonts w:ascii="Times New Roman" w:hAnsi="Times New Roman" w:cs="Times New Roman"/>
                <w:i w:val="0"/>
                <w:noProof/>
                <w:rPrChange w:id="67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77" w:author="Regina Casanova" w:date="2018-07-29T19:32:00Z">
                  <w:rPr>
                    <w:rStyle w:val="Hipervnculo"/>
                    <w:noProof/>
                  </w:rPr>
                </w:rPrChange>
              </w:rPr>
              <w:instrText xml:space="preserve"> </w:instrText>
            </w:r>
            <w:r w:rsidRPr="00F75055">
              <w:rPr>
                <w:rFonts w:ascii="Times New Roman" w:hAnsi="Times New Roman" w:cs="Times New Roman"/>
                <w:i w:val="0"/>
                <w:noProof/>
                <w:rPrChange w:id="678"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7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81"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83" w:author="Regina Casanova" w:date="2018-07-29T19:32:00Z">
                  <w:rPr>
                    <w:rStyle w:val="Hipervnculo"/>
                    <w:noProof/>
                  </w:rPr>
                </w:rPrChange>
              </w:rPr>
              <w:t>Procedimientos y Técnicas</w:t>
            </w:r>
            <w:r w:rsidRPr="00F75055">
              <w:rPr>
                <w:rFonts w:ascii="Times New Roman" w:hAnsi="Times New Roman" w:cs="Times New Roman"/>
                <w:i w:val="0"/>
                <w:noProof/>
                <w:webHidden/>
                <w:rPrChange w:id="684" w:author="Regina Casanova" w:date="2018-07-29T19:32:00Z">
                  <w:rPr>
                    <w:noProof/>
                    <w:webHidden/>
                  </w:rPr>
                </w:rPrChange>
              </w:rPr>
              <w:tab/>
            </w:r>
            <w:r w:rsidRPr="00F75055">
              <w:rPr>
                <w:rFonts w:ascii="Times New Roman" w:hAnsi="Times New Roman" w:cs="Times New Roman"/>
                <w:i w:val="0"/>
                <w:noProof/>
                <w:webHidden/>
                <w:rPrChange w:id="685" w:author="Regina Casanova" w:date="2018-07-29T19:32:00Z">
                  <w:rPr>
                    <w:noProof/>
                    <w:webHidden/>
                  </w:rPr>
                </w:rPrChange>
              </w:rPr>
              <w:fldChar w:fldCharType="begin"/>
            </w:r>
            <w:r w:rsidRPr="00F75055">
              <w:rPr>
                <w:rFonts w:ascii="Times New Roman" w:hAnsi="Times New Roman" w:cs="Times New Roman"/>
                <w:i w:val="0"/>
                <w:noProof/>
                <w:webHidden/>
                <w:rPrChange w:id="686" w:author="Regina Casanova" w:date="2018-07-29T19:32:00Z">
                  <w:rPr>
                    <w:noProof/>
                    <w:webHidden/>
                  </w:rPr>
                </w:rPrChange>
              </w:rPr>
              <w:instrText xml:space="preserve"> PAGEREF _Toc520655651 \h </w:instrText>
            </w:r>
          </w:ins>
          <w:r w:rsidRPr="00F75055">
            <w:rPr>
              <w:rFonts w:ascii="Times New Roman" w:hAnsi="Times New Roman" w:cs="Times New Roman"/>
              <w:i w:val="0"/>
              <w:noProof/>
              <w:webHidden/>
              <w:rPrChange w:id="68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88" w:author="Regina Casanova" w:date="2018-07-29T19:32:00Z">
                <w:rPr>
                  <w:noProof/>
                  <w:webHidden/>
                </w:rPr>
              </w:rPrChange>
            </w:rPr>
            <w:fldChar w:fldCharType="separate"/>
          </w:r>
          <w:ins w:id="689" w:author="Usuario de Microsoft Office" w:date="2018-08-01T09:04:00Z">
            <w:r w:rsidR="000D59D2">
              <w:rPr>
                <w:rFonts w:ascii="Times New Roman" w:hAnsi="Times New Roman" w:cs="Times New Roman"/>
                <w:i w:val="0"/>
                <w:noProof/>
                <w:webHidden/>
              </w:rPr>
              <w:t>45</w:t>
            </w:r>
          </w:ins>
          <w:ins w:id="690" w:author="Regina Casanova" w:date="2018-07-29T19:24:00Z">
            <w:del w:id="691" w:author="Usuario de Microsoft Office" w:date="2018-08-01T09:04:00Z">
              <w:r w:rsidRPr="00F75055" w:rsidDel="000D59D2">
                <w:rPr>
                  <w:rFonts w:ascii="Times New Roman" w:hAnsi="Times New Roman" w:cs="Times New Roman"/>
                  <w:i w:val="0"/>
                  <w:noProof/>
                  <w:webHidden/>
                  <w:rPrChange w:id="692" w:author="Regina Casanova" w:date="2018-07-29T19:32:00Z">
                    <w:rPr>
                      <w:noProof/>
                      <w:webHidden/>
                    </w:rPr>
                  </w:rPrChange>
                </w:rPr>
                <w:delText>46</w:delText>
              </w:r>
            </w:del>
            <w:r w:rsidRPr="00F75055">
              <w:rPr>
                <w:rFonts w:ascii="Times New Roman" w:hAnsi="Times New Roman" w:cs="Times New Roman"/>
                <w:i w:val="0"/>
                <w:noProof/>
                <w:webHidden/>
                <w:rPrChange w:id="693" w:author="Regina Casanova" w:date="2018-07-29T19:32:00Z">
                  <w:rPr>
                    <w:noProof/>
                    <w:webHidden/>
                  </w:rPr>
                </w:rPrChange>
              </w:rPr>
              <w:fldChar w:fldCharType="end"/>
            </w:r>
            <w:r w:rsidRPr="00F75055">
              <w:rPr>
                <w:rStyle w:val="Hipervnculo"/>
                <w:rFonts w:ascii="Times New Roman" w:hAnsi="Times New Roman" w:cs="Times New Roman"/>
                <w:i w:val="0"/>
                <w:noProof/>
                <w:rPrChange w:id="694"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95" w:author="Regina Casanova" w:date="2018-07-29T19:24:00Z"/>
              <w:rFonts w:ascii="Times New Roman" w:eastAsiaTheme="minorEastAsia" w:hAnsi="Times New Roman" w:cs="Times New Roman"/>
              <w:noProof/>
              <w:sz w:val="24"/>
              <w:szCs w:val="24"/>
              <w:lang w:val="es-PE" w:eastAsia="es-PE"/>
              <w:rPrChange w:id="696" w:author="Regina Casanova" w:date="2018-07-29T19:32:00Z">
                <w:rPr>
                  <w:ins w:id="697" w:author="Regina Casanova" w:date="2018-07-29T19:24:00Z"/>
                  <w:rFonts w:eastAsiaTheme="minorEastAsia" w:cstheme="minorBidi"/>
                  <w:noProof/>
                  <w:sz w:val="24"/>
                  <w:szCs w:val="24"/>
                  <w:lang w:val="es-PE" w:eastAsia="es-PE"/>
                </w:rPr>
              </w:rPrChange>
            </w:rPr>
          </w:pPr>
          <w:ins w:id="698" w:author="Regina Casanova" w:date="2018-07-29T19:24:00Z">
            <w:r w:rsidRPr="00F75055">
              <w:rPr>
                <w:rStyle w:val="Hipervnculo"/>
                <w:rFonts w:ascii="Times New Roman" w:hAnsi="Times New Roman" w:cs="Times New Roman"/>
                <w:noProof/>
                <w:rPrChange w:id="699" w:author="Regina Casanova" w:date="2018-07-29T19:32:00Z">
                  <w:rPr>
                    <w:rStyle w:val="Hipervnculo"/>
                    <w:noProof/>
                  </w:rPr>
                </w:rPrChange>
              </w:rPr>
              <w:fldChar w:fldCharType="begin"/>
            </w:r>
            <w:r w:rsidRPr="00F75055">
              <w:rPr>
                <w:rStyle w:val="Hipervnculo"/>
                <w:rFonts w:ascii="Times New Roman" w:hAnsi="Times New Roman" w:cs="Times New Roman"/>
                <w:noProof/>
                <w:rPrChange w:id="700" w:author="Regina Casanova" w:date="2018-07-29T19:32:00Z">
                  <w:rPr>
                    <w:rStyle w:val="Hipervnculo"/>
                    <w:noProof/>
                  </w:rPr>
                </w:rPrChange>
              </w:rPr>
              <w:instrText xml:space="preserve"> </w:instrText>
            </w:r>
            <w:r w:rsidRPr="00F75055">
              <w:rPr>
                <w:rFonts w:ascii="Times New Roman" w:hAnsi="Times New Roman" w:cs="Times New Roman"/>
                <w:noProof/>
                <w:rPrChange w:id="701" w:author="Regina Casanova" w:date="2018-07-29T19:32:00Z">
                  <w:rPr>
                    <w:noProof/>
                  </w:rPr>
                </w:rPrChange>
              </w:rPr>
              <w:instrText>HYPERLINK \l "_Toc520655652"</w:instrText>
            </w:r>
            <w:r w:rsidRPr="00F75055">
              <w:rPr>
                <w:rStyle w:val="Hipervnculo"/>
                <w:rFonts w:ascii="Times New Roman" w:hAnsi="Times New Roman" w:cs="Times New Roman"/>
                <w:noProof/>
                <w:rPrChange w:id="70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703"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704"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70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706"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707" w:author="Regina Casanova" w:date="2018-07-29T19:32:00Z">
                  <w:rPr>
                    <w:noProof/>
                    <w:webHidden/>
                  </w:rPr>
                </w:rPrChange>
              </w:rPr>
              <w:tab/>
            </w:r>
            <w:r w:rsidRPr="00F75055">
              <w:rPr>
                <w:rFonts w:ascii="Times New Roman" w:hAnsi="Times New Roman" w:cs="Times New Roman"/>
                <w:noProof/>
                <w:webHidden/>
                <w:rPrChange w:id="708" w:author="Regina Casanova" w:date="2018-07-29T19:32:00Z">
                  <w:rPr>
                    <w:noProof/>
                    <w:webHidden/>
                  </w:rPr>
                </w:rPrChange>
              </w:rPr>
              <w:fldChar w:fldCharType="begin"/>
            </w:r>
            <w:r w:rsidRPr="00F75055">
              <w:rPr>
                <w:rFonts w:ascii="Times New Roman" w:hAnsi="Times New Roman" w:cs="Times New Roman"/>
                <w:noProof/>
                <w:webHidden/>
                <w:rPrChange w:id="709" w:author="Regina Casanova" w:date="2018-07-29T19:32:00Z">
                  <w:rPr>
                    <w:noProof/>
                    <w:webHidden/>
                  </w:rPr>
                </w:rPrChange>
              </w:rPr>
              <w:instrText xml:space="preserve"> PAGEREF _Toc520655652 \h </w:instrText>
            </w:r>
          </w:ins>
          <w:r w:rsidRPr="00F75055">
            <w:rPr>
              <w:rFonts w:ascii="Times New Roman" w:hAnsi="Times New Roman" w:cs="Times New Roman"/>
              <w:noProof/>
              <w:webHidden/>
              <w:rPrChange w:id="71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711" w:author="Regina Casanova" w:date="2018-07-29T19:32:00Z">
                <w:rPr>
                  <w:noProof/>
                  <w:webHidden/>
                </w:rPr>
              </w:rPrChange>
            </w:rPr>
            <w:fldChar w:fldCharType="separate"/>
          </w:r>
          <w:ins w:id="712" w:author="Usuario de Microsoft Office" w:date="2018-08-01T09:04:00Z">
            <w:r w:rsidR="000D59D2">
              <w:rPr>
                <w:rFonts w:ascii="Times New Roman" w:hAnsi="Times New Roman" w:cs="Times New Roman"/>
                <w:noProof/>
                <w:webHidden/>
              </w:rPr>
              <w:t>47</w:t>
            </w:r>
          </w:ins>
          <w:ins w:id="713" w:author="Regina Casanova" w:date="2018-07-29T19:24:00Z">
            <w:del w:id="714" w:author="Usuario de Microsoft Office" w:date="2018-08-01T09:04:00Z">
              <w:r w:rsidRPr="00F75055" w:rsidDel="000D59D2">
                <w:rPr>
                  <w:rFonts w:ascii="Times New Roman" w:hAnsi="Times New Roman" w:cs="Times New Roman"/>
                  <w:noProof/>
                  <w:webHidden/>
                  <w:rPrChange w:id="715" w:author="Regina Casanova" w:date="2018-07-29T19:32:00Z">
                    <w:rPr>
                      <w:noProof/>
                      <w:webHidden/>
                    </w:rPr>
                  </w:rPrChange>
                </w:rPr>
                <w:delText>49</w:delText>
              </w:r>
            </w:del>
            <w:r w:rsidRPr="00F75055">
              <w:rPr>
                <w:rFonts w:ascii="Times New Roman" w:hAnsi="Times New Roman" w:cs="Times New Roman"/>
                <w:noProof/>
                <w:webHidden/>
                <w:rPrChange w:id="716" w:author="Regina Casanova" w:date="2018-07-29T19:32:00Z">
                  <w:rPr>
                    <w:noProof/>
                    <w:webHidden/>
                  </w:rPr>
                </w:rPrChange>
              </w:rPr>
              <w:fldChar w:fldCharType="end"/>
            </w:r>
            <w:r w:rsidRPr="00F75055">
              <w:rPr>
                <w:rStyle w:val="Hipervnculo"/>
                <w:rFonts w:ascii="Times New Roman" w:hAnsi="Times New Roman" w:cs="Times New Roman"/>
                <w:noProof/>
                <w:rPrChange w:id="717"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718" w:author="Regina Casanova" w:date="2018-07-29T19:24:00Z"/>
              <w:rFonts w:ascii="Times New Roman" w:eastAsiaTheme="minorEastAsia" w:hAnsi="Times New Roman" w:cs="Times New Roman"/>
              <w:i w:val="0"/>
              <w:noProof/>
              <w:sz w:val="24"/>
              <w:szCs w:val="24"/>
              <w:lang w:val="es-PE" w:eastAsia="es-PE"/>
              <w:rPrChange w:id="719" w:author="Regina Casanova" w:date="2018-07-29T19:32:00Z">
                <w:rPr>
                  <w:ins w:id="720" w:author="Regina Casanova" w:date="2018-07-29T19:24:00Z"/>
                  <w:rFonts w:eastAsiaTheme="minorEastAsia" w:cstheme="minorBidi"/>
                  <w:noProof/>
                  <w:sz w:val="24"/>
                  <w:szCs w:val="24"/>
                  <w:lang w:val="es-PE" w:eastAsia="es-PE"/>
                </w:rPr>
              </w:rPrChange>
            </w:rPr>
          </w:pPr>
          <w:ins w:id="721" w:author="Regina Casanova" w:date="2018-07-29T19:24:00Z">
            <w:r w:rsidRPr="00F75055">
              <w:rPr>
                <w:rStyle w:val="Hipervnculo"/>
                <w:rFonts w:ascii="Times New Roman" w:hAnsi="Times New Roman" w:cs="Times New Roman"/>
                <w:i w:val="0"/>
                <w:noProof/>
                <w:rPrChange w:id="72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23" w:author="Regina Casanova" w:date="2018-07-29T19:32:00Z">
                  <w:rPr>
                    <w:rStyle w:val="Hipervnculo"/>
                    <w:noProof/>
                  </w:rPr>
                </w:rPrChange>
              </w:rPr>
              <w:instrText xml:space="preserve"> </w:instrText>
            </w:r>
            <w:r w:rsidRPr="00F75055">
              <w:rPr>
                <w:rFonts w:ascii="Times New Roman" w:hAnsi="Times New Roman" w:cs="Times New Roman"/>
                <w:i w:val="0"/>
                <w:noProof/>
                <w:rPrChange w:id="724"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72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2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2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72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29" w:author="Regina Casanova" w:date="2018-07-29T19:32:00Z">
                  <w:rPr>
                    <w:rStyle w:val="Hipervnculo"/>
                    <w:noProof/>
                  </w:rPr>
                </w:rPrChange>
              </w:rPr>
              <w:t>Diseño del estudio</w:t>
            </w:r>
            <w:r w:rsidRPr="00F75055">
              <w:rPr>
                <w:rFonts w:ascii="Times New Roman" w:hAnsi="Times New Roman" w:cs="Times New Roman"/>
                <w:i w:val="0"/>
                <w:noProof/>
                <w:webHidden/>
                <w:rPrChange w:id="730" w:author="Regina Casanova" w:date="2018-07-29T19:32:00Z">
                  <w:rPr>
                    <w:noProof/>
                    <w:webHidden/>
                  </w:rPr>
                </w:rPrChange>
              </w:rPr>
              <w:tab/>
            </w:r>
            <w:r w:rsidRPr="00F75055">
              <w:rPr>
                <w:rFonts w:ascii="Times New Roman" w:hAnsi="Times New Roman" w:cs="Times New Roman"/>
                <w:i w:val="0"/>
                <w:noProof/>
                <w:webHidden/>
                <w:rPrChange w:id="731" w:author="Regina Casanova" w:date="2018-07-29T19:32:00Z">
                  <w:rPr>
                    <w:noProof/>
                    <w:webHidden/>
                  </w:rPr>
                </w:rPrChange>
              </w:rPr>
              <w:fldChar w:fldCharType="begin"/>
            </w:r>
            <w:r w:rsidRPr="00F75055">
              <w:rPr>
                <w:rFonts w:ascii="Times New Roman" w:hAnsi="Times New Roman" w:cs="Times New Roman"/>
                <w:i w:val="0"/>
                <w:noProof/>
                <w:webHidden/>
                <w:rPrChange w:id="732" w:author="Regina Casanova" w:date="2018-07-29T19:32:00Z">
                  <w:rPr>
                    <w:noProof/>
                    <w:webHidden/>
                  </w:rPr>
                </w:rPrChange>
              </w:rPr>
              <w:instrText xml:space="preserve"> PAGEREF _Toc520655653 \h </w:instrText>
            </w:r>
          </w:ins>
          <w:r w:rsidRPr="00F75055">
            <w:rPr>
              <w:rFonts w:ascii="Times New Roman" w:hAnsi="Times New Roman" w:cs="Times New Roman"/>
              <w:i w:val="0"/>
              <w:noProof/>
              <w:webHidden/>
              <w:rPrChange w:id="73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34" w:author="Regina Casanova" w:date="2018-07-29T19:32:00Z">
                <w:rPr>
                  <w:noProof/>
                  <w:webHidden/>
                </w:rPr>
              </w:rPrChange>
            </w:rPr>
            <w:fldChar w:fldCharType="separate"/>
          </w:r>
          <w:ins w:id="735" w:author="Usuario de Microsoft Office" w:date="2018-08-01T09:04:00Z">
            <w:r w:rsidR="000D59D2">
              <w:rPr>
                <w:rFonts w:ascii="Times New Roman" w:hAnsi="Times New Roman" w:cs="Times New Roman"/>
                <w:i w:val="0"/>
                <w:noProof/>
                <w:webHidden/>
              </w:rPr>
              <w:t>47</w:t>
            </w:r>
          </w:ins>
          <w:ins w:id="736" w:author="Regina Casanova" w:date="2018-07-29T19:24:00Z">
            <w:del w:id="737" w:author="Usuario de Microsoft Office" w:date="2018-08-01T09:04:00Z">
              <w:r w:rsidRPr="00F75055" w:rsidDel="000D59D2">
                <w:rPr>
                  <w:rFonts w:ascii="Times New Roman" w:hAnsi="Times New Roman" w:cs="Times New Roman"/>
                  <w:i w:val="0"/>
                  <w:noProof/>
                  <w:webHidden/>
                  <w:rPrChange w:id="738" w:author="Regina Casanova" w:date="2018-07-29T19:32:00Z">
                    <w:rPr>
                      <w:noProof/>
                      <w:webHidden/>
                    </w:rPr>
                  </w:rPrChange>
                </w:rPr>
                <w:delText>49</w:delText>
              </w:r>
            </w:del>
            <w:r w:rsidRPr="00F75055">
              <w:rPr>
                <w:rFonts w:ascii="Times New Roman" w:hAnsi="Times New Roman" w:cs="Times New Roman"/>
                <w:i w:val="0"/>
                <w:noProof/>
                <w:webHidden/>
                <w:rPrChange w:id="739" w:author="Regina Casanova" w:date="2018-07-29T19:32:00Z">
                  <w:rPr>
                    <w:noProof/>
                    <w:webHidden/>
                  </w:rPr>
                </w:rPrChange>
              </w:rPr>
              <w:fldChar w:fldCharType="end"/>
            </w:r>
            <w:r w:rsidRPr="00F75055">
              <w:rPr>
                <w:rStyle w:val="Hipervnculo"/>
                <w:rFonts w:ascii="Times New Roman" w:hAnsi="Times New Roman" w:cs="Times New Roman"/>
                <w:i w:val="0"/>
                <w:noProof/>
                <w:rPrChange w:id="740"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741" w:author="Regina Casanova" w:date="2018-07-29T19:24:00Z"/>
              <w:rFonts w:ascii="Times New Roman" w:eastAsiaTheme="minorEastAsia" w:hAnsi="Times New Roman" w:cs="Times New Roman"/>
              <w:i w:val="0"/>
              <w:noProof/>
              <w:sz w:val="24"/>
              <w:szCs w:val="24"/>
              <w:lang w:val="es-PE" w:eastAsia="es-PE"/>
              <w:rPrChange w:id="742" w:author="Regina Casanova" w:date="2018-07-29T19:32:00Z">
                <w:rPr>
                  <w:ins w:id="743" w:author="Regina Casanova" w:date="2018-07-29T19:24:00Z"/>
                  <w:rFonts w:eastAsiaTheme="minorEastAsia" w:cstheme="minorBidi"/>
                  <w:noProof/>
                  <w:sz w:val="24"/>
                  <w:szCs w:val="24"/>
                  <w:lang w:val="es-PE" w:eastAsia="es-PE"/>
                </w:rPr>
              </w:rPrChange>
            </w:rPr>
          </w:pPr>
          <w:ins w:id="744" w:author="Regina Casanova" w:date="2018-07-29T19:24:00Z">
            <w:r w:rsidRPr="00F75055">
              <w:rPr>
                <w:rStyle w:val="Hipervnculo"/>
                <w:rFonts w:ascii="Times New Roman" w:hAnsi="Times New Roman" w:cs="Times New Roman"/>
                <w:i w:val="0"/>
                <w:noProof/>
                <w:rPrChange w:id="7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46" w:author="Regina Casanova" w:date="2018-07-29T19:32:00Z">
                  <w:rPr>
                    <w:rStyle w:val="Hipervnculo"/>
                    <w:noProof/>
                  </w:rPr>
                </w:rPrChange>
              </w:rPr>
              <w:instrText xml:space="preserve"> </w:instrText>
            </w:r>
            <w:r w:rsidRPr="00F75055">
              <w:rPr>
                <w:rFonts w:ascii="Times New Roman" w:hAnsi="Times New Roman" w:cs="Times New Roman"/>
                <w:i w:val="0"/>
                <w:noProof/>
                <w:rPrChange w:id="747"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7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4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50"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75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52" w:author="Regina Casanova" w:date="2018-07-29T19:32:00Z">
                  <w:rPr>
                    <w:rStyle w:val="Hipervnculo"/>
                    <w:noProof/>
                  </w:rPr>
                </w:rPrChange>
              </w:rPr>
              <w:t>Población</w:t>
            </w:r>
            <w:r w:rsidRPr="00F75055">
              <w:rPr>
                <w:rFonts w:ascii="Times New Roman" w:hAnsi="Times New Roman" w:cs="Times New Roman"/>
                <w:i w:val="0"/>
                <w:noProof/>
                <w:webHidden/>
                <w:rPrChange w:id="753" w:author="Regina Casanova" w:date="2018-07-29T19:32:00Z">
                  <w:rPr>
                    <w:noProof/>
                    <w:webHidden/>
                  </w:rPr>
                </w:rPrChange>
              </w:rPr>
              <w:tab/>
            </w:r>
            <w:r w:rsidRPr="00F75055">
              <w:rPr>
                <w:rFonts w:ascii="Times New Roman" w:hAnsi="Times New Roman" w:cs="Times New Roman"/>
                <w:i w:val="0"/>
                <w:noProof/>
                <w:webHidden/>
                <w:rPrChange w:id="754" w:author="Regina Casanova" w:date="2018-07-29T19:32:00Z">
                  <w:rPr>
                    <w:noProof/>
                    <w:webHidden/>
                  </w:rPr>
                </w:rPrChange>
              </w:rPr>
              <w:fldChar w:fldCharType="begin"/>
            </w:r>
            <w:r w:rsidRPr="00F75055">
              <w:rPr>
                <w:rFonts w:ascii="Times New Roman" w:hAnsi="Times New Roman" w:cs="Times New Roman"/>
                <w:i w:val="0"/>
                <w:noProof/>
                <w:webHidden/>
                <w:rPrChange w:id="755" w:author="Regina Casanova" w:date="2018-07-29T19:32:00Z">
                  <w:rPr>
                    <w:noProof/>
                    <w:webHidden/>
                  </w:rPr>
                </w:rPrChange>
              </w:rPr>
              <w:instrText xml:space="preserve"> PAGEREF _Toc520655654 \h </w:instrText>
            </w:r>
          </w:ins>
          <w:r w:rsidRPr="00F75055">
            <w:rPr>
              <w:rFonts w:ascii="Times New Roman" w:hAnsi="Times New Roman" w:cs="Times New Roman"/>
              <w:i w:val="0"/>
              <w:noProof/>
              <w:webHidden/>
              <w:rPrChange w:id="75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57" w:author="Regina Casanova" w:date="2018-07-29T19:32:00Z">
                <w:rPr>
                  <w:noProof/>
                  <w:webHidden/>
                </w:rPr>
              </w:rPrChange>
            </w:rPr>
            <w:fldChar w:fldCharType="separate"/>
          </w:r>
          <w:ins w:id="758" w:author="Usuario de Microsoft Office" w:date="2018-08-01T09:04:00Z">
            <w:r w:rsidR="000D59D2">
              <w:rPr>
                <w:rFonts w:ascii="Times New Roman" w:hAnsi="Times New Roman" w:cs="Times New Roman"/>
                <w:i w:val="0"/>
                <w:noProof/>
                <w:webHidden/>
              </w:rPr>
              <w:t>48</w:t>
            </w:r>
          </w:ins>
          <w:ins w:id="759" w:author="Regina Casanova" w:date="2018-07-29T19:24:00Z">
            <w:del w:id="760" w:author="Usuario de Microsoft Office" w:date="2018-08-01T09:04:00Z">
              <w:r w:rsidRPr="00F75055" w:rsidDel="000D59D2">
                <w:rPr>
                  <w:rFonts w:ascii="Times New Roman" w:hAnsi="Times New Roman" w:cs="Times New Roman"/>
                  <w:i w:val="0"/>
                  <w:noProof/>
                  <w:webHidden/>
                  <w:rPrChange w:id="761" w:author="Regina Casanova" w:date="2018-07-29T19:32:00Z">
                    <w:rPr>
                      <w:noProof/>
                      <w:webHidden/>
                    </w:rPr>
                  </w:rPrChange>
                </w:rPr>
                <w:delText>49</w:delText>
              </w:r>
            </w:del>
            <w:r w:rsidRPr="00F75055">
              <w:rPr>
                <w:rFonts w:ascii="Times New Roman" w:hAnsi="Times New Roman" w:cs="Times New Roman"/>
                <w:i w:val="0"/>
                <w:noProof/>
                <w:webHidden/>
                <w:rPrChange w:id="762" w:author="Regina Casanova" w:date="2018-07-29T19:32:00Z">
                  <w:rPr>
                    <w:noProof/>
                    <w:webHidden/>
                  </w:rPr>
                </w:rPrChange>
              </w:rPr>
              <w:fldChar w:fldCharType="end"/>
            </w:r>
            <w:r w:rsidRPr="00F75055">
              <w:rPr>
                <w:rStyle w:val="Hipervnculo"/>
                <w:rFonts w:ascii="Times New Roman" w:hAnsi="Times New Roman" w:cs="Times New Roman"/>
                <w:i w:val="0"/>
                <w:noProof/>
                <w:rPrChange w:id="763"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764" w:author="Regina Casanova" w:date="2018-07-29T19:24:00Z"/>
              <w:rFonts w:ascii="Times New Roman" w:eastAsiaTheme="minorEastAsia" w:hAnsi="Times New Roman" w:cs="Times New Roman"/>
              <w:i w:val="0"/>
              <w:noProof/>
              <w:sz w:val="24"/>
              <w:szCs w:val="24"/>
              <w:lang w:val="es-PE" w:eastAsia="es-PE"/>
              <w:rPrChange w:id="765" w:author="Regina Casanova" w:date="2018-07-29T19:32:00Z">
                <w:rPr>
                  <w:ins w:id="766" w:author="Regina Casanova" w:date="2018-07-29T19:24:00Z"/>
                  <w:rFonts w:eastAsiaTheme="minorEastAsia" w:cstheme="minorBidi"/>
                  <w:noProof/>
                  <w:sz w:val="24"/>
                  <w:szCs w:val="24"/>
                  <w:lang w:val="es-PE" w:eastAsia="es-PE"/>
                </w:rPr>
              </w:rPrChange>
            </w:rPr>
          </w:pPr>
          <w:ins w:id="767" w:author="Regina Casanova" w:date="2018-07-29T19:24:00Z">
            <w:r w:rsidRPr="00F75055">
              <w:rPr>
                <w:rStyle w:val="Hipervnculo"/>
                <w:rFonts w:ascii="Times New Roman" w:hAnsi="Times New Roman" w:cs="Times New Roman"/>
                <w:i w:val="0"/>
                <w:noProof/>
                <w:rPrChange w:id="76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69" w:author="Regina Casanova" w:date="2018-07-29T19:32:00Z">
                  <w:rPr>
                    <w:rStyle w:val="Hipervnculo"/>
                    <w:noProof/>
                  </w:rPr>
                </w:rPrChange>
              </w:rPr>
              <w:instrText xml:space="preserve"> </w:instrText>
            </w:r>
            <w:r w:rsidRPr="00F75055">
              <w:rPr>
                <w:rFonts w:ascii="Times New Roman" w:hAnsi="Times New Roman" w:cs="Times New Roman"/>
                <w:i w:val="0"/>
                <w:noProof/>
                <w:rPrChange w:id="770"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77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7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7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77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75" w:author="Regina Casanova" w:date="2018-07-29T19:32:00Z">
                  <w:rPr>
                    <w:rStyle w:val="Hipervnculo"/>
                    <w:noProof/>
                  </w:rPr>
                </w:rPrChange>
              </w:rPr>
              <w:t>Muestra</w:t>
            </w:r>
            <w:r w:rsidRPr="00F75055">
              <w:rPr>
                <w:rFonts w:ascii="Times New Roman" w:hAnsi="Times New Roman" w:cs="Times New Roman"/>
                <w:i w:val="0"/>
                <w:noProof/>
                <w:webHidden/>
                <w:rPrChange w:id="776" w:author="Regina Casanova" w:date="2018-07-29T19:32:00Z">
                  <w:rPr>
                    <w:noProof/>
                    <w:webHidden/>
                  </w:rPr>
                </w:rPrChange>
              </w:rPr>
              <w:tab/>
            </w:r>
            <w:r w:rsidRPr="00F75055">
              <w:rPr>
                <w:rFonts w:ascii="Times New Roman" w:hAnsi="Times New Roman" w:cs="Times New Roman"/>
                <w:i w:val="0"/>
                <w:noProof/>
                <w:webHidden/>
                <w:rPrChange w:id="777" w:author="Regina Casanova" w:date="2018-07-29T19:32:00Z">
                  <w:rPr>
                    <w:noProof/>
                    <w:webHidden/>
                  </w:rPr>
                </w:rPrChange>
              </w:rPr>
              <w:fldChar w:fldCharType="begin"/>
            </w:r>
            <w:r w:rsidRPr="00F75055">
              <w:rPr>
                <w:rFonts w:ascii="Times New Roman" w:hAnsi="Times New Roman" w:cs="Times New Roman"/>
                <w:i w:val="0"/>
                <w:noProof/>
                <w:webHidden/>
                <w:rPrChange w:id="778" w:author="Regina Casanova" w:date="2018-07-29T19:32:00Z">
                  <w:rPr>
                    <w:noProof/>
                    <w:webHidden/>
                  </w:rPr>
                </w:rPrChange>
              </w:rPr>
              <w:instrText xml:space="preserve"> PAGEREF _Toc520655655 \h </w:instrText>
            </w:r>
          </w:ins>
          <w:r w:rsidRPr="00F75055">
            <w:rPr>
              <w:rFonts w:ascii="Times New Roman" w:hAnsi="Times New Roman" w:cs="Times New Roman"/>
              <w:i w:val="0"/>
              <w:noProof/>
              <w:webHidden/>
              <w:rPrChange w:id="77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80" w:author="Regina Casanova" w:date="2018-07-29T19:32:00Z">
                <w:rPr>
                  <w:noProof/>
                  <w:webHidden/>
                </w:rPr>
              </w:rPrChange>
            </w:rPr>
            <w:fldChar w:fldCharType="separate"/>
          </w:r>
          <w:ins w:id="781" w:author="Usuario de Microsoft Office" w:date="2018-08-01T09:04:00Z">
            <w:r w:rsidR="000D59D2">
              <w:rPr>
                <w:rFonts w:ascii="Times New Roman" w:hAnsi="Times New Roman" w:cs="Times New Roman"/>
                <w:i w:val="0"/>
                <w:noProof/>
                <w:webHidden/>
              </w:rPr>
              <w:t>48</w:t>
            </w:r>
          </w:ins>
          <w:ins w:id="782" w:author="Regina Casanova" w:date="2018-07-29T19:24:00Z">
            <w:del w:id="783" w:author="Usuario de Microsoft Office" w:date="2018-08-01T09:04:00Z">
              <w:r w:rsidRPr="00F75055" w:rsidDel="000D59D2">
                <w:rPr>
                  <w:rFonts w:ascii="Times New Roman" w:hAnsi="Times New Roman" w:cs="Times New Roman"/>
                  <w:i w:val="0"/>
                  <w:noProof/>
                  <w:webHidden/>
                  <w:rPrChange w:id="784" w:author="Regina Casanova" w:date="2018-07-29T19:32:00Z">
                    <w:rPr>
                      <w:noProof/>
                      <w:webHidden/>
                    </w:rPr>
                  </w:rPrChange>
                </w:rPr>
                <w:delText>49</w:delText>
              </w:r>
            </w:del>
            <w:r w:rsidRPr="00F75055">
              <w:rPr>
                <w:rFonts w:ascii="Times New Roman" w:hAnsi="Times New Roman" w:cs="Times New Roman"/>
                <w:i w:val="0"/>
                <w:noProof/>
                <w:webHidden/>
                <w:rPrChange w:id="785" w:author="Regina Casanova" w:date="2018-07-29T19:32:00Z">
                  <w:rPr>
                    <w:noProof/>
                    <w:webHidden/>
                  </w:rPr>
                </w:rPrChange>
              </w:rPr>
              <w:fldChar w:fldCharType="end"/>
            </w:r>
            <w:r w:rsidRPr="00F75055">
              <w:rPr>
                <w:rStyle w:val="Hipervnculo"/>
                <w:rFonts w:ascii="Times New Roman" w:hAnsi="Times New Roman" w:cs="Times New Roman"/>
                <w:i w:val="0"/>
                <w:noProof/>
                <w:rPrChange w:id="786"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87" w:author="Regina Casanova" w:date="2018-07-29T19:24:00Z"/>
              <w:rFonts w:ascii="Times New Roman" w:eastAsiaTheme="minorEastAsia" w:hAnsi="Times New Roman" w:cs="Times New Roman"/>
              <w:i w:val="0"/>
              <w:noProof/>
              <w:sz w:val="24"/>
              <w:szCs w:val="24"/>
              <w:lang w:val="es-PE" w:eastAsia="es-PE"/>
              <w:rPrChange w:id="788" w:author="Regina Casanova" w:date="2018-07-29T19:32:00Z">
                <w:rPr>
                  <w:ins w:id="789" w:author="Regina Casanova" w:date="2018-07-29T19:24:00Z"/>
                  <w:rFonts w:eastAsiaTheme="minorEastAsia" w:cstheme="minorBidi"/>
                  <w:noProof/>
                  <w:sz w:val="24"/>
                  <w:szCs w:val="24"/>
                  <w:lang w:val="es-PE" w:eastAsia="es-PE"/>
                </w:rPr>
              </w:rPrChange>
            </w:rPr>
          </w:pPr>
          <w:ins w:id="790" w:author="Regina Casanova" w:date="2018-07-29T19:24:00Z">
            <w:r w:rsidRPr="00F75055">
              <w:rPr>
                <w:rStyle w:val="Hipervnculo"/>
                <w:rFonts w:ascii="Times New Roman" w:hAnsi="Times New Roman" w:cs="Times New Roman"/>
                <w:i w:val="0"/>
                <w:noProof/>
                <w:rPrChange w:id="79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92" w:author="Regina Casanova" w:date="2018-07-29T19:32:00Z">
                  <w:rPr>
                    <w:rStyle w:val="Hipervnculo"/>
                    <w:noProof/>
                  </w:rPr>
                </w:rPrChange>
              </w:rPr>
              <w:instrText xml:space="preserve"> </w:instrText>
            </w:r>
            <w:r w:rsidRPr="00F75055">
              <w:rPr>
                <w:rFonts w:ascii="Times New Roman" w:hAnsi="Times New Roman" w:cs="Times New Roman"/>
                <w:i w:val="0"/>
                <w:noProof/>
                <w:rPrChange w:id="793"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9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9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9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9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98"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99" w:author="Regina Casanova" w:date="2018-07-29T19:32:00Z">
                  <w:rPr>
                    <w:noProof/>
                    <w:webHidden/>
                  </w:rPr>
                </w:rPrChange>
              </w:rPr>
              <w:tab/>
            </w:r>
            <w:r w:rsidRPr="00F75055">
              <w:rPr>
                <w:rFonts w:ascii="Times New Roman" w:hAnsi="Times New Roman" w:cs="Times New Roman"/>
                <w:i w:val="0"/>
                <w:noProof/>
                <w:webHidden/>
                <w:rPrChange w:id="800" w:author="Regina Casanova" w:date="2018-07-29T19:32:00Z">
                  <w:rPr>
                    <w:noProof/>
                    <w:webHidden/>
                  </w:rPr>
                </w:rPrChange>
              </w:rPr>
              <w:fldChar w:fldCharType="begin"/>
            </w:r>
            <w:r w:rsidRPr="00F75055">
              <w:rPr>
                <w:rFonts w:ascii="Times New Roman" w:hAnsi="Times New Roman" w:cs="Times New Roman"/>
                <w:i w:val="0"/>
                <w:noProof/>
                <w:webHidden/>
                <w:rPrChange w:id="801" w:author="Regina Casanova" w:date="2018-07-29T19:32:00Z">
                  <w:rPr>
                    <w:noProof/>
                    <w:webHidden/>
                  </w:rPr>
                </w:rPrChange>
              </w:rPr>
              <w:instrText xml:space="preserve"> PAGEREF _Toc520655656 \h </w:instrText>
            </w:r>
          </w:ins>
          <w:r w:rsidRPr="00F75055">
            <w:rPr>
              <w:rFonts w:ascii="Times New Roman" w:hAnsi="Times New Roman" w:cs="Times New Roman"/>
              <w:i w:val="0"/>
              <w:noProof/>
              <w:webHidden/>
              <w:rPrChange w:id="80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03" w:author="Regina Casanova" w:date="2018-07-29T19:32:00Z">
                <w:rPr>
                  <w:noProof/>
                  <w:webHidden/>
                </w:rPr>
              </w:rPrChange>
            </w:rPr>
            <w:fldChar w:fldCharType="separate"/>
          </w:r>
          <w:ins w:id="804" w:author="Usuario de Microsoft Office" w:date="2018-08-01T09:04:00Z">
            <w:r w:rsidR="000D59D2">
              <w:rPr>
                <w:rFonts w:ascii="Times New Roman" w:hAnsi="Times New Roman" w:cs="Times New Roman"/>
                <w:i w:val="0"/>
                <w:noProof/>
                <w:webHidden/>
              </w:rPr>
              <w:t>48</w:t>
            </w:r>
          </w:ins>
          <w:ins w:id="805" w:author="Regina Casanova" w:date="2018-07-29T19:24:00Z">
            <w:del w:id="806" w:author="Usuario de Microsoft Office" w:date="2018-08-01T09:04:00Z">
              <w:r w:rsidRPr="00F75055" w:rsidDel="000D59D2">
                <w:rPr>
                  <w:rFonts w:ascii="Times New Roman" w:hAnsi="Times New Roman" w:cs="Times New Roman"/>
                  <w:i w:val="0"/>
                  <w:noProof/>
                  <w:webHidden/>
                  <w:rPrChange w:id="807" w:author="Regina Casanova" w:date="2018-07-29T19:32:00Z">
                    <w:rPr>
                      <w:noProof/>
                      <w:webHidden/>
                    </w:rPr>
                  </w:rPrChange>
                </w:rPr>
                <w:delText>49</w:delText>
              </w:r>
            </w:del>
            <w:r w:rsidRPr="00F75055">
              <w:rPr>
                <w:rFonts w:ascii="Times New Roman" w:hAnsi="Times New Roman" w:cs="Times New Roman"/>
                <w:i w:val="0"/>
                <w:noProof/>
                <w:webHidden/>
                <w:rPrChange w:id="808" w:author="Regina Casanova" w:date="2018-07-29T19:32:00Z">
                  <w:rPr>
                    <w:noProof/>
                    <w:webHidden/>
                  </w:rPr>
                </w:rPrChange>
              </w:rPr>
              <w:fldChar w:fldCharType="end"/>
            </w:r>
            <w:r w:rsidRPr="00F75055">
              <w:rPr>
                <w:rStyle w:val="Hipervnculo"/>
                <w:rFonts w:ascii="Times New Roman" w:hAnsi="Times New Roman" w:cs="Times New Roman"/>
                <w:i w:val="0"/>
                <w:noProof/>
                <w:rPrChange w:id="809"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810" w:author="Regina Casanova" w:date="2018-07-29T19:24:00Z"/>
              <w:rFonts w:ascii="Times New Roman" w:eastAsiaTheme="minorEastAsia" w:hAnsi="Times New Roman" w:cs="Times New Roman"/>
              <w:i w:val="0"/>
              <w:noProof/>
              <w:sz w:val="24"/>
              <w:szCs w:val="24"/>
              <w:lang w:val="es-PE" w:eastAsia="es-PE"/>
              <w:rPrChange w:id="811" w:author="Regina Casanova" w:date="2018-07-29T19:32:00Z">
                <w:rPr>
                  <w:ins w:id="812" w:author="Regina Casanova" w:date="2018-07-29T19:24:00Z"/>
                  <w:rFonts w:eastAsiaTheme="minorEastAsia" w:cstheme="minorBidi"/>
                  <w:noProof/>
                  <w:sz w:val="24"/>
                  <w:szCs w:val="24"/>
                  <w:lang w:val="es-PE" w:eastAsia="es-PE"/>
                </w:rPr>
              </w:rPrChange>
            </w:rPr>
          </w:pPr>
          <w:ins w:id="813" w:author="Regina Casanova" w:date="2018-07-29T19:24:00Z">
            <w:r w:rsidRPr="00F75055">
              <w:rPr>
                <w:rStyle w:val="Hipervnculo"/>
                <w:rFonts w:ascii="Times New Roman" w:hAnsi="Times New Roman" w:cs="Times New Roman"/>
                <w:i w:val="0"/>
                <w:noProof/>
                <w:rPrChange w:id="81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15" w:author="Regina Casanova" w:date="2018-07-29T19:32:00Z">
                  <w:rPr>
                    <w:rStyle w:val="Hipervnculo"/>
                    <w:noProof/>
                  </w:rPr>
                </w:rPrChange>
              </w:rPr>
              <w:instrText xml:space="preserve"> </w:instrText>
            </w:r>
            <w:r w:rsidRPr="00F75055">
              <w:rPr>
                <w:rFonts w:ascii="Times New Roman" w:hAnsi="Times New Roman" w:cs="Times New Roman"/>
                <w:i w:val="0"/>
                <w:noProof/>
                <w:rPrChange w:id="816"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81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1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1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8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1" w:author="Regina Casanova" w:date="2018-07-29T19:32:00Z">
                  <w:rPr>
                    <w:rStyle w:val="Hipervnculo"/>
                    <w:noProof/>
                  </w:rPr>
                </w:rPrChange>
              </w:rPr>
              <w:t>Procedimientos y Técnicas</w:t>
            </w:r>
            <w:r w:rsidRPr="00F75055">
              <w:rPr>
                <w:rFonts w:ascii="Times New Roman" w:hAnsi="Times New Roman" w:cs="Times New Roman"/>
                <w:i w:val="0"/>
                <w:noProof/>
                <w:webHidden/>
                <w:rPrChange w:id="822" w:author="Regina Casanova" w:date="2018-07-29T19:32:00Z">
                  <w:rPr>
                    <w:noProof/>
                    <w:webHidden/>
                  </w:rPr>
                </w:rPrChange>
              </w:rPr>
              <w:tab/>
            </w:r>
            <w:r w:rsidRPr="00F75055">
              <w:rPr>
                <w:rFonts w:ascii="Times New Roman" w:hAnsi="Times New Roman" w:cs="Times New Roman"/>
                <w:i w:val="0"/>
                <w:noProof/>
                <w:webHidden/>
                <w:rPrChange w:id="823" w:author="Regina Casanova" w:date="2018-07-29T19:32:00Z">
                  <w:rPr>
                    <w:noProof/>
                    <w:webHidden/>
                  </w:rPr>
                </w:rPrChange>
              </w:rPr>
              <w:fldChar w:fldCharType="begin"/>
            </w:r>
            <w:r w:rsidRPr="00F75055">
              <w:rPr>
                <w:rFonts w:ascii="Times New Roman" w:hAnsi="Times New Roman" w:cs="Times New Roman"/>
                <w:i w:val="0"/>
                <w:noProof/>
                <w:webHidden/>
                <w:rPrChange w:id="824" w:author="Regina Casanova" w:date="2018-07-29T19:32:00Z">
                  <w:rPr>
                    <w:noProof/>
                    <w:webHidden/>
                  </w:rPr>
                </w:rPrChange>
              </w:rPr>
              <w:instrText xml:space="preserve"> PAGEREF _Toc520655657 \h </w:instrText>
            </w:r>
          </w:ins>
          <w:r w:rsidRPr="00F75055">
            <w:rPr>
              <w:rFonts w:ascii="Times New Roman" w:hAnsi="Times New Roman" w:cs="Times New Roman"/>
              <w:i w:val="0"/>
              <w:noProof/>
              <w:webHidden/>
              <w:rPrChange w:id="82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26" w:author="Regina Casanova" w:date="2018-07-29T19:32:00Z">
                <w:rPr>
                  <w:noProof/>
                  <w:webHidden/>
                </w:rPr>
              </w:rPrChange>
            </w:rPr>
            <w:fldChar w:fldCharType="separate"/>
          </w:r>
          <w:ins w:id="827" w:author="Usuario de Microsoft Office" w:date="2018-08-01T09:04:00Z">
            <w:r w:rsidR="000D59D2">
              <w:rPr>
                <w:rFonts w:ascii="Times New Roman" w:hAnsi="Times New Roman" w:cs="Times New Roman"/>
                <w:i w:val="0"/>
                <w:noProof/>
                <w:webHidden/>
              </w:rPr>
              <w:t>48</w:t>
            </w:r>
          </w:ins>
          <w:ins w:id="828" w:author="Regina Casanova" w:date="2018-07-29T19:24:00Z">
            <w:del w:id="829" w:author="Usuario de Microsoft Office" w:date="2018-08-01T09:04:00Z">
              <w:r w:rsidRPr="00F75055" w:rsidDel="000D59D2">
                <w:rPr>
                  <w:rFonts w:ascii="Times New Roman" w:hAnsi="Times New Roman" w:cs="Times New Roman"/>
                  <w:i w:val="0"/>
                  <w:noProof/>
                  <w:webHidden/>
                  <w:rPrChange w:id="830" w:author="Regina Casanova" w:date="2018-07-29T19:32:00Z">
                    <w:rPr>
                      <w:noProof/>
                      <w:webHidden/>
                    </w:rPr>
                  </w:rPrChange>
                </w:rPr>
                <w:delText>50</w:delText>
              </w:r>
            </w:del>
            <w:r w:rsidRPr="00F75055">
              <w:rPr>
                <w:rFonts w:ascii="Times New Roman" w:hAnsi="Times New Roman" w:cs="Times New Roman"/>
                <w:i w:val="0"/>
                <w:noProof/>
                <w:webHidden/>
                <w:rPrChange w:id="831" w:author="Regina Casanova" w:date="2018-07-29T19:32:00Z">
                  <w:rPr>
                    <w:noProof/>
                    <w:webHidden/>
                  </w:rPr>
                </w:rPrChange>
              </w:rPr>
              <w:fldChar w:fldCharType="end"/>
            </w:r>
            <w:r w:rsidRPr="00F75055">
              <w:rPr>
                <w:rStyle w:val="Hipervnculo"/>
                <w:rFonts w:ascii="Times New Roman" w:hAnsi="Times New Roman" w:cs="Times New Roman"/>
                <w:i w:val="0"/>
                <w:noProof/>
                <w:rPrChange w:id="832"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833" w:author="Regina Casanova" w:date="2018-07-29T19:24:00Z"/>
              <w:rFonts w:ascii="Times New Roman" w:eastAsiaTheme="minorEastAsia" w:hAnsi="Times New Roman" w:cs="Times New Roman"/>
              <w:noProof/>
              <w:sz w:val="24"/>
              <w:szCs w:val="24"/>
              <w:lang w:val="es-PE" w:eastAsia="es-PE"/>
              <w:rPrChange w:id="834" w:author="Regina Casanova" w:date="2018-07-29T19:32:00Z">
                <w:rPr>
                  <w:ins w:id="835" w:author="Regina Casanova" w:date="2018-07-29T19:24:00Z"/>
                  <w:rFonts w:eastAsiaTheme="minorEastAsia" w:cstheme="minorBidi"/>
                  <w:noProof/>
                  <w:sz w:val="24"/>
                  <w:szCs w:val="24"/>
                  <w:lang w:val="es-PE" w:eastAsia="es-PE"/>
                </w:rPr>
              </w:rPrChange>
            </w:rPr>
          </w:pPr>
          <w:ins w:id="836" w:author="Regina Casanova" w:date="2018-07-29T19:24:00Z">
            <w:r w:rsidRPr="00F75055">
              <w:rPr>
                <w:rStyle w:val="Hipervnculo"/>
                <w:rFonts w:ascii="Times New Roman" w:hAnsi="Times New Roman" w:cs="Times New Roman"/>
                <w:noProof/>
                <w:rPrChange w:id="837" w:author="Regina Casanova" w:date="2018-07-29T19:32:00Z">
                  <w:rPr>
                    <w:rStyle w:val="Hipervnculo"/>
                    <w:noProof/>
                  </w:rPr>
                </w:rPrChange>
              </w:rPr>
              <w:fldChar w:fldCharType="begin"/>
            </w:r>
            <w:r w:rsidRPr="00F75055">
              <w:rPr>
                <w:rStyle w:val="Hipervnculo"/>
                <w:rFonts w:ascii="Times New Roman" w:hAnsi="Times New Roman" w:cs="Times New Roman"/>
                <w:noProof/>
                <w:rPrChange w:id="838" w:author="Regina Casanova" w:date="2018-07-29T19:32:00Z">
                  <w:rPr>
                    <w:rStyle w:val="Hipervnculo"/>
                    <w:noProof/>
                  </w:rPr>
                </w:rPrChange>
              </w:rPr>
              <w:instrText xml:space="preserve"> </w:instrText>
            </w:r>
            <w:r w:rsidRPr="00F75055">
              <w:rPr>
                <w:rFonts w:ascii="Times New Roman" w:hAnsi="Times New Roman" w:cs="Times New Roman"/>
                <w:noProof/>
                <w:rPrChange w:id="839" w:author="Regina Casanova" w:date="2018-07-29T19:32:00Z">
                  <w:rPr>
                    <w:noProof/>
                  </w:rPr>
                </w:rPrChange>
              </w:rPr>
              <w:instrText>HYPERLINK \l "_Toc520655658"</w:instrText>
            </w:r>
            <w:r w:rsidRPr="00F75055">
              <w:rPr>
                <w:rStyle w:val="Hipervnculo"/>
                <w:rFonts w:ascii="Times New Roman" w:hAnsi="Times New Roman" w:cs="Times New Roman"/>
                <w:noProof/>
                <w:rPrChange w:id="84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41"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42"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84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844"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845" w:author="Regina Casanova" w:date="2018-07-29T19:32:00Z">
                  <w:rPr>
                    <w:noProof/>
                    <w:webHidden/>
                  </w:rPr>
                </w:rPrChange>
              </w:rPr>
              <w:tab/>
            </w:r>
            <w:r w:rsidRPr="00F75055">
              <w:rPr>
                <w:rFonts w:ascii="Times New Roman" w:hAnsi="Times New Roman" w:cs="Times New Roman"/>
                <w:noProof/>
                <w:webHidden/>
                <w:rPrChange w:id="846" w:author="Regina Casanova" w:date="2018-07-29T19:32:00Z">
                  <w:rPr>
                    <w:noProof/>
                    <w:webHidden/>
                  </w:rPr>
                </w:rPrChange>
              </w:rPr>
              <w:fldChar w:fldCharType="begin"/>
            </w:r>
            <w:r w:rsidRPr="00F75055">
              <w:rPr>
                <w:rFonts w:ascii="Times New Roman" w:hAnsi="Times New Roman" w:cs="Times New Roman"/>
                <w:noProof/>
                <w:webHidden/>
                <w:rPrChange w:id="847" w:author="Regina Casanova" w:date="2018-07-29T19:32:00Z">
                  <w:rPr>
                    <w:noProof/>
                    <w:webHidden/>
                  </w:rPr>
                </w:rPrChange>
              </w:rPr>
              <w:instrText xml:space="preserve"> PAGEREF _Toc520655658 \h </w:instrText>
            </w:r>
          </w:ins>
          <w:r w:rsidRPr="00F75055">
            <w:rPr>
              <w:rFonts w:ascii="Times New Roman" w:hAnsi="Times New Roman" w:cs="Times New Roman"/>
              <w:noProof/>
              <w:webHidden/>
              <w:rPrChange w:id="84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849" w:author="Regina Casanova" w:date="2018-07-29T19:32:00Z">
                <w:rPr>
                  <w:noProof/>
                  <w:webHidden/>
                </w:rPr>
              </w:rPrChange>
            </w:rPr>
            <w:fldChar w:fldCharType="separate"/>
          </w:r>
          <w:ins w:id="850" w:author="Usuario de Microsoft Office" w:date="2018-08-01T09:04:00Z">
            <w:r w:rsidR="000D59D2">
              <w:rPr>
                <w:rFonts w:ascii="Times New Roman" w:hAnsi="Times New Roman" w:cs="Times New Roman"/>
                <w:noProof/>
                <w:webHidden/>
              </w:rPr>
              <w:t>50</w:t>
            </w:r>
          </w:ins>
          <w:ins w:id="851" w:author="Regina Casanova" w:date="2018-07-29T19:24:00Z">
            <w:del w:id="852" w:author="Usuario de Microsoft Office" w:date="2018-08-01T09:04:00Z">
              <w:r w:rsidRPr="00F75055" w:rsidDel="000D59D2">
                <w:rPr>
                  <w:rFonts w:ascii="Times New Roman" w:hAnsi="Times New Roman" w:cs="Times New Roman"/>
                  <w:noProof/>
                  <w:webHidden/>
                  <w:rPrChange w:id="853" w:author="Regina Casanova" w:date="2018-07-29T19:32:00Z">
                    <w:rPr>
                      <w:noProof/>
                      <w:webHidden/>
                    </w:rPr>
                  </w:rPrChange>
                </w:rPr>
                <w:delText>51</w:delText>
              </w:r>
            </w:del>
            <w:r w:rsidRPr="00F75055">
              <w:rPr>
                <w:rFonts w:ascii="Times New Roman" w:hAnsi="Times New Roman" w:cs="Times New Roman"/>
                <w:noProof/>
                <w:webHidden/>
                <w:rPrChange w:id="854" w:author="Regina Casanova" w:date="2018-07-29T19:32:00Z">
                  <w:rPr>
                    <w:noProof/>
                    <w:webHidden/>
                  </w:rPr>
                </w:rPrChange>
              </w:rPr>
              <w:fldChar w:fldCharType="end"/>
            </w:r>
            <w:r w:rsidRPr="00F75055">
              <w:rPr>
                <w:rStyle w:val="Hipervnculo"/>
                <w:rFonts w:ascii="Times New Roman" w:hAnsi="Times New Roman" w:cs="Times New Roman"/>
                <w:noProof/>
                <w:rPrChange w:id="855"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856" w:author="Regina Casanova" w:date="2018-07-29T19:24:00Z"/>
              <w:rFonts w:ascii="Times New Roman" w:eastAsiaTheme="minorEastAsia" w:hAnsi="Times New Roman" w:cs="Times New Roman"/>
              <w:i w:val="0"/>
              <w:noProof/>
              <w:sz w:val="24"/>
              <w:szCs w:val="24"/>
              <w:lang w:val="es-PE" w:eastAsia="es-PE"/>
              <w:rPrChange w:id="857" w:author="Regina Casanova" w:date="2018-07-29T19:32:00Z">
                <w:rPr>
                  <w:ins w:id="858" w:author="Regina Casanova" w:date="2018-07-29T19:24:00Z"/>
                  <w:rFonts w:eastAsiaTheme="minorEastAsia" w:cstheme="minorBidi"/>
                  <w:noProof/>
                  <w:sz w:val="24"/>
                  <w:szCs w:val="24"/>
                  <w:lang w:val="es-PE" w:eastAsia="es-PE"/>
                </w:rPr>
              </w:rPrChange>
            </w:rPr>
          </w:pPr>
          <w:ins w:id="859" w:author="Regina Casanova" w:date="2018-07-29T19:24:00Z">
            <w:r w:rsidRPr="00F75055">
              <w:rPr>
                <w:rStyle w:val="Hipervnculo"/>
                <w:rFonts w:ascii="Times New Roman" w:hAnsi="Times New Roman" w:cs="Times New Roman"/>
                <w:i w:val="0"/>
                <w:noProof/>
                <w:rPrChange w:id="86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1" w:author="Regina Casanova" w:date="2018-07-29T19:32:00Z">
                  <w:rPr>
                    <w:rStyle w:val="Hipervnculo"/>
                    <w:noProof/>
                  </w:rPr>
                </w:rPrChange>
              </w:rPr>
              <w:instrText xml:space="preserve"> </w:instrText>
            </w:r>
            <w:r w:rsidRPr="00F75055">
              <w:rPr>
                <w:rFonts w:ascii="Times New Roman" w:hAnsi="Times New Roman" w:cs="Times New Roman"/>
                <w:i w:val="0"/>
                <w:noProof/>
                <w:rPrChange w:id="862"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86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8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67" w:author="Regina Casanova" w:date="2018-07-29T19:32:00Z">
                  <w:rPr>
                    <w:rStyle w:val="Hipervnculo"/>
                    <w:noProof/>
                  </w:rPr>
                </w:rPrChange>
              </w:rPr>
              <w:t>Diseño del estudio</w:t>
            </w:r>
            <w:r w:rsidRPr="00F75055">
              <w:rPr>
                <w:rFonts w:ascii="Times New Roman" w:hAnsi="Times New Roman" w:cs="Times New Roman"/>
                <w:i w:val="0"/>
                <w:noProof/>
                <w:webHidden/>
                <w:rPrChange w:id="868" w:author="Regina Casanova" w:date="2018-07-29T19:32:00Z">
                  <w:rPr>
                    <w:noProof/>
                    <w:webHidden/>
                  </w:rPr>
                </w:rPrChange>
              </w:rPr>
              <w:tab/>
            </w:r>
            <w:r w:rsidRPr="00F75055">
              <w:rPr>
                <w:rFonts w:ascii="Times New Roman" w:hAnsi="Times New Roman" w:cs="Times New Roman"/>
                <w:i w:val="0"/>
                <w:noProof/>
                <w:webHidden/>
                <w:rPrChange w:id="869" w:author="Regina Casanova" w:date="2018-07-29T19:32:00Z">
                  <w:rPr>
                    <w:noProof/>
                    <w:webHidden/>
                  </w:rPr>
                </w:rPrChange>
              </w:rPr>
              <w:fldChar w:fldCharType="begin"/>
            </w:r>
            <w:r w:rsidRPr="00F75055">
              <w:rPr>
                <w:rFonts w:ascii="Times New Roman" w:hAnsi="Times New Roman" w:cs="Times New Roman"/>
                <w:i w:val="0"/>
                <w:noProof/>
                <w:webHidden/>
                <w:rPrChange w:id="870" w:author="Regina Casanova" w:date="2018-07-29T19:32:00Z">
                  <w:rPr>
                    <w:noProof/>
                    <w:webHidden/>
                  </w:rPr>
                </w:rPrChange>
              </w:rPr>
              <w:instrText xml:space="preserve"> PAGEREF _Toc520655659 \h </w:instrText>
            </w:r>
          </w:ins>
          <w:r w:rsidRPr="00F75055">
            <w:rPr>
              <w:rFonts w:ascii="Times New Roman" w:hAnsi="Times New Roman" w:cs="Times New Roman"/>
              <w:i w:val="0"/>
              <w:noProof/>
              <w:webHidden/>
              <w:rPrChange w:id="87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72" w:author="Regina Casanova" w:date="2018-07-29T19:32:00Z">
                <w:rPr>
                  <w:noProof/>
                  <w:webHidden/>
                </w:rPr>
              </w:rPrChange>
            </w:rPr>
            <w:fldChar w:fldCharType="separate"/>
          </w:r>
          <w:ins w:id="873" w:author="Usuario de Microsoft Office" w:date="2018-08-01T09:04:00Z">
            <w:r w:rsidR="000D59D2">
              <w:rPr>
                <w:rFonts w:ascii="Times New Roman" w:hAnsi="Times New Roman" w:cs="Times New Roman"/>
                <w:i w:val="0"/>
                <w:noProof/>
                <w:webHidden/>
              </w:rPr>
              <w:t>50</w:t>
            </w:r>
          </w:ins>
          <w:ins w:id="874" w:author="Regina Casanova" w:date="2018-07-29T19:24:00Z">
            <w:del w:id="875" w:author="Usuario de Microsoft Office" w:date="2018-08-01T09:04:00Z">
              <w:r w:rsidRPr="00F75055" w:rsidDel="000D59D2">
                <w:rPr>
                  <w:rFonts w:ascii="Times New Roman" w:hAnsi="Times New Roman" w:cs="Times New Roman"/>
                  <w:i w:val="0"/>
                  <w:noProof/>
                  <w:webHidden/>
                  <w:rPrChange w:id="876" w:author="Regina Casanova" w:date="2018-07-29T19:32:00Z">
                    <w:rPr>
                      <w:noProof/>
                      <w:webHidden/>
                    </w:rPr>
                  </w:rPrChange>
                </w:rPr>
                <w:delText>51</w:delText>
              </w:r>
            </w:del>
            <w:r w:rsidRPr="00F75055">
              <w:rPr>
                <w:rFonts w:ascii="Times New Roman" w:hAnsi="Times New Roman" w:cs="Times New Roman"/>
                <w:i w:val="0"/>
                <w:noProof/>
                <w:webHidden/>
                <w:rPrChange w:id="877" w:author="Regina Casanova" w:date="2018-07-29T19:32:00Z">
                  <w:rPr>
                    <w:noProof/>
                    <w:webHidden/>
                  </w:rPr>
                </w:rPrChange>
              </w:rPr>
              <w:fldChar w:fldCharType="end"/>
            </w:r>
            <w:r w:rsidRPr="00F75055">
              <w:rPr>
                <w:rStyle w:val="Hipervnculo"/>
                <w:rFonts w:ascii="Times New Roman" w:hAnsi="Times New Roman" w:cs="Times New Roman"/>
                <w:i w:val="0"/>
                <w:noProof/>
                <w:rPrChange w:id="878"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879" w:author="Regina Casanova" w:date="2018-07-29T19:24:00Z"/>
              <w:rFonts w:ascii="Times New Roman" w:eastAsiaTheme="minorEastAsia" w:hAnsi="Times New Roman" w:cs="Times New Roman"/>
              <w:i w:val="0"/>
              <w:noProof/>
              <w:sz w:val="24"/>
              <w:szCs w:val="24"/>
              <w:lang w:val="es-PE" w:eastAsia="es-PE"/>
              <w:rPrChange w:id="880" w:author="Regina Casanova" w:date="2018-07-29T19:32:00Z">
                <w:rPr>
                  <w:ins w:id="881" w:author="Regina Casanova" w:date="2018-07-29T19:24:00Z"/>
                  <w:rFonts w:eastAsiaTheme="minorEastAsia" w:cstheme="minorBidi"/>
                  <w:noProof/>
                  <w:sz w:val="24"/>
                  <w:szCs w:val="24"/>
                  <w:lang w:val="es-PE" w:eastAsia="es-PE"/>
                </w:rPr>
              </w:rPrChange>
            </w:rPr>
          </w:pPr>
          <w:ins w:id="882" w:author="Regina Casanova" w:date="2018-07-29T19:24:00Z">
            <w:r w:rsidRPr="00F75055">
              <w:rPr>
                <w:rStyle w:val="Hipervnculo"/>
                <w:rFonts w:ascii="Times New Roman" w:hAnsi="Times New Roman" w:cs="Times New Roman"/>
                <w:i w:val="0"/>
                <w:noProof/>
                <w:rPrChange w:id="8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84" w:author="Regina Casanova" w:date="2018-07-29T19:32:00Z">
                  <w:rPr>
                    <w:rStyle w:val="Hipervnculo"/>
                    <w:noProof/>
                  </w:rPr>
                </w:rPrChange>
              </w:rPr>
              <w:instrText xml:space="preserve"> </w:instrText>
            </w:r>
            <w:r w:rsidRPr="00F75055">
              <w:rPr>
                <w:rFonts w:ascii="Times New Roman" w:hAnsi="Times New Roman" w:cs="Times New Roman"/>
                <w:i w:val="0"/>
                <w:noProof/>
                <w:rPrChange w:id="885"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8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88"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90" w:author="Regina Casanova" w:date="2018-07-29T19:32:00Z">
                  <w:rPr>
                    <w:rStyle w:val="Hipervnculo"/>
                    <w:noProof/>
                  </w:rPr>
                </w:rPrChange>
              </w:rPr>
              <w:t>Población</w:t>
            </w:r>
            <w:r w:rsidRPr="00F75055">
              <w:rPr>
                <w:rFonts w:ascii="Times New Roman" w:hAnsi="Times New Roman" w:cs="Times New Roman"/>
                <w:i w:val="0"/>
                <w:noProof/>
                <w:webHidden/>
                <w:rPrChange w:id="891" w:author="Regina Casanova" w:date="2018-07-29T19:32:00Z">
                  <w:rPr>
                    <w:noProof/>
                    <w:webHidden/>
                  </w:rPr>
                </w:rPrChange>
              </w:rPr>
              <w:tab/>
            </w:r>
            <w:r w:rsidRPr="00F75055">
              <w:rPr>
                <w:rFonts w:ascii="Times New Roman" w:hAnsi="Times New Roman" w:cs="Times New Roman"/>
                <w:i w:val="0"/>
                <w:noProof/>
                <w:webHidden/>
                <w:rPrChange w:id="892" w:author="Regina Casanova" w:date="2018-07-29T19:32:00Z">
                  <w:rPr>
                    <w:noProof/>
                    <w:webHidden/>
                  </w:rPr>
                </w:rPrChange>
              </w:rPr>
              <w:fldChar w:fldCharType="begin"/>
            </w:r>
            <w:r w:rsidRPr="00F75055">
              <w:rPr>
                <w:rFonts w:ascii="Times New Roman" w:hAnsi="Times New Roman" w:cs="Times New Roman"/>
                <w:i w:val="0"/>
                <w:noProof/>
                <w:webHidden/>
                <w:rPrChange w:id="893" w:author="Regina Casanova" w:date="2018-07-29T19:32:00Z">
                  <w:rPr>
                    <w:noProof/>
                    <w:webHidden/>
                  </w:rPr>
                </w:rPrChange>
              </w:rPr>
              <w:instrText xml:space="preserve"> PAGEREF _Toc520655660 \h </w:instrText>
            </w:r>
          </w:ins>
          <w:r w:rsidRPr="00F75055">
            <w:rPr>
              <w:rFonts w:ascii="Times New Roman" w:hAnsi="Times New Roman" w:cs="Times New Roman"/>
              <w:i w:val="0"/>
              <w:noProof/>
              <w:webHidden/>
              <w:rPrChange w:id="89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95" w:author="Regina Casanova" w:date="2018-07-29T19:32:00Z">
                <w:rPr>
                  <w:noProof/>
                  <w:webHidden/>
                </w:rPr>
              </w:rPrChange>
            </w:rPr>
            <w:fldChar w:fldCharType="separate"/>
          </w:r>
          <w:ins w:id="896" w:author="Usuario de Microsoft Office" w:date="2018-08-01T09:04:00Z">
            <w:r w:rsidR="000D59D2">
              <w:rPr>
                <w:rFonts w:ascii="Times New Roman" w:hAnsi="Times New Roman" w:cs="Times New Roman"/>
                <w:i w:val="0"/>
                <w:noProof/>
                <w:webHidden/>
              </w:rPr>
              <w:t>50</w:t>
            </w:r>
          </w:ins>
          <w:ins w:id="897" w:author="Regina Casanova" w:date="2018-07-29T19:24:00Z">
            <w:del w:id="898" w:author="Usuario de Microsoft Office" w:date="2018-08-01T09:04:00Z">
              <w:r w:rsidRPr="00F75055" w:rsidDel="000D59D2">
                <w:rPr>
                  <w:rFonts w:ascii="Times New Roman" w:hAnsi="Times New Roman" w:cs="Times New Roman"/>
                  <w:i w:val="0"/>
                  <w:noProof/>
                  <w:webHidden/>
                  <w:rPrChange w:id="899" w:author="Regina Casanova" w:date="2018-07-29T19:32:00Z">
                    <w:rPr>
                      <w:noProof/>
                      <w:webHidden/>
                    </w:rPr>
                  </w:rPrChange>
                </w:rPr>
                <w:delText>51</w:delText>
              </w:r>
            </w:del>
            <w:r w:rsidRPr="00F75055">
              <w:rPr>
                <w:rFonts w:ascii="Times New Roman" w:hAnsi="Times New Roman" w:cs="Times New Roman"/>
                <w:i w:val="0"/>
                <w:noProof/>
                <w:webHidden/>
                <w:rPrChange w:id="900" w:author="Regina Casanova" w:date="2018-07-29T19:32:00Z">
                  <w:rPr>
                    <w:noProof/>
                    <w:webHidden/>
                  </w:rPr>
                </w:rPrChange>
              </w:rPr>
              <w:fldChar w:fldCharType="end"/>
            </w:r>
            <w:r w:rsidRPr="00F75055">
              <w:rPr>
                <w:rStyle w:val="Hipervnculo"/>
                <w:rFonts w:ascii="Times New Roman" w:hAnsi="Times New Roman" w:cs="Times New Roman"/>
                <w:i w:val="0"/>
                <w:noProof/>
                <w:rPrChange w:id="901"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902" w:author="Regina Casanova" w:date="2018-07-29T19:24:00Z"/>
              <w:rFonts w:ascii="Times New Roman" w:eastAsiaTheme="minorEastAsia" w:hAnsi="Times New Roman" w:cs="Times New Roman"/>
              <w:i w:val="0"/>
              <w:noProof/>
              <w:sz w:val="24"/>
              <w:szCs w:val="24"/>
              <w:lang w:val="es-PE" w:eastAsia="es-PE"/>
              <w:rPrChange w:id="903" w:author="Regina Casanova" w:date="2018-07-29T19:32:00Z">
                <w:rPr>
                  <w:ins w:id="904" w:author="Regina Casanova" w:date="2018-07-29T19:24:00Z"/>
                  <w:rFonts w:eastAsiaTheme="minorEastAsia" w:cstheme="minorBidi"/>
                  <w:noProof/>
                  <w:sz w:val="24"/>
                  <w:szCs w:val="24"/>
                  <w:lang w:val="es-PE" w:eastAsia="es-PE"/>
                </w:rPr>
              </w:rPrChange>
            </w:rPr>
          </w:pPr>
          <w:ins w:id="905" w:author="Regina Casanova" w:date="2018-07-29T19:24:00Z">
            <w:r w:rsidRPr="00F75055">
              <w:rPr>
                <w:rStyle w:val="Hipervnculo"/>
                <w:rFonts w:ascii="Times New Roman" w:hAnsi="Times New Roman" w:cs="Times New Roman"/>
                <w:i w:val="0"/>
                <w:noProof/>
                <w:rPrChange w:id="90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07" w:author="Regina Casanova" w:date="2018-07-29T19:32:00Z">
                  <w:rPr>
                    <w:rStyle w:val="Hipervnculo"/>
                    <w:noProof/>
                  </w:rPr>
                </w:rPrChange>
              </w:rPr>
              <w:instrText xml:space="preserve"> </w:instrText>
            </w:r>
            <w:r w:rsidRPr="00F75055">
              <w:rPr>
                <w:rFonts w:ascii="Times New Roman" w:hAnsi="Times New Roman" w:cs="Times New Roman"/>
                <w:i w:val="0"/>
                <w:noProof/>
                <w:rPrChange w:id="908"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90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1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1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9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13" w:author="Regina Casanova" w:date="2018-07-29T19:32:00Z">
                  <w:rPr>
                    <w:rStyle w:val="Hipervnculo"/>
                    <w:noProof/>
                  </w:rPr>
                </w:rPrChange>
              </w:rPr>
              <w:t>Muestra</w:t>
            </w:r>
            <w:r w:rsidRPr="00F75055">
              <w:rPr>
                <w:rFonts w:ascii="Times New Roman" w:hAnsi="Times New Roman" w:cs="Times New Roman"/>
                <w:i w:val="0"/>
                <w:noProof/>
                <w:webHidden/>
                <w:rPrChange w:id="914" w:author="Regina Casanova" w:date="2018-07-29T19:32:00Z">
                  <w:rPr>
                    <w:noProof/>
                    <w:webHidden/>
                  </w:rPr>
                </w:rPrChange>
              </w:rPr>
              <w:tab/>
            </w:r>
            <w:r w:rsidRPr="00F75055">
              <w:rPr>
                <w:rFonts w:ascii="Times New Roman" w:hAnsi="Times New Roman" w:cs="Times New Roman"/>
                <w:i w:val="0"/>
                <w:noProof/>
                <w:webHidden/>
                <w:rPrChange w:id="915" w:author="Regina Casanova" w:date="2018-07-29T19:32:00Z">
                  <w:rPr>
                    <w:noProof/>
                    <w:webHidden/>
                  </w:rPr>
                </w:rPrChange>
              </w:rPr>
              <w:fldChar w:fldCharType="begin"/>
            </w:r>
            <w:r w:rsidRPr="00F75055">
              <w:rPr>
                <w:rFonts w:ascii="Times New Roman" w:hAnsi="Times New Roman" w:cs="Times New Roman"/>
                <w:i w:val="0"/>
                <w:noProof/>
                <w:webHidden/>
                <w:rPrChange w:id="916" w:author="Regina Casanova" w:date="2018-07-29T19:32:00Z">
                  <w:rPr>
                    <w:noProof/>
                    <w:webHidden/>
                  </w:rPr>
                </w:rPrChange>
              </w:rPr>
              <w:instrText xml:space="preserve"> PAGEREF _Toc520655661 \h </w:instrText>
            </w:r>
          </w:ins>
          <w:r w:rsidRPr="00F75055">
            <w:rPr>
              <w:rFonts w:ascii="Times New Roman" w:hAnsi="Times New Roman" w:cs="Times New Roman"/>
              <w:i w:val="0"/>
              <w:noProof/>
              <w:webHidden/>
              <w:rPrChange w:id="91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18" w:author="Regina Casanova" w:date="2018-07-29T19:32:00Z">
                <w:rPr>
                  <w:noProof/>
                  <w:webHidden/>
                </w:rPr>
              </w:rPrChange>
            </w:rPr>
            <w:fldChar w:fldCharType="separate"/>
          </w:r>
          <w:ins w:id="919" w:author="Usuario de Microsoft Office" w:date="2018-08-01T09:04:00Z">
            <w:r w:rsidR="000D59D2">
              <w:rPr>
                <w:rFonts w:ascii="Times New Roman" w:hAnsi="Times New Roman" w:cs="Times New Roman"/>
                <w:i w:val="0"/>
                <w:noProof/>
                <w:webHidden/>
              </w:rPr>
              <w:t>50</w:t>
            </w:r>
          </w:ins>
          <w:ins w:id="920" w:author="Regina Casanova" w:date="2018-07-29T19:24:00Z">
            <w:del w:id="921" w:author="Usuario de Microsoft Office" w:date="2018-08-01T09:04:00Z">
              <w:r w:rsidRPr="00F75055" w:rsidDel="000D59D2">
                <w:rPr>
                  <w:rFonts w:ascii="Times New Roman" w:hAnsi="Times New Roman" w:cs="Times New Roman"/>
                  <w:i w:val="0"/>
                  <w:noProof/>
                  <w:webHidden/>
                  <w:rPrChange w:id="922" w:author="Regina Casanova" w:date="2018-07-29T19:32:00Z">
                    <w:rPr>
                      <w:noProof/>
                      <w:webHidden/>
                    </w:rPr>
                  </w:rPrChange>
                </w:rPr>
                <w:delText>52</w:delText>
              </w:r>
            </w:del>
            <w:r w:rsidRPr="00F75055">
              <w:rPr>
                <w:rFonts w:ascii="Times New Roman" w:hAnsi="Times New Roman" w:cs="Times New Roman"/>
                <w:i w:val="0"/>
                <w:noProof/>
                <w:webHidden/>
                <w:rPrChange w:id="923" w:author="Regina Casanova" w:date="2018-07-29T19:32:00Z">
                  <w:rPr>
                    <w:noProof/>
                    <w:webHidden/>
                  </w:rPr>
                </w:rPrChange>
              </w:rPr>
              <w:fldChar w:fldCharType="end"/>
            </w:r>
            <w:r w:rsidRPr="00F75055">
              <w:rPr>
                <w:rStyle w:val="Hipervnculo"/>
                <w:rFonts w:ascii="Times New Roman" w:hAnsi="Times New Roman" w:cs="Times New Roman"/>
                <w:i w:val="0"/>
                <w:noProof/>
                <w:rPrChange w:id="924"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925" w:author="Regina Casanova" w:date="2018-07-29T19:24:00Z"/>
              <w:rFonts w:ascii="Times New Roman" w:eastAsiaTheme="minorEastAsia" w:hAnsi="Times New Roman" w:cs="Times New Roman"/>
              <w:i w:val="0"/>
              <w:noProof/>
              <w:sz w:val="24"/>
              <w:szCs w:val="24"/>
              <w:lang w:val="es-PE" w:eastAsia="es-PE"/>
              <w:rPrChange w:id="926" w:author="Regina Casanova" w:date="2018-07-29T19:32:00Z">
                <w:rPr>
                  <w:ins w:id="927" w:author="Regina Casanova" w:date="2018-07-29T19:24:00Z"/>
                  <w:rFonts w:eastAsiaTheme="minorEastAsia" w:cstheme="minorBidi"/>
                  <w:noProof/>
                  <w:sz w:val="24"/>
                  <w:szCs w:val="24"/>
                  <w:lang w:val="es-PE" w:eastAsia="es-PE"/>
                </w:rPr>
              </w:rPrChange>
            </w:rPr>
          </w:pPr>
          <w:ins w:id="928" w:author="Regina Casanova" w:date="2018-07-29T19:24:00Z">
            <w:r w:rsidRPr="00F75055">
              <w:rPr>
                <w:rStyle w:val="Hipervnculo"/>
                <w:rFonts w:ascii="Times New Roman" w:hAnsi="Times New Roman" w:cs="Times New Roman"/>
                <w:i w:val="0"/>
                <w:noProof/>
                <w:rPrChange w:id="9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30" w:author="Regina Casanova" w:date="2018-07-29T19:32:00Z">
                  <w:rPr>
                    <w:rStyle w:val="Hipervnculo"/>
                    <w:noProof/>
                  </w:rPr>
                </w:rPrChange>
              </w:rPr>
              <w:instrText xml:space="preserve"> </w:instrText>
            </w:r>
            <w:r w:rsidRPr="00F75055">
              <w:rPr>
                <w:rFonts w:ascii="Times New Roman" w:hAnsi="Times New Roman" w:cs="Times New Roman"/>
                <w:i w:val="0"/>
                <w:noProof/>
                <w:rPrChange w:id="931"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9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3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34"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9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36"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937" w:author="Regina Casanova" w:date="2018-07-29T19:32:00Z">
                  <w:rPr>
                    <w:noProof/>
                    <w:webHidden/>
                  </w:rPr>
                </w:rPrChange>
              </w:rPr>
              <w:tab/>
            </w:r>
            <w:r w:rsidRPr="00F75055">
              <w:rPr>
                <w:rFonts w:ascii="Times New Roman" w:hAnsi="Times New Roman" w:cs="Times New Roman"/>
                <w:i w:val="0"/>
                <w:noProof/>
                <w:webHidden/>
                <w:rPrChange w:id="938" w:author="Regina Casanova" w:date="2018-07-29T19:32:00Z">
                  <w:rPr>
                    <w:noProof/>
                    <w:webHidden/>
                  </w:rPr>
                </w:rPrChange>
              </w:rPr>
              <w:fldChar w:fldCharType="begin"/>
            </w:r>
            <w:r w:rsidRPr="00F75055">
              <w:rPr>
                <w:rFonts w:ascii="Times New Roman" w:hAnsi="Times New Roman" w:cs="Times New Roman"/>
                <w:i w:val="0"/>
                <w:noProof/>
                <w:webHidden/>
                <w:rPrChange w:id="939" w:author="Regina Casanova" w:date="2018-07-29T19:32:00Z">
                  <w:rPr>
                    <w:noProof/>
                    <w:webHidden/>
                  </w:rPr>
                </w:rPrChange>
              </w:rPr>
              <w:instrText xml:space="preserve"> PAGEREF _Toc520655662 \h </w:instrText>
            </w:r>
          </w:ins>
          <w:r w:rsidRPr="00F75055">
            <w:rPr>
              <w:rFonts w:ascii="Times New Roman" w:hAnsi="Times New Roman" w:cs="Times New Roman"/>
              <w:i w:val="0"/>
              <w:noProof/>
              <w:webHidden/>
              <w:rPrChange w:id="94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41" w:author="Regina Casanova" w:date="2018-07-29T19:32:00Z">
                <w:rPr>
                  <w:noProof/>
                  <w:webHidden/>
                </w:rPr>
              </w:rPrChange>
            </w:rPr>
            <w:fldChar w:fldCharType="separate"/>
          </w:r>
          <w:ins w:id="942" w:author="Usuario de Microsoft Office" w:date="2018-08-01T09:04:00Z">
            <w:r w:rsidR="000D59D2">
              <w:rPr>
                <w:rFonts w:ascii="Times New Roman" w:hAnsi="Times New Roman" w:cs="Times New Roman"/>
                <w:i w:val="0"/>
                <w:noProof/>
                <w:webHidden/>
              </w:rPr>
              <w:t>51</w:t>
            </w:r>
          </w:ins>
          <w:ins w:id="943" w:author="Regina Casanova" w:date="2018-07-29T19:24:00Z">
            <w:del w:id="944" w:author="Usuario de Microsoft Office" w:date="2018-08-01T09:04:00Z">
              <w:r w:rsidRPr="00F75055" w:rsidDel="000D59D2">
                <w:rPr>
                  <w:rFonts w:ascii="Times New Roman" w:hAnsi="Times New Roman" w:cs="Times New Roman"/>
                  <w:i w:val="0"/>
                  <w:noProof/>
                  <w:webHidden/>
                  <w:rPrChange w:id="945" w:author="Regina Casanova" w:date="2018-07-29T19:32:00Z">
                    <w:rPr>
                      <w:noProof/>
                      <w:webHidden/>
                    </w:rPr>
                  </w:rPrChange>
                </w:rPr>
                <w:delText>52</w:delText>
              </w:r>
            </w:del>
            <w:r w:rsidRPr="00F75055">
              <w:rPr>
                <w:rFonts w:ascii="Times New Roman" w:hAnsi="Times New Roman" w:cs="Times New Roman"/>
                <w:i w:val="0"/>
                <w:noProof/>
                <w:webHidden/>
                <w:rPrChange w:id="946" w:author="Regina Casanova" w:date="2018-07-29T19:32:00Z">
                  <w:rPr>
                    <w:noProof/>
                    <w:webHidden/>
                  </w:rPr>
                </w:rPrChange>
              </w:rPr>
              <w:fldChar w:fldCharType="end"/>
            </w:r>
            <w:r w:rsidRPr="00F75055">
              <w:rPr>
                <w:rStyle w:val="Hipervnculo"/>
                <w:rFonts w:ascii="Times New Roman" w:hAnsi="Times New Roman" w:cs="Times New Roman"/>
                <w:i w:val="0"/>
                <w:noProof/>
                <w:rPrChange w:id="947" w:author="Regina Casanova" w:date="2018-07-29T19:32:00Z">
                  <w:rPr>
                    <w:rStyle w:val="Hipervnculo"/>
                    <w:noProof/>
                  </w:rPr>
                </w:rPrChange>
              </w:rPr>
              <w:fldChar w:fldCharType="end"/>
            </w:r>
          </w:ins>
        </w:p>
        <w:p w14:paraId="79F7671E" w14:textId="39D924A9" w:rsidR="00CC32E0" w:rsidRPr="00F75055" w:rsidRDefault="00CC32E0">
          <w:pPr>
            <w:pStyle w:val="TDC3"/>
            <w:rPr>
              <w:ins w:id="948" w:author="Regina Casanova" w:date="2018-07-29T19:24:00Z"/>
              <w:rFonts w:ascii="Times New Roman" w:eastAsiaTheme="minorEastAsia" w:hAnsi="Times New Roman" w:cs="Times New Roman"/>
              <w:noProof/>
              <w:sz w:val="24"/>
              <w:szCs w:val="24"/>
              <w:lang w:val="es-PE" w:eastAsia="es-PE"/>
              <w:rPrChange w:id="949" w:author="Regina Casanova" w:date="2018-07-29T19:32:00Z">
                <w:rPr>
                  <w:ins w:id="950" w:author="Regina Casanova" w:date="2018-07-29T19:24:00Z"/>
                  <w:rFonts w:eastAsiaTheme="minorEastAsia" w:cstheme="minorBidi"/>
                  <w:noProof/>
                  <w:sz w:val="24"/>
                  <w:szCs w:val="24"/>
                  <w:lang w:val="es-PE" w:eastAsia="es-PE"/>
                </w:rPr>
              </w:rPrChange>
            </w:rPr>
            <w:pPrChange w:id="951" w:author="Regina Casanova" w:date="2018-07-29T19:29:00Z">
              <w:pPr>
                <w:pStyle w:val="TDC2"/>
                <w:ind w:left="0"/>
              </w:pPr>
            </w:pPrChange>
          </w:pPr>
          <w:ins w:id="952" w:author="Regina Casanova" w:date="2018-07-29T19:24:00Z">
            <w:r w:rsidRPr="00F75055">
              <w:rPr>
                <w:rStyle w:val="Hipervnculo"/>
                <w:rFonts w:ascii="Times New Roman" w:hAnsi="Times New Roman" w:cs="Times New Roman"/>
                <w:i w:val="0"/>
                <w:noProof/>
                <w:rPrChange w:id="953" w:author="Regina Casanova" w:date="2018-07-29T19:32:00Z">
                  <w:rPr>
                    <w:rStyle w:val="Hipervnculo"/>
                    <w:i/>
                    <w:iCs/>
                    <w:smallCaps w:val="0"/>
                    <w:noProof/>
                  </w:rPr>
                </w:rPrChange>
              </w:rPr>
              <w:fldChar w:fldCharType="begin"/>
            </w:r>
            <w:r w:rsidRPr="00F75055">
              <w:rPr>
                <w:rStyle w:val="Hipervnculo"/>
                <w:rFonts w:ascii="Times New Roman" w:hAnsi="Times New Roman" w:cs="Times New Roman"/>
                <w:i w:val="0"/>
                <w:noProof/>
                <w:rPrChange w:id="954" w:author="Regina Casanova" w:date="2018-07-29T19:32:00Z">
                  <w:rPr>
                    <w:rStyle w:val="Hipervnculo"/>
                    <w:i/>
                    <w:iCs/>
                    <w:smallCaps w:val="0"/>
                    <w:noProof/>
                  </w:rPr>
                </w:rPrChange>
              </w:rPr>
              <w:instrText xml:space="preserve"> </w:instrText>
            </w:r>
            <w:r w:rsidRPr="00F75055">
              <w:rPr>
                <w:rFonts w:ascii="Times New Roman" w:hAnsi="Times New Roman" w:cs="Times New Roman"/>
                <w:i w:val="0"/>
                <w:noProof/>
                <w:rPrChange w:id="955" w:author="Regina Casanova" w:date="2018-07-29T19:32:00Z">
                  <w:rPr>
                    <w:i/>
                    <w:iCs/>
                    <w:smallCaps w:val="0"/>
                    <w:noProof/>
                  </w:rPr>
                </w:rPrChange>
              </w:rPr>
              <w:instrText>HYPERLINK \l "_Toc520655663"</w:instrText>
            </w:r>
            <w:r w:rsidRPr="00F75055">
              <w:rPr>
                <w:rStyle w:val="Hipervnculo"/>
                <w:rFonts w:ascii="Times New Roman" w:hAnsi="Times New Roman" w:cs="Times New Roman"/>
                <w:i w:val="0"/>
                <w:noProof/>
                <w:rPrChange w:id="956" w:author="Regina Casanova" w:date="2018-07-29T19:32:00Z">
                  <w:rPr>
                    <w:rStyle w:val="Hipervnculo"/>
                    <w:i/>
                    <w:iCs/>
                    <w:smallCaps w:val="0"/>
                    <w:noProof/>
                  </w:rPr>
                </w:rPrChange>
              </w:rPr>
              <w:instrText xml:space="preserve"> </w:instrText>
            </w:r>
            <w:r w:rsidRPr="00F75055">
              <w:rPr>
                <w:rStyle w:val="Hipervnculo"/>
                <w:rFonts w:ascii="Times New Roman" w:hAnsi="Times New Roman" w:cs="Times New Roman"/>
                <w:i w:val="0"/>
                <w:noProof/>
                <w:rPrChange w:id="957" w:author="Regina Casanova" w:date="2018-07-29T19:32:00Z">
                  <w:rPr>
                    <w:rStyle w:val="Hipervnculo"/>
                    <w:i/>
                    <w:iCs/>
                    <w:smallCaps w:val="0"/>
                    <w:noProof/>
                  </w:rPr>
                </w:rPrChange>
              </w:rPr>
              <w:fldChar w:fldCharType="separate"/>
            </w:r>
            <w:r w:rsidRPr="00F75055">
              <w:rPr>
                <w:rStyle w:val="Hipervnculo"/>
                <w:rFonts w:ascii="Times New Roman" w:hAnsi="Times New Roman" w:cs="Times New Roman"/>
                <w:i w:val="0"/>
                <w:noProof/>
                <w:rPrChange w:id="958" w:author="Regina Casanova" w:date="2018-07-29T19:32:00Z">
                  <w:rPr>
                    <w:rStyle w:val="Hipervnculo"/>
                    <w:i/>
                    <w:iCs/>
                    <w:smallCaps w:val="0"/>
                    <w:noProof/>
                  </w:rPr>
                </w:rPrChange>
              </w:rPr>
              <w:t>5.</w:t>
            </w:r>
            <w:r w:rsidRPr="00F75055">
              <w:rPr>
                <w:rFonts w:ascii="Times New Roman" w:eastAsiaTheme="minorEastAsia" w:hAnsi="Times New Roman" w:cs="Times New Roman"/>
                <w:i w:val="0"/>
                <w:noProof/>
                <w:sz w:val="24"/>
                <w:szCs w:val="24"/>
                <w:lang w:val="es-PE" w:eastAsia="es-PE"/>
                <w:rPrChange w:id="959" w:author="Regina Casanova" w:date="2018-07-29T19:32:00Z">
                  <w:rPr>
                    <w:rFonts w:eastAsiaTheme="minorEastAsia" w:cstheme="minorBidi"/>
                    <w:smallCaps w:val="0"/>
                    <w:noProof/>
                    <w:sz w:val="24"/>
                    <w:szCs w:val="24"/>
                    <w:lang w:val="es-PE" w:eastAsia="es-PE"/>
                  </w:rPr>
                </w:rPrChange>
              </w:rPr>
              <w:tab/>
            </w:r>
            <w:r w:rsidRPr="00F75055">
              <w:rPr>
                <w:rStyle w:val="Hipervnculo"/>
                <w:rFonts w:ascii="Times New Roman" w:hAnsi="Times New Roman" w:cs="Times New Roman"/>
                <w:i w:val="0"/>
                <w:noProof/>
                <w:rPrChange w:id="960" w:author="Regina Casanova" w:date="2018-07-29T19:32:00Z">
                  <w:rPr>
                    <w:rStyle w:val="Hipervnculo"/>
                    <w:i/>
                    <w:iCs/>
                    <w:smallCaps w:val="0"/>
                    <w:noProof/>
                  </w:rPr>
                </w:rPrChange>
              </w:rPr>
              <w:t>Procedimientos y Técnicas</w:t>
            </w:r>
            <w:r w:rsidRPr="00F75055">
              <w:rPr>
                <w:rFonts w:ascii="Times New Roman" w:hAnsi="Times New Roman" w:cs="Times New Roman"/>
                <w:i w:val="0"/>
                <w:noProof/>
                <w:webHidden/>
                <w:rPrChange w:id="961" w:author="Regina Casanova" w:date="2018-07-29T19:32:00Z">
                  <w:rPr>
                    <w:i/>
                    <w:iCs/>
                    <w:smallCaps w:val="0"/>
                    <w:noProof/>
                    <w:webHidden/>
                  </w:rPr>
                </w:rPrChange>
              </w:rPr>
              <w:tab/>
            </w:r>
            <w:r w:rsidRPr="00F75055">
              <w:rPr>
                <w:rFonts w:ascii="Times New Roman" w:hAnsi="Times New Roman" w:cs="Times New Roman"/>
                <w:i w:val="0"/>
                <w:noProof/>
                <w:webHidden/>
                <w:rPrChange w:id="962" w:author="Regina Casanova" w:date="2018-07-29T19:32:00Z">
                  <w:rPr>
                    <w:i/>
                    <w:iCs/>
                    <w:smallCaps w:val="0"/>
                    <w:noProof/>
                    <w:webHidden/>
                  </w:rPr>
                </w:rPrChange>
              </w:rPr>
              <w:fldChar w:fldCharType="begin"/>
            </w:r>
            <w:r w:rsidRPr="00F75055">
              <w:rPr>
                <w:rFonts w:ascii="Times New Roman" w:hAnsi="Times New Roman" w:cs="Times New Roman"/>
                <w:i w:val="0"/>
                <w:noProof/>
                <w:webHidden/>
                <w:rPrChange w:id="963" w:author="Regina Casanova" w:date="2018-07-29T19:32:00Z">
                  <w:rPr>
                    <w:i/>
                    <w:iCs/>
                    <w:smallCaps w:val="0"/>
                    <w:noProof/>
                    <w:webHidden/>
                  </w:rPr>
                </w:rPrChange>
              </w:rPr>
              <w:instrText xml:space="preserve"> PAGEREF _Toc520655663 \h </w:instrText>
            </w:r>
          </w:ins>
          <w:r w:rsidRPr="00F75055">
            <w:rPr>
              <w:rFonts w:ascii="Times New Roman" w:hAnsi="Times New Roman" w:cs="Times New Roman"/>
              <w:i w:val="0"/>
              <w:noProof/>
              <w:webHidden/>
              <w:rPrChange w:id="964" w:author="Regina Casanova" w:date="2018-07-29T19:32:00Z">
                <w:rPr>
                  <w:rFonts w:ascii="Times New Roman" w:hAnsi="Times New Roman" w:cs="Times New Roman"/>
                  <w:i/>
                  <w:noProof/>
                  <w:webHidden/>
                </w:rPr>
              </w:rPrChange>
            </w:rPr>
          </w:r>
          <w:r w:rsidRPr="00F75055">
            <w:rPr>
              <w:rFonts w:ascii="Times New Roman" w:hAnsi="Times New Roman" w:cs="Times New Roman"/>
              <w:i w:val="0"/>
              <w:noProof/>
              <w:webHidden/>
              <w:rPrChange w:id="965" w:author="Regina Casanova" w:date="2018-07-29T19:32:00Z">
                <w:rPr>
                  <w:i/>
                  <w:iCs/>
                  <w:smallCaps w:val="0"/>
                  <w:noProof/>
                  <w:webHidden/>
                </w:rPr>
              </w:rPrChange>
            </w:rPr>
            <w:fldChar w:fldCharType="separate"/>
          </w:r>
          <w:ins w:id="966" w:author="Usuario de Microsoft Office" w:date="2018-08-01T09:04:00Z">
            <w:r w:rsidR="000D59D2">
              <w:rPr>
                <w:rFonts w:ascii="Times New Roman" w:hAnsi="Times New Roman" w:cs="Times New Roman"/>
                <w:i w:val="0"/>
                <w:noProof/>
                <w:webHidden/>
              </w:rPr>
              <w:t>52</w:t>
            </w:r>
          </w:ins>
          <w:ins w:id="967" w:author="Regina Casanova" w:date="2018-07-29T19:24:00Z">
            <w:del w:id="968" w:author="Usuario de Microsoft Office" w:date="2018-08-01T09:04:00Z">
              <w:r w:rsidRPr="00F75055" w:rsidDel="000D59D2">
                <w:rPr>
                  <w:rFonts w:ascii="Times New Roman" w:hAnsi="Times New Roman" w:cs="Times New Roman"/>
                  <w:i w:val="0"/>
                  <w:noProof/>
                  <w:webHidden/>
                  <w:rPrChange w:id="969" w:author="Regina Casanova" w:date="2018-07-29T19:32:00Z">
                    <w:rPr>
                      <w:i/>
                      <w:iCs/>
                      <w:smallCaps w:val="0"/>
                      <w:noProof/>
                      <w:webHidden/>
                    </w:rPr>
                  </w:rPrChange>
                </w:rPr>
                <w:delText>53</w:delText>
              </w:r>
            </w:del>
            <w:r w:rsidRPr="00F75055">
              <w:rPr>
                <w:rFonts w:ascii="Times New Roman" w:hAnsi="Times New Roman" w:cs="Times New Roman"/>
                <w:i w:val="0"/>
                <w:noProof/>
                <w:webHidden/>
                <w:rPrChange w:id="970" w:author="Regina Casanova" w:date="2018-07-29T19:32:00Z">
                  <w:rPr>
                    <w:i/>
                    <w:iCs/>
                    <w:smallCaps w:val="0"/>
                    <w:noProof/>
                    <w:webHidden/>
                  </w:rPr>
                </w:rPrChange>
              </w:rPr>
              <w:fldChar w:fldCharType="end"/>
            </w:r>
            <w:r w:rsidRPr="00F75055">
              <w:rPr>
                <w:rStyle w:val="Hipervnculo"/>
                <w:rFonts w:ascii="Times New Roman" w:hAnsi="Times New Roman" w:cs="Times New Roman"/>
                <w:i w:val="0"/>
                <w:noProof/>
                <w:rPrChange w:id="971" w:author="Regina Casanova" w:date="2018-07-29T19:32:00Z">
                  <w:rPr>
                    <w:rStyle w:val="Hipervnculo"/>
                    <w:i/>
                    <w:iCs/>
                    <w:smallCaps w:val="0"/>
                    <w:noProof/>
                  </w:rPr>
                </w:rPrChange>
              </w:rPr>
              <w:fldChar w:fldCharType="end"/>
            </w:r>
          </w:ins>
        </w:p>
        <w:p w14:paraId="5D408163" w14:textId="346464B8" w:rsidR="00CC32E0" w:rsidRPr="00F75055" w:rsidRDefault="00CC32E0" w:rsidP="00CC32E0">
          <w:pPr>
            <w:pStyle w:val="TDC2"/>
            <w:rPr>
              <w:ins w:id="972" w:author="Regina Casanova" w:date="2018-07-29T19:24:00Z"/>
              <w:rFonts w:ascii="Times New Roman" w:eastAsiaTheme="minorEastAsia" w:hAnsi="Times New Roman" w:cs="Times New Roman"/>
              <w:noProof/>
              <w:sz w:val="24"/>
              <w:szCs w:val="24"/>
              <w:lang w:val="es-PE" w:eastAsia="es-PE"/>
              <w:rPrChange w:id="973" w:author="Regina Casanova" w:date="2018-07-29T19:32:00Z">
                <w:rPr>
                  <w:ins w:id="974" w:author="Regina Casanova" w:date="2018-07-29T19:24:00Z"/>
                  <w:rFonts w:eastAsiaTheme="minorEastAsia" w:cstheme="minorBidi"/>
                  <w:noProof/>
                  <w:sz w:val="24"/>
                  <w:szCs w:val="24"/>
                  <w:lang w:val="es-PE" w:eastAsia="es-PE"/>
                </w:rPr>
              </w:rPrChange>
            </w:rPr>
          </w:pPr>
          <w:ins w:id="975" w:author="Regina Casanova" w:date="2018-07-29T19:24:00Z">
            <w:r w:rsidRPr="00F75055">
              <w:rPr>
                <w:rStyle w:val="Hipervnculo"/>
                <w:rFonts w:ascii="Times New Roman" w:hAnsi="Times New Roman" w:cs="Times New Roman"/>
                <w:noProof/>
                <w:rPrChange w:id="976" w:author="Regina Casanova" w:date="2018-07-29T19:32:00Z">
                  <w:rPr>
                    <w:rStyle w:val="Hipervnculo"/>
                    <w:noProof/>
                  </w:rPr>
                </w:rPrChange>
              </w:rPr>
              <w:fldChar w:fldCharType="begin"/>
            </w:r>
            <w:r w:rsidRPr="00F75055">
              <w:rPr>
                <w:rStyle w:val="Hipervnculo"/>
                <w:rFonts w:ascii="Times New Roman" w:hAnsi="Times New Roman" w:cs="Times New Roman"/>
                <w:noProof/>
                <w:rPrChange w:id="977" w:author="Regina Casanova" w:date="2018-07-29T19:32:00Z">
                  <w:rPr>
                    <w:rStyle w:val="Hipervnculo"/>
                    <w:noProof/>
                  </w:rPr>
                </w:rPrChange>
              </w:rPr>
              <w:instrText xml:space="preserve"> </w:instrText>
            </w:r>
            <w:r w:rsidRPr="00F75055">
              <w:rPr>
                <w:rFonts w:ascii="Times New Roman" w:hAnsi="Times New Roman" w:cs="Times New Roman"/>
                <w:noProof/>
                <w:rPrChange w:id="978" w:author="Regina Casanova" w:date="2018-07-29T19:32:00Z">
                  <w:rPr>
                    <w:noProof/>
                  </w:rPr>
                </w:rPrChange>
              </w:rPr>
              <w:instrText>HYPERLINK \l "_Toc520655666"</w:instrText>
            </w:r>
            <w:r w:rsidRPr="00F75055">
              <w:rPr>
                <w:rStyle w:val="Hipervnculo"/>
                <w:rFonts w:ascii="Times New Roman" w:hAnsi="Times New Roman" w:cs="Times New Roman"/>
                <w:noProof/>
                <w:rPrChange w:id="97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8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81" w:author="Regina Casanova" w:date="2018-07-29T19:32:00Z">
                  <w:rPr>
                    <w:rStyle w:val="Hipervnculo"/>
                    <w:noProof/>
                  </w:rPr>
                </w:rPrChange>
              </w:rPr>
              <w:t>IV.</w:t>
            </w:r>
            <w:r w:rsidRPr="00F75055">
              <w:rPr>
                <w:rFonts w:ascii="Times New Roman" w:hAnsi="Times New Roman" w:cs="Times New Roman"/>
                <w:noProof/>
                <w:webHidden/>
                <w:rPrChange w:id="982" w:author="Regina Casanova" w:date="2018-07-29T19:32:00Z">
                  <w:rPr>
                    <w:noProof/>
                    <w:webHidden/>
                  </w:rPr>
                </w:rPrChange>
              </w:rPr>
              <w:tab/>
            </w:r>
            <w:r w:rsidRPr="00F75055">
              <w:rPr>
                <w:rStyle w:val="Hipervnculo"/>
                <w:rFonts w:ascii="Times New Roman" w:hAnsi="Times New Roman" w:cs="Times New Roman"/>
                <w:noProof/>
                <w:rPrChange w:id="983" w:author="Regina Casanova" w:date="2018-07-29T19:32:00Z">
                  <w:rPr>
                    <w:rStyle w:val="Hipervnculo"/>
                    <w:noProof/>
                  </w:rPr>
                </w:rPrChange>
              </w:rPr>
              <w:fldChar w:fldCharType="end"/>
            </w:r>
            <w:r w:rsidRPr="00F75055">
              <w:rPr>
                <w:rStyle w:val="Hipervnculo"/>
                <w:rFonts w:ascii="Times New Roman" w:hAnsi="Times New Roman" w:cs="Times New Roman"/>
                <w:noProof/>
                <w:rPrChange w:id="984" w:author="Regina Casanova" w:date="2018-07-29T19:32:00Z">
                  <w:rPr>
                    <w:rStyle w:val="Hipervnculo"/>
                    <w:noProof/>
                  </w:rPr>
                </w:rPrChange>
              </w:rPr>
              <w:fldChar w:fldCharType="begin"/>
            </w:r>
            <w:r w:rsidRPr="00F75055">
              <w:rPr>
                <w:rStyle w:val="Hipervnculo"/>
                <w:rFonts w:ascii="Times New Roman" w:hAnsi="Times New Roman" w:cs="Times New Roman"/>
                <w:noProof/>
                <w:rPrChange w:id="985" w:author="Regina Casanova" w:date="2018-07-29T19:32:00Z">
                  <w:rPr>
                    <w:rStyle w:val="Hipervnculo"/>
                    <w:noProof/>
                  </w:rPr>
                </w:rPrChange>
              </w:rPr>
              <w:instrText xml:space="preserve"> </w:instrText>
            </w:r>
            <w:r w:rsidRPr="00F75055">
              <w:rPr>
                <w:rFonts w:ascii="Times New Roman" w:hAnsi="Times New Roman" w:cs="Times New Roman"/>
                <w:noProof/>
                <w:rPrChange w:id="986" w:author="Regina Casanova" w:date="2018-07-29T19:32:00Z">
                  <w:rPr>
                    <w:noProof/>
                  </w:rPr>
                </w:rPrChange>
              </w:rPr>
              <w:instrText>HYPERLINK \l "_Toc520655667"</w:instrText>
            </w:r>
            <w:r w:rsidRPr="00F75055">
              <w:rPr>
                <w:rStyle w:val="Hipervnculo"/>
                <w:rFonts w:ascii="Times New Roman" w:hAnsi="Times New Roman" w:cs="Times New Roman"/>
                <w:noProof/>
                <w:rPrChange w:id="98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8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89" w:author="Regina Casanova" w:date="2018-07-29T19:32:00Z">
                  <w:rPr>
                    <w:rStyle w:val="Hipervnculo"/>
                    <w:noProof/>
                  </w:rPr>
                </w:rPrChange>
              </w:rPr>
              <w:t>Consideraciones éticas</w:t>
            </w:r>
            <w:r w:rsidRPr="00F75055">
              <w:rPr>
                <w:rFonts w:ascii="Times New Roman" w:hAnsi="Times New Roman" w:cs="Times New Roman"/>
                <w:noProof/>
                <w:webHidden/>
                <w:rPrChange w:id="990" w:author="Regina Casanova" w:date="2018-07-29T19:32:00Z">
                  <w:rPr>
                    <w:noProof/>
                    <w:webHidden/>
                  </w:rPr>
                </w:rPrChange>
              </w:rPr>
              <w:tab/>
            </w:r>
            <w:r w:rsidRPr="00F75055">
              <w:rPr>
                <w:rFonts w:ascii="Times New Roman" w:hAnsi="Times New Roman" w:cs="Times New Roman"/>
                <w:noProof/>
                <w:webHidden/>
                <w:rPrChange w:id="991" w:author="Regina Casanova" w:date="2018-07-29T19:32:00Z">
                  <w:rPr>
                    <w:noProof/>
                    <w:webHidden/>
                  </w:rPr>
                </w:rPrChange>
              </w:rPr>
              <w:fldChar w:fldCharType="begin"/>
            </w:r>
            <w:r w:rsidRPr="00F75055">
              <w:rPr>
                <w:rFonts w:ascii="Times New Roman" w:hAnsi="Times New Roman" w:cs="Times New Roman"/>
                <w:noProof/>
                <w:webHidden/>
                <w:rPrChange w:id="992" w:author="Regina Casanova" w:date="2018-07-29T19:32:00Z">
                  <w:rPr>
                    <w:noProof/>
                    <w:webHidden/>
                  </w:rPr>
                </w:rPrChange>
              </w:rPr>
              <w:instrText xml:space="preserve"> PAGEREF _Toc520655667 \h </w:instrText>
            </w:r>
          </w:ins>
          <w:r w:rsidRPr="00F75055">
            <w:rPr>
              <w:rFonts w:ascii="Times New Roman" w:hAnsi="Times New Roman" w:cs="Times New Roman"/>
              <w:noProof/>
              <w:webHidden/>
              <w:rPrChange w:id="99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994" w:author="Regina Casanova" w:date="2018-07-29T19:32:00Z">
                <w:rPr>
                  <w:noProof/>
                  <w:webHidden/>
                </w:rPr>
              </w:rPrChange>
            </w:rPr>
            <w:fldChar w:fldCharType="separate"/>
          </w:r>
          <w:ins w:id="995" w:author="Usuario de Microsoft Office" w:date="2018-08-01T09:04:00Z">
            <w:r w:rsidR="000D59D2">
              <w:rPr>
                <w:rFonts w:ascii="Times New Roman" w:hAnsi="Times New Roman" w:cs="Times New Roman"/>
                <w:noProof/>
                <w:webHidden/>
              </w:rPr>
              <w:t>53</w:t>
            </w:r>
          </w:ins>
          <w:ins w:id="996" w:author="Regina Casanova" w:date="2018-07-29T19:24:00Z">
            <w:del w:id="997" w:author="Usuario de Microsoft Office" w:date="2018-08-01T09:04:00Z">
              <w:r w:rsidRPr="00F75055" w:rsidDel="000D59D2">
                <w:rPr>
                  <w:rFonts w:ascii="Times New Roman" w:hAnsi="Times New Roman" w:cs="Times New Roman"/>
                  <w:noProof/>
                  <w:webHidden/>
                  <w:rPrChange w:id="998" w:author="Regina Casanova" w:date="2018-07-29T19:32:00Z">
                    <w:rPr>
                      <w:noProof/>
                      <w:webHidden/>
                    </w:rPr>
                  </w:rPrChange>
                </w:rPr>
                <w:delText>55</w:delText>
              </w:r>
            </w:del>
            <w:r w:rsidRPr="00F75055">
              <w:rPr>
                <w:rFonts w:ascii="Times New Roman" w:hAnsi="Times New Roman" w:cs="Times New Roman"/>
                <w:noProof/>
                <w:webHidden/>
                <w:rPrChange w:id="999" w:author="Regina Casanova" w:date="2018-07-29T19:32:00Z">
                  <w:rPr>
                    <w:noProof/>
                    <w:webHidden/>
                  </w:rPr>
                </w:rPrChange>
              </w:rPr>
              <w:fldChar w:fldCharType="end"/>
            </w:r>
            <w:r w:rsidRPr="00F75055">
              <w:rPr>
                <w:rStyle w:val="Hipervnculo"/>
                <w:rFonts w:ascii="Times New Roman" w:hAnsi="Times New Roman" w:cs="Times New Roman"/>
                <w:noProof/>
                <w:rPrChange w:id="1000"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1001" w:author="Regina Casanova" w:date="2018-07-29T19:24:00Z"/>
              <w:rFonts w:ascii="Times New Roman" w:eastAsiaTheme="minorEastAsia" w:hAnsi="Times New Roman" w:cs="Times New Roman"/>
              <w:noProof/>
              <w:sz w:val="24"/>
              <w:szCs w:val="24"/>
              <w:lang w:val="es-PE" w:eastAsia="es-PE"/>
              <w:rPrChange w:id="1002" w:author="Regina Casanova" w:date="2018-07-29T19:32:00Z">
                <w:rPr>
                  <w:ins w:id="1003" w:author="Regina Casanova" w:date="2018-07-29T19:24:00Z"/>
                  <w:rFonts w:eastAsiaTheme="minorEastAsia" w:cstheme="minorBidi"/>
                  <w:noProof/>
                  <w:sz w:val="24"/>
                  <w:szCs w:val="24"/>
                  <w:lang w:val="es-PE" w:eastAsia="es-PE"/>
                </w:rPr>
              </w:rPrChange>
            </w:rPr>
          </w:pPr>
          <w:ins w:id="1004" w:author="Regina Casanova" w:date="2018-07-29T19:24:00Z">
            <w:r w:rsidRPr="00F75055">
              <w:rPr>
                <w:rStyle w:val="Hipervnculo"/>
                <w:rFonts w:ascii="Times New Roman" w:hAnsi="Times New Roman" w:cs="Times New Roman"/>
                <w:noProof/>
                <w:rPrChange w:id="1005"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06" w:author="Regina Casanova" w:date="2018-07-29T19:32:00Z">
                  <w:rPr>
                    <w:rStyle w:val="Hipervnculo"/>
                    <w:noProof/>
                  </w:rPr>
                </w:rPrChange>
              </w:rPr>
              <w:instrText xml:space="preserve"> </w:instrText>
            </w:r>
            <w:r w:rsidRPr="00F75055">
              <w:rPr>
                <w:rFonts w:ascii="Times New Roman" w:hAnsi="Times New Roman" w:cs="Times New Roman"/>
                <w:noProof/>
                <w:rPrChange w:id="1007" w:author="Regina Casanova" w:date="2018-07-29T19:32:00Z">
                  <w:rPr>
                    <w:noProof/>
                  </w:rPr>
                </w:rPrChange>
              </w:rPr>
              <w:instrText>HYPERLINK \l "_Toc520655668"</w:instrText>
            </w:r>
            <w:r w:rsidRPr="00F75055">
              <w:rPr>
                <w:rStyle w:val="Hipervnculo"/>
                <w:rFonts w:ascii="Times New Roman" w:hAnsi="Times New Roman" w:cs="Times New Roman"/>
                <w:noProof/>
                <w:rPrChange w:id="100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0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010"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10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012" w:author="Regina Casanova" w:date="2018-07-29T19:32:00Z">
                  <w:rPr>
                    <w:rStyle w:val="Hipervnculo"/>
                    <w:noProof/>
                    <w:lang w:val="es-PE"/>
                  </w:rPr>
                </w:rPrChange>
              </w:rPr>
              <w:t>Análisis</w:t>
            </w:r>
            <w:r w:rsidRPr="00F75055">
              <w:rPr>
                <w:rFonts w:ascii="Times New Roman" w:hAnsi="Times New Roman" w:cs="Times New Roman"/>
                <w:noProof/>
                <w:webHidden/>
                <w:rPrChange w:id="1013" w:author="Regina Casanova" w:date="2018-07-29T19:32:00Z">
                  <w:rPr>
                    <w:noProof/>
                    <w:webHidden/>
                  </w:rPr>
                </w:rPrChange>
              </w:rPr>
              <w:tab/>
            </w:r>
            <w:r w:rsidRPr="00F75055">
              <w:rPr>
                <w:rFonts w:ascii="Times New Roman" w:hAnsi="Times New Roman" w:cs="Times New Roman"/>
                <w:noProof/>
                <w:webHidden/>
                <w:rPrChange w:id="1014" w:author="Regina Casanova" w:date="2018-07-29T19:32:00Z">
                  <w:rPr>
                    <w:noProof/>
                    <w:webHidden/>
                  </w:rPr>
                </w:rPrChange>
              </w:rPr>
              <w:fldChar w:fldCharType="begin"/>
            </w:r>
            <w:r w:rsidRPr="00F75055">
              <w:rPr>
                <w:rFonts w:ascii="Times New Roman" w:hAnsi="Times New Roman" w:cs="Times New Roman"/>
                <w:noProof/>
                <w:webHidden/>
                <w:rPrChange w:id="1015" w:author="Regina Casanova" w:date="2018-07-29T19:32:00Z">
                  <w:rPr>
                    <w:noProof/>
                    <w:webHidden/>
                  </w:rPr>
                </w:rPrChange>
              </w:rPr>
              <w:instrText xml:space="preserve"> PAGEREF _Toc520655668 \h </w:instrText>
            </w:r>
          </w:ins>
          <w:r w:rsidRPr="00F75055">
            <w:rPr>
              <w:rFonts w:ascii="Times New Roman" w:hAnsi="Times New Roman" w:cs="Times New Roman"/>
              <w:noProof/>
              <w:webHidden/>
              <w:rPrChange w:id="101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017" w:author="Regina Casanova" w:date="2018-07-29T19:32:00Z">
                <w:rPr>
                  <w:noProof/>
                  <w:webHidden/>
                </w:rPr>
              </w:rPrChange>
            </w:rPr>
            <w:fldChar w:fldCharType="separate"/>
          </w:r>
          <w:ins w:id="1018" w:author="Usuario de Microsoft Office" w:date="2018-08-01T09:04:00Z">
            <w:r w:rsidR="000D59D2">
              <w:rPr>
                <w:rFonts w:ascii="Times New Roman" w:hAnsi="Times New Roman" w:cs="Times New Roman"/>
                <w:noProof/>
                <w:webHidden/>
              </w:rPr>
              <w:t>53</w:t>
            </w:r>
          </w:ins>
          <w:ins w:id="1019" w:author="Regina Casanova" w:date="2018-07-29T19:24:00Z">
            <w:del w:id="1020" w:author="Usuario de Microsoft Office" w:date="2018-08-01T09:04:00Z">
              <w:r w:rsidRPr="00F75055" w:rsidDel="000D59D2">
                <w:rPr>
                  <w:rFonts w:ascii="Times New Roman" w:hAnsi="Times New Roman" w:cs="Times New Roman"/>
                  <w:noProof/>
                  <w:webHidden/>
                  <w:rPrChange w:id="1021" w:author="Regina Casanova" w:date="2018-07-29T19:32:00Z">
                    <w:rPr>
                      <w:noProof/>
                      <w:webHidden/>
                    </w:rPr>
                  </w:rPrChange>
                </w:rPr>
                <w:delText>55</w:delText>
              </w:r>
            </w:del>
            <w:r w:rsidRPr="00F75055">
              <w:rPr>
                <w:rFonts w:ascii="Times New Roman" w:hAnsi="Times New Roman" w:cs="Times New Roman"/>
                <w:noProof/>
                <w:webHidden/>
                <w:rPrChange w:id="1022" w:author="Regina Casanova" w:date="2018-07-29T19:32:00Z">
                  <w:rPr>
                    <w:noProof/>
                    <w:webHidden/>
                  </w:rPr>
                </w:rPrChange>
              </w:rPr>
              <w:fldChar w:fldCharType="end"/>
            </w:r>
            <w:r w:rsidRPr="00F75055">
              <w:rPr>
                <w:rStyle w:val="Hipervnculo"/>
                <w:rFonts w:ascii="Times New Roman" w:hAnsi="Times New Roman" w:cs="Times New Roman"/>
                <w:noProof/>
                <w:rPrChange w:id="1023"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1024" w:author="Regina Casanova" w:date="2018-07-29T19:24:00Z"/>
              <w:rFonts w:eastAsiaTheme="minorEastAsia"/>
              <w:noProof/>
              <w:sz w:val="24"/>
              <w:szCs w:val="24"/>
              <w:lang w:val="es-PE" w:eastAsia="es-PE"/>
            </w:rPr>
          </w:pPr>
          <w:ins w:id="1025" w:author="Regina Casanova" w:date="2018-07-29T19:24:00Z">
            <w:r w:rsidRPr="00F75055">
              <w:rPr>
                <w:rStyle w:val="Hipervnculo"/>
                <w:rFonts w:ascii="Times New Roman" w:hAnsi="Times New Roman" w:cs="Times New Roman"/>
                <w:b w:val="0"/>
                <w:noProof/>
                <w:rPrChange w:id="1026"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027"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1028"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02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30"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ins>
          <w:r w:rsidRPr="00C3723A">
            <w:rPr>
              <w:noProof/>
              <w:webHidden/>
            </w:rPr>
          </w:r>
          <w:r w:rsidRPr="00C3723A">
            <w:rPr>
              <w:noProof/>
              <w:webHidden/>
            </w:rPr>
            <w:fldChar w:fldCharType="separate"/>
          </w:r>
          <w:ins w:id="1031" w:author="Usuario de Microsoft Office" w:date="2018-08-01T09:04:00Z">
            <w:r w:rsidR="000D59D2">
              <w:rPr>
                <w:noProof/>
                <w:webHidden/>
              </w:rPr>
              <w:t>55</w:t>
            </w:r>
          </w:ins>
          <w:ins w:id="1032" w:author="Regina Casanova" w:date="2018-07-29T19:24:00Z">
            <w:del w:id="1033" w:author="Usuario de Microsoft Office" w:date="2018-08-01T09:04:00Z">
              <w:r w:rsidRPr="00C3723A" w:rsidDel="000D59D2">
                <w:rPr>
                  <w:noProof/>
                  <w:webHidden/>
                </w:rPr>
                <w:delText>56</w:delText>
              </w:r>
            </w:del>
            <w:r w:rsidRPr="00C3723A">
              <w:rPr>
                <w:noProof/>
                <w:webHidden/>
              </w:rPr>
              <w:fldChar w:fldCharType="end"/>
            </w:r>
            <w:r w:rsidRPr="00F75055">
              <w:rPr>
                <w:rStyle w:val="Hipervnculo"/>
                <w:rFonts w:ascii="Times New Roman" w:hAnsi="Times New Roman" w:cs="Times New Roman"/>
                <w:b w:val="0"/>
                <w:noProof/>
                <w:rPrChange w:id="1034"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1035" w:author="Regina Casanova" w:date="2018-07-29T19:24:00Z"/>
              <w:rFonts w:ascii="Times New Roman" w:eastAsiaTheme="minorEastAsia" w:hAnsi="Times New Roman" w:cs="Times New Roman"/>
              <w:noProof/>
              <w:sz w:val="24"/>
              <w:szCs w:val="24"/>
              <w:lang w:val="es-PE" w:eastAsia="es-PE"/>
              <w:rPrChange w:id="1036" w:author="Regina Casanova" w:date="2018-07-29T19:32:00Z">
                <w:rPr>
                  <w:ins w:id="1037" w:author="Regina Casanova" w:date="2018-07-29T19:24:00Z"/>
                  <w:rFonts w:eastAsiaTheme="minorEastAsia" w:cstheme="minorBidi"/>
                  <w:noProof/>
                  <w:sz w:val="24"/>
                  <w:szCs w:val="24"/>
                  <w:lang w:val="es-PE" w:eastAsia="es-PE"/>
                </w:rPr>
              </w:rPrChange>
            </w:rPr>
          </w:pPr>
          <w:ins w:id="1038" w:author="Regina Casanova" w:date="2018-07-29T19:24:00Z">
            <w:r w:rsidRPr="00F75055">
              <w:rPr>
                <w:rStyle w:val="Hipervnculo"/>
                <w:rFonts w:ascii="Times New Roman" w:hAnsi="Times New Roman" w:cs="Times New Roman"/>
                <w:noProof/>
                <w:rPrChange w:id="10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40" w:author="Regina Casanova" w:date="2018-07-29T19:32:00Z">
                  <w:rPr>
                    <w:rStyle w:val="Hipervnculo"/>
                    <w:noProof/>
                  </w:rPr>
                </w:rPrChange>
              </w:rPr>
              <w:instrText xml:space="preserve"> </w:instrText>
            </w:r>
            <w:r w:rsidRPr="00F75055">
              <w:rPr>
                <w:rFonts w:ascii="Times New Roman" w:hAnsi="Times New Roman" w:cs="Times New Roman"/>
                <w:noProof/>
                <w:rPrChange w:id="1041" w:author="Regina Casanova" w:date="2018-07-29T19:32:00Z">
                  <w:rPr>
                    <w:noProof/>
                  </w:rPr>
                </w:rPrChange>
              </w:rPr>
              <w:instrText>HYPERLINK \l "_Toc520655670"</w:instrText>
            </w:r>
            <w:r w:rsidRPr="00F75055">
              <w:rPr>
                <w:rStyle w:val="Hipervnculo"/>
                <w:rFonts w:ascii="Times New Roman" w:hAnsi="Times New Roman" w:cs="Times New Roman"/>
                <w:noProof/>
                <w:rPrChange w:id="10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044"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0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046" w:author="Regina Casanova" w:date="2018-07-29T19:32:00Z">
                  <w:rPr>
                    <w:rStyle w:val="Hipervnculo"/>
                    <w:noProof/>
                    <w:lang w:val="es-PE"/>
                  </w:rPr>
                </w:rPrChange>
              </w:rPr>
              <w:t>Fase Exploratoria</w:t>
            </w:r>
            <w:r w:rsidRPr="00F75055">
              <w:rPr>
                <w:rFonts w:ascii="Times New Roman" w:hAnsi="Times New Roman" w:cs="Times New Roman"/>
                <w:noProof/>
                <w:webHidden/>
                <w:rPrChange w:id="1047" w:author="Regina Casanova" w:date="2018-07-29T19:32:00Z">
                  <w:rPr>
                    <w:noProof/>
                    <w:webHidden/>
                  </w:rPr>
                </w:rPrChange>
              </w:rPr>
              <w:tab/>
            </w:r>
            <w:r w:rsidRPr="00F75055">
              <w:rPr>
                <w:rFonts w:ascii="Times New Roman" w:hAnsi="Times New Roman" w:cs="Times New Roman"/>
                <w:noProof/>
                <w:webHidden/>
                <w:rPrChange w:id="1048" w:author="Regina Casanova" w:date="2018-07-29T19:32:00Z">
                  <w:rPr>
                    <w:noProof/>
                    <w:webHidden/>
                  </w:rPr>
                </w:rPrChange>
              </w:rPr>
              <w:fldChar w:fldCharType="begin"/>
            </w:r>
            <w:r w:rsidRPr="00F75055">
              <w:rPr>
                <w:rFonts w:ascii="Times New Roman" w:hAnsi="Times New Roman" w:cs="Times New Roman"/>
                <w:noProof/>
                <w:webHidden/>
                <w:rPrChange w:id="1049" w:author="Regina Casanova" w:date="2018-07-29T19:32:00Z">
                  <w:rPr>
                    <w:noProof/>
                    <w:webHidden/>
                  </w:rPr>
                </w:rPrChange>
              </w:rPr>
              <w:instrText xml:space="preserve"> PAGEREF _Toc520655670 \h </w:instrText>
            </w:r>
          </w:ins>
          <w:r w:rsidRPr="00F75055">
            <w:rPr>
              <w:rFonts w:ascii="Times New Roman" w:hAnsi="Times New Roman" w:cs="Times New Roman"/>
              <w:noProof/>
              <w:webHidden/>
              <w:rPrChange w:id="105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051" w:author="Regina Casanova" w:date="2018-07-29T19:32:00Z">
                <w:rPr>
                  <w:noProof/>
                  <w:webHidden/>
                </w:rPr>
              </w:rPrChange>
            </w:rPr>
            <w:fldChar w:fldCharType="separate"/>
          </w:r>
          <w:ins w:id="1052" w:author="Usuario de Microsoft Office" w:date="2018-08-01T09:04:00Z">
            <w:r w:rsidR="000D59D2">
              <w:rPr>
                <w:rFonts w:ascii="Times New Roman" w:hAnsi="Times New Roman" w:cs="Times New Roman"/>
                <w:noProof/>
                <w:webHidden/>
              </w:rPr>
              <w:t>55</w:t>
            </w:r>
          </w:ins>
          <w:ins w:id="1053" w:author="Regina Casanova" w:date="2018-07-29T19:24:00Z">
            <w:del w:id="1054" w:author="Usuario de Microsoft Office" w:date="2018-08-01T09:04:00Z">
              <w:r w:rsidRPr="00F75055" w:rsidDel="000D59D2">
                <w:rPr>
                  <w:rFonts w:ascii="Times New Roman" w:hAnsi="Times New Roman" w:cs="Times New Roman"/>
                  <w:noProof/>
                  <w:webHidden/>
                  <w:rPrChange w:id="1055" w:author="Regina Casanova" w:date="2018-07-29T19:32:00Z">
                    <w:rPr>
                      <w:noProof/>
                      <w:webHidden/>
                    </w:rPr>
                  </w:rPrChange>
                </w:rPr>
                <w:delText>56</w:delText>
              </w:r>
            </w:del>
            <w:r w:rsidRPr="00F75055">
              <w:rPr>
                <w:rFonts w:ascii="Times New Roman" w:hAnsi="Times New Roman" w:cs="Times New Roman"/>
                <w:noProof/>
                <w:webHidden/>
                <w:rPrChange w:id="1056" w:author="Regina Casanova" w:date="2018-07-29T19:32:00Z">
                  <w:rPr>
                    <w:noProof/>
                    <w:webHidden/>
                  </w:rPr>
                </w:rPrChange>
              </w:rPr>
              <w:fldChar w:fldCharType="end"/>
            </w:r>
            <w:r w:rsidRPr="00F75055">
              <w:rPr>
                <w:rStyle w:val="Hipervnculo"/>
                <w:rFonts w:ascii="Times New Roman" w:hAnsi="Times New Roman" w:cs="Times New Roman"/>
                <w:noProof/>
                <w:rPrChange w:id="1057"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1058" w:author="Regina Casanova" w:date="2018-07-29T19:24:00Z"/>
              <w:rFonts w:ascii="Times New Roman" w:eastAsiaTheme="minorEastAsia" w:hAnsi="Times New Roman" w:cs="Times New Roman"/>
              <w:i w:val="0"/>
              <w:noProof/>
              <w:sz w:val="24"/>
              <w:szCs w:val="24"/>
              <w:lang w:val="es-PE" w:eastAsia="es-PE"/>
              <w:rPrChange w:id="1059" w:author="Regina Casanova" w:date="2018-07-29T19:32:00Z">
                <w:rPr>
                  <w:ins w:id="1060" w:author="Regina Casanova" w:date="2018-07-29T19:24:00Z"/>
                  <w:rFonts w:eastAsiaTheme="minorEastAsia" w:cstheme="minorBidi"/>
                  <w:noProof/>
                  <w:sz w:val="24"/>
                  <w:szCs w:val="24"/>
                  <w:lang w:val="es-PE" w:eastAsia="es-PE"/>
                </w:rPr>
              </w:rPrChange>
            </w:rPr>
          </w:pPr>
          <w:ins w:id="1061" w:author="Regina Casanova" w:date="2018-07-29T19:24:00Z">
            <w:r w:rsidRPr="00F75055">
              <w:rPr>
                <w:rStyle w:val="Hipervnculo"/>
                <w:rFonts w:ascii="Times New Roman" w:hAnsi="Times New Roman" w:cs="Times New Roman"/>
                <w:i w:val="0"/>
                <w:noProof/>
                <w:rPrChange w:id="106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1063" w:author="Regina Casanova" w:date="2018-07-29T19:32:00Z">
                  <w:rPr>
                    <w:rStyle w:val="Hipervnculo"/>
                    <w:noProof/>
                  </w:rPr>
                </w:rPrChange>
              </w:rPr>
              <w:instrText xml:space="preserve"> </w:instrText>
            </w:r>
            <w:r w:rsidRPr="00F75055">
              <w:rPr>
                <w:rFonts w:ascii="Times New Roman" w:hAnsi="Times New Roman" w:cs="Times New Roman"/>
                <w:i w:val="0"/>
                <w:noProof/>
                <w:rPrChange w:id="1064"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106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6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6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6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69" w:author="Regina Casanova" w:date="2018-07-29T19:32:00Z">
                  <w:rPr>
                    <w:rStyle w:val="Hipervnculo"/>
                    <w:noProof/>
                  </w:rPr>
                </w:rPrChange>
              </w:rPr>
              <w:t>Percepción de los reclamos</w:t>
            </w:r>
            <w:r w:rsidRPr="00F75055">
              <w:rPr>
                <w:rFonts w:ascii="Times New Roman" w:hAnsi="Times New Roman" w:cs="Times New Roman"/>
                <w:i w:val="0"/>
                <w:noProof/>
                <w:webHidden/>
                <w:rPrChange w:id="1070" w:author="Regina Casanova" w:date="2018-07-29T19:32:00Z">
                  <w:rPr>
                    <w:noProof/>
                    <w:webHidden/>
                  </w:rPr>
                </w:rPrChange>
              </w:rPr>
              <w:tab/>
            </w:r>
            <w:r w:rsidRPr="00F75055">
              <w:rPr>
                <w:rFonts w:ascii="Times New Roman" w:hAnsi="Times New Roman" w:cs="Times New Roman"/>
                <w:i w:val="0"/>
                <w:noProof/>
                <w:webHidden/>
                <w:rPrChange w:id="1071" w:author="Regina Casanova" w:date="2018-07-29T19:32:00Z">
                  <w:rPr>
                    <w:noProof/>
                    <w:webHidden/>
                  </w:rPr>
                </w:rPrChange>
              </w:rPr>
              <w:fldChar w:fldCharType="begin"/>
            </w:r>
            <w:r w:rsidRPr="00F75055">
              <w:rPr>
                <w:rFonts w:ascii="Times New Roman" w:hAnsi="Times New Roman" w:cs="Times New Roman"/>
                <w:i w:val="0"/>
                <w:noProof/>
                <w:webHidden/>
                <w:rPrChange w:id="1072" w:author="Regina Casanova" w:date="2018-07-29T19:32:00Z">
                  <w:rPr>
                    <w:noProof/>
                    <w:webHidden/>
                  </w:rPr>
                </w:rPrChange>
              </w:rPr>
              <w:instrText xml:space="preserve"> PAGEREF _Toc520655671 \h </w:instrText>
            </w:r>
          </w:ins>
          <w:r w:rsidRPr="00F75055">
            <w:rPr>
              <w:rFonts w:ascii="Times New Roman" w:hAnsi="Times New Roman" w:cs="Times New Roman"/>
              <w:i w:val="0"/>
              <w:noProof/>
              <w:webHidden/>
              <w:rPrChange w:id="107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74" w:author="Regina Casanova" w:date="2018-07-29T19:32:00Z">
                <w:rPr>
                  <w:noProof/>
                  <w:webHidden/>
                </w:rPr>
              </w:rPrChange>
            </w:rPr>
            <w:fldChar w:fldCharType="separate"/>
          </w:r>
          <w:ins w:id="1075" w:author="Usuario de Microsoft Office" w:date="2018-08-01T09:04:00Z">
            <w:r w:rsidR="000D59D2">
              <w:rPr>
                <w:rFonts w:ascii="Times New Roman" w:hAnsi="Times New Roman" w:cs="Times New Roman"/>
                <w:i w:val="0"/>
                <w:noProof/>
                <w:webHidden/>
              </w:rPr>
              <w:t>56</w:t>
            </w:r>
          </w:ins>
          <w:ins w:id="1076" w:author="Regina Casanova" w:date="2018-07-29T19:24:00Z">
            <w:del w:id="1077" w:author="Usuario de Microsoft Office" w:date="2018-08-01T09:04:00Z">
              <w:r w:rsidRPr="00F75055" w:rsidDel="000D59D2">
                <w:rPr>
                  <w:rFonts w:ascii="Times New Roman" w:hAnsi="Times New Roman" w:cs="Times New Roman"/>
                  <w:i w:val="0"/>
                  <w:noProof/>
                  <w:webHidden/>
                  <w:rPrChange w:id="1078" w:author="Regina Casanova" w:date="2018-07-29T19:32:00Z">
                    <w:rPr>
                      <w:noProof/>
                      <w:webHidden/>
                    </w:rPr>
                  </w:rPrChange>
                </w:rPr>
                <w:delText>57</w:delText>
              </w:r>
            </w:del>
            <w:r w:rsidRPr="00F75055">
              <w:rPr>
                <w:rFonts w:ascii="Times New Roman" w:hAnsi="Times New Roman" w:cs="Times New Roman"/>
                <w:i w:val="0"/>
                <w:noProof/>
                <w:webHidden/>
                <w:rPrChange w:id="1079" w:author="Regina Casanova" w:date="2018-07-29T19:32:00Z">
                  <w:rPr>
                    <w:noProof/>
                    <w:webHidden/>
                  </w:rPr>
                </w:rPrChange>
              </w:rPr>
              <w:fldChar w:fldCharType="end"/>
            </w:r>
            <w:r w:rsidRPr="00F75055">
              <w:rPr>
                <w:rStyle w:val="Hipervnculo"/>
                <w:rFonts w:ascii="Times New Roman" w:hAnsi="Times New Roman" w:cs="Times New Roman"/>
                <w:i w:val="0"/>
                <w:noProof/>
                <w:rPrChange w:id="1080"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1081" w:author="Regina Casanova" w:date="2018-07-29T19:24:00Z"/>
              <w:rFonts w:ascii="Times New Roman" w:eastAsiaTheme="minorEastAsia" w:hAnsi="Times New Roman" w:cs="Times New Roman"/>
              <w:i w:val="0"/>
              <w:noProof/>
              <w:sz w:val="24"/>
              <w:szCs w:val="24"/>
              <w:lang w:val="es-PE" w:eastAsia="es-PE"/>
              <w:rPrChange w:id="1082" w:author="Regina Casanova" w:date="2018-07-29T19:32:00Z">
                <w:rPr>
                  <w:ins w:id="1083" w:author="Regina Casanova" w:date="2018-07-29T19:24:00Z"/>
                  <w:rFonts w:eastAsiaTheme="minorEastAsia" w:cstheme="minorBidi"/>
                  <w:noProof/>
                  <w:sz w:val="24"/>
                  <w:szCs w:val="24"/>
                  <w:lang w:val="es-PE" w:eastAsia="es-PE"/>
                </w:rPr>
              </w:rPrChange>
            </w:rPr>
          </w:pPr>
          <w:ins w:id="1084" w:author="Regina Casanova" w:date="2018-07-29T19:24:00Z">
            <w:r w:rsidRPr="00F75055">
              <w:rPr>
                <w:rStyle w:val="Hipervnculo"/>
                <w:rFonts w:ascii="Times New Roman" w:hAnsi="Times New Roman" w:cs="Times New Roman"/>
                <w:i w:val="0"/>
                <w:noProof/>
                <w:rPrChange w:id="108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6" w:author="Regina Casanova" w:date="2018-07-29T19:32:00Z">
                  <w:rPr>
                    <w:rStyle w:val="Hipervnculo"/>
                    <w:noProof/>
                  </w:rPr>
                </w:rPrChange>
              </w:rPr>
              <w:instrText xml:space="preserve"> </w:instrText>
            </w:r>
            <w:r w:rsidRPr="00F75055">
              <w:rPr>
                <w:rFonts w:ascii="Times New Roman" w:hAnsi="Times New Roman" w:cs="Times New Roman"/>
                <w:i w:val="0"/>
                <w:noProof/>
                <w:rPrChange w:id="1087"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108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8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90"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09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92"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1093" w:author="Regina Casanova" w:date="2018-07-29T19:32:00Z">
                  <w:rPr>
                    <w:noProof/>
                    <w:webHidden/>
                  </w:rPr>
                </w:rPrChange>
              </w:rPr>
              <w:tab/>
            </w:r>
            <w:r w:rsidRPr="00F75055">
              <w:rPr>
                <w:rFonts w:ascii="Times New Roman" w:hAnsi="Times New Roman" w:cs="Times New Roman"/>
                <w:i w:val="0"/>
                <w:noProof/>
                <w:webHidden/>
                <w:rPrChange w:id="1094" w:author="Regina Casanova" w:date="2018-07-29T19:32:00Z">
                  <w:rPr>
                    <w:noProof/>
                    <w:webHidden/>
                  </w:rPr>
                </w:rPrChange>
              </w:rPr>
              <w:fldChar w:fldCharType="begin"/>
            </w:r>
            <w:r w:rsidRPr="00F75055">
              <w:rPr>
                <w:rFonts w:ascii="Times New Roman" w:hAnsi="Times New Roman" w:cs="Times New Roman"/>
                <w:i w:val="0"/>
                <w:noProof/>
                <w:webHidden/>
                <w:rPrChange w:id="1095" w:author="Regina Casanova" w:date="2018-07-29T19:32:00Z">
                  <w:rPr>
                    <w:noProof/>
                    <w:webHidden/>
                  </w:rPr>
                </w:rPrChange>
              </w:rPr>
              <w:instrText xml:space="preserve"> PAGEREF _Toc520655672 \h </w:instrText>
            </w:r>
          </w:ins>
          <w:r w:rsidRPr="00F75055">
            <w:rPr>
              <w:rFonts w:ascii="Times New Roman" w:hAnsi="Times New Roman" w:cs="Times New Roman"/>
              <w:i w:val="0"/>
              <w:noProof/>
              <w:webHidden/>
              <w:rPrChange w:id="109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97" w:author="Regina Casanova" w:date="2018-07-29T19:32:00Z">
                <w:rPr>
                  <w:noProof/>
                  <w:webHidden/>
                </w:rPr>
              </w:rPrChange>
            </w:rPr>
            <w:fldChar w:fldCharType="separate"/>
          </w:r>
          <w:ins w:id="1098" w:author="Usuario de Microsoft Office" w:date="2018-08-01T09:04:00Z">
            <w:r w:rsidR="000D59D2">
              <w:rPr>
                <w:rFonts w:ascii="Times New Roman" w:hAnsi="Times New Roman" w:cs="Times New Roman"/>
                <w:i w:val="0"/>
                <w:noProof/>
                <w:webHidden/>
              </w:rPr>
              <w:t>60</w:t>
            </w:r>
          </w:ins>
          <w:ins w:id="1099" w:author="Regina Casanova" w:date="2018-07-29T19:24:00Z">
            <w:del w:id="1100" w:author="Usuario de Microsoft Office" w:date="2018-08-01T09:04:00Z">
              <w:r w:rsidRPr="00F75055" w:rsidDel="000D59D2">
                <w:rPr>
                  <w:rFonts w:ascii="Times New Roman" w:hAnsi="Times New Roman" w:cs="Times New Roman"/>
                  <w:i w:val="0"/>
                  <w:noProof/>
                  <w:webHidden/>
                  <w:rPrChange w:id="1101" w:author="Regina Casanova" w:date="2018-07-29T19:32:00Z">
                    <w:rPr>
                      <w:noProof/>
                      <w:webHidden/>
                    </w:rPr>
                  </w:rPrChange>
                </w:rPr>
                <w:delText>60</w:delText>
              </w:r>
            </w:del>
            <w:r w:rsidRPr="00F75055">
              <w:rPr>
                <w:rFonts w:ascii="Times New Roman" w:hAnsi="Times New Roman" w:cs="Times New Roman"/>
                <w:i w:val="0"/>
                <w:noProof/>
                <w:webHidden/>
                <w:rPrChange w:id="1102" w:author="Regina Casanova" w:date="2018-07-29T19:32:00Z">
                  <w:rPr>
                    <w:noProof/>
                    <w:webHidden/>
                  </w:rPr>
                </w:rPrChange>
              </w:rPr>
              <w:fldChar w:fldCharType="end"/>
            </w:r>
            <w:r w:rsidRPr="00F75055">
              <w:rPr>
                <w:rStyle w:val="Hipervnculo"/>
                <w:rFonts w:ascii="Times New Roman" w:hAnsi="Times New Roman" w:cs="Times New Roman"/>
                <w:i w:val="0"/>
                <w:noProof/>
                <w:rPrChange w:id="1103"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1104" w:author="Regina Casanova" w:date="2018-07-29T19:24:00Z"/>
              <w:rFonts w:ascii="Times New Roman" w:eastAsiaTheme="minorEastAsia" w:hAnsi="Times New Roman" w:cs="Times New Roman"/>
              <w:i w:val="0"/>
              <w:noProof/>
              <w:sz w:val="24"/>
              <w:szCs w:val="24"/>
              <w:lang w:val="es-PE" w:eastAsia="es-PE"/>
              <w:rPrChange w:id="1105" w:author="Regina Casanova" w:date="2018-07-29T19:32:00Z">
                <w:rPr>
                  <w:ins w:id="1106" w:author="Regina Casanova" w:date="2018-07-29T19:24:00Z"/>
                  <w:rFonts w:eastAsiaTheme="minorEastAsia" w:cstheme="minorBidi"/>
                  <w:noProof/>
                  <w:sz w:val="24"/>
                  <w:szCs w:val="24"/>
                  <w:lang w:val="es-PE" w:eastAsia="es-PE"/>
                </w:rPr>
              </w:rPrChange>
            </w:rPr>
          </w:pPr>
          <w:ins w:id="1107" w:author="Regina Casanova" w:date="2018-07-29T19:24:00Z">
            <w:r w:rsidRPr="00F75055">
              <w:rPr>
                <w:rStyle w:val="Hipervnculo"/>
                <w:rFonts w:ascii="Times New Roman" w:hAnsi="Times New Roman" w:cs="Times New Roman"/>
                <w:i w:val="0"/>
                <w:noProof/>
                <w:rPrChange w:id="11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9" w:author="Regina Casanova" w:date="2018-07-29T19:32:00Z">
                  <w:rPr>
                    <w:rStyle w:val="Hipervnculo"/>
                    <w:noProof/>
                  </w:rPr>
                </w:rPrChange>
              </w:rPr>
              <w:instrText xml:space="preserve"> </w:instrText>
            </w:r>
            <w:r w:rsidRPr="00F75055">
              <w:rPr>
                <w:rFonts w:ascii="Times New Roman" w:hAnsi="Times New Roman" w:cs="Times New Roman"/>
                <w:i w:val="0"/>
                <w:noProof/>
                <w:rPrChange w:id="1110"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1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1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1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1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15" w:author="Regina Casanova" w:date="2018-07-29T19:32:00Z">
                  <w:rPr>
                    <w:rStyle w:val="Hipervnculo"/>
                    <w:noProof/>
                  </w:rPr>
                </w:rPrChange>
              </w:rPr>
              <w:t>Herramienta Informática</w:t>
            </w:r>
            <w:r w:rsidRPr="00F75055">
              <w:rPr>
                <w:rFonts w:ascii="Times New Roman" w:hAnsi="Times New Roman" w:cs="Times New Roman"/>
                <w:i w:val="0"/>
                <w:noProof/>
                <w:webHidden/>
                <w:rPrChange w:id="1116" w:author="Regina Casanova" w:date="2018-07-29T19:32:00Z">
                  <w:rPr>
                    <w:noProof/>
                    <w:webHidden/>
                  </w:rPr>
                </w:rPrChange>
              </w:rPr>
              <w:tab/>
            </w:r>
            <w:r w:rsidRPr="00F75055">
              <w:rPr>
                <w:rFonts w:ascii="Times New Roman" w:hAnsi="Times New Roman" w:cs="Times New Roman"/>
                <w:i w:val="0"/>
                <w:noProof/>
                <w:webHidden/>
                <w:rPrChange w:id="1117" w:author="Regina Casanova" w:date="2018-07-29T19:32:00Z">
                  <w:rPr>
                    <w:noProof/>
                    <w:webHidden/>
                  </w:rPr>
                </w:rPrChange>
              </w:rPr>
              <w:fldChar w:fldCharType="begin"/>
            </w:r>
            <w:r w:rsidRPr="00F75055">
              <w:rPr>
                <w:rFonts w:ascii="Times New Roman" w:hAnsi="Times New Roman" w:cs="Times New Roman"/>
                <w:i w:val="0"/>
                <w:noProof/>
                <w:webHidden/>
                <w:rPrChange w:id="1118" w:author="Regina Casanova" w:date="2018-07-29T19:32:00Z">
                  <w:rPr>
                    <w:noProof/>
                    <w:webHidden/>
                  </w:rPr>
                </w:rPrChange>
              </w:rPr>
              <w:instrText xml:space="preserve"> PAGEREF _Toc520655673 \h </w:instrText>
            </w:r>
          </w:ins>
          <w:r w:rsidRPr="00F75055">
            <w:rPr>
              <w:rFonts w:ascii="Times New Roman" w:hAnsi="Times New Roman" w:cs="Times New Roman"/>
              <w:i w:val="0"/>
              <w:noProof/>
              <w:webHidden/>
              <w:rPrChange w:id="111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20" w:author="Regina Casanova" w:date="2018-07-29T19:32:00Z">
                <w:rPr>
                  <w:noProof/>
                  <w:webHidden/>
                </w:rPr>
              </w:rPrChange>
            </w:rPr>
            <w:fldChar w:fldCharType="separate"/>
          </w:r>
          <w:ins w:id="1121" w:author="Usuario de Microsoft Office" w:date="2018-08-01T09:04:00Z">
            <w:r w:rsidR="000D59D2">
              <w:rPr>
                <w:rFonts w:ascii="Times New Roman" w:hAnsi="Times New Roman" w:cs="Times New Roman"/>
                <w:i w:val="0"/>
                <w:noProof/>
                <w:webHidden/>
              </w:rPr>
              <w:t>64</w:t>
            </w:r>
          </w:ins>
          <w:ins w:id="1122" w:author="Regina Casanova" w:date="2018-07-29T19:24:00Z">
            <w:del w:id="1123" w:author="Usuario de Microsoft Office" w:date="2018-08-01T09:04:00Z">
              <w:r w:rsidRPr="00F75055" w:rsidDel="000D59D2">
                <w:rPr>
                  <w:rFonts w:ascii="Times New Roman" w:hAnsi="Times New Roman" w:cs="Times New Roman"/>
                  <w:i w:val="0"/>
                  <w:noProof/>
                  <w:webHidden/>
                  <w:rPrChange w:id="1124" w:author="Regina Casanova" w:date="2018-07-29T19:32:00Z">
                    <w:rPr>
                      <w:noProof/>
                      <w:webHidden/>
                    </w:rPr>
                  </w:rPrChange>
                </w:rPr>
                <w:delText>64</w:delText>
              </w:r>
            </w:del>
            <w:r w:rsidRPr="00F75055">
              <w:rPr>
                <w:rFonts w:ascii="Times New Roman" w:hAnsi="Times New Roman" w:cs="Times New Roman"/>
                <w:i w:val="0"/>
                <w:noProof/>
                <w:webHidden/>
                <w:rPrChange w:id="1125" w:author="Regina Casanova" w:date="2018-07-29T19:32:00Z">
                  <w:rPr>
                    <w:noProof/>
                    <w:webHidden/>
                  </w:rPr>
                </w:rPrChange>
              </w:rPr>
              <w:fldChar w:fldCharType="end"/>
            </w:r>
            <w:r w:rsidRPr="00F75055">
              <w:rPr>
                <w:rStyle w:val="Hipervnculo"/>
                <w:rFonts w:ascii="Times New Roman" w:hAnsi="Times New Roman" w:cs="Times New Roman"/>
                <w:i w:val="0"/>
                <w:noProof/>
                <w:rPrChange w:id="1126"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127" w:author="Regina Casanova" w:date="2018-07-29T19:24:00Z"/>
              <w:rFonts w:ascii="Times New Roman" w:eastAsiaTheme="minorEastAsia" w:hAnsi="Times New Roman" w:cs="Times New Roman"/>
              <w:i w:val="0"/>
              <w:noProof/>
              <w:sz w:val="24"/>
              <w:szCs w:val="24"/>
              <w:lang w:val="es-PE" w:eastAsia="es-PE"/>
              <w:rPrChange w:id="1128" w:author="Regina Casanova" w:date="2018-07-29T19:32:00Z">
                <w:rPr>
                  <w:ins w:id="1129" w:author="Regina Casanova" w:date="2018-07-29T19:24:00Z"/>
                  <w:rFonts w:eastAsiaTheme="minorEastAsia" w:cstheme="minorBidi"/>
                  <w:noProof/>
                  <w:sz w:val="24"/>
                  <w:szCs w:val="24"/>
                  <w:lang w:val="es-PE" w:eastAsia="es-PE"/>
                </w:rPr>
              </w:rPrChange>
            </w:rPr>
          </w:pPr>
          <w:ins w:id="1130" w:author="Regina Casanova" w:date="2018-07-29T19:24:00Z">
            <w:r w:rsidRPr="00F75055">
              <w:rPr>
                <w:rStyle w:val="Hipervnculo"/>
                <w:rFonts w:ascii="Times New Roman" w:hAnsi="Times New Roman" w:cs="Times New Roman"/>
                <w:i w:val="0"/>
                <w:noProof/>
                <w:rPrChange w:id="113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32" w:author="Regina Casanova" w:date="2018-07-29T19:32:00Z">
                  <w:rPr>
                    <w:rStyle w:val="Hipervnculo"/>
                    <w:noProof/>
                  </w:rPr>
                </w:rPrChange>
              </w:rPr>
              <w:instrText xml:space="preserve"> </w:instrText>
            </w:r>
            <w:r w:rsidRPr="00F75055">
              <w:rPr>
                <w:rFonts w:ascii="Times New Roman" w:hAnsi="Times New Roman" w:cs="Times New Roman"/>
                <w:i w:val="0"/>
                <w:noProof/>
                <w:rPrChange w:id="1133"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13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3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36"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13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38"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139" w:author="Regina Casanova" w:date="2018-07-29T19:32:00Z">
                  <w:rPr>
                    <w:noProof/>
                    <w:webHidden/>
                  </w:rPr>
                </w:rPrChange>
              </w:rPr>
              <w:tab/>
            </w:r>
            <w:r w:rsidRPr="00F75055">
              <w:rPr>
                <w:rFonts w:ascii="Times New Roman" w:hAnsi="Times New Roman" w:cs="Times New Roman"/>
                <w:i w:val="0"/>
                <w:noProof/>
                <w:webHidden/>
                <w:rPrChange w:id="1140" w:author="Regina Casanova" w:date="2018-07-29T19:32:00Z">
                  <w:rPr>
                    <w:noProof/>
                    <w:webHidden/>
                  </w:rPr>
                </w:rPrChange>
              </w:rPr>
              <w:fldChar w:fldCharType="begin"/>
            </w:r>
            <w:r w:rsidRPr="00F75055">
              <w:rPr>
                <w:rFonts w:ascii="Times New Roman" w:hAnsi="Times New Roman" w:cs="Times New Roman"/>
                <w:i w:val="0"/>
                <w:noProof/>
                <w:webHidden/>
                <w:rPrChange w:id="1141" w:author="Regina Casanova" w:date="2018-07-29T19:32:00Z">
                  <w:rPr>
                    <w:noProof/>
                    <w:webHidden/>
                  </w:rPr>
                </w:rPrChange>
              </w:rPr>
              <w:instrText xml:space="preserve"> PAGEREF _Toc520655674 \h </w:instrText>
            </w:r>
          </w:ins>
          <w:r w:rsidRPr="00F75055">
            <w:rPr>
              <w:rFonts w:ascii="Times New Roman" w:hAnsi="Times New Roman" w:cs="Times New Roman"/>
              <w:i w:val="0"/>
              <w:noProof/>
              <w:webHidden/>
              <w:rPrChange w:id="114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43" w:author="Regina Casanova" w:date="2018-07-29T19:32:00Z">
                <w:rPr>
                  <w:noProof/>
                  <w:webHidden/>
                </w:rPr>
              </w:rPrChange>
            </w:rPr>
            <w:fldChar w:fldCharType="separate"/>
          </w:r>
          <w:ins w:id="1144" w:author="Usuario de Microsoft Office" w:date="2018-08-01T09:04:00Z">
            <w:r w:rsidR="000D59D2">
              <w:rPr>
                <w:rFonts w:ascii="Times New Roman" w:hAnsi="Times New Roman" w:cs="Times New Roman"/>
                <w:i w:val="0"/>
                <w:noProof/>
                <w:webHidden/>
              </w:rPr>
              <w:t>67</w:t>
            </w:r>
          </w:ins>
          <w:ins w:id="1145" w:author="Regina Casanova" w:date="2018-07-29T19:24:00Z">
            <w:del w:id="1146" w:author="Usuario de Microsoft Office" w:date="2018-08-01T09:04:00Z">
              <w:r w:rsidRPr="00F75055" w:rsidDel="000D59D2">
                <w:rPr>
                  <w:rFonts w:ascii="Times New Roman" w:hAnsi="Times New Roman" w:cs="Times New Roman"/>
                  <w:i w:val="0"/>
                  <w:noProof/>
                  <w:webHidden/>
                  <w:rPrChange w:id="1147" w:author="Regina Casanova" w:date="2018-07-29T19:32:00Z">
                    <w:rPr>
                      <w:noProof/>
                      <w:webHidden/>
                    </w:rPr>
                  </w:rPrChange>
                </w:rPr>
                <w:delText>67</w:delText>
              </w:r>
            </w:del>
            <w:r w:rsidRPr="00F75055">
              <w:rPr>
                <w:rFonts w:ascii="Times New Roman" w:hAnsi="Times New Roman" w:cs="Times New Roman"/>
                <w:i w:val="0"/>
                <w:noProof/>
                <w:webHidden/>
                <w:rPrChange w:id="1148" w:author="Regina Casanova" w:date="2018-07-29T19:32:00Z">
                  <w:rPr>
                    <w:noProof/>
                    <w:webHidden/>
                  </w:rPr>
                </w:rPrChange>
              </w:rPr>
              <w:fldChar w:fldCharType="end"/>
            </w:r>
            <w:r w:rsidRPr="00F75055">
              <w:rPr>
                <w:rStyle w:val="Hipervnculo"/>
                <w:rFonts w:ascii="Times New Roman" w:hAnsi="Times New Roman" w:cs="Times New Roman"/>
                <w:i w:val="0"/>
                <w:noProof/>
                <w:rPrChange w:id="1149"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150" w:author="Regina Casanova" w:date="2018-07-29T19:24:00Z"/>
              <w:rFonts w:ascii="Times New Roman" w:eastAsiaTheme="minorEastAsia" w:hAnsi="Times New Roman" w:cs="Times New Roman"/>
              <w:i w:val="0"/>
              <w:noProof/>
              <w:sz w:val="24"/>
              <w:szCs w:val="24"/>
              <w:lang w:val="es-PE" w:eastAsia="es-PE"/>
              <w:rPrChange w:id="1151" w:author="Regina Casanova" w:date="2018-07-29T19:32:00Z">
                <w:rPr>
                  <w:ins w:id="1152" w:author="Regina Casanova" w:date="2018-07-29T19:24:00Z"/>
                  <w:rFonts w:eastAsiaTheme="minorEastAsia" w:cstheme="minorBidi"/>
                  <w:noProof/>
                  <w:sz w:val="24"/>
                  <w:szCs w:val="24"/>
                  <w:lang w:val="es-PE" w:eastAsia="es-PE"/>
                </w:rPr>
              </w:rPrChange>
            </w:rPr>
          </w:pPr>
          <w:ins w:id="1153" w:author="Regina Casanova" w:date="2018-07-29T19:24:00Z">
            <w:r w:rsidRPr="00F75055">
              <w:rPr>
                <w:rStyle w:val="Hipervnculo"/>
                <w:rFonts w:ascii="Times New Roman" w:hAnsi="Times New Roman" w:cs="Times New Roman"/>
                <w:i w:val="0"/>
                <w:noProof/>
                <w:rPrChange w:id="115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55" w:author="Regina Casanova" w:date="2018-07-29T19:32:00Z">
                  <w:rPr>
                    <w:rStyle w:val="Hipervnculo"/>
                    <w:noProof/>
                  </w:rPr>
                </w:rPrChange>
              </w:rPr>
              <w:instrText xml:space="preserve"> </w:instrText>
            </w:r>
            <w:r w:rsidRPr="00F75055">
              <w:rPr>
                <w:rFonts w:ascii="Times New Roman" w:hAnsi="Times New Roman" w:cs="Times New Roman"/>
                <w:i w:val="0"/>
                <w:noProof/>
                <w:rPrChange w:id="1156"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15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5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1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61"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162" w:author="Regina Casanova" w:date="2018-07-29T19:32:00Z">
                  <w:rPr>
                    <w:noProof/>
                    <w:webHidden/>
                  </w:rPr>
                </w:rPrChange>
              </w:rPr>
              <w:tab/>
            </w:r>
            <w:r w:rsidRPr="00F75055">
              <w:rPr>
                <w:rFonts w:ascii="Times New Roman" w:hAnsi="Times New Roman" w:cs="Times New Roman"/>
                <w:i w:val="0"/>
                <w:noProof/>
                <w:webHidden/>
                <w:rPrChange w:id="1163" w:author="Regina Casanova" w:date="2018-07-29T19:32:00Z">
                  <w:rPr>
                    <w:noProof/>
                    <w:webHidden/>
                  </w:rPr>
                </w:rPrChange>
              </w:rPr>
              <w:fldChar w:fldCharType="begin"/>
            </w:r>
            <w:r w:rsidRPr="00F75055">
              <w:rPr>
                <w:rFonts w:ascii="Times New Roman" w:hAnsi="Times New Roman" w:cs="Times New Roman"/>
                <w:i w:val="0"/>
                <w:noProof/>
                <w:webHidden/>
                <w:rPrChange w:id="1164" w:author="Regina Casanova" w:date="2018-07-29T19:32:00Z">
                  <w:rPr>
                    <w:noProof/>
                    <w:webHidden/>
                  </w:rPr>
                </w:rPrChange>
              </w:rPr>
              <w:instrText xml:space="preserve"> PAGEREF _Toc520655726 \h </w:instrText>
            </w:r>
          </w:ins>
          <w:r w:rsidRPr="00F75055">
            <w:rPr>
              <w:rFonts w:ascii="Times New Roman" w:hAnsi="Times New Roman" w:cs="Times New Roman"/>
              <w:i w:val="0"/>
              <w:noProof/>
              <w:webHidden/>
              <w:rPrChange w:id="116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66" w:author="Regina Casanova" w:date="2018-07-29T19:32:00Z">
                <w:rPr>
                  <w:noProof/>
                  <w:webHidden/>
                </w:rPr>
              </w:rPrChange>
            </w:rPr>
            <w:fldChar w:fldCharType="separate"/>
          </w:r>
          <w:ins w:id="1167" w:author="Usuario de Microsoft Office" w:date="2018-08-01T09:04:00Z">
            <w:r w:rsidR="000D59D2">
              <w:rPr>
                <w:rFonts w:ascii="Times New Roman" w:hAnsi="Times New Roman" w:cs="Times New Roman"/>
                <w:i w:val="0"/>
                <w:noProof/>
                <w:webHidden/>
              </w:rPr>
              <w:t>69</w:t>
            </w:r>
          </w:ins>
          <w:ins w:id="1168" w:author="Regina Casanova" w:date="2018-07-29T19:24:00Z">
            <w:del w:id="1169" w:author="Usuario de Microsoft Office" w:date="2018-08-01T09:04:00Z">
              <w:r w:rsidRPr="00F75055" w:rsidDel="000D59D2">
                <w:rPr>
                  <w:rFonts w:ascii="Times New Roman" w:hAnsi="Times New Roman" w:cs="Times New Roman"/>
                  <w:i w:val="0"/>
                  <w:noProof/>
                  <w:webHidden/>
                  <w:rPrChange w:id="1170" w:author="Regina Casanova" w:date="2018-07-29T19:32:00Z">
                    <w:rPr>
                      <w:noProof/>
                      <w:webHidden/>
                    </w:rPr>
                  </w:rPrChange>
                </w:rPr>
                <w:delText>69</w:delText>
              </w:r>
            </w:del>
            <w:r w:rsidRPr="00F75055">
              <w:rPr>
                <w:rFonts w:ascii="Times New Roman" w:hAnsi="Times New Roman" w:cs="Times New Roman"/>
                <w:i w:val="0"/>
                <w:noProof/>
                <w:webHidden/>
                <w:rPrChange w:id="1171" w:author="Regina Casanova" w:date="2018-07-29T19:32:00Z">
                  <w:rPr>
                    <w:noProof/>
                    <w:webHidden/>
                  </w:rPr>
                </w:rPrChange>
              </w:rPr>
              <w:fldChar w:fldCharType="end"/>
            </w:r>
            <w:r w:rsidRPr="00F75055">
              <w:rPr>
                <w:rStyle w:val="Hipervnculo"/>
                <w:rFonts w:ascii="Times New Roman" w:hAnsi="Times New Roman" w:cs="Times New Roman"/>
                <w:i w:val="0"/>
                <w:noProof/>
                <w:rPrChange w:id="1172"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173" w:author="Regina Casanova" w:date="2018-07-29T19:24:00Z"/>
              <w:rFonts w:ascii="Times New Roman" w:eastAsiaTheme="minorEastAsia" w:hAnsi="Times New Roman" w:cs="Times New Roman"/>
              <w:noProof/>
              <w:sz w:val="24"/>
              <w:szCs w:val="24"/>
              <w:lang w:val="es-PE" w:eastAsia="es-PE"/>
              <w:rPrChange w:id="1174" w:author="Regina Casanova" w:date="2018-07-29T19:32:00Z">
                <w:rPr>
                  <w:ins w:id="1175" w:author="Regina Casanova" w:date="2018-07-29T19:24:00Z"/>
                  <w:rFonts w:eastAsiaTheme="minorEastAsia" w:cstheme="minorBidi"/>
                  <w:noProof/>
                  <w:sz w:val="24"/>
                  <w:szCs w:val="24"/>
                  <w:lang w:val="es-PE" w:eastAsia="es-PE"/>
                </w:rPr>
              </w:rPrChange>
            </w:rPr>
          </w:pPr>
          <w:ins w:id="1176" w:author="Regina Casanova" w:date="2018-07-29T19:24:00Z">
            <w:r w:rsidRPr="00F75055">
              <w:rPr>
                <w:rStyle w:val="Hipervnculo"/>
                <w:rFonts w:ascii="Times New Roman" w:hAnsi="Times New Roman" w:cs="Times New Roman"/>
                <w:noProof/>
                <w:rPrChange w:id="1177"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78" w:author="Regina Casanova" w:date="2018-07-29T19:32:00Z">
                  <w:rPr>
                    <w:rStyle w:val="Hipervnculo"/>
                    <w:noProof/>
                  </w:rPr>
                </w:rPrChange>
              </w:rPr>
              <w:instrText xml:space="preserve"> </w:instrText>
            </w:r>
            <w:r w:rsidRPr="00F75055">
              <w:rPr>
                <w:rFonts w:ascii="Times New Roman" w:hAnsi="Times New Roman" w:cs="Times New Roman"/>
                <w:noProof/>
                <w:rPrChange w:id="1179" w:author="Regina Casanova" w:date="2018-07-29T19:32:00Z">
                  <w:rPr>
                    <w:noProof/>
                  </w:rPr>
                </w:rPrChange>
              </w:rPr>
              <w:instrText>HYPERLINK \l "_Toc520655727"</w:instrText>
            </w:r>
            <w:r w:rsidRPr="00F75055">
              <w:rPr>
                <w:rStyle w:val="Hipervnculo"/>
                <w:rFonts w:ascii="Times New Roman" w:hAnsi="Times New Roman" w:cs="Times New Roman"/>
                <w:noProof/>
                <w:rPrChange w:id="118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81"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182"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18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184" w:author="Regina Casanova" w:date="2018-07-29T19:32:00Z">
                  <w:rPr>
                    <w:rStyle w:val="Hipervnculo"/>
                    <w:noProof/>
                  </w:rPr>
                </w:rPrChange>
              </w:rPr>
              <w:t>Fase de Diseño</w:t>
            </w:r>
            <w:r w:rsidRPr="00F75055">
              <w:rPr>
                <w:rFonts w:ascii="Times New Roman" w:hAnsi="Times New Roman" w:cs="Times New Roman"/>
                <w:noProof/>
                <w:webHidden/>
                <w:rPrChange w:id="1185" w:author="Regina Casanova" w:date="2018-07-29T19:32:00Z">
                  <w:rPr>
                    <w:noProof/>
                    <w:webHidden/>
                  </w:rPr>
                </w:rPrChange>
              </w:rPr>
              <w:tab/>
            </w:r>
            <w:r w:rsidRPr="00F75055">
              <w:rPr>
                <w:rFonts w:ascii="Times New Roman" w:hAnsi="Times New Roman" w:cs="Times New Roman"/>
                <w:noProof/>
                <w:webHidden/>
                <w:rPrChange w:id="1186" w:author="Regina Casanova" w:date="2018-07-29T19:32:00Z">
                  <w:rPr>
                    <w:noProof/>
                    <w:webHidden/>
                  </w:rPr>
                </w:rPrChange>
              </w:rPr>
              <w:fldChar w:fldCharType="begin"/>
            </w:r>
            <w:r w:rsidRPr="00F75055">
              <w:rPr>
                <w:rFonts w:ascii="Times New Roman" w:hAnsi="Times New Roman" w:cs="Times New Roman"/>
                <w:noProof/>
                <w:webHidden/>
                <w:rPrChange w:id="1187" w:author="Regina Casanova" w:date="2018-07-29T19:32:00Z">
                  <w:rPr>
                    <w:noProof/>
                    <w:webHidden/>
                  </w:rPr>
                </w:rPrChange>
              </w:rPr>
              <w:instrText xml:space="preserve"> PAGEREF _Toc520655727 \h </w:instrText>
            </w:r>
          </w:ins>
          <w:r w:rsidRPr="00F75055">
            <w:rPr>
              <w:rFonts w:ascii="Times New Roman" w:hAnsi="Times New Roman" w:cs="Times New Roman"/>
              <w:noProof/>
              <w:webHidden/>
              <w:rPrChange w:id="1188"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189" w:author="Regina Casanova" w:date="2018-07-29T19:32:00Z">
                <w:rPr>
                  <w:noProof/>
                  <w:webHidden/>
                </w:rPr>
              </w:rPrChange>
            </w:rPr>
            <w:fldChar w:fldCharType="separate"/>
          </w:r>
          <w:ins w:id="1190" w:author="Usuario de Microsoft Office" w:date="2018-08-01T09:04:00Z">
            <w:r w:rsidR="000D59D2">
              <w:rPr>
                <w:rFonts w:ascii="Times New Roman" w:hAnsi="Times New Roman" w:cs="Times New Roman"/>
                <w:noProof/>
                <w:webHidden/>
              </w:rPr>
              <w:t>73</w:t>
            </w:r>
          </w:ins>
          <w:ins w:id="1191" w:author="Regina Casanova" w:date="2018-07-29T19:24:00Z">
            <w:del w:id="1192" w:author="Usuario de Microsoft Office" w:date="2018-08-01T09:04:00Z">
              <w:r w:rsidRPr="00F75055" w:rsidDel="000D59D2">
                <w:rPr>
                  <w:rFonts w:ascii="Times New Roman" w:hAnsi="Times New Roman" w:cs="Times New Roman"/>
                  <w:noProof/>
                  <w:webHidden/>
                  <w:rPrChange w:id="1193" w:author="Regina Casanova" w:date="2018-07-29T19:32:00Z">
                    <w:rPr>
                      <w:noProof/>
                      <w:webHidden/>
                    </w:rPr>
                  </w:rPrChange>
                </w:rPr>
                <w:delText>1</w:delText>
              </w:r>
            </w:del>
            <w:r w:rsidRPr="00F75055">
              <w:rPr>
                <w:rFonts w:ascii="Times New Roman" w:hAnsi="Times New Roman" w:cs="Times New Roman"/>
                <w:noProof/>
                <w:webHidden/>
                <w:rPrChange w:id="1194" w:author="Regina Casanova" w:date="2018-07-29T19:32:00Z">
                  <w:rPr>
                    <w:noProof/>
                    <w:webHidden/>
                  </w:rPr>
                </w:rPrChange>
              </w:rPr>
              <w:fldChar w:fldCharType="end"/>
            </w:r>
            <w:r w:rsidRPr="00F75055">
              <w:rPr>
                <w:rStyle w:val="Hipervnculo"/>
                <w:rFonts w:ascii="Times New Roman" w:hAnsi="Times New Roman" w:cs="Times New Roman"/>
                <w:noProof/>
                <w:rPrChange w:id="1195"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196" w:author="Regina Casanova" w:date="2018-07-29T19:24:00Z"/>
              <w:rFonts w:ascii="Times New Roman" w:eastAsiaTheme="minorEastAsia" w:hAnsi="Times New Roman" w:cs="Times New Roman"/>
              <w:i w:val="0"/>
              <w:noProof/>
              <w:sz w:val="24"/>
              <w:szCs w:val="24"/>
              <w:lang w:val="es-PE" w:eastAsia="es-PE"/>
              <w:rPrChange w:id="1197" w:author="Regina Casanova" w:date="2018-07-29T19:32:00Z">
                <w:rPr>
                  <w:ins w:id="1198" w:author="Regina Casanova" w:date="2018-07-29T19:24:00Z"/>
                  <w:rFonts w:eastAsiaTheme="minorEastAsia" w:cstheme="minorBidi"/>
                  <w:noProof/>
                  <w:sz w:val="24"/>
                  <w:szCs w:val="24"/>
                  <w:lang w:val="es-PE" w:eastAsia="es-PE"/>
                </w:rPr>
              </w:rPrChange>
            </w:rPr>
          </w:pPr>
          <w:ins w:id="1199" w:author="Regina Casanova" w:date="2018-07-29T19:24:00Z">
            <w:r w:rsidRPr="00F75055">
              <w:rPr>
                <w:rStyle w:val="Hipervnculo"/>
                <w:rFonts w:ascii="Times New Roman" w:hAnsi="Times New Roman" w:cs="Times New Roman"/>
                <w:i w:val="0"/>
                <w:noProof/>
                <w:rPrChange w:id="120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01" w:author="Regina Casanova" w:date="2018-07-29T19:32:00Z">
                  <w:rPr>
                    <w:rStyle w:val="Hipervnculo"/>
                    <w:noProof/>
                  </w:rPr>
                </w:rPrChange>
              </w:rPr>
              <w:instrText xml:space="preserve"> </w:instrText>
            </w:r>
            <w:r w:rsidRPr="00F75055">
              <w:rPr>
                <w:rFonts w:ascii="Times New Roman" w:hAnsi="Times New Roman" w:cs="Times New Roman"/>
                <w:i w:val="0"/>
                <w:noProof/>
                <w:rPrChange w:id="1202"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20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0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0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0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07" w:author="Regina Casanova" w:date="2018-07-29T19:32:00Z">
                  <w:rPr>
                    <w:rStyle w:val="Hipervnculo"/>
                    <w:noProof/>
                  </w:rPr>
                </w:rPrChange>
              </w:rPr>
              <w:t>Tabla de requerimientos</w:t>
            </w:r>
            <w:r w:rsidRPr="00F75055">
              <w:rPr>
                <w:rFonts w:ascii="Times New Roman" w:hAnsi="Times New Roman" w:cs="Times New Roman"/>
                <w:i w:val="0"/>
                <w:noProof/>
                <w:webHidden/>
                <w:rPrChange w:id="1208" w:author="Regina Casanova" w:date="2018-07-29T19:32:00Z">
                  <w:rPr>
                    <w:noProof/>
                    <w:webHidden/>
                  </w:rPr>
                </w:rPrChange>
              </w:rPr>
              <w:tab/>
            </w:r>
            <w:r w:rsidRPr="00F75055">
              <w:rPr>
                <w:rFonts w:ascii="Times New Roman" w:hAnsi="Times New Roman" w:cs="Times New Roman"/>
                <w:i w:val="0"/>
                <w:noProof/>
                <w:webHidden/>
                <w:rPrChange w:id="1209" w:author="Regina Casanova" w:date="2018-07-29T19:32:00Z">
                  <w:rPr>
                    <w:noProof/>
                    <w:webHidden/>
                  </w:rPr>
                </w:rPrChange>
              </w:rPr>
              <w:fldChar w:fldCharType="begin"/>
            </w:r>
            <w:r w:rsidRPr="00F75055">
              <w:rPr>
                <w:rFonts w:ascii="Times New Roman" w:hAnsi="Times New Roman" w:cs="Times New Roman"/>
                <w:i w:val="0"/>
                <w:noProof/>
                <w:webHidden/>
                <w:rPrChange w:id="1210" w:author="Regina Casanova" w:date="2018-07-29T19:32:00Z">
                  <w:rPr>
                    <w:noProof/>
                    <w:webHidden/>
                  </w:rPr>
                </w:rPrChange>
              </w:rPr>
              <w:instrText xml:space="preserve"> PAGEREF _Toc520655728 \h </w:instrText>
            </w:r>
          </w:ins>
          <w:r w:rsidRPr="00F75055">
            <w:rPr>
              <w:rFonts w:ascii="Times New Roman" w:hAnsi="Times New Roman" w:cs="Times New Roman"/>
              <w:i w:val="0"/>
              <w:noProof/>
              <w:webHidden/>
              <w:rPrChange w:id="121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12" w:author="Regina Casanova" w:date="2018-07-29T19:32:00Z">
                <w:rPr>
                  <w:noProof/>
                  <w:webHidden/>
                </w:rPr>
              </w:rPrChange>
            </w:rPr>
            <w:fldChar w:fldCharType="separate"/>
          </w:r>
          <w:ins w:id="1213" w:author="Usuario de Microsoft Office" w:date="2018-08-01T09:04:00Z">
            <w:r w:rsidR="000D59D2">
              <w:rPr>
                <w:rFonts w:ascii="Times New Roman" w:hAnsi="Times New Roman" w:cs="Times New Roman"/>
                <w:i w:val="0"/>
                <w:noProof/>
                <w:webHidden/>
              </w:rPr>
              <w:t>73</w:t>
            </w:r>
          </w:ins>
          <w:ins w:id="1214" w:author="Regina Casanova" w:date="2018-07-29T19:24:00Z">
            <w:del w:id="1215" w:author="Usuario de Microsoft Office" w:date="2018-08-01T09:04:00Z">
              <w:r w:rsidRPr="00F75055" w:rsidDel="000D59D2">
                <w:rPr>
                  <w:rFonts w:ascii="Times New Roman" w:hAnsi="Times New Roman" w:cs="Times New Roman"/>
                  <w:i w:val="0"/>
                  <w:noProof/>
                  <w:webHidden/>
                  <w:rPrChange w:id="1216" w:author="Regina Casanova" w:date="2018-07-29T19:32:00Z">
                    <w:rPr>
                      <w:noProof/>
                      <w:webHidden/>
                    </w:rPr>
                  </w:rPrChange>
                </w:rPr>
                <w:delText>1</w:delText>
              </w:r>
            </w:del>
            <w:r w:rsidRPr="00F75055">
              <w:rPr>
                <w:rFonts w:ascii="Times New Roman" w:hAnsi="Times New Roman" w:cs="Times New Roman"/>
                <w:i w:val="0"/>
                <w:noProof/>
                <w:webHidden/>
                <w:rPrChange w:id="1217" w:author="Regina Casanova" w:date="2018-07-29T19:32:00Z">
                  <w:rPr>
                    <w:noProof/>
                    <w:webHidden/>
                  </w:rPr>
                </w:rPrChange>
              </w:rPr>
              <w:fldChar w:fldCharType="end"/>
            </w:r>
            <w:r w:rsidRPr="00F75055">
              <w:rPr>
                <w:rStyle w:val="Hipervnculo"/>
                <w:rFonts w:ascii="Times New Roman" w:hAnsi="Times New Roman" w:cs="Times New Roman"/>
                <w:i w:val="0"/>
                <w:noProof/>
                <w:rPrChange w:id="1218"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219" w:author="Regina Casanova" w:date="2018-07-29T19:24:00Z"/>
              <w:rFonts w:ascii="Times New Roman" w:eastAsiaTheme="minorEastAsia" w:hAnsi="Times New Roman" w:cs="Times New Roman"/>
              <w:i w:val="0"/>
              <w:noProof/>
              <w:sz w:val="24"/>
              <w:szCs w:val="24"/>
              <w:lang w:val="es-PE" w:eastAsia="es-PE"/>
              <w:rPrChange w:id="1220" w:author="Regina Casanova" w:date="2018-07-29T19:32:00Z">
                <w:rPr>
                  <w:ins w:id="1221" w:author="Regina Casanova" w:date="2018-07-29T19:24:00Z"/>
                  <w:rFonts w:eastAsiaTheme="minorEastAsia" w:cstheme="minorBidi"/>
                  <w:noProof/>
                  <w:sz w:val="24"/>
                  <w:szCs w:val="24"/>
                  <w:lang w:val="es-PE" w:eastAsia="es-PE"/>
                </w:rPr>
              </w:rPrChange>
            </w:rPr>
          </w:pPr>
          <w:ins w:id="1222" w:author="Regina Casanova" w:date="2018-07-29T19:24:00Z">
            <w:r w:rsidRPr="00F75055">
              <w:rPr>
                <w:rStyle w:val="Hipervnculo"/>
                <w:rFonts w:ascii="Times New Roman" w:hAnsi="Times New Roman" w:cs="Times New Roman"/>
                <w:i w:val="0"/>
                <w:noProof/>
                <w:rPrChange w:id="122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24" w:author="Regina Casanova" w:date="2018-07-29T19:32:00Z">
                  <w:rPr>
                    <w:rStyle w:val="Hipervnculo"/>
                    <w:noProof/>
                  </w:rPr>
                </w:rPrChange>
              </w:rPr>
              <w:instrText xml:space="preserve"> </w:instrText>
            </w:r>
            <w:r w:rsidRPr="00F75055">
              <w:rPr>
                <w:rFonts w:ascii="Times New Roman" w:hAnsi="Times New Roman" w:cs="Times New Roman"/>
                <w:i w:val="0"/>
                <w:noProof/>
                <w:rPrChange w:id="1225"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22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2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28"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2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30" w:author="Regina Casanova" w:date="2018-07-29T19:32:00Z">
                  <w:rPr>
                    <w:rStyle w:val="Hipervnculo"/>
                    <w:noProof/>
                  </w:rPr>
                </w:rPrChange>
              </w:rPr>
              <w:t>Diseño y Prototipado</w:t>
            </w:r>
            <w:r w:rsidRPr="00F75055">
              <w:rPr>
                <w:rFonts w:ascii="Times New Roman" w:hAnsi="Times New Roman" w:cs="Times New Roman"/>
                <w:i w:val="0"/>
                <w:noProof/>
                <w:webHidden/>
                <w:rPrChange w:id="1231" w:author="Regina Casanova" w:date="2018-07-29T19:32:00Z">
                  <w:rPr>
                    <w:noProof/>
                    <w:webHidden/>
                  </w:rPr>
                </w:rPrChange>
              </w:rPr>
              <w:tab/>
            </w:r>
            <w:r w:rsidRPr="00F75055">
              <w:rPr>
                <w:rFonts w:ascii="Times New Roman" w:hAnsi="Times New Roman" w:cs="Times New Roman"/>
                <w:i w:val="0"/>
                <w:noProof/>
                <w:webHidden/>
                <w:rPrChange w:id="1232" w:author="Regina Casanova" w:date="2018-07-29T19:32:00Z">
                  <w:rPr>
                    <w:noProof/>
                    <w:webHidden/>
                  </w:rPr>
                </w:rPrChange>
              </w:rPr>
              <w:fldChar w:fldCharType="begin"/>
            </w:r>
            <w:r w:rsidRPr="00F75055">
              <w:rPr>
                <w:rFonts w:ascii="Times New Roman" w:hAnsi="Times New Roman" w:cs="Times New Roman"/>
                <w:i w:val="0"/>
                <w:noProof/>
                <w:webHidden/>
                <w:rPrChange w:id="1233" w:author="Regina Casanova" w:date="2018-07-29T19:32:00Z">
                  <w:rPr>
                    <w:noProof/>
                    <w:webHidden/>
                  </w:rPr>
                </w:rPrChange>
              </w:rPr>
              <w:instrText xml:space="preserve"> PAGEREF _Toc520655729 \h </w:instrText>
            </w:r>
          </w:ins>
          <w:r w:rsidRPr="00F75055">
            <w:rPr>
              <w:rFonts w:ascii="Times New Roman" w:hAnsi="Times New Roman" w:cs="Times New Roman"/>
              <w:i w:val="0"/>
              <w:noProof/>
              <w:webHidden/>
              <w:rPrChange w:id="123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35" w:author="Regina Casanova" w:date="2018-07-29T19:32:00Z">
                <w:rPr>
                  <w:noProof/>
                  <w:webHidden/>
                </w:rPr>
              </w:rPrChange>
            </w:rPr>
            <w:fldChar w:fldCharType="separate"/>
          </w:r>
          <w:ins w:id="1236" w:author="Usuario de Microsoft Office" w:date="2018-08-01T09:04:00Z">
            <w:r w:rsidR="000D59D2">
              <w:rPr>
                <w:rFonts w:ascii="Times New Roman" w:hAnsi="Times New Roman" w:cs="Times New Roman"/>
                <w:i w:val="0"/>
                <w:noProof/>
                <w:webHidden/>
              </w:rPr>
              <w:t>80</w:t>
            </w:r>
          </w:ins>
          <w:ins w:id="1237" w:author="Regina Casanova" w:date="2018-07-29T19:24:00Z">
            <w:del w:id="1238" w:author="Usuario de Microsoft Office" w:date="2018-08-01T09:04:00Z">
              <w:r w:rsidRPr="00F75055" w:rsidDel="000D59D2">
                <w:rPr>
                  <w:rFonts w:ascii="Times New Roman" w:hAnsi="Times New Roman" w:cs="Times New Roman"/>
                  <w:i w:val="0"/>
                  <w:noProof/>
                  <w:webHidden/>
                  <w:rPrChange w:id="1239" w:author="Regina Casanova" w:date="2018-07-29T19:32:00Z">
                    <w:rPr>
                      <w:noProof/>
                      <w:webHidden/>
                    </w:rPr>
                  </w:rPrChange>
                </w:rPr>
                <w:delText>8</w:delText>
              </w:r>
            </w:del>
            <w:r w:rsidRPr="00F75055">
              <w:rPr>
                <w:rFonts w:ascii="Times New Roman" w:hAnsi="Times New Roman" w:cs="Times New Roman"/>
                <w:i w:val="0"/>
                <w:noProof/>
                <w:webHidden/>
                <w:rPrChange w:id="1240" w:author="Regina Casanova" w:date="2018-07-29T19:32:00Z">
                  <w:rPr>
                    <w:noProof/>
                    <w:webHidden/>
                  </w:rPr>
                </w:rPrChange>
              </w:rPr>
              <w:fldChar w:fldCharType="end"/>
            </w:r>
            <w:r w:rsidRPr="00F75055">
              <w:rPr>
                <w:rStyle w:val="Hipervnculo"/>
                <w:rFonts w:ascii="Times New Roman" w:hAnsi="Times New Roman" w:cs="Times New Roman"/>
                <w:i w:val="0"/>
                <w:noProof/>
                <w:rPrChange w:id="1241"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242" w:author="Regina Casanova" w:date="2018-07-29T19:24:00Z"/>
              <w:rFonts w:ascii="Times New Roman" w:eastAsiaTheme="minorEastAsia" w:hAnsi="Times New Roman" w:cs="Times New Roman"/>
              <w:noProof/>
              <w:sz w:val="24"/>
              <w:szCs w:val="24"/>
              <w:lang w:val="es-PE" w:eastAsia="es-PE"/>
              <w:rPrChange w:id="1243" w:author="Regina Casanova" w:date="2018-07-29T19:32:00Z">
                <w:rPr>
                  <w:ins w:id="1244" w:author="Regina Casanova" w:date="2018-07-29T19:24:00Z"/>
                  <w:rFonts w:eastAsiaTheme="minorEastAsia" w:cstheme="minorBidi"/>
                  <w:noProof/>
                  <w:sz w:val="24"/>
                  <w:szCs w:val="24"/>
                  <w:lang w:val="es-PE" w:eastAsia="es-PE"/>
                </w:rPr>
              </w:rPrChange>
            </w:rPr>
          </w:pPr>
          <w:ins w:id="1245" w:author="Regina Casanova" w:date="2018-07-29T19:24:00Z">
            <w:r w:rsidRPr="00F75055">
              <w:rPr>
                <w:rStyle w:val="Hipervnculo"/>
                <w:rFonts w:ascii="Times New Roman" w:hAnsi="Times New Roman" w:cs="Times New Roman"/>
                <w:noProof/>
                <w:rPrChange w:id="124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247" w:author="Regina Casanova" w:date="2018-07-29T19:32:00Z">
                  <w:rPr>
                    <w:rStyle w:val="Hipervnculo"/>
                    <w:noProof/>
                  </w:rPr>
                </w:rPrChange>
              </w:rPr>
              <w:instrText xml:space="preserve"> </w:instrText>
            </w:r>
            <w:r w:rsidRPr="00F75055">
              <w:rPr>
                <w:rFonts w:ascii="Times New Roman" w:hAnsi="Times New Roman" w:cs="Times New Roman"/>
                <w:noProof/>
                <w:rPrChange w:id="1248" w:author="Regina Casanova" w:date="2018-07-29T19:32:00Z">
                  <w:rPr>
                    <w:noProof/>
                  </w:rPr>
                </w:rPrChange>
              </w:rPr>
              <w:instrText>HYPERLINK \l "_Toc520655730"</w:instrText>
            </w:r>
            <w:r w:rsidRPr="00F75055">
              <w:rPr>
                <w:rStyle w:val="Hipervnculo"/>
                <w:rFonts w:ascii="Times New Roman" w:hAnsi="Times New Roman" w:cs="Times New Roman"/>
                <w:noProof/>
                <w:rPrChange w:id="124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250"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251"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25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53" w:author="Regina Casanova" w:date="2018-07-29T19:32:00Z">
                  <w:rPr>
                    <w:rStyle w:val="Hipervnculo"/>
                    <w:noProof/>
                    <w:lang w:val="es-PE"/>
                  </w:rPr>
                </w:rPrChange>
              </w:rPr>
              <w:t>Fase de Pruebas</w:t>
            </w:r>
            <w:r w:rsidRPr="00F75055">
              <w:rPr>
                <w:rFonts w:ascii="Times New Roman" w:hAnsi="Times New Roman" w:cs="Times New Roman"/>
                <w:noProof/>
                <w:webHidden/>
                <w:rPrChange w:id="1254" w:author="Regina Casanova" w:date="2018-07-29T19:32:00Z">
                  <w:rPr>
                    <w:noProof/>
                    <w:webHidden/>
                  </w:rPr>
                </w:rPrChange>
              </w:rPr>
              <w:tab/>
            </w:r>
            <w:r w:rsidRPr="00F75055">
              <w:rPr>
                <w:rFonts w:ascii="Times New Roman" w:hAnsi="Times New Roman" w:cs="Times New Roman"/>
                <w:noProof/>
                <w:webHidden/>
                <w:rPrChange w:id="1255" w:author="Regina Casanova" w:date="2018-07-29T19:32:00Z">
                  <w:rPr>
                    <w:noProof/>
                    <w:webHidden/>
                  </w:rPr>
                </w:rPrChange>
              </w:rPr>
              <w:fldChar w:fldCharType="begin"/>
            </w:r>
            <w:r w:rsidRPr="00F75055">
              <w:rPr>
                <w:rFonts w:ascii="Times New Roman" w:hAnsi="Times New Roman" w:cs="Times New Roman"/>
                <w:noProof/>
                <w:webHidden/>
                <w:rPrChange w:id="1256" w:author="Regina Casanova" w:date="2018-07-29T19:32:00Z">
                  <w:rPr>
                    <w:noProof/>
                    <w:webHidden/>
                  </w:rPr>
                </w:rPrChange>
              </w:rPr>
              <w:instrText xml:space="preserve"> PAGEREF _Toc520655730 \h </w:instrText>
            </w:r>
          </w:ins>
          <w:r w:rsidRPr="00F75055">
            <w:rPr>
              <w:rFonts w:ascii="Times New Roman" w:hAnsi="Times New Roman" w:cs="Times New Roman"/>
              <w:noProof/>
              <w:webHidden/>
              <w:rPrChange w:id="1257"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58" w:author="Regina Casanova" w:date="2018-07-29T19:32:00Z">
                <w:rPr>
                  <w:noProof/>
                  <w:webHidden/>
                </w:rPr>
              </w:rPrChange>
            </w:rPr>
            <w:fldChar w:fldCharType="separate"/>
          </w:r>
          <w:ins w:id="1259" w:author="Usuario de Microsoft Office" w:date="2018-08-01T09:04:00Z">
            <w:r w:rsidR="000D59D2">
              <w:rPr>
                <w:rFonts w:ascii="Times New Roman" w:hAnsi="Times New Roman" w:cs="Times New Roman"/>
                <w:noProof/>
                <w:webHidden/>
              </w:rPr>
              <w:t>85</w:t>
            </w:r>
          </w:ins>
          <w:ins w:id="1260" w:author="Regina Casanova" w:date="2018-07-29T19:24:00Z">
            <w:del w:id="1261" w:author="Usuario de Microsoft Office" w:date="2018-08-01T09:04:00Z">
              <w:r w:rsidRPr="00F75055" w:rsidDel="000D59D2">
                <w:rPr>
                  <w:rFonts w:ascii="Times New Roman" w:hAnsi="Times New Roman" w:cs="Times New Roman"/>
                  <w:noProof/>
                  <w:webHidden/>
                  <w:rPrChange w:id="1262" w:author="Regina Casanova" w:date="2018-07-29T19:32:00Z">
                    <w:rPr>
                      <w:noProof/>
                      <w:webHidden/>
                    </w:rPr>
                  </w:rPrChange>
                </w:rPr>
                <w:delText>13</w:delText>
              </w:r>
            </w:del>
            <w:r w:rsidRPr="00F75055">
              <w:rPr>
                <w:rFonts w:ascii="Times New Roman" w:hAnsi="Times New Roman" w:cs="Times New Roman"/>
                <w:noProof/>
                <w:webHidden/>
                <w:rPrChange w:id="1263" w:author="Regina Casanova" w:date="2018-07-29T19:32:00Z">
                  <w:rPr>
                    <w:noProof/>
                    <w:webHidden/>
                  </w:rPr>
                </w:rPrChange>
              </w:rPr>
              <w:fldChar w:fldCharType="end"/>
            </w:r>
            <w:r w:rsidRPr="00F75055">
              <w:rPr>
                <w:rStyle w:val="Hipervnculo"/>
                <w:rFonts w:ascii="Times New Roman" w:hAnsi="Times New Roman" w:cs="Times New Roman"/>
                <w:noProof/>
                <w:rPrChange w:id="1264"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265" w:author="Regina Casanova" w:date="2018-07-29T19:24:00Z"/>
              <w:rFonts w:ascii="Times New Roman" w:eastAsiaTheme="minorEastAsia" w:hAnsi="Times New Roman" w:cs="Times New Roman"/>
              <w:i w:val="0"/>
              <w:noProof/>
              <w:sz w:val="24"/>
              <w:szCs w:val="24"/>
              <w:lang w:val="es-PE" w:eastAsia="es-PE"/>
              <w:rPrChange w:id="1266" w:author="Regina Casanova" w:date="2018-07-29T19:32:00Z">
                <w:rPr>
                  <w:ins w:id="1267" w:author="Regina Casanova" w:date="2018-07-29T19:24:00Z"/>
                  <w:rFonts w:eastAsiaTheme="minorEastAsia" w:cstheme="minorBidi"/>
                  <w:noProof/>
                  <w:sz w:val="24"/>
                  <w:szCs w:val="24"/>
                  <w:lang w:val="es-PE" w:eastAsia="es-PE"/>
                </w:rPr>
              </w:rPrChange>
            </w:rPr>
          </w:pPr>
          <w:ins w:id="1268" w:author="Regina Casanova" w:date="2018-07-29T19:24:00Z">
            <w:r w:rsidRPr="00F75055">
              <w:rPr>
                <w:rStyle w:val="Hipervnculo"/>
                <w:rFonts w:ascii="Times New Roman" w:hAnsi="Times New Roman" w:cs="Times New Roman"/>
                <w:i w:val="0"/>
                <w:noProof/>
                <w:rPrChange w:id="126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70" w:author="Regina Casanova" w:date="2018-07-29T19:32:00Z">
                  <w:rPr>
                    <w:rStyle w:val="Hipervnculo"/>
                    <w:noProof/>
                  </w:rPr>
                </w:rPrChange>
              </w:rPr>
              <w:instrText xml:space="preserve"> </w:instrText>
            </w:r>
            <w:r w:rsidRPr="00F75055">
              <w:rPr>
                <w:rFonts w:ascii="Times New Roman" w:hAnsi="Times New Roman" w:cs="Times New Roman"/>
                <w:i w:val="0"/>
                <w:noProof/>
                <w:rPrChange w:id="1271"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27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7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74"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7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76" w:author="Regina Casanova" w:date="2018-07-29T19:32:00Z">
                  <w:rPr>
                    <w:rStyle w:val="Hipervnculo"/>
                    <w:noProof/>
                  </w:rPr>
                </w:rPrChange>
              </w:rPr>
              <w:t>Personal de SUSALUD</w:t>
            </w:r>
            <w:r w:rsidRPr="00F75055">
              <w:rPr>
                <w:rFonts w:ascii="Times New Roman" w:hAnsi="Times New Roman" w:cs="Times New Roman"/>
                <w:i w:val="0"/>
                <w:noProof/>
                <w:webHidden/>
                <w:rPrChange w:id="1277" w:author="Regina Casanova" w:date="2018-07-29T19:32:00Z">
                  <w:rPr>
                    <w:noProof/>
                    <w:webHidden/>
                  </w:rPr>
                </w:rPrChange>
              </w:rPr>
              <w:tab/>
            </w:r>
            <w:r w:rsidRPr="00F75055">
              <w:rPr>
                <w:rFonts w:ascii="Times New Roman" w:hAnsi="Times New Roman" w:cs="Times New Roman"/>
                <w:i w:val="0"/>
                <w:noProof/>
                <w:webHidden/>
                <w:rPrChange w:id="1278" w:author="Regina Casanova" w:date="2018-07-29T19:32:00Z">
                  <w:rPr>
                    <w:noProof/>
                    <w:webHidden/>
                  </w:rPr>
                </w:rPrChange>
              </w:rPr>
              <w:fldChar w:fldCharType="begin"/>
            </w:r>
            <w:r w:rsidRPr="00F75055">
              <w:rPr>
                <w:rFonts w:ascii="Times New Roman" w:hAnsi="Times New Roman" w:cs="Times New Roman"/>
                <w:i w:val="0"/>
                <w:noProof/>
                <w:webHidden/>
                <w:rPrChange w:id="1279" w:author="Regina Casanova" w:date="2018-07-29T19:32:00Z">
                  <w:rPr>
                    <w:noProof/>
                    <w:webHidden/>
                  </w:rPr>
                </w:rPrChange>
              </w:rPr>
              <w:instrText xml:space="preserve"> PAGEREF _Toc520655731 \h </w:instrText>
            </w:r>
          </w:ins>
          <w:r w:rsidRPr="00F75055">
            <w:rPr>
              <w:rFonts w:ascii="Times New Roman" w:hAnsi="Times New Roman" w:cs="Times New Roman"/>
              <w:i w:val="0"/>
              <w:noProof/>
              <w:webHidden/>
              <w:rPrChange w:id="128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81" w:author="Regina Casanova" w:date="2018-07-29T19:32:00Z">
                <w:rPr>
                  <w:noProof/>
                  <w:webHidden/>
                </w:rPr>
              </w:rPrChange>
            </w:rPr>
            <w:fldChar w:fldCharType="separate"/>
          </w:r>
          <w:ins w:id="1282" w:author="Usuario de Microsoft Office" w:date="2018-08-01T09:04:00Z">
            <w:r w:rsidR="000D59D2">
              <w:rPr>
                <w:rFonts w:ascii="Times New Roman" w:hAnsi="Times New Roman" w:cs="Times New Roman"/>
                <w:i w:val="0"/>
                <w:noProof/>
                <w:webHidden/>
              </w:rPr>
              <w:t>92</w:t>
            </w:r>
          </w:ins>
          <w:ins w:id="1283" w:author="Regina Casanova" w:date="2018-07-29T19:24:00Z">
            <w:del w:id="1284" w:author="Usuario de Microsoft Office" w:date="2018-08-01T09:04:00Z">
              <w:r w:rsidRPr="00F75055" w:rsidDel="000D59D2">
                <w:rPr>
                  <w:rFonts w:ascii="Times New Roman" w:hAnsi="Times New Roman" w:cs="Times New Roman"/>
                  <w:i w:val="0"/>
                  <w:noProof/>
                  <w:webHidden/>
                  <w:rPrChange w:id="1285" w:author="Regina Casanova" w:date="2018-07-29T19:32:00Z">
                    <w:rPr>
                      <w:noProof/>
                      <w:webHidden/>
                    </w:rPr>
                  </w:rPrChange>
                </w:rPr>
                <w:delText>20</w:delText>
              </w:r>
            </w:del>
            <w:r w:rsidRPr="00F75055">
              <w:rPr>
                <w:rFonts w:ascii="Times New Roman" w:hAnsi="Times New Roman" w:cs="Times New Roman"/>
                <w:i w:val="0"/>
                <w:noProof/>
                <w:webHidden/>
                <w:rPrChange w:id="1286" w:author="Regina Casanova" w:date="2018-07-29T19:32:00Z">
                  <w:rPr>
                    <w:noProof/>
                    <w:webHidden/>
                  </w:rPr>
                </w:rPrChange>
              </w:rPr>
              <w:fldChar w:fldCharType="end"/>
            </w:r>
            <w:r w:rsidRPr="00F75055">
              <w:rPr>
                <w:rStyle w:val="Hipervnculo"/>
                <w:rFonts w:ascii="Times New Roman" w:hAnsi="Times New Roman" w:cs="Times New Roman"/>
                <w:i w:val="0"/>
                <w:noProof/>
                <w:rPrChange w:id="1287"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288" w:author="Regina Casanova" w:date="2018-07-29T19:24:00Z"/>
              <w:rFonts w:ascii="Times New Roman" w:eastAsiaTheme="minorEastAsia" w:hAnsi="Times New Roman" w:cs="Times New Roman"/>
              <w:i w:val="0"/>
              <w:noProof/>
              <w:sz w:val="24"/>
              <w:szCs w:val="24"/>
              <w:lang w:val="es-PE" w:eastAsia="es-PE"/>
              <w:rPrChange w:id="1289" w:author="Regina Casanova" w:date="2018-07-29T19:32:00Z">
                <w:rPr>
                  <w:ins w:id="1290" w:author="Regina Casanova" w:date="2018-07-29T19:24:00Z"/>
                  <w:rFonts w:eastAsiaTheme="minorEastAsia" w:cstheme="minorBidi"/>
                  <w:noProof/>
                  <w:sz w:val="24"/>
                  <w:szCs w:val="24"/>
                  <w:lang w:val="es-PE" w:eastAsia="es-PE"/>
                </w:rPr>
              </w:rPrChange>
            </w:rPr>
          </w:pPr>
          <w:ins w:id="1291" w:author="Regina Casanova" w:date="2018-07-29T19:24:00Z">
            <w:r w:rsidRPr="00F75055">
              <w:rPr>
                <w:rStyle w:val="Hipervnculo"/>
                <w:rFonts w:ascii="Times New Roman" w:hAnsi="Times New Roman" w:cs="Times New Roman"/>
                <w:i w:val="0"/>
                <w:noProof/>
                <w:rPrChange w:id="129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93" w:author="Regina Casanova" w:date="2018-07-29T19:32:00Z">
                  <w:rPr>
                    <w:rStyle w:val="Hipervnculo"/>
                    <w:noProof/>
                  </w:rPr>
                </w:rPrChange>
              </w:rPr>
              <w:instrText xml:space="preserve"> </w:instrText>
            </w:r>
            <w:r w:rsidRPr="00F75055">
              <w:rPr>
                <w:rFonts w:ascii="Times New Roman" w:hAnsi="Times New Roman" w:cs="Times New Roman"/>
                <w:i w:val="0"/>
                <w:noProof/>
                <w:rPrChange w:id="1294"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29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9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97"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99" w:author="Regina Casanova" w:date="2018-07-29T19:32:00Z">
                  <w:rPr>
                    <w:rStyle w:val="Hipervnculo"/>
                    <w:noProof/>
                  </w:rPr>
                </w:rPrChange>
              </w:rPr>
              <w:t>Gestores de IPRESS</w:t>
            </w:r>
            <w:r w:rsidRPr="00F75055">
              <w:rPr>
                <w:rFonts w:ascii="Times New Roman" w:hAnsi="Times New Roman" w:cs="Times New Roman"/>
                <w:i w:val="0"/>
                <w:noProof/>
                <w:webHidden/>
                <w:rPrChange w:id="1300" w:author="Regina Casanova" w:date="2018-07-29T19:32:00Z">
                  <w:rPr>
                    <w:noProof/>
                    <w:webHidden/>
                  </w:rPr>
                </w:rPrChange>
              </w:rPr>
              <w:tab/>
            </w:r>
            <w:r w:rsidRPr="00F75055">
              <w:rPr>
                <w:rFonts w:ascii="Times New Roman" w:hAnsi="Times New Roman" w:cs="Times New Roman"/>
                <w:i w:val="0"/>
                <w:noProof/>
                <w:webHidden/>
                <w:rPrChange w:id="1301" w:author="Regina Casanova" w:date="2018-07-29T19:32:00Z">
                  <w:rPr>
                    <w:noProof/>
                    <w:webHidden/>
                  </w:rPr>
                </w:rPrChange>
              </w:rPr>
              <w:fldChar w:fldCharType="begin"/>
            </w:r>
            <w:r w:rsidRPr="00F75055">
              <w:rPr>
                <w:rFonts w:ascii="Times New Roman" w:hAnsi="Times New Roman" w:cs="Times New Roman"/>
                <w:i w:val="0"/>
                <w:noProof/>
                <w:webHidden/>
                <w:rPrChange w:id="1302" w:author="Regina Casanova" w:date="2018-07-29T19:32:00Z">
                  <w:rPr>
                    <w:noProof/>
                    <w:webHidden/>
                  </w:rPr>
                </w:rPrChange>
              </w:rPr>
              <w:instrText xml:space="preserve"> PAGEREF _Toc520655732 \h </w:instrText>
            </w:r>
          </w:ins>
          <w:r w:rsidRPr="00F75055">
            <w:rPr>
              <w:rFonts w:ascii="Times New Roman" w:hAnsi="Times New Roman" w:cs="Times New Roman"/>
              <w:i w:val="0"/>
              <w:noProof/>
              <w:webHidden/>
              <w:rPrChange w:id="130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04" w:author="Regina Casanova" w:date="2018-07-29T19:32:00Z">
                <w:rPr>
                  <w:noProof/>
                  <w:webHidden/>
                </w:rPr>
              </w:rPrChange>
            </w:rPr>
            <w:fldChar w:fldCharType="separate"/>
          </w:r>
          <w:ins w:id="1305" w:author="Usuario de Microsoft Office" w:date="2018-08-01T09:04:00Z">
            <w:r w:rsidR="000D59D2">
              <w:rPr>
                <w:rFonts w:ascii="Times New Roman" w:hAnsi="Times New Roman" w:cs="Times New Roman"/>
                <w:i w:val="0"/>
                <w:noProof/>
                <w:webHidden/>
              </w:rPr>
              <w:t>93</w:t>
            </w:r>
          </w:ins>
          <w:ins w:id="1306" w:author="Regina Casanova" w:date="2018-07-29T19:24:00Z">
            <w:del w:id="1307" w:author="Usuario de Microsoft Office" w:date="2018-08-01T09:04:00Z">
              <w:r w:rsidRPr="00F75055" w:rsidDel="000D59D2">
                <w:rPr>
                  <w:rFonts w:ascii="Times New Roman" w:hAnsi="Times New Roman" w:cs="Times New Roman"/>
                  <w:i w:val="0"/>
                  <w:noProof/>
                  <w:webHidden/>
                  <w:rPrChange w:id="1308" w:author="Regina Casanova" w:date="2018-07-29T19:32:00Z">
                    <w:rPr>
                      <w:noProof/>
                      <w:webHidden/>
                    </w:rPr>
                  </w:rPrChange>
                </w:rPr>
                <w:delText>21</w:delText>
              </w:r>
            </w:del>
            <w:r w:rsidRPr="00F75055">
              <w:rPr>
                <w:rFonts w:ascii="Times New Roman" w:hAnsi="Times New Roman" w:cs="Times New Roman"/>
                <w:i w:val="0"/>
                <w:noProof/>
                <w:webHidden/>
                <w:rPrChange w:id="1309" w:author="Regina Casanova" w:date="2018-07-29T19:32:00Z">
                  <w:rPr>
                    <w:noProof/>
                    <w:webHidden/>
                  </w:rPr>
                </w:rPrChange>
              </w:rPr>
              <w:fldChar w:fldCharType="end"/>
            </w:r>
            <w:r w:rsidRPr="00F75055">
              <w:rPr>
                <w:rStyle w:val="Hipervnculo"/>
                <w:rFonts w:ascii="Times New Roman" w:hAnsi="Times New Roman" w:cs="Times New Roman"/>
                <w:i w:val="0"/>
                <w:noProof/>
                <w:rPrChange w:id="1310"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311" w:author="Regina Casanova" w:date="2018-07-29T19:24:00Z"/>
              <w:rFonts w:ascii="Times New Roman" w:eastAsiaTheme="minorEastAsia" w:hAnsi="Times New Roman" w:cs="Times New Roman"/>
              <w:i w:val="0"/>
              <w:noProof/>
              <w:sz w:val="24"/>
              <w:szCs w:val="24"/>
              <w:lang w:val="es-PE" w:eastAsia="es-PE"/>
              <w:rPrChange w:id="1312" w:author="Regina Casanova" w:date="2018-07-29T19:32:00Z">
                <w:rPr>
                  <w:ins w:id="1313" w:author="Regina Casanova" w:date="2018-07-29T19:24:00Z"/>
                  <w:rFonts w:eastAsiaTheme="minorEastAsia" w:cstheme="minorBidi"/>
                  <w:noProof/>
                  <w:sz w:val="24"/>
                  <w:szCs w:val="24"/>
                  <w:lang w:val="es-PE" w:eastAsia="es-PE"/>
                </w:rPr>
              </w:rPrChange>
            </w:rPr>
          </w:pPr>
          <w:ins w:id="1314" w:author="Regina Casanova" w:date="2018-07-29T19:24:00Z">
            <w:r w:rsidRPr="00F75055">
              <w:rPr>
                <w:rStyle w:val="Hipervnculo"/>
                <w:rFonts w:ascii="Times New Roman" w:hAnsi="Times New Roman" w:cs="Times New Roman"/>
                <w:i w:val="0"/>
                <w:noProof/>
                <w:rPrChange w:id="131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16" w:author="Regina Casanova" w:date="2018-07-29T19:32:00Z">
                  <w:rPr>
                    <w:rStyle w:val="Hipervnculo"/>
                    <w:noProof/>
                  </w:rPr>
                </w:rPrChange>
              </w:rPr>
              <w:instrText xml:space="preserve"> </w:instrText>
            </w:r>
            <w:r w:rsidRPr="00F75055">
              <w:rPr>
                <w:rFonts w:ascii="Times New Roman" w:hAnsi="Times New Roman" w:cs="Times New Roman"/>
                <w:i w:val="0"/>
                <w:noProof/>
                <w:rPrChange w:id="1317"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31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1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320"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32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322" w:author="Regina Casanova" w:date="2018-07-29T19:32:00Z">
                  <w:rPr>
                    <w:rStyle w:val="Hipervnculo"/>
                    <w:noProof/>
                  </w:rPr>
                </w:rPrChange>
              </w:rPr>
              <w:t>Ciudadanos</w:t>
            </w:r>
            <w:r w:rsidRPr="00F75055">
              <w:rPr>
                <w:rFonts w:ascii="Times New Roman" w:hAnsi="Times New Roman" w:cs="Times New Roman"/>
                <w:i w:val="0"/>
                <w:noProof/>
                <w:webHidden/>
                <w:rPrChange w:id="1323" w:author="Regina Casanova" w:date="2018-07-29T19:32:00Z">
                  <w:rPr>
                    <w:noProof/>
                    <w:webHidden/>
                  </w:rPr>
                </w:rPrChange>
              </w:rPr>
              <w:tab/>
            </w:r>
            <w:r w:rsidRPr="00F75055">
              <w:rPr>
                <w:rFonts w:ascii="Times New Roman" w:hAnsi="Times New Roman" w:cs="Times New Roman"/>
                <w:i w:val="0"/>
                <w:noProof/>
                <w:webHidden/>
                <w:rPrChange w:id="1324" w:author="Regina Casanova" w:date="2018-07-29T19:32:00Z">
                  <w:rPr>
                    <w:noProof/>
                    <w:webHidden/>
                  </w:rPr>
                </w:rPrChange>
              </w:rPr>
              <w:fldChar w:fldCharType="begin"/>
            </w:r>
            <w:r w:rsidRPr="00F75055">
              <w:rPr>
                <w:rFonts w:ascii="Times New Roman" w:hAnsi="Times New Roman" w:cs="Times New Roman"/>
                <w:i w:val="0"/>
                <w:noProof/>
                <w:webHidden/>
                <w:rPrChange w:id="1325" w:author="Regina Casanova" w:date="2018-07-29T19:32:00Z">
                  <w:rPr>
                    <w:noProof/>
                    <w:webHidden/>
                  </w:rPr>
                </w:rPrChange>
              </w:rPr>
              <w:instrText xml:space="preserve"> PAGEREF _Toc520655733 \h </w:instrText>
            </w:r>
          </w:ins>
          <w:r w:rsidRPr="00F75055">
            <w:rPr>
              <w:rFonts w:ascii="Times New Roman" w:hAnsi="Times New Roman" w:cs="Times New Roman"/>
              <w:i w:val="0"/>
              <w:noProof/>
              <w:webHidden/>
              <w:rPrChange w:id="132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27" w:author="Regina Casanova" w:date="2018-07-29T19:32:00Z">
                <w:rPr>
                  <w:noProof/>
                  <w:webHidden/>
                </w:rPr>
              </w:rPrChange>
            </w:rPr>
            <w:fldChar w:fldCharType="separate"/>
          </w:r>
          <w:ins w:id="1328" w:author="Usuario de Microsoft Office" w:date="2018-08-01T09:04:00Z">
            <w:r w:rsidR="000D59D2">
              <w:rPr>
                <w:rFonts w:ascii="Times New Roman" w:hAnsi="Times New Roman" w:cs="Times New Roman"/>
                <w:i w:val="0"/>
                <w:noProof/>
                <w:webHidden/>
              </w:rPr>
              <w:t>93</w:t>
            </w:r>
          </w:ins>
          <w:ins w:id="1329" w:author="Regina Casanova" w:date="2018-07-29T19:24:00Z">
            <w:del w:id="1330" w:author="Usuario de Microsoft Office" w:date="2018-08-01T09:04:00Z">
              <w:r w:rsidRPr="00F75055" w:rsidDel="000D59D2">
                <w:rPr>
                  <w:rFonts w:ascii="Times New Roman" w:hAnsi="Times New Roman" w:cs="Times New Roman"/>
                  <w:i w:val="0"/>
                  <w:noProof/>
                  <w:webHidden/>
                  <w:rPrChange w:id="1331" w:author="Regina Casanova" w:date="2018-07-29T19:32:00Z">
                    <w:rPr>
                      <w:noProof/>
                      <w:webHidden/>
                    </w:rPr>
                  </w:rPrChange>
                </w:rPr>
                <w:delText>21</w:delText>
              </w:r>
            </w:del>
            <w:r w:rsidRPr="00F75055">
              <w:rPr>
                <w:rFonts w:ascii="Times New Roman" w:hAnsi="Times New Roman" w:cs="Times New Roman"/>
                <w:i w:val="0"/>
                <w:noProof/>
                <w:webHidden/>
                <w:rPrChange w:id="1332" w:author="Regina Casanova" w:date="2018-07-29T19:32:00Z">
                  <w:rPr>
                    <w:noProof/>
                    <w:webHidden/>
                  </w:rPr>
                </w:rPrChange>
              </w:rPr>
              <w:fldChar w:fldCharType="end"/>
            </w:r>
            <w:r w:rsidRPr="00F75055">
              <w:rPr>
                <w:rStyle w:val="Hipervnculo"/>
                <w:rFonts w:ascii="Times New Roman" w:hAnsi="Times New Roman" w:cs="Times New Roman"/>
                <w:i w:val="0"/>
                <w:noProof/>
                <w:rPrChange w:id="1333"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334" w:author="Regina Casanova" w:date="2018-07-29T19:24:00Z"/>
              <w:rFonts w:ascii="Times New Roman" w:eastAsiaTheme="minorEastAsia" w:hAnsi="Times New Roman" w:cs="Times New Roman"/>
              <w:i w:val="0"/>
              <w:noProof/>
              <w:sz w:val="24"/>
              <w:szCs w:val="24"/>
              <w:lang w:val="es-PE" w:eastAsia="es-PE"/>
              <w:rPrChange w:id="1335" w:author="Regina Casanova" w:date="2018-07-29T19:32:00Z">
                <w:rPr>
                  <w:ins w:id="1336" w:author="Regina Casanova" w:date="2018-07-29T19:24:00Z"/>
                  <w:rFonts w:eastAsiaTheme="minorEastAsia" w:cstheme="minorBidi"/>
                  <w:noProof/>
                  <w:sz w:val="24"/>
                  <w:szCs w:val="24"/>
                  <w:lang w:val="es-PE" w:eastAsia="es-PE"/>
                </w:rPr>
              </w:rPrChange>
            </w:rPr>
          </w:pPr>
          <w:ins w:id="1337" w:author="Regina Casanova" w:date="2018-07-29T19:24:00Z">
            <w:r w:rsidRPr="00F75055">
              <w:rPr>
                <w:rStyle w:val="Hipervnculo"/>
                <w:rFonts w:ascii="Times New Roman" w:hAnsi="Times New Roman" w:cs="Times New Roman"/>
                <w:i w:val="0"/>
                <w:noProof/>
                <w:rPrChange w:id="133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39" w:author="Regina Casanova" w:date="2018-07-29T19:32:00Z">
                  <w:rPr>
                    <w:rStyle w:val="Hipervnculo"/>
                    <w:noProof/>
                  </w:rPr>
                </w:rPrChange>
              </w:rPr>
              <w:instrText xml:space="preserve"> </w:instrText>
            </w:r>
            <w:r w:rsidRPr="00F75055">
              <w:rPr>
                <w:rFonts w:ascii="Times New Roman" w:hAnsi="Times New Roman" w:cs="Times New Roman"/>
                <w:i w:val="0"/>
                <w:noProof/>
                <w:rPrChange w:id="1340"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34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4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343"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34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345"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346" w:author="Regina Casanova" w:date="2018-07-29T19:32:00Z">
                  <w:rPr>
                    <w:noProof/>
                    <w:webHidden/>
                  </w:rPr>
                </w:rPrChange>
              </w:rPr>
              <w:tab/>
            </w:r>
            <w:r w:rsidRPr="00F75055">
              <w:rPr>
                <w:rFonts w:ascii="Times New Roman" w:hAnsi="Times New Roman" w:cs="Times New Roman"/>
                <w:i w:val="0"/>
                <w:noProof/>
                <w:webHidden/>
                <w:rPrChange w:id="1347" w:author="Regina Casanova" w:date="2018-07-29T19:32:00Z">
                  <w:rPr>
                    <w:noProof/>
                    <w:webHidden/>
                  </w:rPr>
                </w:rPrChange>
              </w:rPr>
              <w:fldChar w:fldCharType="begin"/>
            </w:r>
            <w:r w:rsidRPr="00F75055">
              <w:rPr>
                <w:rFonts w:ascii="Times New Roman" w:hAnsi="Times New Roman" w:cs="Times New Roman"/>
                <w:i w:val="0"/>
                <w:noProof/>
                <w:webHidden/>
                <w:rPrChange w:id="1348" w:author="Regina Casanova" w:date="2018-07-29T19:32:00Z">
                  <w:rPr>
                    <w:noProof/>
                    <w:webHidden/>
                  </w:rPr>
                </w:rPrChange>
              </w:rPr>
              <w:instrText xml:space="preserve"> PAGEREF _Toc520655734 \h </w:instrText>
            </w:r>
          </w:ins>
          <w:r w:rsidRPr="00F75055">
            <w:rPr>
              <w:rFonts w:ascii="Times New Roman" w:hAnsi="Times New Roman" w:cs="Times New Roman"/>
              <w:i w:val="0"/>
              <w:noProof/>
              <w:webHidden/>
              <w:rPrChange w:id="134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50" w:author="Regina Casanova" w:date="2018-07-29T19:32:00Z">
                <w:rPr>
                  <w:noProof/>
                  <w:webHidden/>
                </w:rPr>
              </w:rPrChange>
            </w:rPr>
            <w:fldChar w:fldCharType="separate"/>
          </w:r>
          <w:ins w:id="1351" w:author="Usuario de Microsoft Office" w:date="2018-08-01T09:04:00Z">
            <w:r w:rsidR="000D59D2">
              <w:rPr>
                <w:rFonts w:ascii="Times New Roman" w:hAnsi="Times New Roman" w:cs="Times New Roman"/>
                <w:i w:val="0"/>
                <w:noProof/>
                <w:webHidden/>
              </w:rPr>
              <w:t>95</w:t>
            </w:r>
          </w:ins>
          <w:ins w:id="1352" w:author="Regina Casanova" w:date="2018-07-29T19:24:00Z">
            <w:del w:id="1353" w:author="Usuario de Microsoft Office" w:date="2018-08-01T09:04:00Z">
              <w:r w:rsidRPr="00F75055" w:rsidDel="000D59D2">
                <w:rPr>
                  <w:rFonts w:ascii="Times New Roman" w:hAnsi="Times New Roman" w:cs="Times New Roman"/>
                  <w:i w:val="0"/>
                  <w:noProof/>
                  <w:webHidden/>
                  <w:rPrChange w:id="1354" w:author="Regina Casanova" w:date="2018-07-29T19:32:00Z">
                    <w:rPr>
                      <w:noProof/>
                      <w:webHidden/>
                    </w:rPr>
                  </w:rPrChange>
                </w:rPr>
                <w:delText>23</w:delText>
              </w:r>
            </w:del>
            <w:r w:rsidRPr="00F75055">
              <w:rPr>
                <w:rFonts w:ascii="Times New Roman" w:hAnsi="Times New Roman" w:cs="Times New Roman"/>
                <w:i w:val="0"/>
                <w:noProof/>
                <w:webHidden/>
                <w:rPrChange w:id="1355" w:author="Regina Casanova" w:date="2018-07-29T19:32:00Z">
                  <w:rPr>
                    <w:noProof/>
                    <w:webHidden/>
                  </w:rPr>
                </w:rPrChange>
              </w:rPr>
              <w:fldChar w:fldCharType="end"/>
            </w:r>
            <w:r w:rsidRPr="00F75055">
              <w:rPr>
                <w:rStyle w:val="Hipervnculo"/>
                <w:rFonts w:ascii="Times New Roman" w:hAnsi="Times New Roman" w:cs="Times New Roman"/>
                <w:i w:val="0"/>
                <w:noProof/>
                <w:rPrChange w:id="1356"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357" w:author="Regina Casanova" w:date="2018-07-29T19:24:00Z"/>
              <w:rFonts w:eastAsiaTheme="minorEastAsia"/>
              <w:noProof/>
              <w:sz w:val="24"/>
              <w:szCs w:val="24"/>
              <w:lang w:val="es-PE" w:eastAsia="es-PE"/>
            </w:rPr>
          </w:pPr>
          <w:ins w:id="1358" w:author="Regina Casanova" w:date="2018-07-29T19:24:00Z">
            <w:r w:rsidRPr="00F75055">
              <w:rPr>
                <w:rStyle w:val="Hipervnculo"/>
                <w:rFonts w:ascii="Times New Roman" w:hAnsi="Times New Roman" w:cs="Times New Roman"/>
                <w:b w:val="0"/>
                <w:noProof/>
                <w:rPrChange w:id="135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60"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36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6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63"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ins>
          <w:r w:rsidRPr="00C3723A">
            <w:rPr>
              <w:noProof/>
              <w:webHidden/>
            </w:rPr>
          </w:r>
          <w:r w:rsidRPr="00C3723A">
            <w:rPr>
              <w:noProof/>
              <w:webHidden/>
            </w:rPr>
            <w:fldChar w:fldCharType="separate"/>
          </w:r>
          <w:ins w:id="1364" w:author="Usuario de Microsoft Office" w:date="2018-08-01T09:04:00Z">
            <w:r w:rsidR="000D59D2">
              <w:rPr>
                <w:noProof/>
                <w:webHidden/>
              </w:rPr>
              <w:t>99</w:t>
            </w:r>
          </w:ins>
          <w:ins w:id="1365" w:author="Regina Casanova" w:date="2018-07-29T19:24:00Z">
            <w:del w:id="1366" w:author="Usuario de Microsoft Office" w:date="2018-08-01T09:04:00Z">
              <w:r w:rsidRPr="00C3723A" w:rsidDel="000D59D2">
                <w:rPr>
                  <w:noProof/>
                  <w:webHidden/>
                </w:rPr>
                <w:delText>28</w:delText>
              </w:r>
            </w:del>
            <w:r w:rsidRPr="00C3723A">
              <w:rPr>
                <w:noProof/>
                <w:webHidden/>
              </w:rPr>
              <w:fldChar w:fldCharType="end"/>
            </w:r>
            <w:r w:rsidRPr="00F75055">
              <w:rPr>
                <w:rStyle w:val="Hipervnculo"/>
                <w:rFonts w:ascii="Times New Roman" w:hAnsi="Times New Roman" w:cs="Times New Roman"/>
                <w:b w:val="0"/>
                <w:noProof/>
                <w:rPrChange w:id="1367"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368" w:author="Regina Casanova" w:date="2018-07-29T19:24:00Z"/>
              <w:rFonts w:ascii="Times New Roman" w:eastAsiaTheme="minorEastAsia" w:hAnsi="Times New Roman" w:cs="Times New Roman"/>
              <w:noProof/>
              <w:sz w:val="24"/>
              <w:szCs w:val="24"/>
              <w:lang w:val="es-PE" w:eastAsia="es-PE"/>
              <w:rPrChange w:id="1369" w:author="Regina Casanova" w:date="2018-07-29T19:32:00Z">
                <w:rPr>
                  <w:ins w:id="1370" w:author="Regina Casanova" w:date="2018-07-29T19:24:00Z"/>
                  <w:rFonts w:eastAsiaTheme="minorEastAsia" w:cstheme="minorBidi"/>
                  <w:noProof/>
                  <w:sz w:val="24"/>
                  <w:szCs w:val="24"/>
                  <w:lang w:val="es-PE" w:eastAsia="es-PE"/>
                </w:rPr>
              </w:rPrChange>
            </w:rPr>
          </w:pPr>
          <w:ins w:id="1371" w:author="Regina Casanova" w:date="2018-07-29T19:24:00Z">
            <w:r w:rsidRPr="00F75055">
              <w:rPr>
                <w:rStyle w:val="Hipervnculo"/>
                <w:rFonts w:ascii="Times New Roman" w:hAnsi="Times New Roman" w:cs="Times New Roman"/>
                <w:noProof/>
                <w:rPrChange w:id="137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73" w:author="Regina Casanova" w:date="2018-07-29T19:32:00Z">
                  <w:rPr>
                    <w:rStyle w:val="Hipervnculo"/>
                    <w:noProof/>
                  </w:rPr>
                </w:rPrChange>
              </w:rPr>
              <w:instrText xml:space="preserve"> </w:instrText>
            </w:r>
            <w:r w:rsidRPr="00F75055">
              <w:rPr>
                <w:rFonts w:ascii="Times New Roman" w:hAnsi="Times New Roman" w:cs="Times New Roman"/>
                <w:noProof/>
                <w:rPrChange w:id="1374" w:author="Regina Casanova" w:date="2018-07-29T19:32:00Z">
                  <w:rPr>
                    <w:noProof/>
                  </w:rPr>
                </w:rPrChange>
              </w:rPr>
              <w:instrText>HYPERLINK \l "_Toc520655736"</w:instrText>
            </w:r>
            <w:r w:rsidRPr="00F75055">
              <w:rPr>
                <w:rStyle w:val="Hipervnculo"/>
                <w:rFonts w:ascii="Times New Roman" w:hAnsi="Times New Roman" w:cs="Times New Roman"/>
                <w:noProof/>
                <w:rPrChange w:id="137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7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7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79"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380" w:author="Regina Casanova" w:date="2018-07-29T19:32:00Z">
                  <w:rPr>
                    <w:noProof/>
                    <w:webHidden/>
                  </w:rPr>
                </w:rPrChange>
              </w:rPr>
              <w:tab/>
            </w:r>
            <w:r w:rsidRPr="00F75055">
              <w:rPr>
                <w:rFonts w:ascii="Times New Roman" w:hAnsi="Times New Roman" w:cs="Times New Roman"/>
                <w:noProof/>
                <w:webHidden/>
                <w:rPrChange w:id="1381" w:author="Regina Casanova" w:date="2018-07-29T19:32:00Z">
                  <w:rPr>
                    <w:noProof/>
                    <w:webHidden/>
                  </w:rPr>
                </w:rPrChange>
              </w:rPr>
              <w:fldChar w:fldCharType="begin"/>
            </w:r>
            <w:r w:rsidRPr="00F75055">
              <w:rPr>
                <w:rFonts w:ascii="Times New Roman" w:hAnsi="Times New Roman" w:cs="Times New Roman"/>
                <w:noProof/>
                <w:webHidden/>
                <w:rPrChange w:id="1382" w:author="Regina Casanova" w:date="2018-07-29T19:32:00Z">
                  <w:rPr>
                    <w:noProof/>
                    <w:webHidden/>
                  </w:rPr>
                </w:rPrChange>
              </w:rPr>
              <w:instrText xml:space="preserve"> PAGEREF _Toc520655736 \h </w:instrText>
            </w:r>
          </w:ins>
          <w:r w:rsidRPr="00F75055">
            <w:rPr>
              <w:rFonts w:ascii="Times New Roman" w:hAnsi="Times New Roman" w:cs="Times New Roman"/>
              <w:noProof/>
              <w:webHidden/>
              <w:rPrChange w:id="138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384" w:author="Regina Casanova" w:date="2018-07-29T19:32:00Z">
                <w:rPr>
                  <w:noProof/>
                  <w:webHidden/>
                </w:rPr>
              </w:rPrChange>
            </w:rPr>
            <w:fldChar w:fldCharType="separate"/>
          </w:r>
          <w:ins w:id="1385" w:author="Usuario de Microsoft Office" w:date="2018-08-01T09:04:00Z">
            <w:r w:rsidR="000D59D2">
              <w:rPr>
                <w:rFonts w:ascii="Times New Roman" w:hAnsi="Times New Roman" w:cs="Times New Roman"/>
                <w:noProof/>
                <w:webHidden/>
              </w:rPr>
              <w:t>105</w:t>
            </w:r>
          </w:ins>
          <w:ins w:id="1386" w:author="Regina Casanova" w:date="2018-07-29T19:24:00Z">
            <w:del w:id="1387" w:author="Usuario de Microsoft Office" w:date="2018-08-01T09:04:00Z">
              <w:r w:rsidRPr="00F75055" w:rsidDel="000D59D2">
                <w:rPr>
                  <w:rFonts w:ascii="Times New Roman" w:hAnsi="Times New Roman" w:cs="Times New Roman"/>
                  <w:noProof/>
                  <w:webHidden/>
                  <w:rPrChange w:id="1388" w:author="Regina Casanova" w:date="2018-07-29T19:32:00Z">
                    <w:rPr>
                      <w:noProof/>
                      <w:webHidden/>
                    </w:rPr>
                  </w:rPrChange>
                </w:rPr>
                <w:delText>34</w:delText>
              </w:r>
            </w:del>
            <w:r w:rsidRPr="00F75055">
              <w:rPr>
                <w:rFonts w:ascii="Times New Roman" w:hAnsi="Times New Roman" w:cs="Times New Roman"/>
                <w:noProof/>
                <w:webHidden/>
                <w:rPrChange w:id="1389" w:author="Regina Casanova" w:date="2018-07-29T19:32:00Z">
                  <w:rPr>
                    <w:noProof/>
                    <w:webHidden/>
                  </w:rPr>
                </w:rPrChange>
              </w:rPr>
              <w:fldChar w:fldCharType="end"/>
            </w:r>
            <w:r w:rsidRPr="00F75055">
              <w:rPr>
                <w:rStyle w:val="Hipervnculo"/>
                <w:rFonts w:ascii="Times New Roman" w:hAnsi="Times New Roman" w:cs="Times New Roman"/>
                <w:noProof/>
                <w:rPrChange w:id="1390"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391" w:author="Regina Casanova" w:date="2018-07-29T19:24:00Z"/>
              <w:rFonts w:ascii="Times New Roman" w:eastAsiaTheme="minorEastAsia" w:hAnsi="Times New Roman" w:cs="Times New Roman"/>
              <w:noProof/>
              <w:sz w:val="24"/>
              <w:szCs w:val="24"/>
              <w:lang w:val="es-PE" w:eastAsia="es-PE"/>
              <w:rPrChange w:id="1392" w:author="Regina Casanova" w:date="2018-07-29T19:32:00Z">
                <w:rPr>
                  <w:ins w:id="1393" w:author="Regina Casanova" w:date="2018-07-29T19:24:00Z"/>
                  <w:rFonts w:eastAsiaTheme="minorEastAsia" w:cstheme="minorBidi"/>
                  <w:noProof/>
                  <w:sz w:val="24"/>
                  <w:szCs w:val="24"/>
                  <w:lang w:val="es-PE" w:eastAsia="es-PE"/>
                </w:rPr>
              </w:rPrChange>
            </w:rPr>
          </w:pPr>
          <w:ins w:id="1394" w:author="Regina Casanova" w:date="2018-07-29T19:24:00Z">
            <w:r w:rsidRPr="00F75055">
              <w:rPr>
                <w:rStyle w:val="Hipervnculo"/>
                <w:rFonts w:ascii="Times New Roman" w:hAnsi="Times New Roman" w:cs="Times New Roman"/>
                <w:noProof/>
                <w:rPrChange w:id="1395"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96" w:author="Regina Casanova" w:date="2018-07-29T19:32:00Z">
                  <w:rPr>
                    <w:rStyle w:val="Hipervnculo"/>
                    <w:noProof/>
                  </w:rPr>
                </w:rPrChange>
              </w:rPr>
              <w:instrText xml:space="preserve"> </w:instrText>
            </w:r>
            <w:r w:rsidRPr="00F75055">
              <w:rPr>
                <w:rFonts w:ascii="Times New Roman" w:hAnsi="Times New Roman" w:cs="Times New Roman"/>
                <w:noProof/>
                <w:rPrChange w:id="1397" w:author="Regina Casanova" w:date="2018-07-29T19:32:00Z">
                  <w:rPr>
                    <w:noProof/>
                  </w:rPr>
                </w:rPrChange>
              </w:rPr>
              <w:instrText>HYPERLINK \l "_Toc520655737"</w:instrText>
            </w:r>
            <w:r w:rsidRPr="00F75055">
              <w:rPr>
                <w:rStyle w:val="Hipervnculo"/>
                <w:rFonts w:ascii="Times New Roman" w:hAnsi="Times New Roman" w:cs="Times New Roman"/>
                <w:noProof/>
                <w:rPrChange w:id="139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9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00"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40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02"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403" w:author="Regina Casanova" w:date="2018-07-29T19:32:00Z">
                  <w:rPr>
                    <w:noProof/>
                    <w:webHidden/>
                  </w:rPr>
                </w:rPrChange>
              </w:rPr>
              <w:tab/>
            </w:r>
            <w:r w:rsidRPr="00F75055">
              <w:rPr>
                <w:rFonts w:ascii="Times New Roman" w:hAnsi="Times New Roman" w:cs="Times New Roman"/>
                <w:noProof/>
                <w:webHidden/>
                <w:rPrChange w:id="1404" w:author="Regina Casanova" w:date="2018-07-29T19:32:00Z">
                  <w:rPr>
                    <w:noProof/>
                    <w:webHidden/>
                  </w:rPr>
                </w:rPrChange>
              </w:rPr>
              <w:fldChar w:fldCharType="begin"/>
            </w:r>
            <w:r w:rsidRPr="00F75055">
              <w:rPr>
                <w:rFonts w:ascii="Times New Roman" w:hAnsi="Times New Roman" w:cs="Times New Roman"/>
                <w:noProof/>
                <w:webHidden/>
                <w:rPrChange w:id="1405" w:author="Regina Casanova" w:date="2018-07-29T19:32:00Z">
                  <w:rPr>
                    <w:noProof/>
                    <w:webHidden/>
                  </w:rPr>
                </w:rPrChange>
              </w:rPr>
              <w:instrText xml:space="preserve"> PAGEREF _Toc520655737 \h </w:instrText>
            </w:r>
          </w:ins>
          <w:r w:rsidRPr="00F75055">
            <w:rPr>
              <w:rFonts w:ascii="Times New Roman" w:hAnsi="Times New Roman" w:cs="Times New Roman"/>
              <w:noProof/>
              <w:webHidden/>
              <w:rPrChange w:id="140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07" w:author="Regina Casanova" w:date="2018-07-29T19:32:00Z">
                <w:rPr>
                  <w:noProof/>
                  <w:webHidden/>
                </w:rPr>
              </w:rPrChange>
            </w:rPr>
            <w:fldChar w:fldCharType="separate"/>
          </w:r>
          <w:ins w:id="1408" w:author="Usuario de Microsoft Office" w:date="2018-08-01T09:04:00Z">
            <w:r w:rsidR="000D59D2">
              <w:rPr>
                <w:rFonts w:ascii="Times New Roman" w:hAnsi="Times New Roman" w:cs="Times New Roman"/>
                <w:noProof/>
                <w:webHidden/>
              </w:rPr>
              <w:t>109</w:t>
            </w:r>
          </w:ins>
          <w:ins w:id="1409" w:author="Regina Casanova" w:date="2018-07-29T19:24:00Z">
            <w:del w:id="1410" w:author="Usuario de Microsoft Office" w:date="2018-08-01T09:04:00Z">
              <w:r w:rsidRPr="00F75055" w:rsidDel="000D59D2">
                <w:rPr>
                  <w:rFonts w:ascii="Times New Roman" w:hAnsi="Times New Roman" w:cs="Times New Roman"/>
                  <w:noProof/>
                  <w:webHidden/>
                  <w:rPrChange w:id="1411" w:author="Regina Casanova" w:date="2018-07-29T19:32:00Z">
                    <w:rPr>
                      <w:noProof/>
                      <w:webHidden/>
                    </w:rPr>
                  </w:rPrChange>
                </w:rPr>
                <w:delText>38</w:delText>
              </w:r>
            </w:del>
            <w:r w:rsidRPr="00F75055">
              <w:rPr>
                <w:rFonts w:ascii="Times New Roman" w:hAnsi="Times New Roman" w:cs="Times New Roman"/>
                <w:noProof/>
                <w:webHidden/>
                <w:rPrChange w:id="1412" w:author="Regina Casanova" w:date="2018-07-29T19:32:00Z">
                  <w:rPr>
                    <w:noProof/>
                    <w:webHidden/>
                  </w:rPr>
                </w:rPrChange>
              </w:rPr>
              <w:fldChar w:fldCharType="end"/>
            </w:r>
            <w:r w:rsidRPr="00F75055">
              <w:rPr>
                <w:rStyle w:val="Hipervnculo"/>
                <w:rFonts w:ascii="Times New Roman" w:hAnsi="Times New Roman" w:cs="Times New Roman"/>
                <w:noProof/>
                <w:rPrChange w:id="1413"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414" w:author="Regina Casanova" w:date="2018-07-29T19:24:00Z"/>
              <w:rFonts w:ascii="Times New Roman" w:eastAsiaTheme="minorEastAsia" w:hAnsi="Times New Roman" w:cs="Times New Roman"/>
              <w:noProof/>
              <w:sz w:val="24"/>
              <w:szCs w:val="24"/>
              <w:lang w:val="es-PE" w:eastAsia="es-PE"/>
              <w:rPrChange w:id="1415" w:author="Regina Casanova" w:date="2018-07-29T19:32:00Z">
                <w:rPr>
                  <w:ins w:id="1416" w:author="Regina Casanova" w:date="2018-07-29T19:24:00Z"/>
                  <w:rFonts w:eastAsiaTheme="minorEastAsia" w:cstheme="minorBidi"/>
                  <w:noProof/>
                  <w:sz w:val="24"/>
                  <w:szCs w:val="24"/>
                  <w:lang w:val="es-PE" w:eastAsia="es-PE"/>
                </w:rPr>
              </w:rPrChange>
            </w:rPr>
          </w:pPr>
          <w:ins w:id="1417" w:author="Regina Casanova" w:date="2018-07-29T19:24:00Z">
            <w:r w:rsidRPr="00F75055">
              <w:rPr>
                <w:rStyle w:val="Hipervnculo"/>
                <w:rFonts w:ascii="Times New Roman" w:hAnsi="Times New Roman" w:cs="Times New Roman"/>
                <w:noProof/>
                <w:rPrChange w:id="141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19" w:author="Regina Casanova" w:date="2018-07-29T19:32:00Z">
                  <w:rPr>
                    <w:rStyle w:val="Hipervnculo"/>
                    <w:noProof/>
                  </w:rPr>
                </w:rPrChange>
              </w:rPr>
              <w:instrText xml:space="preserve"> </w:instrText>
            </w:r>
            <w:r w:rsidRPr="00F75055">
              <w:rPr>
                <w:rFonts w:ascii="Times New Roman" w:hAnsi="Times New Roman" w:cs="Times New Roman"/>
                <w:noProof/>
                <w:rPrChange w:id="1420" w:author="Regina Casanova" w:date="2018-07-29T19:32:00Z">
                  <w:rPr>
                    <w:noProof/>
                  </w:rPr>
                </w:rPrChange>
              </w:rPr>
              <w:instrText>HYPERLINK \l "_Toc520655738"</w:instrText>
            </w:r>
            <w:r w:rsidRPr="00F75055">
              <w:rPr>
                <w:rStyle w:val="Hipervnculo"/>
                <w:rFonts w:ascii="Times New Roman" w:hAnsi="Times New Roman" w:cs="Times New Roman"/>
                <w:noProof/>
                <w:rPrChange w:id="142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2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423"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4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425" w:author="Regina Casanova" w:date="2018-07-29T19:32:00Z">
                  <w:rPr>
                    <w:rStyle w:val="Hipervnculo"/>
                    <w:noProof/>
                  </w:rPr>
                </w:rPrChange>
              </w:rPr>
              <w:t>Limitaciones</w:t>
            </w:r>
            <w:r w:rsidRPr="00F75055">
              <w:rPr>
                <w:rFonts w:ascii="Times New Roman" w:hAnsi="Times New Roman" w:cs="Times New Roman"/>
                <w:noProof/>
                <w:webHidden/>
                <w:rPrChange w:id="1426" w:author="Regina Casanova" w:date="2018-07-29T19:32:00Z">
                  <w:rPr>
                    <w:noProof/>
                    <w:webHidden/>
                  </w:rPr>
                </w:rPrChange>
              </w:rPr>
              <w:tab/>
            </w:r>
            <w:r w:rsidRPr="00F75055">
              <w:rPr>
                <w:rFonts w:ascii="Times New Roman" w:hAnsi="Times New Roman" w:cs="Times New Roman"/>
                <w:noProof/>
                <w:webHidden/>
                <w:rPrChange w:id="1427" w:author="Regina Casanova" w:date="2018-07-29T19:32:00Z">
                  <w:rPr>
                    <w:noProof/>
                    <w:webHidden/>
                  </w:rPr>
                </w:rPrChange>
              </w:rPr>
              <w:fldChar w:fldCharType="begin"/>
            </w:r>
            <w:r w:rsidRPr="00F75055">
              <w:rPr>
                <w:rFonts w:ascii="Times New Roman" w:hAnsi="Times New Roman" w:cs="Times New Roman"/>
                <w:noProof/>
                <w:webHidden/>
                <w:rPrChange w:id="1428" w:author="Regina Casanova" w:date="2018-07-29T19:32:00Z">
                  <w:rPr>
                    <w:noProof/>
                    <w:webHidden/>
                  </w:rPr>
                </w:rPrChange>
              </w:rPr>
              <w:instrText xml:space="preserve"> PAGEREF _Toc520655738 \h </w:instrText>
            </w:r>
          </w:ins>
          <w:r w:rsidRPr="00F75055">
            <w:rPr>
              <w:rFonts w:ascii="Times New Roman" w:hAnsi="Times New Roman" w:cs="Times New Roman"/>
              <w:noProof/>
              <w:webHidden/>
              <w:rPrChange w:id="142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30" w:author="Regina Casanova" w:date="2018-07-29T19:32:00Z">
                <w:rPr>
                  <w:noProof/>
                  <w:webHidden/>
                </w:rPr>
              </w:rPrChange>
            </w:rPr>
            <w:fldChar w:fldCharType="separate"/>
          </w:r>
          <w:ins w:id="1431" w:author="Usuario de Microsoft Office" w:date="2018-08-01T09:04:00Z">
            <w:r w:rsidR="000D59D2">
              <w:rPr>
                <w:rFonts w:ascii="Times New Roman" w:hAnsi="Times New Roman" w:cs="Times New Roman"/>
                <w:noProof/>
                <w:webHidden/>
              </w:rPr>
              <w:t>110</w:t>
            </w:r>
          </w:ins>
          <w:ins w:id="1432" w:author="Regina Casanova" w:date="2018-07-29T19:24:00Z">
            <w:del w:id="1433" w:author="Usuario de Microsoft Office" w:date="2018-08-01T09:04:00Z">
              <w:r w:rsidRPr="00F75055" w:rsidDel="000D59D2">
                <w:rPr>
                  <w:rFonts w:ascii="Times New Roman" w:hAnsi="Times New Roman" w:cs="Times New Roman"/>
                  <w:noProof/>
                  <w:webHidden/>
                  <w:rPrChange w:id="1434" w:author="Regina Casanova" w:date="2018-07-29T19:32:00Z">
                    <w:rPr>
                      <w:noProof/>
                      <w:webHidden/>
                    </w:rPr>
                  </w:rPrChange>
                </w:rPr>
                <w:delText>39</w:delText>
              </w:r>
            </w:del>
            <w:r w:rsidRPr="00F75055">
              <w:rPr>
                <w:rFonts w:ascii="Times New Roman" w:hAnsi="Times New Roman" w:cs="Times New Roman"/>
                <w:noProof/>
                <w:webHidden/>
                <w:rPrChange w:id="1435" w:author="Regina Casanova" w:date="2018-07-29T19:32:00Z">
                  <w:rPr>
                    <w:noProof/>
                    <w:webHidden/>
                  </w:rPr>
                </w:rPrChange>
              </w:rPr>
              <w:fldChar w:fldCharType="end"/>
            </w:r>
            <w:r w:rsidRPr="00F75055">
              <w:rPr>
                <w:rStyle w:val="Hipervnculo"/>
                <w:rFonts w:ascii="Times New Roman" w:hAnsi="Times New Roman" w:cs="Times New Roman"/>
                <w:noProof/>
                <w:rPrChange w:id="1436"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437" w:author="Regina Casanova" w:date="2018-07-29T19:24:00Z"/>
              <w:rFonts w:eastAsiaTheme="minorEastAsia"/>
              <w:noProof/>
              <w:sz w:val="24"/>
              <w:szCs w:val="24"/>
              <w:lang w:val="es-PE" w:eastAsia="es-PE"/>
            </w:rPr>
          </w:pPr>
          <w:ins w:id="1438" w:author="Regina Casanova" w:date="2018-07-29T19:24:00Z">
            <w:r w:rsidRPr="00F75055">
              <w:rPr>
                <w:rStyle w:val="Hipervnculo"/>
                <w:rFonts w:ascii="Times New Roman" w:hAnsi="Times New Roman" w:cs="Times New Roman"/>
                <w:b w:val="0"/>
                <w:noProof/>
                <w:rPrChange w:id="143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40"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44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4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43"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ins>
          <w:r w:rsidRPr="00C3723A">
            <w:rPr>
              <w:noProof/>
              <w:webHidden/>
            </w:rPr>
          </w:r>
          <w:r w:rsidRPr="00C3723A">
            <w:rPr>
              <w:noProof/>
              <w:webHidden/>
            </w:rPr>
            <w:fldChar w:fldCharType="separate"/>
          </w:r>
          <w:ins w:id="1444" w:author="Usuario de Microsoft Office" w:date="2018-08-01T09:04:00Z">
            <w:r w:rsidR="000D59D2">
              <w:rPr>
                <w:noProof/>
                <w:webHidden/>
              </w:rPr>
              <w:t>112</w:t>
            </w:r>
          </w:ins>
          <w:ins w:id="1445" w:author="Regina Casanova" w:date="2018-07-29T19:24:00Z">
            <w:del w:id="1446" w:author="Usuario de Microsoft Office" w:date="2018-08-01T09:04:00Z">
              <w:r w:rsidRPr="00C3723A" w:rsidDel="000D59D2">
                <w:rPr>
                  <w:noProof/>
                  <w:webHidden/>
                </w:rPr>
                <w:delText>41</w:delText>
              </w:r>
            </w:del>
            <w:r w:rsidRPr="00C3723A">
              <w:rPr>
                <w:noProof/>
                <w:webHidden/>
              </w:rPr>
              <w:fldChar w:fldCharType="end"/>
            </w:r>
            <w:r w:rsidRPr="00F75055">
              <w:rPr>
                <w:rStyle w:val="Hipervnculo"/>
                <w:rFonts w:ascii="Times New Roman" w:hAnsi="Times New Roman" w:cs="Times New Roman"/>
                <w:b w:val="0"/>
                <w:noProof/>
                <w:rPrChange w:id="1447" w:author="Regina Casanova" w:date="2018-07-29T19:32:00Z">
                  <w:rPr>
                    <w:rStyle w:val="Hipervnculo"/>
                    <w:noProof/>
                  </w:rPr>
                </w:rPrChange>
              </w:rPr>
              <w:fldChar w:fldCharType="end"/>
            </w:r>
          </w:ins>
        </w:p>
        <w:p w14:paraId="23B661CC" w14:textId="44C0D2E3" w:rsidR="00CC32E0" w:rsidRPr="00C3723A" w:rsidRDefault="00CC32E0">
          <w:pPr>
            <w:pStyle w:val="TDC1"/>
            <w:rPr>
              <w:ins w:id="1448" w:author="Regina Casanova" w:date="2018-07-29T19:24:00Z"/>
              <w:rFonts w:eastAsiaTheme="minorEastAsia"/>
              <w:noProof/>
              <w:sz w:val="24"/>
              <w:szCs w:val="24"/>
              <w:lang w:val="es-PE" w:eastAsia="es-PE"/>
            </w:rPr>
            <w:pPrChange w:id="1449" w:author="Regina Casanova" w:date="2018-07-29T19:33:00Z">
              <w:pPr>
                <w:pStyle w:val="TDC3"/>
              </w:pPr>
            </w:pPrChange>
          </w:pPr>
          <w:ins w:id="1450" w:author="Regina Casanova" w:date="2018-07-29T19:24:00Z">
            <w:r w:rsidRPr="00F75055">
              <w:rPr>
                <w:rStyle w:val="Hipervnculo"/>
                <w:rFonts w:ascii="Times New Roman" w:hAnsi="Times New Roman" w:cs="Times New Roman"/>
                <w:b w:val="0"/>
                <w:noProof/>
                <w:rPrChange w:id="1451" w:author="Regina Casanova" w:date="2018-07-29T19:32:00Z">
                  <w:rPr>
                    <w:rStyle w:val="Hipervnculo"/>
                    <w:b/>
                    <w:bCs/>
                    <w:i w:val="0"/>
                    <w:iCs w:val="0"/>
                    <w:caps/>
                    <w:noProof/>
                  </w:rPr>
                </w:rPrChange>
              </w:rPr>
              <w:fldChar w:fldCharType="begin"/>
            </w:r>
            <w:r w:rsidRPr="00F75055">
              <w:rPr>
                <w:rStyle w:val="Hipervnculo"/>
                <w:rFonts w:ascii="Times New Roman" w:hAnsi="Times New Roman" w:cs="Times New Roman"/>
                <w:b w:val="0"/>
                <w:noProof/>
                <w:rPrChange w:id="1452" w:author="Regina Casanova" w:date="2018-07-29T19:32:00Z">
                  <w:rPr>
                    <w:rStyle w:val="Hipervnculo"/>
                    <w:b/>
                    <w:bCs/>
                    <w:i w:val="0"/>
                    <w:iCs w:val="0"/>
                    <w:caps/>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453" w:author="Regina Casanova" w:date="2018-07-29T19:32:00Z">
                  <w:rPr>
                    <w:rStyle w:val="Hipervnculo"/>
                    <w:b/>
                    <w:bCs/>
                    <w:i w:val="0"/>
                    <w:iCs w:val="0"/>
                    <w:caps/>
                    <w:noProof/>
                  </w:rPr>
                </w:rPrChange>
              </w:rPr>
              <w:instrText xml:space="preserve"> </w:instrText>
            </w:r>
            <w:r w:rsidRPr="00F75055">
              <w:rPr>
                <w:rStyle w:val="Hipervnculo"/>
                <w:rFonts w:ascii="Times New Roman" w:hAnsi="Times New Roman" w:cs="Times New Roman"/>
                <w:b w:val="0"/>
                <w:noProof/>
                <w:rPrChange w:id="1454" w:author="Regina Casanova" w:date="2018-07-29T19:32:00Z">
                  <w:rPr>
                    <w:rStyle w:val="Hipervnculo"/>
                    <w:b/>
                    <w:bCs/>
                    <w:i w:val="0"/>
                    <w:iCs w:val="0"/>
                    <w:caps/>
                    <w:noProof/>
                  </w:rPr>
                </w:rPrChange>
              </w:rPr>
              <w:fldChar w:fldCharType="separate"/>
            </w:r>
            <w:r w:rsidRPr="00F75055">
              <w:rPr>
                <w:rStyle w:val="Hipervnculo"/>
                <w:rFonts w:ascii="Times New Roman" w:hAnsi="Times New Roman" w:cs="Times New Roman"/>
                <w:b w:val="0"/>
                <w:noProof/>
                <w:rPrChange w:id="1455" w:author="Regina Casanova" w:date="2018-07-29T19:32:00Z">
                  <w:rPr>
                    <w:rStyle w:val="Hipervnculo"/>
                    <w:b/>
                    <w:bCs/>
                    <w:i w:val="0"/>
                    <w:iCs w:val="0"/>
                    <w:caps/>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ins>
          <w:r w:rsidRPr="00C3723A">
            <w:rPr>
              <w:noProof/>
              <w:webHidden/>
            </w:rPr>
          </w:r>
          <w:r w:rsidRPr="00C3723A">
            <w:rPr>
              <w:noProof/>
              <w:webHidden/>
            </w:rPr>
            <w:fldChar w:fldCharType="separate"/>
          </w:r>
          <w:ins w:id="1456" w:author="Usuario de Microsoft Office" w:date="2018-08-01T09:04:00Z">
            <w:r w:rsidR="000D59D2">
              <w:rPr>
                <w:noProof/>
                <w:webHidden/>
              </w:rPr>
              <w:t>113</w:t>
            </w:r>
          </w:ins>
          <w:ins w:id="1457" w:author="Regina Casanova" w:date="2018-07-29T19:24:00Z">
            <w:del w:id="1458" w:author="Usuario de Microsoft Office" w:date="2018-08-01T09:04:00Z">
              <w:r w:rsidRPr="00C3723A" w:rsidDel="000D59D2">
                <w:rPr>
                  <w:noProof/>
                  <w:webHidden/>
                </w:rPr>
                <w:delText>42</w:delText>
              </w:r>
            </w:del>
            <w:r w:rsidRPr="00C3723A">
              <w:rPr>
                <w:noProof/>
                <w:webHidden/>
              </w:rPr>
              <w:fldChar w:fldCharType="end"/>
            </w:r>
            <w:r w:rsidRPr="00F75055">
              <w:rPr>
                <w:rStyle w:val="Hipervnculo"/>
                <w:rFonts w:ascii="Times New Roman" w:hAnsi="Times New Roman" w:cs="Times New Roman"/>
                <w:b w:val="0"/>
                <w:noProof/>
                <w:rPrChange w:id="1459" w:author="Regina Casanova" w:date="2018-07-29T19:32:00Z">
                  <w:rPr>
                    <w:rStyle w:val="Hipervnculo"/>
                    <w:b/>
                    <w:bCs/>
                    <w:i w:val="0"/>
                    <w:iCs w:val="0"/>
                    <w:caps/>
                    <w:noProof/>
                  </w:rPr>
                </w:rPrChange>
              </w:rPr>
              <w:fldChar w:fldCharType="end"/>
            </w:r>
          </w:ins>
        </w:p>
        <w:p w14:paraId="26D2A607" w14:textId="7BFEEF54" w:rsidR="00CC32E0" w:rsidRPr="00C3723A" w:rsidRDefault="00CC32E0" w:rsidP="00C3723A">
          <w:pPr>
            <w:pStyle w:val="TDC1"/>
            <w:rPr>
              <w:ins w:id="1460" w:author="Regina Casanova" w:date="2018-07-29T19:24:00Z"/>
              <w:rFonts w:eastAsiaTheme="minorEastAsia"/>
              <w:noProof/>
              <w:sz w:val="24"/>
              <w:szCs w:val="24"/>
              <w:lang w:val="es-PE" w:eastAsia="es-PE"/>
            </w:rPr>
          </w:pPr>
          <w:ins w:id="1461" w:author="Regina Casanova" w:date="2018-07-29T19:24:00Z">
            <w:r w:rsidRPr="00F75055">
              <w:rPr>
                <w:rStyle w:val="Hipervnculo"/>
                <w:rFonts w:ascii="Times New Roman" w:hAnsi="Times New Roman" w:cs="Times New Roman"/>
                <w:b w:val="0"/>
                <w:noProof/>
                <w:rPrChange w:id="1462"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63"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46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6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66"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ins>
          <w:r w:rsidRPr="00C3723A">
            <w:rPr>
              <w:noProof/>
              <w:webHidden/>
            </w:rPr>
          </w:r>
          <w:r w:rsidRPr="00C3723A">
            <w:rPr>
              <w:noProof/>
              <w:webHidden/>
            </w:rPr>
            <w:fldChar w:fldCharType="separate"/>
          </w:r>
          <w:ins w:id="1467" w:author="Usuario de Microsoft Office" w:date="2018-08-01T09:04:00Z">
            <w:r w:rsidR="000D59D2">
              <w:rPr>
                <w:noProof/>
                <w:webHidden/>
              </w:rPr>
              <w:t>115</w:t>
            </w:r>
          </w:ins>
          <w:ins w:id="1468" w:author="Regina Casanova" w:date="2018-07-29T19:24:00Z">
            <w:del w:id="1469" w:author="Usuario de Microsoft Office" w:date="2018-08-01T09:04:00Z">
              <w:r w:rsidRPr="00C3723A" w:rsidDel="000D59D2">
                <w:rPr>
                  <w:noProof/>
                  <w:webHidden/>
                </w:rPr>
                <w:delText>44</w:delText>
              </w:r>
            </w:del>
            <w:r w:rsidRPr="00C3723A">
              <w:rPr>
                <w:noProof/>
                <w:webHidden/>
              </w:rPr>
              <w:fldChar w:fldCharType="end"/>
            </w:r>
            <w:r w:rsidRPr="00F75055">
              <w:rPr>
                <w:rStyle w:val="Hipervnculo"/>
                <w:rFonts w:ascii="Times New Roman" w:hAnsi="Times New Roman" w:cs="Times New Roman"/>
                <w:b w:val="0"/>
                <w:noProof/>
                <w:rPrChange w:id="1470"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471" w:author="Regina Casanova" w:date="2018-07-29T19:24:00Z"/>
              <w:rFonts w:eastAsiaTheme="minorEastAsia"/>
              <w:noProof/>
              <w:sz w:val="24"/>
              <w:szCs w:val="24"/>
              <w:lang w:val="es-PE" w:eastAsia="es-PE"/>
            </w:rPr>
          </w:pPr>
          <w:ins w:id="1472" w:author="Regina Casanova" w:date="2018-07-29T19:24:00Z">
            <w:r w:rsidRPr="00F75055">
              <w:rPr>
                <w:rStyle w:val="Hipervnculo"/>
                <w:rFonts w:ascii="Times New Roman" w:hAnsi="Times New Roman" w:cs="Times New Roman"/>
                <w:b w:val="0"/>
                <w:noProof/>
                <w:rPrChange w:id="147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74"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47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76"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77"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ins>
          <w:r w:rsidRPr="00C3723A">
            <w:rPr>
              <w:noProof/>
              <w:webHidden/>
            </w:rPr>
          </w:r>
          <w:r w:rsidRPr="00C3723A">
            <w:rPr>
              <w:noProof/>
              <w:webHidden/>
            </w:rPr>
            <w:fldChar w:fldCharType="separate"/>
          </w:r>
          <w:ins w:id="1478" w:author="Usuario de Microsoft Office" w:date="2018-08-01T09:04:00Z">
            <w:r w:rsidR="000D59D2">
              <w:rPr>
                <w:noProof/>
                <w:webHidden/>
              </w:rPr>
              <w:t>121</w:t>
            </w:r>
          </w:ins>
          <w:ins w:id="1479" w:author="Regina Casanova" w:date="2018-07-29T19:24:00Z">
            <w:del w:id="1480" w:author="Usuario de Microsoft Office" w:date="2018-08-01T09:04:00Z">
              <w:r w:rsidRPr="00C3723A" w:rsidDel="000D59D2">
                <w:rPr>
                  <w:noProof/>
                  <w:webHidden/>
                </w:rPr>
                <w:delText>50</w:delText>
              </w:r>
            </w:del>
            <w:r w:rsidRPr="00C3723A">
              <w:rPr>
                <w:noProof/>
                <w:webHidden/>
              </w:rPr>
              <w:fldChar w:fldCharType="end"/>
            </w:r>
            <w:r w:rsidRPr="00F75055">
              <w:rPr>
                <w:rStyle w:val="Hipervnculo"/>
                <w:rFonts w:ascii="Times New Roman" w:hAnsi="Times New Roman" w:cs="Times New Roman"/>
                <w:b w:val="0"/>
                <w:noProof/>
                <w:rPrChange w:id="1481"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482" w:author="Regina Casanova" w:date="2018-07-29T19:24:00Z"/>
              <w:rFonts w:ascii="Times New Roman" w:eastAsiaTheme="minorEastAsia" w:hAnsi="Times New Roman" w:cs="Times New Roman"/>
              <w:noProof/>
              <w:sz w:val="24"/>
              <w:szCs w:val="24"/>
              <w:lang w:val="es-PE" w:eastAsia="es-PE"/>
              <w:rPrChange w:id="1483" w:author="Regina Casanova" w:date="2018-07-29T19:32:00Z">
                <w:rPr>
                  <w:ins w:id="1484" w:author="Regina Casanova" w:date="2018-07-29T19:24:00Z"/>
                  <w:rFonts w:eastAsiaTheme="minorEastAsia" w:cstheme="minorBidi"/>
                  <w:noProof/>
                  <w:sz w:val="24"/>
                  <w:szCs w:val="24"/>
                  <w:lang w:val="es-PE" w:eastAsia="es-PE"/>
                </w:rPr>
              </w:rPrChange>
            </w:rPr>
          </w:pPr>
          <w:ins w:id="1485" w:author="Regina Casanova" w:date="2018-07-29T19:24:00Z">
            <w:r w:rsidRPr="00F75055">
              <w:rPr>
                <w:rStyle w:val="Hipervnculo"/>
                <w:rFonts w:ascii="Times New Roman" w:hAnsi="Times New Roman" w:cs="Times New Roman"/>
                <w:noProof/>
                <w:rPrChange w:id="148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87" w:author="Regina Casanova" w:date="2018-07-29T19:32:00Z">
                  <w:rPr>
                    <w:rStyle w:val="Hipervnculo"/>
                    <w:noProof/>
                  </w:rPr>
                </w:rPrChange>
              </w:rPr>
              <w:instrText xml:space="preserve"> </w:instrText>
            </w:r>
            <w:r w:rsidRPr="00F75055">
              <w:rPr>
                <w:rFonts w:ascii="Times New Roman" w:hAnsi="Times New Roman" w:cs="Times New Roman"/>
                <w:noProof/>
                <w:rPrChange w:id="1488" w:author="Regina Casanova" w:date="2018-07-29T19:32:00Z">
                  <w:rPr>
                    <w:noProof/>
                  </w:rPr>
                </w:rPrChange>
              </w:rPr>
              <w:instrText>HYPERLINK \l "_Toc520655750"</w:instrText>
            </w:r>
            <w:r w:rsidRPr="00F75055">
              <w:rPr>
                <w:rStyle w:val="Hipervnculo"/>
                <w:rFonts w:ascii="Times New Roman" w:hAnsi="Times New Roman" w:cs="Times New Roman"/>
                <w:noProof/>
                <w:rPrChange w:id="148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90"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91"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4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93"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494" w:author="Regina Casanova" w:date="2018-07-29T19:32:00Z">
                  <w:rPr>
                    <w:noProof/>
                    <w:webHidden/>
                  </w:rPr>
                </w:rPrChange>
              </w:rPr>
              <w:tab/>
            </w:r>
            <w:r w:rsidRPr="00F75055">
              <w:rPr>
                <w:rFonts w:ascii="Times New Roman" w:hAnsi="Times New Roman" w:cs="Times New Roman"/>
                <w:noProof/>
                <w:webHidden/>
                <w:rPrChange w:id="1495" w:author="Regina Casanova" w:date="2018-07-29T19:32:00Z">
                  <w:rPr>
                    <w:noProof/>
                    <w:webHidden/>
                  </w:rPr>
                </w:rPrChange>
              </w:rPr>
              <w:fldChar w:fldCharType="begin"/>
            </w:r>
            <w:r w:rsidRPr="00F75055">
              <w:rPr>
                <w:rFonts w:ascii="Times New Roman" w:hAnsi="Times New Roman" w:cs="Times New Roman"/>
                <w:noProof/>
                <w:webHidden/>
                <w:rPrChange w:id="1496" w:author="Regina Casanova" w:date="2018-07-29T19:32:00Z">
                  <w:rPr>
                    <w:noProof/>
                    <w:webHidden/>
                  </w:rPr>
                </w:rPrChange>
              </w:rPr>
              <w:instrText xml:space="preserve"> PAGEREF _Toc520655750 \h </w:instrText>
            </w:r>
          </w:ins>
          <w:r w:rsidRPr="00F75055">
            <w:rPr>
              <w:rFonts w:ascii="Times New Roman" w:hAnsi="Times New Roman" w:cs="Times New Roman"/>
              <w:noProof/>
              <w:webHidden/>
              <w:rPrChange w:id="1497"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98" w:author="Regina Casanova" w:date="2018-07-29T19:32:00Z">
                <w:rPr>
                  <w:noProof/>
                  <w:webHidden/>
                </w:rPr>
              </w:rPrChange>
            </w:rPr>
            <w:fldChar w:fldCharType="separate"/>
          </w:r>
          <w:ins w:id="1499" w:author="Usuario de Microsoft Office" w:date="2018-08-01T09:04:00Z">
            <w:r w:rsidR="000D59D2">
              <w:rPr>
                <w:rFonts w:ascii="Times New Roman" w:hAnsi="Times New Roman" w:cs="Times New Roman"/>
                <w:noProof/>
                <w:webHidden/>
              </w:rPr>
              <w:t>121</w:t>
            </w:r>
          </w:ins>
          <w:ins w:id="1500" w:author="Regina Casanova" w:date="2018-07-29T19:24:00Z">
            <w:del w:id="1501" w:author="Usuario de Microsoft Office" w:date="2018-08-01T09:04:00Z">
              <w:r w:rsidRPr="00F75055" w:rsidDel="000D59D2">
                <w:rPr>
                  <w:rFonts w:ascii="Times New Roman" w:hAnsi="Times New Roman" w:cs="Times New Roman"/>
                  <w:noProof/>
                  <w:webHidden/>
                  <w:rPrChange w:id="1502" w:author="Regina Casanova" w:date="2018-07-29T19:32:00Z">
                    <w:rPr>
                      <w:noProof/>
                      <w:webHidden/>
                    </w:rPr>
                  </w:rPrChange>
                </w:rPr>
                <w:delText>50</w:delText>
              </w:r>
            </w:del>
            <w:r w:rsidRPr="00F75055">
              <w:rPr>
                <w:rFonts w:ascii="Times New Roman" w:hAnsi="Times New Roman" w:cs="Times New Roman"/>
                <w:noProof/>
                <w:webHidden/>
                <w:rPrChange w:id="1503" w:author="Regina Casanova" w:date="2018-07-29T19:32:00Z">
                  <w:rPr>
                    <w:noProof/>
                    <w:webHidden/>
                  </w:rPr>
                </w:rPrChange>
              </w:rPr>
              <w:fldChar w:fldCharType="end"/>
            </w:r>
            <w:r w:rsidRPr="00F75055">
              <w:rPr>
                <w:rStyle w:val="Hipervnculo"/>
                <w:rFonts w:ascii="Times New Roman" w:hAnsi="Times New Roman" w:cs="Times New Roman"/>
                <w:noProof/>
                <w:rPrChange w:id="1504"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505" w:author="Regina Casanova" w:date="2018-07-29T19:24:00Z"/>
              <w:rFonts w:ascii="Times New Roman" w:eastAsiaTheme="minorEastAsia" w:hAnsi="Times New Roman" w:cs="Times New Roman"/>
              <w:noProof/>
              <w:sz w:val="24"/>
              <w:szCs w:val="24"/>
              <w:lang w:val="es-PE" w:eastAsia="es-PE"/>
              <w:rPrChange w:id="1506" w:author="Regina Casanova" w:date="2018-07-29T19:32:00Z">
                <w:rPr>
                  <w:ins w:id="1507" w:author="Regina Casanova" w:date="2018-07-29T19:24:00Z"/>
                  <w:rFonts w:eastAsiaTheme="minorEastAsia" w:cstheme="minorBidi"/>
                  <w:noProof/>
                  <w:sz w:val="24"/>
                  <w:szCs w:val="24"/>
                  <w:lang w:val="es-PE" w:eastAsia="es-PE"/>
                </w:rPr>
              </w:rPrChange>
            </w:rPr>
          </w:pPr>
          <w:ins w:id="1508" w:author="Regina Casanova" w:date="2018-07-29T19:24:00Z">
            <w:r w:rsidRPr="00F75055">
              <w:rPr>
                <w:rStyle w:val="Hipervnculo"/>
                <w:rFonts w:ascii="Times New Roman" w:hAnsi="Times New Roman" w:cs="Times New Roman"/>
                <w:noProof/>
                <w:rPrChange w:id="15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10" w:author="Regina Casanova" w:date="2018-07-29T19:32:00Z">
                  <w:rPr>
                    <w:rStyle w:val="Hipervnculo"/>
                    <w:noProof/>
                  </w:rPr>
                </w:rPrChange>
              </w:rPr>
              <w:instrText xml:space="preserve"> </w:instrText>
            </w:r>
            <w:r w:rsidRPr="00F75055">
              <w:rPr>
                <w:rFonts w:ascii="Times New Roman" w:hAnsi="Times New Roman" w:cs="Times New Roman"/>
                <w:noProof/>
                <w:rPrChange w:id="1511" w:author="Regina Casanova" w:date="2018-07-29T19:32:00Z">
                  <w:rPr>
                    <w:noProof/>
                  </w:rPr>
                </w:rPrChange>
              </w:rPr>
              <w:instrText>HYPERLINK \l "_Toc520655751"</w:instrText>
            </w:r>
            <w:r w:rsidRPr="00F75055">
              <w:rPr>
                <w:rStyle w:val="Hipervnculo"/>
                <w:rFonts w:ascii="Times New Roman" w:hAnsi="Times New Roman" w:cs="Times New Roman"/>
                <w:noProof/>
                <w:rPrChange w:id="15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1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1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51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16"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517" w:author="Regina Casanova" w:date="2018-07-29T19:32:00Z">
                  <w:rPr>
                    <w:noProof/>
                    <w:webHidden/>
                  </w:rPr>
                </w:rPrChange>
              </w:rPr>
              <w:tab/>
            </w:r>
            <w:r w:rsidRPr="00F75055">
              <w:rPr>
                <w:rFonts w:ascii="Times New Roman" w:hAnsi="Times New Roman" w:cs="Times New Roman"/>
                <w:noProof/>
                <w:webHidden/>
                <w:rPrChange w:id="1518" w:author="Regina Casanova" w:date="2018-07-29T19:32:00Z">
                  <w:rPr>
                    <w:noProof/>
                    <w:webHidden/>
                  </w:rPr>
                </w:rPrChange>
              </w:rPr>
              <w:fldChar w:fldCharType="begin"/>
            </w:r>
            <w:r w:rsidRPr="00F75055">
              <w:rPr>
                <w:rFonts w:ascii="Times New Roman" w:hAnsi="Times New Roman" w:cs="Times New Roman"/>
                <w:noProof/>
                <w:webHidden/>
                <w:rPrChange w:id="1519" w:author="Regina Casanova" w:date="2018-07-29T19:32:00Z">
                  <w:rPr>
                    <w:noProof/>
                    <w:webHidden/>
                  </w:rPr>
                </w:rPrChange>
              </w:rPr>
              <w:instrText xml:space="preserve"> PAGEREF _Toc520655751 \h </w:instrText>
            </w:r>
          </w:ins>
          <w:r w:rsidRPr="00F75055">
            <w:rPr>
              <w:rFonts w:ascii="Times New Roman" w:hAnsi="Times New Roman" w:cs="Times New Roman"/>
              <w:noProof/>
              <w:webHidden/>
              <w:rPrChange w:id="152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21" w:author="Regina Casanova" w:date="2018-07-29T19:32:00Z">
                <w:rPr>
                  <w:noProof/>
                  <w:webHidden/>
                </w:rPr>
              </w:rPrChange>
            </w:rPr>
            <w:fldChar w:fldCharType="separate"/>
          </w:r>
          <w:ins w:id="1522" w:author="Usuario de Microsoft Office" w:date="2018-08-01T09:04:00Z">
            <w:r w:rsidR="000D59D2">
              <w:rPr>
                <w:rFonts w:ascii="Times New Roman" w:hAnsi="Times New Roman" w:cs="Times New Roman"/>
                <w:noProof/>
                <w:webHidden/>
              </w:rPr>
              <w:t>124</w:t>
            </w:r>
          </w:ins>
          <w:ins w:id="1523" w:author="Regina Casanova" w:date="2018-07-29T19:24:00Z">
            <w:del w:id="1524" w:author="Usuario de Microsoft Office" w:date="2018-08-01T09:04:00Z">
              <w:r w:rsidRPr="00F75055" w:rsidDel="000D59D2">
                <w:rPr>
                  <w:rFonts w:ascii="Times New Roman" w:hAnsi="Times New Roman" w:cs="Times New Roman"/>
                  <w:noProof/>
                  <w:webHidden/>
                  <w:rPrChange w:id="1525" w:author="Regina Casanova" w:date="2018-07-29T19:32:00Z">
                    <w:rPr>
                      <w:noProof/>
                      <w:webHidden/>
                    </w:rPr>
                  </w:rPrChange>
                </w:rPr>
                <w:delText>53</w:delText>
              </w:r>
            </w:del>
            <w:r w:rsidRPr="00F75055">
              <w:rPr>
                <w:rFonts w:ascii="Times New Roman" w:hAnsi="Times New Roman" w:cs="Times New Roman"/>
                <w:noProof/>
                <w:webHidden/>
                <w:rPrChange w:id="1526" w:author="Regina Casanova" w:date="2018-07-29T19:32:00Z">
                  <w:rPr>
                    <w:noProof/>
                    <w:webHidden/>
                  </w:rPr>
                </w:rPrChange>
              </w:rPr>
              <w:fldChar w:fldCharType="end"/>
            </w:r>
            <w:r w:rsidRPr="00F75055">
              <w:rPr>
                <w:rStyle w:val="Hipervnculo"/>
                <w:rFonts w:ascii="Times New Roman" w:hAnsi="Times New Roman" w:cs="Times New Roman"/>
                <w:noProof/>
                <w:rPrChange w:id="1527"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528" w:author="Regina Casanova" w:date="2018-07-29T19:24:00Z"/>
              <w:rFonts w:ascii="Times New Roman" w:eastAsiaTheme="minorEastAsia" w:hAnsi="Times New Roman" w:cs="Times New Roman"/>
              <w:noProof/>
              <w:sz w:val="24"/>
              <w:szCs w:val="24"/>
              <w:lang w:val="es-PE" w:eastAsia="es-PE"/>
              <w:rPrChange w:id="1529" w:author="Regina Casanova" w:date="2018-07-29T19:32:00Z">
                <w:rPr>
                  <w:ins w:id="1530" w:author="Regina Casanova" w:date="2018-07-29T19:24:00Z"/>
                  <w:rFonts w:eastAsiaTheme="minorEastAsia" w:cstheme="minorBidi"/>
                  <w:noProof/>
                  <w:sz w:val="24"/>
                  <w:szCs w:val="24"/>
                  <w:lang w:val="es-PE" w:eastAsia="es-PE"/>
                </w:rPr>
              </w:rPrChange>
            </w:rPr>
          </w:pPr>
          <w:ins w:id="1531" w:author="Regina Casanova" w:date="2018-07-29T19:24:00Z">
            <w:r w:rsidRPr="00F75055">
              <w:rPr>
                <w:rStyle w:val="Hipervnculo"/>
                <w:rFonts w:ascii="Times New Roman" w:hAnsi="Times New Roman" w:cs="Times New Roman"/>
                <w:noProof/>
                <w:rPrChange w:id="153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33" w:author="Regina Casanova" w:date="2018-07-29T19:32:00Z">
                  <w:rPr>
                    <w:rStyle w:val="Hipervnculo"/>
                    <w:noProof/>
                  </w:rPr>
                </w:rPrChange>
              </w:rPr>
              <w:instrText xml:space="preserve"> </w:instrText>
            </w:r>
            <w:r w:rsidRPr="00F75055">
              <w:rPr>
                <w:rFonts w:ascii="Times New Roman" w:hAnsi="Times New Roman" w:cs="Times New Roman"/>
                <w:noProof/>
                <w:rPrChange w:id="1534" w:author="Regina Casanova" w:date="2018-07-29T19:32:00Z">
                  <w:rPr>
                    <w:noProof/>
                  </w:rPr>
                </w:rPrChange>
              </w:rPr>
              <w:instrText>HYPERLINK \l "_Toc520655752"</w:instrText>
            </w:r>
            <w:r w:rsidRPr="00F75055">
              <w:rPr>
                <w:rStyle w:val="Hipervnculo"/>
                <w:rFonts w:ascii="Times New Roman" w:hAnsi="Times New Roman" w:cs="Times New Roman"/>
                <w:noProof/>
                <w:rPrChange w:id="153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3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37"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5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39"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540" w:author="Regina Casanova" w:date="2018-07-29T19:32:00Z">
                  <w:rPr>
                    <w:noProof/>
                    <w:webHidden/>
                  </w:rPr>
                </w:rPrChange>
              </w:rPr>
              <w:tab/>
            </w:r>
            <w:r w:rsidRPr="00F75055">
              <w:rPr>
                <w:rFonts w:ascii="Times New Roman" w:hAnsi="Times New Roman" w:cs="Times New Roman"/>
                <w:noProof/>
                <w:webHidden/>
                <w:rPrChange w:id="1541" w:author="Regina Casanova" w:date="2018-07-29T19:32:00Z">
                  <w:rPr>
                    <w:noProof/>
                    <w:webHidden/>
                  </w:rPr>
                </w:rPrChange>
              </w:rPr>
              <w:fldChar w:fldCharType="begin"/>
            </w:r>
            <w:r w:rsidRPr="00F75055">
              <w:rPr>
                <w:rFonts w:ascii="Times New Roman" w:hAnsi="Times New Roman" w:cs="Times New Roman"/>
                <w:noProof/>
                <w:webHidden/>
                <w:rPrChange w:id="1542" w:author="Regina Casanova" w:date="2018-07-29T19:32:00Z">
                  <w:rPr>
                    <w:noProof/>
                    <w:webHidden/>
                  </w:rPr>
                </w:rPrChange>
              </w:rPr>
              <w:instrText xml:space="preserve"> PAGEREF _Toc520655752 \h </w:instrText>
            </w:r>
          </w:ins>
          <w:r w:rsidRPr="00F75055">
            <w:rPr>
              <w:rFonts w:ascii="Times New Roman" w:hAnsi="Times New Roman" w:cs="Times New Roman"/>
              <w:noProof/>
              <w:webHidden/>
              <w:rPrChange w:id="154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44" w:author="Regina Casanova" w:date="2018-07-29T19:32:00Z">
                <w:rPr>
                  <w:noProof/>
                  <w:webHidden/>
                </w:rPr>
              </w:rPrChange>
            </w:rPr>
            <w:fldChar w:fldCharType="separate"/>
          </w:r>
          <w:ins w:id="1545" w:author="Usuario de Microsoft Office" w:date="2018-08-01T09:04:00Z">
            <w:r w:rsidR="000D59D2">
              <w:rPr>
                <w:rFonts w:ascii="Times New Roman" w:hAnsi="Times New Roman" w:cs="Times New Roman"/>
                <w:noProof/>
                <w:webHidden/>
              </w:rPr>
              <w:t>126</w:t>
            </w:r>
          </w:ins>
          <w:ins w:id="1546" w:author="Regina Casanova" w:date="2018-07-29T19:24:00Z">
            <w:del w:id="1547" w:author="Usuario de Microsoft Office" w:date="2018-08-01T09:04:00Z">
              <w:r w:rsidRPr="00F75055" w:rsidDel="000D59D2">
                <w:rPr>
                  <w:rFonts w:ascii="Times New Roman" w:hAnsi="Times New Roman" w:cs="Times New Roman"/>
                  <w:noProof/>
                  <w:webHidden/>
                  <w:rPrChange w:id="1548" w:author="Regina Casanova" w:date="2018-07-29T19:32:00Z">
                    <w:rPr>
                      <w:noProof/>
                      <w:webHidden/>
                    </w:rPr>
                  </w:rPrChange>
                </w:rPr>
                <w:delText>55</w:delText>
              </w:r>
            </w:del>
            <w:r w:rsidRPr="00F75055">
              <w:rPr>
                <w:rFonts w:ascii="Times New Roman" w:hAnsi="Times New Roman" w:cs="Times New Roman"/>
                <w:noProof/>
                <w:webHidden/>
                <w:rPrChange w:id="1549" w:author="Regina Casanova" w:date="2018-07-29T19:32:00Z">
                  <w:rPr>
                    <w:noProof/>
                    <w:webHidden/>
                  </w:rPr>
                </w:rPrChange>
              </w:rPr>
              <w:fldChar w:fldCharType="end"/>
            </w:r>
            <w:r w:rsidRPr="00F75055">
              <w:rPr>
                <w:rStyle w:val="Hipervnculo"/>
                <w:rFonts w:ascii="Times New Roman" w:hAnsi="Times New Roman" w:cs="Times New Roman"/>
                <w:noProof/>
                <w:rPrChange w:id="1550"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551" w:author="Regina Casanova" w:date="2018-07-29T19:24:00Z"/>
              <w:rFonts w:ascii="Times New Roman" w:eastAsiaTheme="minorEastAsia" w:hAnsi="Times New Roman" w:cs="Times New Roman"/>
              <w:noProof/>
              <w:sz w:val="24"/>
              <w:szCs w:val="24"/>
              <w:lang w:val="es-PE" w:eastAsia="es-PE"/>
              <w:rPrChange w:id="1552" w:author="Regina Casanova" w:date="2018-07-29T19:32:00Z">
                <w:rPr>
                  <w:ins w:id="1553" w:author="Regina Casanova" w:date="2018-07-29T19:24:00Z"/>
                  <w:rFonts w:eastAsiaTheme="minorEastAsia" w:cstheme="minorBidi"/>
                  <w:noProof/>
                  <w:sz w:val="24"/>
                  <w:szCs w:val="24"/>
                  <w:lang w:val="es-PE" w:eastAsia="es-PE"/>
                </w:rPr>
              </w:rPrChange>
            </w:rPr>
          </w:pPr>
          <w:ins w:id="1554" w:author="Regina Casanova" w:date="2018-07-29T19:24:00Z">
            <w:r w:rsidRPr="00F75055">
              <w:rPr>
                <w:rStyle w:val="Hipervnculo"/>
                <w:rFonts w:ascii="Times New Roman" w:hAnsi="Times New Roman" w:cs="Times New Roman"/>
                <w:noProof/>
                <w:rPrChange w:id="1555"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556" w:author="Regina Casanova" w:date="2018-07-29T19:32:00Z">
                  <w:rPr>
                    <w:rStyle w:val="Hipervnculo"/>
                    <w:noProof/>
                  </w:rPr>
                </w:rPrChange>
              </w:rPr>
              <w:instrText xml:space="preserve"> </w:instrText>
            </w:r>
            <w:r w:rsidRPr="00F75055">
              <w:rPr>
                <w:rFonts w:ascii="Times New Roman" w:hAnsi="Times New Roman" w:cs="Times New Roman"/>
                <w:noProof/>
                <w:rPrChange w:id="1557" w:author="Regina Casanova" w:date="2018-07-29T19:32:00Z">
                  <w:rPr>
                    <w:noProof/>
                  </w:rPr>
                </w:rPrChange>
              </w:rPr>
              <w:instrText>HYPERLINK \l "_Toc520655753"</w:instrText>
            </w:r>
            <w:r w:rsidRPr="00F75055">
              <w:rPr>
                <w:rStyle w:val="Hipervnculo"/>
                <w:rFonts w:ascii="Times New Roman" w:hAnsi="Times New Roman" w:cs="Times New Roman"/>
                <w:noProof/>
                <w:rPrChange w:id="155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5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560"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56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562"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563" w:author="Regina Casanova" w:date="2018-07-29T19:32:00Z">
                  <w:rPr>
                    <w:noProof/>
                    <w:webHidden/>
                  </w:rPr>
                </w:rPrChange>
              </w:rPr>
              <w:tab/>
            </w:r>
            <w:r w:rsidRPr="00F75055">
              <w:rPr>
                <w:rFonts w:ascii="Times New Roman" w:hAnsi="Times New Roman" w:cs="Times New Roman"/>
                <w:noProof/>
                <w:webHidden/>
                <w:rPrChange w:id="1564" w:author="Regina Casanova" w:date="2018-07-29T19:32:00Z">
                  <w:rPr>
                    <w:noProof/>
                    <w:webHidden/>
                  </w:rPr>
                </w:rPrChange>
              </w:rPr>
              <w:fldChar w:fldCharType="begin"/>
            </w:r>
            <w:r w:rsidRPr="00F75055">
              <w:rPr>
                <w:rFonts w:ascii="Times New Roman" w:hAnsi="Times New Roman" w:cs="Times New Roman"/>
                <w:noProof/>
                <w:webHidden/>
                <w:rPrChange w:id="1565" w:author="Regina Casanova" w:date="2018-07-29T19:32:00Z">
                  <w:rPr>
                    <w:noProof/>
                    <w:webHidden/>
                  </w:rPr>
                </w:rPrChange>
              </w:rPr>
              <w:instrText xml:space="preserve"> PAGEREF _Toc520655753 \h </w:instrText>
            </w:r>
          </w:ins>
          <w:r w:rsidRPr="00F75055">
            <w:rPr>
              <w:rFonts w:ascii="Times New Roman" w:hAnsi="Times New Roman" w:cs="Times New Roman"/>
              <w:noProof/>
              <w:webHidden/>
              <w:rPrChange w:id="156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67" w:author="Regina Casanova" w:date="2018-07-29T19:32:00Z">
                <w:rPr>
                  <w:noProof/>
                  <w:webHidden/>
                </w:rPr>
              </w:rPrChange>
            </w:rPr>
            <w:fldChar w:fldCharType="separate"/>
          </w:r>
          <w:ins w:id="1568" w:author="Usuario de Microsoft Office" w:date="2018-08-01T09:04:00Z">
            <w:r w:rsidR="000D59D2">
              <w:rPr>
                <w:rFonts w:ascii="Times New Roman" w:hAnsi="Times New Roman" w:cs="Times New Roman"/>
                <w:noProof/>
                <w:webHidden/>
              </w:rPr>
              <w:t>128</w:t>
            </w:r>
          </w:ins>
          <w:ins w:id="1569" w:author="Regina Casanova" w:date="2018-07-29T19:24:00Z">
            <w:del w:id="1570" w:author="Usuario de Microsoft Office" w:date="2018-08-01T09:04:00Z">
              <w:r w:rsidRPr="00F75055" w:rsidDel="000D59D2">
                <w:rPr>
                  <w:rFonts w:ascii="Times New Roman" w:hAnsi="Times New Roman" w:cs="Times New Roman"/>
                  <w:noProof/>
                  <w:webHidden/>
                  <w:rPrChange w:id="1571" w:author="Regina Casanova" w:date="2018-07-29T19:32:00Z">
                    <w:rPr>
                      <w:noProof/>
                      <w:webHidden/>
                    </w:rPr>
                  </w:rPrChange>
                </w:rPr>
                <w:delText>57</w:delText>
              </w:r>
            </w:del>
            <w:r w:rsidRPr="00F75055">
              <w:rPr>
                <w:rFonts w:ascii="Times New Roman" w:hAnsi="Times New Roman" w:cs="Times New Roman"/>
                <w:noProof/>
                <w:webHidden/>
                <w:rPrChange w:id="1572" w:author="Regina Casanova" w:date="2018-07-29T19:32:00Z">
                  <w:rPr>
                    <w:noProof/>
                    <w:webHidden/>
                  </w:rPr>
                </w:rPrChange>
              </w:rPr>
              <w:fldChar w:fldCharType="end"/>
            </w:r>
            <w:r w:rsidRPr="00F75055">
              <w:rPr>
                <w:rStyle w:val="Hipervnculo"/>
                <w:rFonts w:ascii="Times New Roman" w:hAnsi="Times New Roman" w:cs="Times New Roman"/>
                <w:noProof/>
                <w:rPrChange w:id="1573"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574" w:author="Regina Casanova" w:date="2018-07-29T19:24:00Z"/>
              <w:rFonts w:ascii="Times New Roman" w:eastAsiaTheme="minorEastAsia" w:hAnsi="Times New Roman" w:cs="Times New Roman"/>
              <w:noProof/>
              <w:sz w:val="24"/>
              <w:szCs w:val="24"/>
              <w:lang w:val="es-PE" w:eastAsia="es-PE"/>
              <w:rPrChange w:id="1575" w:author="Regina Casanova" w:date="2018-07-29T19:32:00Z">
                <w:rPr>
                  <w:ins w:id="1576" w:author="Regina Casanova" w:date="2018-07-29T19:24:00Z"/>
                  <w:rFonts w:eastAsiaTheme="minorEastAsia" w:cstheme="minorBidi"/>
                  <w:noProof/>
                  <w:sz w:val="24"/>
                  <w:szCs w:val="24"/>
                  <w:lang w:val="es-PE" w:eastAsia="es-PE"/>
                </w:rPr>
              </w:rPrChange>
            </w:rPr>
          </w:pPr>
          <w:ins w:id="1577" w:author="Regina Casanova" w:date="2018-07-29T19:24:00Z">
            <w:r w:rsidRPr="00F75055">
              <w:rPr>
                <w:rStyle w:val="Hipervnculo"/>
                <w:rFonts w:ascii="Times New Roman" w:hAnsi="Times New Roman" w:cs="Times New Roman"/>
                <w:noProof/>
                <w:rPrChange w:id="157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79" w:author="Regina Casanova" w:date="2018-07-29T19:32:00Z">
                  <w:rPr>
                    <w:rStyle w:val="Hipervnculo"/>
                    <w:noProof/>
                  </w:rPr>
                </w:rPrChange>
              </w:rPr>
              <w:instrText xml:space="preserve"> </w:instrText>
            </w:r>
            <w:r w:rsidRPr="00F75055">
              <w:rPr>
                <w:rFonts w:ascii="Times New Roman" w:hAnsi="Times New Roman" w:cs="Times New Roman"/>
                <w:noProof/>
                <w:rPrChange w:id="1580" w:author="Regina Casanova" w:date="2018-07-29T19:32:00Z">
                  <w:rPr>
                    <w:noProof/>
                  </w:rPr>
                </w:rPrChange>
              </w:rPr>
              <w:instrText>HYPERLINK \l "_Toc520655754"</w:instrText>
            </w:r>
            <w:r w:rsidRPr="00F75055">
              <w:rPr>
                <w:rStyle w:val="Hipervnculo"/>
                <w:rFonts w:ascii="Times New Roman" w:hAnsi="Times New Roman" w:cs="Times New Roman"/>
                <w:noProof/>
                <w:rPrChange w:id="158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8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583"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5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585"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586"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587"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588" w:author="Regina Casanova" w:date="2018-07-29T19:32:00Z">
                  <w:rPr>
                    <w:noProof/>
                    <w:webHidden/>
                  </w:rPr>
                </w:rPrChange>
              </w:rPr>
              <w:tab/>
            </w:r>
            <w:r w:rsidRPr="00F75055">
              <w:rPr>
                <w:rFonts w:ascii="Times New Roman" w:hAnsi="Times New Roman" w:cs="Times New Roman"/>
                <w:noProof/>
                <w:webHidden/>
                <w:rPrChange w:id="1589" w:author="Regina Casanova" w:date="2018-07-29T19:32:00Z">
                  <w:rPr>
                    <w:noProof/>
                    <w:webHidden/>
                  </w:rPr>
                </w:rPrChange>
              </w:rPr>
              <w:fldChar w:fldCharType="begin"/>
            </w:r>
            <w:r w:rsidRPr="00F75055">
              <w:rPr>
                <w:rFonts w:ascii="Times New Roman" w:hAnsi="Times New Roman" w:cs="Times New Roman"/>
                <w:noProof/>
                <w:webHidden/>
                <w:rPrChange w:id="1590" w:author="Regina Casanova" w:date="2018-07-29T19:32:00Z">
                  <w:rPr>
                    <w:noProof/>
                    <w:webHidden/>
                  </w:rPr>
                </w:rPrChange>
              </w:rPr>
              <w:instrText xml:space="preserve"> PAGEREF _Toc520655754 \h </w:instrText>
            </w:r>
          </w:ins>
          <w:r w:rsidRPr="00F75055">
            <w:rPr>
              <w:rFonts w:ascii="Times New Roman" w:hAnsi="Times New Roman" w:cs="Times New Roman"/>
              <w:noProof/>
              <w:webHidden/>
              <w:rPrChange w:id="1591"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592" w:author="Regina Casanova" w:date="2018-07-29T19:32:00Z">
                <w:rPr>
                  <w:noProof/>
                  <w:webHidden/>
                </w:rPr>
              </w:rPrChange>
            </w:rPr>
            <w:fldChar w:fldCharType="separate"/>
          </w:r>
          <w:ins w:id="1593" w:author="Usuario de Microsoft Office" w:date="2018-08-01T09:04:00Z">
            <w:r w:rsidR="000D59D2">
              <w:rPr>
                <w:rFonts w:ascii="Times New Roman" w:hAnsi="Times New Roman" w:cs="Times New Roman"/>
                <w:noProof/>
                <w:webHidden/>
              </w:rPr>
              <w:t>129</w:t>
            </w:r>
          </w:ins>
          <w:ins w:id="1594" w:author="Regina Casanova" w:date="2018-07-29T19:24:00Z">
            <w:del w:id="1595" w:author="Usuario de Microsoft Office" w:date="2018-08-01T09:04:00Z">
              <w:r w:rsidRPr="00F75055" w:rsidDel="000D59D2">
                <w:rPr>
                  <w:rFonts w:ascii="Times New Roman" w:hAnsi="Times New Roman" w:cs="Times New Roman"/>
                  <w:noProof/>
                  <w:webHidden/>
                  <w:rPrChange w:id="1596" w:author="Regina Casanova" w:date="2018-07-29T19:32:00Z">
                    <w:rPr>
                      <w:noProof/>
                      <w:webHidden/>
                    </w:rPr>
                  </w:rPrChange>
                </w:rPr>
                <w:delText>58</w:delText>
              </w:r>
            </w:del>
            <w:r w:rsidRPr="00F75055">
              <w:rPr>
                <w:rFonts w:ascii="Times New Roman" w:hAnsi="Times New Roman" w:cs="Times New Roman"/>
                <w:noProof/>
                <w:webHidden/>
                <w:rPrChange w:id="1597" w:author="Regina Casanova" w:date="2018-07-29T19:32:00Z">
                  <w:rPr>
                    <w:noProof/>
                    <w:webHidden/>
                  </w:rPr>
                </w:rPrChange>
              </w:rPr>
              <w:fldChar w:fldCharType="end"/>
            </w:r>
            <w:r w:rsidRPr="00F75055">
              <w:rPr>
                <w:rStyle w:val="Hipervnculo"/>
                <w:rFonts w:ascii="Times New Roman" w:hAnsi="Times New Roman" w:cs="Times New Roman"/>
                <w:noProof/>
                <w:rPrChange w:id="1598"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599" w:author="Regina Casanova" w:date="2018-07-29T19:24:00Z"/>
              <w:rFonts w:ascii="Times New Roman" w:eastAsiaTheme="minorEastAsia" w:hAnsi="Times New Roman" w:cs="Times New Roman"/>
              <w:noProof/>
              <w:sz w:val="24"/>
              <w:szCs w:val="24"/>
              <w:lang w:val="es-PE" w:eastAsia="es-PE"/>
              <w:rPrChange w:id="1600" w:author="Regina Casanova" w:date="2018-07-29T19:32:00Z">
                <w:rPr>
                  <w:ins w:id="1601" w:author="Regina Casanova" w:date="2018-07-29T19:24:00Z"/>
                  <w:rFonts w:eastAsiaTheme="minorEastAsia" w:cstheme="minorBidi"/>
                  <w:noProof/>
                  <w:sz w:val="24"/>
                  <w:szCs w:val="24"/>
                  <w:lang w:val="es-PE" w:eastAsia="es-PE"/>
                </w:rPr>
              </w:rPrChange>
            </w:rPr>
          </w:pPr>
          <w:ins w:id="1602" w:author="Regina Casanova" w:date="2018-07-29T19:24:00Z">
            <w:r w:rsidRPr="00F75055">
              <w:rPr>
                <w:rStyle w:val="Hipervnculo"/>
                <w:rFonts w:ascii="Times New Roman" w:hAnsi="Times New Roman" w:cs="Times New Roman"/>
                <w:noProof/>
                <w:rPrChange w:id="160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604" w:author="Regina Casanova" w:date="2018-07-29T19:32:00Z">
                  <w:rPr>
                    <w:rStyle w:val="Hipervnculo"/>
                    <w:noProof/>
                  </w:rPr>
                </w:rPrChange>
              </w:rPr>
              <w:instrText xml:space="preserve"> </w:instrText>
            </w:r>
            <w:r w:rsidRPr="00F75055">
              <w:rPr>
                <w:rFonts w:ascii="Times New Roman" w:hAnsi="Times New Roman" w:cs="Times New Roman"/>
                <w:noProof/>
                <w:rPrChange w:id="1605" w:author="Regina Casanova" w:date="2018-07-29T19:32:00Z">
                  <w:rPr>
                    <w:noProof/>
                  </w:rPr>
                </w:rPrChange>
              </w:rPr>
              <w:instrText>HYPERLINK \l "_Toc520655755"</w:instrText>
            </w:r>
            <w:r w:rsidRPr="00F75055">
              <w:rPr>
                <w:rStyle w:val="Hipervnculo"/>
                <w:rFonts w:ascii="Times New Roman" w:hAnsi="Times New Roman" w:cs="Times New Roman"/>
                <w:noProof/>
                <w:rPrChange w:id="160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607"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608"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609"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610"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611" w:author="Regina Casanova" w:date="2018-07-29T19:32:00Z">
                  <w:rPr>
                    <w:noProof/>
                    <w:webHidden/>
                  </w:rPr>
                </w:rPrChange>
              </w:rPr>
              <w:tab/>
            </w:r>
            <w:r w:rsidRPr="00F75055">
              <w:rPr>
                <w:rFonts w:ascii="Times New Roman" w:hAnsi="Times New Roman" w:cs="Times New Roman"/>
                <w:noProof/>
                <w:webHidden/>
                <w:rPrChange w:id="1612" w:author="Regina Casanova" w:date="2018-07-29T19:32:00Z">
                  <w:rPr>
                    <w:noProof/>
                    <w:webHidden/>
                  </w:rPr>
                </w:rPrChange>
              </w:rPr>
              <w:fldChar w:fldCharType="begin"/>
            </w:r>
            <w:r w:rsidRPr="00F75055">
              <w:rPr>
                <w:rFonts w:ascii="Times New Roman" w:hAnsi="Times New Roman" w:cs="Times New Roman"/>
                <w:noProof/>
                <w:webHidden/>
                <w:rPrChange w:id="1613" w:author="Regina Casanova" w:date="2018-07-29T19:32:00Z">
                  <w:rPr>
                    <w:noProof/>
                    <w:webHidden/>
                  </w:rPr>
                </w:rPrChange>
              </w:rPr>
              <w:instrText xml:space="preserve"> PAGEREF _Toc520655755 \h </w:instrText>
            </w:r>
          </w:ins>
          <w:r w:rsidRPr="00F75055">
            <w:rPr>
              <w:rFonts w:ascii="Times New Roman" w:hAnsi="Times New Roman" w:cs="Times New Roman"/>
              <w:noProof/>
              <w:webHidden/>
              <w:rPrChange w:id="161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615" w:author="Regina Casanova" w:date="2018-07-29T19:32:00Z">
                <w:rPr>
                  <w:noProof/>
                  <w:webHidden/>
                </w:rPr>
              </w:rPrChange>
            </w:rPr>
            <w:fldChar w:fldCharType="separate"/>
          </w:r>
          <w:ins w:id="1616" w:author="Usuario de Microsoft Office" w:date="2018-08-01T09:04:00Z">
            <w:r w:rsidR="000D59D2">
              <w:rPr>
                <w:rFonts w:ascii="Times New Roman" w:hAnsi="Times New Roman" w:cs="Times New Roman"/>
                <w:noProof/>
                <w:webHidden/>
              </w:rPr>
              <w:t>131</w:t>
            </w:r>
          </w:ins>
          <w:ins w:id="1617" w:author="Regina Casanova" w:date="2018-07-29T19:24:00Z">
            <w:del w:id="1618" w:author="Usuario de Microsoft Office" w:date="2018-08-01T09:04:00Z">
              <w:r w:rsidRPr="00F75055" w:rsidDel="000D59D2">
                <w:rPr>
                  <w:rFonts w:ascii="Times New Roman" w:hAnsi="Times New Roman" w:cs="Times New Roman"/>
                  <w:noProof/>
                  <w:webHidden/>
                  <w:rPrChange w:id="1619" w:author="Regina Casanova" w:date="2018-07-29T19:32:00Z">
                    <w:rPr>
                      <w:noProof/>
                      <w:webHidden/>
                    </w:rPr>
                  </w:rPrChange>
                </w:rPr>
                <w:delText>60</w:delText>
              </w:r>
            </w:del>
            <w:r w:rsidRPr="00F75055">
              <w:rPr>
                <w:rFonts w:ascii="Times New Roman" w:hAnsi="Times New Roman" w:cs="Times New Roman"/>
                <w:noProof/>
                <w:webHidden/>
                <w:rPrChange w:id="1620" w:author="Regina Casanova" w:date="2018-07-29T19:32:00Z">
                  <w:rPr>
                    <w:noProof/>
                    <w:webHidden/>
                  </w:rPr>
                </w:rPrChange>
              </w:rPr>
              <w:fldChar w:fldCharType="end"/>
            </w:r>
            <w:r w:rsidRPr="00F75055">
              <w:rPr>
                <w:rStyle w:val="Hipervnculo"/>
                <w:rFonts w:ascii="Times New Roman" w:hAnsi="Times New Roman" w:cs="Times New Roman"/>
                <w:noProof/>
                <w:rPrChange w:id="1621"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622" w:author="Regina Casanova" w:date="2018-07-29T19:24:00Z"/>
              <w:rFonts w:ascii="Times New Roman" w:eastAsiaTheme="minorEastAsia" w:hAnsi="Times New Roman" w:cs="Times New Roman"/>
              <w:i w:val="0"/>
              <w:noProof/>
              <w:sz w:val="24"/>
              <w:szCs w:val="24"/>
              <w:lang w:val="es-PE" w:eastAsia="es-PE"/>
              <w:rPrChange w:id="1623" w:author="Regina Casanova" w:date="2018-07-29T19:32:00Z">
                <w:rPr>
                  <w:ins w:id="1624" w:author="Regina Casanova" w:date="2018-07-29T19:24:00Z"/>
                  <w:rFonts w:eastAsiaTheme="minorEastAsia" w:cstheme="minorBidi"/>
                  <w:noProof/>
                  <w:sz w:val="24"/>
                  <w:szCs w:val="24"/>
                  <w:lang w:val="es-PE" w:eastAsia="es-PE"/>
                </w:rPr>
              </w:rPrChange>
            </w:rPr>
          </w:pPr>
          <w:ins w:id="1625" w:author="Regina Casanova" w:date="2018-07-29T19:24:00Z">
            <w:r w:rsidRPr="00F75055">
              <w:rPr>
                <w:rStyle w:val="Hipervnculo"/>
                <w:rFonts w:ascii="Times New Roman" w:hAnsi="Times New Roman" w:cs="Times New Roman"/>
                <w:i w:val="0"/>
                <w:noProof/>
                <w:rPrChange w:id="162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27" w:author="Regina Casanova" w:date="2018-07-29T19:32:00Z">
                  <w:rPr>
                    <w:rStyle w:val="Hipervnculo"/>
                    <w:noProof/>
                  </w:rPr>
                </w:rPrChange>
              </w:rPr>
              <w:instrText xml:space="preserve"> </w:instrText>
            </w:r>
            <w:r w:rsidRPr="00F75055">
              <w:rPr>
                <w:rFonts w:ascii="Times New Roman" w:hAnsi="Times New Roman" w:cs="Times New Roman"/>
                <w:i w:val="0"/>
                <w:noProof/>
                <w:rPrChange w:id="1628"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62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3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31"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63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33"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634" w:author="Regina Casanova" w:date="2018-07-29T19:32:00Z">
                  <w:rPr>
                    <w:noProof/>
                    <w:webHidden/>
                  </w:rPr>
                </w:rPrChange>
              </w:rPr>
              <w:tab/>
            </w:r>
            <w:r w:rsidRPr="00F75055">
              <w:rPr>
                <w:rFonts w:ascii="Times New Roman" w:hAnsi="Times New Roman" w:cs="Times New Roman"/>
                <w:i w:val="0"/>
                <w:noProof/>
                <w:webHidden/>
                <w:rPrChange w:id="1635" w:author="Regina Casanova" w:date="2018-07-29T19:32:00Z">
                  <w:rPr>
                    <w:noProof/>
                    <w:webHidden/>
                  </w:rPr>
                </w:rPrChange>
              </w:rPr>
              <w:fldChar w:fldCharType="begin"/>
            </w:r>
            <w:r w:rsidRPr="00F75055">
              <w:rPr>
                <w:rFonts w:ascii="Times New Roman" w:hAnsi="Times New Roman" w:cs="Times New Roman"/>
                <w:i w:val="0"/>
                <w:noProof/>
                <w:webHidden/>
                <w:rPrChange w:id="1636" w:author="Regina Casanova" w:date="2018-07-29T19:32:00Z">
                  <w:rPr>
                    <w:noProof/>
                    <w:webHidden/>
                  </w:rPr>
                </w:rPrChange>
              </w:rPr>
              <w:instrText xml:space="preserve"> PAGEREF _Toc520655756 \h </w:instrText>
            </w:r>
          </w:ins>
          <w:r w:rsidRPr="00F75055">
            <w:rPr>
              <w:rFonts w:ascii="Times New Roman" w:hAnsi="Times New Roman" w:cs="Times New Roman"/>
              <w:i w:val="0"/>
              <w:noProof/>
              <w:webHidden/>
              <w:rPrChange w:id="163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38" w:author="Regina Casanova" w:date="2018-07-29T19:32:00Z">
                <w:rPr>
                  <w:noProof/>
                  <w:webHidden/>
                </w:rPr>
              </w:rPrChange>
            </w:rPr>
            <w:fldChar w:fldCharType="separate"/>
          </w:r>
          <w:ins w:id="1639" w:author="Usuario de Microsoft Office" w:date="2018-08-01T09:04:00Z">
            <w:r w:rsidR="000D59D2">
              <w:rPr>
                <w:rFonts w:ascii="Times New Roman" w:hAnsi="Times New Roman" w:cs="Times New Roman"/>
                <w:i w:val="0"/>
                <w:noProof/>
                <w:webHidden/>
              </w:rPr>
              <w:t>131</w:t>
            </w:r>
          </w:ins>
          <w:ins w:id="1640" w:author="Regina Casanova" w:date="2018-07-29T19:24:00Z">
            <w:del w:id="1641" w:author="Usuario de Microsoft Office" w:date="2018-08-01T09:04:00Z">
              <w:r w:rsidRPr="00F75055" w:rsidDel="000D59D2">
                <w:rPr>
                  <w:rFonts w:ascii="Times New Roman" w:hAnsi="Times New Roman" w:cs="Times New Roman"/>
                  <w:i w:val="0"/>
                  <w:noProof/>
                  <w:webHidden/>
                  <w:rPrChange w:id="1642" w:author="Regina Casanova" w:date="2018-07-29T19:32:00Z">
                    <w:rPr>
                      <w:noProof/>
                      <w:webHidden/>
                    </w:rPr>
                  </w:rPrChange>
                </w:rPr>
                <w:delText>60</w:delText>
              </w:r>
            </w:del>
            <w:r w:rsidRPr="00F75055">
              <w:rPr>
                <w:rFonts w:ascii="Times New Roman" w:hAnsi="Times New Roman" w:cs="Times New Roman"/>
                <w:i w:val="0"/>
                <w:noProof/>
                <w:webHidden/>
                <w:rPrChange w:id="1643" w:author="Regina Casanova" w:date="2018-07-29T19:32:00Z">
                  <w:rPr>
                    <w:noProof/>
                    <w:webHidden/>
                  </w:rPr>
                </w:rPrChange>
              </w:rPr>
              <w:fldChar w:fldCharType="end"/>
            </w:r>
            <w:r w:rsidRPr="00F75055">
              <w:rPr>
                <w:rStyle w:val="Hipervnculo"/>
                <w:rFonts w:ascii="Times New Roman" w:hAnsi="Times New Roman" w:cs="Times New Roman"/>
                <w:i w:val="0"/>
                <w:noProof/>
                <w:rPrChange w:id="1644"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645" w:author="Regina Casanova" w:date="2018-07-29T19:24:00Z"/>
              <w:rFonts w:ascii="Times New Roman" w:eastAsiaTheme="minorEastAsia" w:hAnsi="Times New Roman" w:cs="Times New Roman"/>
              <w:i w:val="0"/>
              <w:noProof/>
              <w:sz w:val="24"/>
              <w:szCs w:val="24"/>
              <w:lang w:val="es-PE" w:eastAsia="es-PE"/>
              <w:rPrChange w:id="1646" w:author="Regina Casanova" w:date="2018-07-29T19:32:00Z">
                <w:rPr>
                  <w:ins w:id="1647" w:author="Regina Casanova" w:date="2018-07-29T19:24:00Z"/>
                  <w:rFonts w:eastAsiaTheme="minorEastAsia" w:cstheme="minorBidi"/>
                  <w:noProof/>
                  <w:sz w:val="24"/>
                  <w:szCs w:val="24"/>
                  <w:lang w:val="es-PE" w:eastAsia="es-PE"/>
                </w:rPr>
              </w:rPrChange>
            </w:rPr>
          </w:pPr>
          <w:ins w:id="1648" w:author="Regina Casanova" w:date="2018-07-29T19:24:00Z">
            <w:r w:rsidRPr="00F75055">
              <w:rPr>
                <w:rStyle w:val="Hipervnculo"/>
                <w:rFonts w:ascii="Times New Roman" w:hAnsi="Times New Roman" w:cs="Times New Roman"/>
                <w:i w:val="0"/>
                <w:noProof/>
                <w:rPrChange w:id="16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50" w:author="Regina Casanova" w:date="2018-07-29T19:32:00Z">
                  <w:rPr>
                    <w:rStyle w:val="Hipervnculo"/>
                    <w:noProof/>
                  </w:rPr>
                </w:rPrChange>
              </w:rPr>
              <w:instrText xml:space="preserve"> </w:instrText>
            </w:r>
            <w:r w:rsidRPr="00F75055">
              <w:rPr>
                <w:rFonts w:ascii="Times New Roman" w:hAnsi="Times New Roman" w:cs="Times New Roman"/>
                <w:i w:val="0"/>
                <w:noProof/>
                <w:rPrChange w:id="1651"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6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5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54"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65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56"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657" w:author="Regina Casanova" w:date="2018-07-29T19:32:00Z">
                  <w:rPr>
                    <w:noProof/>
                    <w:webHidden/>
                  </w:rPr>
                </w:rPrChange>
              </w:rPr>
              <w:tab/>
            </w:r>
            <w:r w:rsidRPr="00F75055">
              <w:rPr>
                <w:rFonts w:ascii="Times New Roman" w:hAnsi="Times New Roman" w:cs="Times New Roman"/>
                <w:i w:val="0"/>
                <w:noProof/>
                <w:webHidden/>
                <w:rPrChange w:id="1658" w:author="Regina Casanova" w:date="2018-07-29T19:32:00Z">
                  <w:rPr>
                    <w:noProof/>
                    <w:webHidden/>
                  </w:rPr>
                </w:rPrChange>
              </w:rPr>
              <w:fldChar w:fldCharType="begin"/>
            </w:r>
            <w:r w:rsidRPr="00F75055">
              <w:rPr>
                <w:rFonts w:ascii="Times New Roman" w:hAnsi="Times New Roman" w:cs="Times New Roman"/>
                <w:i w:val="0"/>
                <w:noProof/>
                <w:webHidden/>
                <w:rPrChange w:id="1659" w:author="Regina Casanova" w:date="2018-07-29T19:32:00Z">
                  <w:rPr>
                    <w:noProof/>
                    <w:webHidden/>
                  </w:rPr>
                </w:rPrChange>
              </w:rPr>
              <w:instrText xml:space="preserve"> PAGEREF _Toc520655757 \h </w:instrText>
            </w:r>
          </w:ins>
          <w:r w:rsidRPr="00F75055">
            <w:rPr>
              <w:rFonts w:ascii="Times New Roman" w:hAnsi="Times New Roman" w:cs="Times New Roman"/>
              <w:i w:val="0"/>
              <w:noProof/>
              <w:webHidden/>
              <w:rPrChange w:id="166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61" w:author="Regina Casanova" w:date="2018-07-29T19:32:00Z">
                <w:rPr>
                  <w:noProof/>
                  <w:webHidden/>
                </w:rPr>
              </w:rPrChange>
            </w:rPr>
            <w:fldChar w:fldCharType="separate"/>
          </w:r>
          <w:ins w:id="1662" w:author="Usuario de Microsoft Office" w:date="2018-08-01T09:04:00Z">
            <w:r w:rsidR="000D59D2">
              <w:rPr>
                <w:rFonts w:ascii="Times New Roman" w:hAnsi="Times New Roman" w:cs="Times New Roman"/>
                <w:i w:val="0"/>
                <w:noProof/>
                <w:webHidden/>
              </w:rPr>
              <w:t>133</w:t>
            </w:r>
          </w:ins>
          <w:ins w:id="1663" w:author="Regina Casanova" w:date="2018-07-29T19:24:00Z">
            <w:del w:id="1664" w:author="Usuario de Microsoft Office" w:date="2018-08-01T09:04:00Z">
              <w:r w:rsidRPr="00F75055" w:rsidDel="000D59D2">
                <w:rPr>
                  <w:rFonts w:ascii="Times New Roman" w:hAnsi="Times New Roman" w:cs="Times New Roman"/>
                  <w:i w:val="0"/>
                  <w:noProof/>
                  <w:webHidden/>
                  <w:rPrChange w:id="1665" w:author="Regina Casanova" w:date="2018-07-29T19:32:00Z">
                    <w:rPr>
                      <w:noProof/>
                      <w:webHidden/>
                    </w:rPr>
                  </w:rPrChange>
                </w:rPr>
                <w:delText>62</w:delText>
              </w:r>
            </w:del>
            <w:r w:rsidRPr="00F75055">
              <w:rPr>
                <w:rFonts w:ascii="Times New Roman" w:hAnsi="Times New Roman" w:cs="Times New Roman"/>
                <w:i w:val="0"/>
                <w:noProof/>
                <w:webHidden/>
                <w:rPrChange w:id="1666" w:author="Regina Casanova" w:date="2018-07-29T19:32:00Z">
                  <w:rPr>
                    <w:noProof/>
                    <w:webHidden/>
                  </w:rPr>
                </w:rPrChange>
              </w:rPr>
              <w:fldChar w:fldCharType="end"/>
            </w:r>
            <w:r w:rsidRPr="00F75055">
              <w:rPr>
                <w:rStyle w:val="Hipervnculo"/>
                <w:rFonts w:ascii="Times New Roman" w:hAnsi="Times New Roman" w:cs="Times New Roman"/>
                <w:i w:val="0"/>
                <w:noProof/>
                <w:rPrChange w:id="1667"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668" w:author="Regina Casanova" w:date="2018-07-29T19:24:00Z"/>
              <w:rFonts w:ascii="Times New Roman" w:eastAsiaTheme="minorEastAsia" w:hAnsi="Times New Roman" w:cs="Times New Roman"/>
              <w:i w:val="0"/>
              <w:noProof/>
              <w:sz w:val="24"/>
              <w:szCs w:val="24"/>
              <w:lang w:val="es-PE" w:eastAsia="es-PE"/>
              <w:rPrChange w:id="1669" w:author="Regina Casanova" w:date="2018-07-29T19:32:00Z">
                <w:rPr>
                  <w:ins w:id="1670" w:author="Regina Casanova" w:date="2018-07-29T19:24:00Z"/>
                  <w:rFonts w:eastAsiaTheme="minorEastAsia" w:cstheme="minorBidi"/>
                  <w:noProof/>
                  <w:sz w:val="24"/>
                  <w:szCs w:val="24"/>
                  <w:lang w:val="es-PE" w:eastAsia="es-PE"/>
                </w:rPr>
              </w:rPrChange>
            </w:rPr>
          </w:pPr>
          <w:ins w:id="1671" w:author="Regina Casanova" w:date="2018-07-29T19:24:00Z">
            <w:r w:rsidRPr="00F75055">
              <w:rPr>
                <w:rStyle w:val="Hipervnculo"/>
                <w:rFonts w:ascii="Times New Roman" w:hAnsi="Times New Roman" w:cs="Times New Roman"/>
                <w:i w:val="0"/>
                <w:noProof/>
                <w:rPrChange w:id="167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73" w:author="Regina Casanova" w:date="2018-07-29T19:32:00Z">
                  <w:rPr>
                    <w:rStyle w:val="Hipervnculo"/>
                    <w:noProof/>
                  </w:rPr>
                </w:rPrChange>
              </w:rPr>
              <w:instrText xml:space="preserve"> </w:instrText>
            </w:r>
            <w:r w:rsidRPr="00F75055">
              <w:rPr>
                <w:rFonts w:ascii="Times New Roman" w:hAnsi="Times New Roman" w:cs="Times New Roman"/>
                <w:i w:val="0"/>
                <w:noProof/>
                <w:rPrChange w:id="1674"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67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7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77"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6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79"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680" w:author="Regina Casanova" w:date="2018-07-29T19:32:00Z">
                  <w:rPr>
                    <w:noProof/>
                    <w:webHidden/>
                  </w:rPr>
                </w:rPrChange>
              </w:rPr>
              <w:tab/>
            </w:r>
            <w:r w:rsidRPr="00F75055">
              <w:rPr>
                <w:rFonts w:ascii="Times New Roman" w:hAnsi="Times New Roman" w:cs="Times New Roman"/>
                <w:i w:val="0"/>
                <w:noProof/>
                <w:webHidden/>
                <w:rPrChange w:id="1681" w:author="Regina Casanova" w:date="2018-07-29T19:32:00Z">
                  <w:rPr>
                    <w:noProof/>
                    <w:webHidden/>
                  </w:rPr>
                </w:rPrChange>
              </w:rPr>
              <w:fldChar w:fldCharType="begin"/>
            </w:r>
            <w:r w:rsidRPr="00F75055">
              <w:rPr>
                <w:rFonts w:ascii="Times New Roman" w:hAnsi="Times New Roman" w:cs="Times New Roman"/>
                <w:i w:val="0"/>
                <w:noProof/>
                <w:webHidden/>
                <w:rPrChange w:id="1682" w:author="Regina Casanova" w:date="2018-07-29T19:32:00Z">
                  <w:rPr>
                    <w:noProof/>
                    <w:webHidden/>
                  </w:rPr>
                </w:rPrChange>
              </w:rPr>
              <w:instrText xml:space="preserve"> PAGEREF _Toc520655758 \h </w:instrText>
            </w:r>
          </w:ins>
          <w:r w:rsidRPr="00F75055">
            <w:rPr>
              <w:rFonts w:ascii="Times New Roman" w:hAnsi="Times New Roman" w:cs="Times New Roman"/>
              <w:i w:val="0"/>
              <w:noProof/>
              <w:webHidden/>
              <w:rPrChange w:id="168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684" w:author="Regina Casanova" w:date="2018-07-29T19:32:00Z">
                <w:rPr>
                  <w:noProof/>
                  <w:webHidden/>
                </w:rPr>
              </w:rPrChange>
            </w:rPr>
            <w:fldChar w:fldCharType="separate"/>
          </w:r>
          <w:ins w:id="1685" w:author="Usuario de Microsoft Office" w:date="2018-08-01T09:04:00Z">
            <w:r w:rsidR="000D59D2">
              <w:rPr>
                <w:rFonts w:ascii="Times New Roman" w:hAnsi="Times New Roman" w:cs="Times New Roman"/>
                <w:i w:val="0"/>
                <w:noProof/>
                <w:webHidden/>
              </w:rPr>
              <w:t>135</w:t>
            </w:r>
          </w:ins>
          <w:ins w:id="1686" w:author="Regina Casanova" w:date="2018-07-29T19:24:00Z">
            <w:del w:id="1687" w:author="Usuario de Microsoft Office" w:date="2018-08-01T09:04:00Z">
              <w:r w:rsidRPr="00F75055" w:rsidDel="000D59D2">
                <w:rPr>
                  <w:rFonts w:ascii="Times New Roman" w:hAnsi="Times New Roman" w:cs="Times New Roman"/>
                  <w:i w:val="0"/>
                  <w:noProof/>
                  <w:webHidden/>
                  <w:rPrChange w:id="1688" w:author="Regina Casanova" w:date="2018-07-29T19:32:00Z">
                    <w:rPr>
                      <w:noProof/>
                      <w:webHidden/>
                    </w:rPr>
                  </w:rPrChange>
                </w:rPr>
                <w:delText>64</w:delText>
              </w:r>
            </w:del>
            <w:r w:rsidRPr="00F75055">
              <w:rPr>
                <w:rFonts w:ascii="Times New Roman" w:hAnsi="Times New Roman" w:cs="Times New Roman"/>
                <w:i w:val="0"/>
                <w:noProof/>
                <w:webHidden/>
                <w:rPrChange w:id="1689" w:author="Regina Casanova" w:date="2018-07-29T19:32:00Z">
                  <w:rPr>
                    <w:noProof/>
                    <w:webHidden/>
                  </w:rPr>
                </w:rPrChange>
              </w:rPr>
              <w:fldChar w:fldCharType="end"/>
            </w:r>
            <w:r w:rsidRPr="00F75055">
              <w:rPr>
                <w:rStyle w:val="Hipervnculo"/>
                <w:rFonts w:ascii="Times New Roman" w:hAnsi="Times New Roman" w:cs="Times New Roman"/>
                <w:i w:val="0"/>
                <w:noProof/>
                <w:rPrChange w:id="1690"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691" w:author="Regina Casanova" w:date="2018-07-29T19:18:00Z"/>
              <w:rFonts w:ascii="Times New Roman" w:eastAsiaTheme="minorEastAsia" w:hAnsi="Times New Roman" w:cs="Times New Roman"/>
              <w:b w:val="0"/>
              <w:bCs w:val="0"/>
              <w:caps w:val="0"/>
              <w:noProof/>
              <w:sz w:val="24"/>
              <w:szCs w:val="24"/>
              <w:lang w:val="es-PE" w:eastAsia="es-PE"/>
            </w:rPr>
          </w:pPr>
          <w:del w:id="1692" w:author="Regina Casanova" w:date="2018-07-29T19:18:00Z">
            <w:r w:rsidRPr="00F75055" w:rsidDel="00F95B03">
              <w:rPr>
                <w:rPrChange w:id="1693" w:author="Regina Casanova" w:date="2018-07-29T19:32:00Z">
                  <w:rPr>
                    <w:rStyle w:val="Hipervnculo"/>
                    <w:rFonts w:cs="Times New Roman"/>
                    <w:b w:val="0"/>
                    <w:bCs w:val="0"/>
                    <w:caps w:val="0"/>
                    <w:noProof/>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694" w:author="Regina Casanova" w:date="2018-07-29T19:18:00Z"/>
              <w:rFonts w:ascii="Times New Roman" w:eastAsiaTheme="minorEastAsia" w:hAnsi="Times New Roman" w:cs="Times New Roman"/>
              <w:b w:val="0"/>
              <w:bCs w:val="0"/>
              <w:caps w:val="0"/>
              <w:noProof/>
              <w:sz w:val="24"/>
              <w:szCs w:val="24"/>
              <w:lang w:val="es-PE" w:eastAsia="es-PE"/>
            </w:rPr>
          </w:pPr>
          <w:del w:id="1695" w:author="Regina Casanova" w:date="2018-07-29T19:18:00Z">
            <w:r w:rsidRPr="00F75055" w:rsidDel="00F95B03">
              <w:rPr>
                <w:rPrChange w:id="1696" w:author="Regina Casanova" w:date="2018-07-29T19:32:00Z">
                  <w:rPr>
                    <w:rStyle w:val="Hipervnculo"/>
                    <w:rFonts w:cs="Times New Roman"/>
                    <w:b w:val="0"/>
                    <w:bCs w:val="0"/>
                    <w:caps w:val="0"/>
                    <w:noProof/>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697" w:author="Regina Casanova" w:date="2018-07-29T19:18:00Z"/>
              <w:rFonts w:ascii="Times New Roman" w:eastAsiaTheme="minorEastAsia" w:hAnsi="Times New Roman" w:cs="Times New Roman"/>
              <w:b w:val="0"/>
              <w:bCs w:val="0"/>
              <w:caps w:val="0"/>
              <w:noProof/>
              <w:sz w:val="24"/>
              <w:szCs w:val="24"/>
              <w:lang w:val="es-PE" w:eastAsia="es-PE"/>
            </w:rPr>
          </w:pPr>
          <w:del w:id="1698" w:author="Regina Casanova" w:date="2018-07-29T19:18:00Z">
            <w:r w:rsidRPr="00F75055" w:rsidDel="00F95B03">
              <w:rPr>
                <w:rPrChange w:id="1699" w:author="Regina Casanova" w:date="2018-07-29T19:32:00Z">
                  <w:rPr>
                    <w:rStyle w:val="Hipervnculo"/>
                    <w:rFonts w:cs="Times New Roman"/>
                    <w:b w:val="0"/>
                    <w:bCs w:val="0"/>
                    <w:caps w:val="0"/>
                    <w:noProof/>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700" w:author="Regina Casanova" w:date="2018-07-29T19:18:00Z"/>
              <w:rFonts w:ascii="Times New Roman" w:eastAsiaTheme="minorEastAsia" w:hAnsi="Times New Roman" w:cs="Times New Roman"/>
              <w:b w:val="0"/>
              <w:bCs w:val="0"/>
              <w:caps w:val="0"/>
              <w:noProof/>
              <w:sz w:val="24"/>
              <w:szCs w:val="24"/>
              <w:lang w:val="es-PE" w:eastAsia="es-PE"/>
            </w:rPr>
          </w:pPr>
          <w:del w:id="1701" w:author="Regina Casanova" w:date="2018-07-29T19:18:00Z">
            <w:r w:rsidRPr="00F75055" w:rsidDel="00F95B03">
              <w:rPr>
                <w:rPrChange w:id="1702" w:author="Regina Casanova" w:date="2018-07-29T19:32:00Z">
                  <w:rPr>
                    <w:rStyle w:val="Hipervnculo"/>
                    <w:rFonts w:cs="Times New Roman"/>
                    <w:b w:val="0"/>
                    <w:bCs w:val="0"/>
                    <w:caps w:val="0"/>
                    <w:noProof/>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703" w:author="Regina Casanova" w:date="2018-07-29T19:18:00Z"/>
              <w:rFonts w:ascii="Times New Roman" w:eastAsiaTheme="minorEastAsia" w:hAnsi="Times New Roman" w:cs="Times New Roman"/>
              <w:b w:val="0"/>
              <w:bCs w:val="0"/>
              <w:caps w:val="0"/>
              <w:noProof/>
              <w:sz w:val="24"/>
              <w:szCs w:val="24"/>
              <w:lang w:val="es-PE" w:eastAsia="es-PE"/>
            </w:rPr>
          </w:pPr>
          <w:del w:id="1704" w:author="Regina Casanova" w:date="2018-07-29T19:18:00Z">
            <w:r w:rsidRPr="00F75055" w:rsidDel="00F95B03">
              <w:rPr>
                <w:rPrChange w:id="1705" w:author="Regina Casanova" w:date="2018-07-29T19:32:00Z">
                  <w:rPr>
                    <w:rStyle w:val="Hipervnculo"/>
                    <w:rFonts w:cs="Times New Roman"/>
                    <w:b w:val="0"/>
                    <w:bCs w:val="0"/>
                    <w:caps w:val="0"/>
                    <w:noProof/>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706" w:author="Regina Casanova" w:date="2018-07-29T19:18:00Z"/>
              <w:rFonts w:ascii="Times New Roman" w:eastAsiaTheme="minorEastAsia" w:hAnsi="Times New Roman" w:cs="Times New Roman"/>
              <w:b w:val="0"/>
              <w:bCs w:val="0"/>
              <w:caps w:val="0"/>
              <w:noProof/>
              <w:sz w:val="24"/>
              <w:szCs w:val="24"/>
              <w:lang w:val="es-PE" w:eastAsia="es-PE"/>
            </w:rPr>
          </w:pPr>
          <w:del w:id="1707" w:author="Regina Casanova" w:date="2018-07-29T19:18:00Z">
            <w:r w:rsidRPr="00F75055" w:rsidDel="00F95B03">
              <w:rPr>
                <w:rPrChange w:id="1708" w:author="Regina Casanova" w:date="2018-07-29T19:32:00Z">
                  <w:rPr>
                    <w:rStyle w:val="Hipervnculo"/>
                    <w:rFonts w:cs="Times New Roman"/>
                    <w:b w:val="0"/>
                    <w:bCs w:val="0"/>
                    <w:caps w:val="0"/>
                    <w:noProof/>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709" w:author="Regina Casanova" w:date="2018-07-29T19:18:00Z"/>
              <w:rFonts w:ascii="Times New Roman" w:eastAsiaTheme="minorEastAsia" w:hAnsi="Times New Roman" w:cs="Times New Roman"/>
              <w:b w:val="0"/>
              <w:bCs w:val="0"/>
              <w:caps w:val="0"/>
              <w:noProof/>
              <w:sz w:val="24"/>
              <w:szCs w:val="24"/>
              <w:lang w:val="es-PE" w:eastAsia="es-PE"/>
            </w:rPr>
          </w:pPr>
          <w:del w:id="1710" w:author="Regina Casanova" w:date="2018-07-29T19:18:00Z">
            <w:r w:rsidRPr="00F75055" w:rsidDel="00F95B03">
              <w:rPr>
                <w:rPrChange w:id="1711" w:author="Regina Casanova" w:date="2018-07-29T19:32:00Z">
                  <w:rPr>
                    <w:rStyle w:val="Hipervnculo"/>
                    <w:rFonts w:cs="Times New Roman"/>
                    <w:b w:val="0"/>
                    <w:bCs w:val="0"/>
                    <w:caps w:val="0"/>
                    <w:noProof/>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712" w:author="Regina Casanova" w:date="2018-07-29T19:18:00Z"/>
              <w:rFonts w:ascii="Times New Roman" w:eastAsiaTheme="minorEastAsia" w:hAnsi="Times New Roman" w:cs="Times New Roman"/>
              <w:b w:val="0"/>
              <w:bCs w:val="0"/>
              <w:caps w:val="0"/>
              <w:noProof/>
              <w:sz w:val="24"/>
              <w:szCs w:val="24"/>
              <w:lang w:val="es-PE" w:eastAsia="es-PE"/>
            </w:rPr>
          </w:pPr>
          <w:del w:id="1713" w:author="Regina Casanova" w:date="2018-07-29T19:18:00Z">
            <w:r w:rsidRPr="00F75055" w:rsidDel="00F95B03">
              <w:rPr>
                <w:rPrChange w:id="1714" w:author="Regina Casanova" w:date="2018-07-29T19:32:00Z">
                  <w:rPr>
                    <w:rStyle w:val="Hipervnculo"/>
                    <w:rFonts w:cs="Times New Roman"/>
                    <w:b w:val="0"/>
                    <w:bCs w:val="0"/>
                    <w:caps w:val="0"/>
                    <w:noProof/>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715" w:author="Regina Casanova" w:date="2018-07-29T19:18:00Z"/>
              <w:rFonts w:ascii="Times New Roman" w:eastAsiaTheme="minorEastAsia" w:hAnsi="Times New Roman" w:cs="Times New Roman"/>
              <w:b w:val="0"/>
              <w:bCs w:val="0"/>
              <w:caps w:val="0"/>
              <w:noProof/>
              <w:sz w:val="24"/>
              <w:szCs w:val="24"/>
              <w:lang w:val="es-PE" w:eastAsia="es-PE"/>
            </w:rPr>
          </w:pPr>
          <w:del w:id="1716" w:author="Regina Casanova" w:date="2018-07-29T19:18:00Z">
            <w:r w:rsidRPr="00F75055" w:rsidDel="00F95B03">
              <w:rPr>
                <w:rPrChange w:id="1717" w:author="Regina Casanova" w:date="2018-07-29T19:32:00Z">
                  <w:rPr>
                    <w:rStyle w:val="Hipervnculo"/>
                    <w:rFonts w:cs="Times New Roman"/>
                    <w:b w:val="0"/>
                    <w:bCs w:val="0"/>
                    <w:caps w:val="0"/>
                    <w:noProof/>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718" w:author="Regina Casanova" w:date="2018-07-29T19:18:00Z"/>
              <w:rFonts w:ascii="Times New Roman" w:eastAsiaTheme="minorEastAsia" w:hAnsi="Times New Roman" w:cs="Times New Roman"/>
              <w:b w:val="0"/>
              <w:bCs w:val="0"/>
              <w:caps w:val="0"/>
              <w:noProof/>
              <w:sz w:val="24"/>
              <w:szCs w:val="24"/>
              <w:lang w:val="es-PE" w:eastAsia="es-PE"/>
            </w:rPr>
          </w:pPr>
          <w:del w:id="1719" w:author="Regina Casanova" w:date="2018-07-29T19:18:00Z">
            <w:r w:rsidRPr="00F75055" w:rsidDel="00F95B03">
              <w:rPr>
                <w:rPrChange w:id="1720" w:author="Regina Casanova" w:date="2018-07-29T19:32:00Z">
                  <w:rPr>
                    <w:rStyle w:val="Hipervnculo"/>
                    <w:rFonts w:cs="Times New Roman"/>
                    <w:b w:val="0"/>
                    <w:bCs w:val="0"/>
                    <w:caps w:val="0"/>
                    <w:noProof/>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721" w:author="Regina Casanova" w:date="2018-07-29T19:18:00Z"/>
              <w:rFonts w:ascii="Times New Roman" w:eastAsiaTheme="minorEastAsia" w:hAnsi="Times New Roman" w:cs="Times New Roman"/>
              <w:b w:val="0"/>
              <w:bCs w:val="0"/>
              <w:caps w:val="0"/>
              <w:noProof/>
              <w:sz w:val="24"/>
              <w:szCs w:val="24"/>
              <w:lang w:val="es-PE" w:eastAsia="es-PE"/>
            </w:rPr>
          </w:pPr>
          <w:del w:id="1722" w:author="Regina Casanova" w:date="2018-07-29T19:18:00Z">
            <w:r w:rsidRPr="00F75055" w:rsidDel="00F95B03">
              <w:rPr>
                <w:rPrChange w:id="1723" w:author="Regina Casanova" w:date="2018-07-29T19:32:00Z">
                  <w:rPr>
                    <w:rStyle w:val="Hipervnculo"/>
                    <w:rFonts w:cs="Times New Roman"/>
                    <w:b w:val="0"/>
                    <w:bCs w:val="0"/>
                    <w:caps w:val="0"/>
                    <w:noProof/>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724" w:author="Regina Casanova" w:date="2018-07-29T19:18:00Z"/>
              <w:rFonts w:ascii="Times New Roman" w:eastAsiaTheme="minorEastAsia" w:hAnsi="Times New Roman" w:cs="Times New Roman"/>
              <w:smallCaps w:val="0"/>
              <w:noProof/>
              <w:sz w:val="24"/>
              <w:szCs w:val="24"/>
              <w:lang w:val="es-PE" w:eastAsia="es-PE"/>
            </w:rPr>
          </w:pPr>
          <w:del w:id="1725" w:author="Regina Casanova" w:date="2018-07-29T19:18:00Z">
            <w:r w:rsidRPr="00F75055" w:rsidDel="00F95B03">
              <w:rPr>
                <w:rPrChange w:id="1726"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27" w:author="Regina Casanova" w:date="2018-07-29T19:32:00Z">
                  <w:rPr>
                    <w:rStyle w:val="Hipervnculo"/>
                    <w:rFonts w:cs="Times New Roman"/>
                    <w:smallCaps w:val="0"/>
                    <w:noProof/>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728" w:author="Regina Casanova" w:date="2018-07-29T19:18:00Z"/>
              <w:rFonts w:ascii="Times New Roman" w:eastAsiaTheme="minorEastAsia" w:hAnsi="Times New Roman" w:cs="Times New Roman"/>
              <w:i w:val="0"/>
              <w:iCs w:val="0"/>
              <w:noProof/>
              <w:sz w:val="24"/>
              <w:szCs w:val="24"/>
              <w:lang w:val="es-PE" w:eastAsia="es-PE"/>
            </w:rPr>
          </w:pPr>
          <w:del w:id="1729" w:author="Regina Casanova" w:date="2018-07-29T19:18:00Z">
            <w:r w:rsidRPr="00F75055" w:rsidDel="00F95B03">
              <w:rPr>
                <w:rPrChange w:id="1730"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1" w:author="Regina Casanova" w:date="2018-07-29T19:32:00Z">
                  <w:rPr>
                    <w:rStyle w:val="Hipervnculo"/>
                    <w:rFonts w:cs="Times New Roman"/>
                    <w:i w:val="0"/>
                    <w:iCs w:val="0"/>
                    <w:noProof/>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732" w:author="Regina Casanova" w:date="2018-07-29T19:18:00Z"/>
              <w:rFonts w:ascii="Times New Roman" w:eastAsiaTheme="minorEastAsia" w:hAnsi="Times New Roman" w:cs="Times New Roman"/>
              <w:i w:val="0"/>
              <w:iCs w:val="0"/>
              <w:noProof/>
              <w:sz w:val="24"/>
              <w:szCs w:val="24"/>
              <w:lang w:val="es-PE" w:eastAsia="es-PE"/>
            </w:rPr>
          </w:pPr>
          <w:del w:id="1733" w:author="Regina Casanova" w:date="2018-07-29T19:18:00Z">
            <w:r w:rsidRPr="00F75055" w:rsidDel="00F95B03">
              <w:rPr>
                <w:rPrChange w:id="1734"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5" w:author="Regina Casanova" w:date="2018-07-29T19:32:00Z">
                  <w:rPr>
                    <w:rStyle w:val="Hipervnculo"/>
                    <w:rFonts w:cs="Times New Roman"/>
                    <w:i w:val="0"/>
                    <w:iCs w:val="0"/>
                    <w:noProof/>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736" w:author="Regina Casanova" w:date="2018-07-29T19:18:00Z"/>
              <w:rFonts w:ascii="Times New Roman" w:eastAsiaTheme="minorEastAsia" w:hAnsi="Times New Roman" w:cs="Times New Roman"/>
              <w:i w:val="0"/>
              <w:iCs w:val="0"/>
              <w:noProof/>
              <w:sz w:val="24"/>
              <w:szCs w:val="24"/>
              <w:lang w:val="es-PE" w:eastAsia="es-PE"/>
            </w:rPr>
          </w:pPr>
          <w:del w:id="1737" w:author="Regina Casanova" w:date="2018-07-29T19:18:00Z">
            <w:r w:rsidRPr="00F75055" w:rsidDel="00F95B03">
              <w:rPr>
                <w:rPrChange w:id="1738"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9" w:author="Regina Casanova" w:date="2018-07-29T19:32:00Z">
                  <w:rPr>
                    <w:rStyle w:val="Hipervnculo"/>
                    <w:rFonts w:cs="Times New Roman"/>
                    <w:i w:val="0"/>
                    <w:iCs w:val="0"/>
                    <w:noProof/>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740" w:author="Regina Casanova" w:date="2018-07-29T19:18:00Z"/>
              <w:rFonts w:ascii="Times New Roman" w:eastAsiaTheme="minorEastAsia" w:hAnsi="Times New Roman" w:cs="Times New Roman"/>
              <w:i w:val="0"/>
              <w:iCs w:val="0"/>
              <w:noProof/>
              <w:sz w:val="24"/>
              <w:szCs w:val="24"/>
              <w:lang w:val="es-PE" w:eastAsia="es-PE"/>
            </w:rPr>
          </w:pPr>
          <w:del w:id="1741" w:author="Regina Casanova" w:date="2018-07-29T19:18:00Z">
            <w:r w:rsidRPr="00F75055" w:rsidDel="00F95B03">
              <w:rPr>
                <w:rPrChange w:id="1742" w:author="Regina Casanova" w:date="2018-07-29T19:32:00Z">
                  <w:rPr>
                    <w:rStyle w:val="Hipervnculo"/>
                    <w:rFonts w:cs="Times New Roman"/>
                    <w:i w:val="0"/>
                    <w:iCs w:val="0"/>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43" w:author="Regina Casanova" w:date="2018-07-29T19:32:00Z">
                  <w:rPr>
                    <w:rStyle w:val="Hipervnculo"/>
                    <w:rFonts w:cs="Times New Roman"/>
                    <w:i w:val="0"/>
                    <w:iCs w:val="0"/>
                    <w:noProof/>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744" w:author="Regina Casanova" w:date="2018-07-29T19:18:00Z"/>
              <w:rFonts w:ascii="Times New Roman" w:eastAsiaTheme="minorEastAsia" w:hAnsi="Times New Roman" w:cs="Times New Roman"/>
              <w:smallCaps w:val="0"/>
              <w:noProof/>
              <w:sz w:val="24"/>
              <w:szCs w:val="24"/>
              <w:lang w:val="es-PE" w:eastAsia="es-PE"/>
            </w:rPr>
          </w:pPr>
          <w:del w:id="1745" w:author="Regina Casanova" w:date="2018-07-29T19:18:00Z">
            <w:r w:rsidRPr="00F75055" w:rsidDel="00F95B03">
              <w:rPr>
                <w:rPrChange w:id="1746"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47" w:author="Regina Casanova" w:date="2018-07-29T19:32:00Z">
                  <w:rPr>
                    <w:rStyle w:val="Hipervnculo"/>
                    <w:rFonts w:cs="Times New Roman"/>
                    <w:smallCaps w:val="0"/>
                    <w:noProof/>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748" w:author="Regina Casanova" w:date="2018-07-29T19:18:00Z"/>
              <w:rFonts w:ascii="Times New Roman" w:eastAsiaTheme="minorEastAsia" w:hAnsi="Times New Roman" w:cs="Times New Roman"/>
              <w:i w:val="0"/>
              <w:iCs w:val="0"/>
              <w:noProof/>
              <w:sz w:val="24"/>
              <w:szCs w:val="24"/>
              <w:lang w:val="es-PE" w:eastAsia="es-PE"/>
            </w:rPr>
          </w:pPr>
          <w:del w:id="1749" w:author="Regina Casanova" w:date="2018-07-29T19:18:00Z">
            <w:r w:rsidRPr="00F75055" w:rsidDel="00F95B03">
              <w:rPr>
                <w:rPrChange w:id="1750"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1" w:author="Regina Casanova" w:date="2018-07-29T19:32:00Z">
                  <w:rPr>
                    <w:rStyle w:val="Hipervnculo"/>
                    <w:rFonts w:cs="Times New Roman"/>
                    <w:i w:val="0"/>
                    <w:iCs w:val="0"/>
                    <w:noProof/>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752" w:author="Regina Casanova" w:date="2018-07-29T19:18:00Z"/>
              <w:rFonts w:ascii="Times New Roman" w:eastAsiaTheme="minorEastAsia" w:hAnsi="Times New Roman" w:cs="Times New Roman"/>
              <w:i w:val="0"/>
              <w:iCs w:val="0"/>
              <w:noProof/>
              <w:sz w:val="24"/>
              <w:szCs w:val="24"/>
              <w:lang w:val="es-PE" w:eastAsia="es-PE"/>
            </w:rPr>
          </w:pPr>
          <w:del w:id="1753" w:author="Regina Casanova" w:date="2018-07-29T19:18:00Z">
            <w:r w:rsidRPr="00F75055" w:rsidDel="00F95B03">
              <w:rPr>
                <w:rPrChange w:id="1754"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5" w:author="Regina Casanova" w:date="2018-07-29T19:32:00Z">
                  <w:rPr>
                    <w:rStyle w:val="Hipervnculo"/>
                    <w:rFonts w:cs="Times New Roman"/>
                    <w:i w:val="0"/>
                    <w:iCs w:val="0"/>
                    <w:noProof/>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756" w:author="Regina Casanova" w:date="2018-07-29T19:18:00Z"/>
              <w:rFonts w:ascii="Times New Roman" w:eastAsiaTheme="minorEastAsia" w:hAnsi="Times New Roman" w:cs="Times New Roman"/>
              <w:i w:val="0"/>
              <w:iCs w:val="0"/>
              <w:noProof/>
              <w:sz w:val="24"/>
              <w:szCs w:val="24"/>
              <w:lang w:val="es-PE" w:eastAsia="es-PE"/>
            </w:rPr>
          </w:pPr>
          <w:del w:id="1757" w:author="Regina Casanova" w:date="2018-07-29T19:18:00Z">
            <w:r w:rsidRPr="00F75055" w:rsidDel="00F95B03">
              <w:rPr>
                <w:rPrChange w:id="1758"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59" w:author="Regina Casanova" w:date="2018-07-29T19:32:00Z">
                  <w:rPr>
                    <w:rStyle w:val="Hipervnculo"/>
                    <w:rFonts w:cs="Times New Roman"/>
                    <w:i w:val="0"/>
                    <w:iCs w:val="0"/>
                    <w:noProof/>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760" w:author="Regina Casanova" w:date="2018-07-29T19:18:00Z"/>
              <w:rFonts w:ascii="Times New Roman" w:eastAsiaTheme="minorEastAsia" w:hAnsi="Times New Roman" w:cs="Times New Roman"/>
              <w:smallCaps w:val="0"/>
              <w:noProof/>
              <w:sz w:val="24"/>
              <w:szCs w:val="24"/>
              <w:lang w:val="es-PE" w:eastAsia="es-PE"/>
            </w:rPr>
          </w:pPr>
          <w:del w:id="1761" w:author="Regina Casanova" w:date="2018-07-29T19:18:00Z">
            <w:r w:rsidRPr="00F75055" w:rsidDel="00F95B03">
              <w:rPr>
                <w:rPrChange w:id="1762"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63" w:author="Regina Casanova" w:date="2018-07-29T19:32:00Z">
                  <w:rPr>
                    <w:rStyle w:val="Hipervnculo"/>
                    <w:rFonts w:cs="Times New Roman"/>
                    <w:smallCaps w:val="0"/>
                    <w:noProof/>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764" w:author="Regina Casanova" w:date="2018-07-29T19:18:00Z"/>
              <w:rFonts w:ascii="Times New Roman" w:eastAsiaTheme="minorEastAsia" w:hAnsi="Times New Roman" w:cs="Times New Roman"/>
              <w:i w:val="0"/>
              <w:iCs w:val="0"/>
              <w:noProof/>
              <w:sz w:val="24"/>
              <w:szCs w:val="24"/>
              <w:lang w:val="es-PE" w:eastAsia="es-PE"/>
            </w:rPr>
          </w:pPr>
          <w:del w:id="1765" w:author="Regina Casanova" w:date="2018-07-29T19:18:00Z">
            <w:r w:rsidRPr="00F75055" w:rsidDel="00F95B03">
              <w:rPr>
                <w:rPrChange w:id="1766"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67" w:author="Regina Casanova" w:date="2018-07-29T19:32:00Z">
                  <w:rPr>
                    <w:rStyle w:val="Hipervnculo"/>
                    <w:rFonts w:cs="Times New Roman"/>
                    <w:i w:val="0"/>
                    <w:iCs w:val="0"/>
                    <w:noProof/>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768" w:author="Regina Casanova" w:date="2018-07-29T19:18:00Z"/>
              <w:rFonts w:ascii="Times New Roman" w:eastAsiaTheme="minorEastAsia" w:hAnsi="Times New Roman" w:cs="Times New Roman"/>
              <w:i w:val="0"/>
              <w:iCs w:val="0"/>
              <w:noProof/>
              <w:sz w:val="24"/>
              <w:szCs w:val="24"/>
              <w:lang w:val="es-PE" w:eastAsia="es-PE"/>
            </w:rPr>
          </w:pPr>
          <w:del w:id="1769" w:author="Regina Casanova" w:date="2018-07-29T19:18:00Z">
            <w:r w:rsidRPr="00F75055" w:rsidDel="00F95B03">
              <w:rPr>
                <w:rPrChange w:id="1770"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1" w:author="Regina Casanova" w:date="2018-07-29T19:32:00Z">
                  <w:rPr>
                    <w:rStyle w:val="Hipervnculo"/>
                    <w:rFonts w:cs="Times New Roman"/>
                    <w:i w:val="0"/>
                    <w:iCs w:val="0"/>
                    <w:noProof/>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772" w:author="Regina Casanova" w:date="2018-07-29T19:18:00Z"/>
              <w:rFonts w:ascii="Times New Roman" w:eastAsiaTheme="minorEastAsia" w:hAnsi="Times New Roman" w:cs="Times New Roman"/>
              <w:i w:val="0"/>
              <w:iCs w:val="0"/>
              <w:noProof/>
              <w:sz w:val="24"/>
              <w:szCs w:val="24"/>
              <w:lang w:val="es-PE" w:eastAsia="es-PE"/>
            </w:rPr>
          </w:pPr>
          <w:del w:id="1773" w:author="Regina Casanova" w:date="2018-07-29T19:18:00Z">
            <w:r w:rsidRPr="00F75055" w:rsidDel="00F95B03">
              <w:rPr>
                <w:rPrChange w:id="1774"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5" w:author="Regina Casanova" w:date="2018-07-29T19:32:00Z">
                  <w:rPr>
                    <w:rStyle w:val="Hipervnculo"/>
                    <w:rFonts w:cs="Times New Roman"/>
                    <w:i w:val="0"/>
                    <w:iCs w:val="0"/>
                    <w:noProof/>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776" w:author="Regina Casanova" w:date="2018-07-29T19:18:00Z"/>
              <w:rFonts w:ascii="Times New Roman" w:eastAsiaTheme="minorEastAsia" w:hAnsi="Times New Roman" w:cs="Times New Roman"/>
              <w:i w:val="0"/>
              <w:iCs w:val="0"/>
              <w:noProof/>
              <w:sz w:val="24"/>
              <w:szCs w:val="24"/>
              <w:lang w:val="es-PE" w:eastAsia="es-PE"/>
            </w:rPr>
          </w:pPr>
          <w:del w:id="1777" w:author="Regina Casanova" w:date="2018-07-29T19:18:00Z">
            <w:r w:rsidRPr="00F75055" w:rsidDel="00F95B03">
              <w:rPr>
                <w:rPrChange w:id="1778" w:author="Regina Casanova" w:date="2018-07-29T19:32:00Z">
                  <w:rPr>
                    <w:rStyle w:val="Hipervnculo"/>
                    <w:rFonts w:cs="Times New Roman"/>
                    <w:i w:val="0"/>
                    <w:iCs w:val="0"/>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79" w:author="Regina Casanova" w:date="2018-07-29T19:32:00Z">
                  <w:rPr>
                    <w:rStyle w:val="Hipervnculo"/>
                    <w:rFonts w:cs="Times New Roman"/>
                    <w:i w:val="0"/>
                    <w:iCs w:val="0"/>
                    <w:noProof/>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780" w:author="Regina Casanova" w:date="2018-07-29T19:18:00Z"/>
              <w:rFonts w:ascii="Times New Roman" w:eastAsiaTheme="minorEastAsia" w:hAnsi="Times New Roman" w:cs="Times New Roman"/>
              <w:i w:val="0"/>
              <w:iCs w:val="0"/>
              <w:noProof/>
              <w:sz w:val="24"/>
              <w:szCs w:val="24"/>
              <w:lang w:val="es-PE" w:eastAsia="es-PE"/>
            </w:rPr>
          </w:pPr>
          <w:del w:id="1781" w:author="Regina Casanova" w:date="2018-07-29T19:18:00Z">
            <w:r w:rsidRPr="00F75055" w:rsidDel="00F95B03">
              <w:rPr>
                <w:rPrChange w:id="1782" w:author="Regina Casanova" w:date="2018-07-29T19:32:00Z">
                  <w:rPr>
                    <w:rStyle w:val="Hipervnculo"/>
                    <w:rFonts w:cs="Times New Roman"/>
                    <w:i w:val="0"/>
                    <w:iCs w:val="0"/>
                    <w:noProof/>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83" w:author="Regina Casanova" w:date="2018-07-29T19:32:00Z">
                  <w:rPr>
                    <w:rStyle w:val="Hipervnculo"/>
                    <w:rFonts w:cs="Times New Roman"/>
                    <w:i w:val="0"/>
                    <w:iCs w:val="0"/>
                    <w:noProof/>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784" w:author="Regina Casanova" w:date="2018-07-29T19:18:00Z"/>
              <w:rFonts w:ascii="Times New Roman" w:eastAsiaTheme="minorEastAsia" w:hAnsi="Times New Roman" w:cs="Times New Roman"/>
              <w:i w:val="0"/>
              <w:iCs w:val="0"/>
              <w:noProof/>
              <w:sz w:val="24"/>
              <w:szCs w:val="24"/>
              <w:lang w:val="es-PE" w:eastAsia="es-PE"/>
            </w:rPr>
          </w:pPr>
          <w:del w:id="1785" w:author="Regina Casanova" w:date="2018-07-29T19:18:00Z">
            <w:r w:rsidRPr="00F75055" w:rsidDel="00F95B03">
              <w:rPr>
                <w:rPrChange w:id="1786" w:author="Regina Casanova" w:date="2018-07-29T19:32:00Z">
                  <w:rPr>
                    <w:rStyle w:val="Hipervnculo"/>
                    <w:rFonts w:cs="Times New Roman"/>
                    <w:i w:val="0"/>
                    <w:iCs w:val="0"/>
                    <w:noProof/>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87" w:author="Regina Casanova" w:date="2018-07-29T19:32:00Z">
                  <w:rPr>
                    <w:rStyle w:val="Hipervnculo"/>
                    <w:rFonts w:cs="Times New Roman"/>
                    <w:i w:val="0"/>
                    <w:iCs w:val="0"/>
                    <w:noProof/>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788" w:author="Regina Casanova" w:date="2018-07-29T19:18:00Z"/>
              <w:rFonts w:ascii="Times New Roman" w:eastAsiaTheme="minorEastAsia" w:hAnsi="Times New Roman" w:cs="Times New Roman"/>
              <w:b w:val="0"/>
              <w:bCs w:val="0"/>
              <w:caps w:val="0"/>
              <w:noProof/>
              <w:sz w:val="24"/>
              <w:szCs w:val="24"/>
              <w:lang w:val="es-PE" w:eastAsia="es-PE"/>
            </w:rPr>
          </w:pPr>
          <w:del w:id="1789" w:author="Regina Casanova" w:date="2018-07-29T19:18:00Z">
            <w:r w:rsidRPr="00F75055" w:rsidDel="00F95B03">
              <w:rPr>
                <w:rPrChange w:id="1790" w:author="Regina Casanova" w:date="2018-07-29T19:32:00Z">
                  <w:rPr>
                    <w:rStyle w:val="Hipervnculo"/>
                    <w:rFonts w:cs="Times New Roman"/>
                    <w:b w:val="0"/>
                    <w:bCs w:val="0"/>
                    <w:caps w:val="0"/>
                    <w:noProof/>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791" w:author="Regina Casanova" w:date="2018-07-29T19:18:00Z"/>
              <w:rFonts w:ascii="Times New Roman" w:eastAsiaTheme="minorEastAsia" w:hAnsi="Times New Roman" w:cs="Times New Roman"/>
              <w:b w:val="0"/>
              <w:bCs w:val="0"/>
              <w:caps w:val="0"/>
              <w:noProof/>
              <w:sz w:val="24"/>
              <w:szCs w:val="24"/>
              <w:lang w:val="es-PE" w:eastAsia="es-PE"/>
            </w:rPr>
          </w:pPr>
          <w:del w:id="1792" w:author="Regina Casanova" w:date="2018-07-29T19:18:00Z">
            <w:r w:rsidRPr="00F75055" w:rsidDel="00F95B03">
              <w:rPr>
                <w:rPrChange w:id="1793" w:author="Regina Casanova" w:date="2018-07-29T19:32:00Z">
                  <w:rPr>
                    <w:rStyle w:val="Hipervnculo"/>
                    <w:rFonts w:cs="Times New Roman"/>
                    <w:b w:val="0"/>
                    <w:bCs w:val="0"/>
                    <w:caps w:val="0"/>
                    <w:noProof/>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794" w:author="Regina Casanova" w:date="2018-07-29T19:18:00Z"/>
              <w:rFonts w:ascii="Times New Roman" w:eastAsiaTheme="minorEastAsia" w:hAnsi="Times New Roman" w:cs="Times New Roman"/>
              <w:smallCaps w:val="0"/>
              <w:noProof/>
              <w:sz w:val="24"/>
              <w:szCs w:val="24"/>
              <w:lang w:val="es-PE" w:eastAsia="es-PE"/>
            </w:rPr>
          </w:pPr>
          <w:del w:id="1795" w:author="Regina Casanova" w:date="2018-07-29T19:18:00Z">
            <w:r w:rsidRPr="00F75055" w:rsidDel="00F95B03">
              <w:rPr>
                <w:rPrChange w:id="1796"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97" w:author="Regina Casanova" w:date="2018-07-29T19:32:00Z">
                  <w:rPr>
                    <w:rStyle w:val="Hipervnculo"/>
                    <w:rFonts w:cs="Times New Roman"/>
                    <w:smallCaps w:val="0"/>
                    <w:noProof/>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798" w:author="Regina Casanova" w:date="2018-07-29T19:18:00Z"/>
              <w:rFonts w:ascii="Times New Roman" w:eastAsiaTheme="minorEastAsia" w:hAnsi="Times New Roman" w:cs="Times New Roman"/>
              <w:smallCaps w:val="0"/>
              <w:noProof/>
              <w:sz w:val="24"/>
              <w:szCs w:val="24"/>
              <w:lang w:val="es-PE" w:eastAsia="es-PE"/>
            </w:rPr>
          </w:pPr>
          <w:del w:id="1799" w:author="Regina Casanova" w:date="2018-07-29T19:18:00Z">
            <w:r w:rsidRPr="00F75055" w:rsidDel="00F95B03">
              <w:rPr>
                <w:rPrChange w:id="1800"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01" w:author="Regina Casanova" w:date="2018-07-29T19:32:00Z">
                  <w:rPr>
                    <w:rStyle w:val="Hipervnculo"/>
                    <w:rFonts w:cs="Times New Roman"/>
                    <w:smallCaps w:val="0"/>
                    <w:noProof/>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802" w:author="Regina Casanova" w:date="2018-07-29T19:18:00Z"/>
              <w:rFonts w:ascii="Times New Roman" w:eastAsiaTheme="minorEastAsia" w:hAnsi="Times New Roman" w:cs="Times New Roman"/>
              <w:b w:val="0"/>
              <w:bCs w:val="0"/>
              <w:caps w:val="0"/>
              <w:noProof/>
              <w:sz w:val="24"/>
              <w:szCs w:val="24"/>
              <w:lang w:val="es-PE" w:eastAsia="es-PE"/>
            </w:rPr>
          </w:pPr>
          <w:del w:id="1803" w:author="Regina Casanova" w:date="2018-07-29T19:18:00Z">
            <w:r w:rsidRPr="00F75055" w:rsidDel="00F95B03">
              <w:rPr>
                <w:rPrChange w:id="1804" w:author="Regina Casanova" w:date="2018-07-29T19:32:00Z">
                  <w:rPr>
                    <w:rStyle w:val="Hipervnculo"/>
                    <w:rFonts w:cs="Times New Roman"/>
                    <w:b w:val="0"/>
                    <w:bCs w:val="0"/>
                    <w:caps w:val="0"/>
                    <w:noProof/>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805" w:author="Regina Casanova" w:date="2018-07-29T19:18:00Z"/>
              <w:rFonts w:ascii="Times New Roman" w:eastAsiaTheme="minorEastAsia" w:hAnsi="Times New Roman" w:cs="Times New Roman"/>
              <w:smallCaps w:val="0"/>
              <w:noProof/>
              <w:sz w:val="24"/>
              <w:szCs w:val="24"/>
              <w:lang w:val="es-PE" w:eastAsia="es-PE"/>
            </w:rPr>
          </w:pPr>
          <w:del w:id="1806" w:author="Regina Casanova" w:date="2018-07-29T19:18:00Z">
            <w:r w:rsidRPr="00F75055" w:rsidDel="00F95B03">
              <w:rPr>
                <w:rPrChange w:id="1807"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08" w:author="Regina Casanova" w:date="2018-07-29T19:32:00Z">
                  <w:rPr>
                    <w:rStyle w:val="Hipervnculo"/>
                    <w:rFonts w:cs="Times New Roman"/>
                    <w:smallCaps w:val="0"/>
                    <w:noProof/>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809" w:author="Regina Casanova" w:date="2018-07-29T19:18:00Z"/>
              <w:rFonts w:ascii="Times New Roman" w:eastAsiaTheme="minorEastAsia" w:hAnsi="Times New Roman" w:cs="Times New Roman"/>
              <w:smallCaps w:val="0"/>
              <w:noProof/>
              <w:sz w:val="24"/>
              <w:szCs w:val="24"/>
              <w:lang w:val="es-PE" w:eastAsia="es-PE"/>
            </w:rPr>
          </w:pPr>
          <w:del w:id="1810" w:author="Regina Casanova" w:date="2018-07-29T19:18:00Z">
            <w:r w:rsidRPr="00F75055" w:rsidDel="00F95B03">
              <w:rPr>
                <w:rPrChange w:id="1811"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12" w:author="Regina Casanova" w:date="2018-07-29T19:32:00Z">
                  <w:rPr>
                    <w:rStyle w:val="Hipervnculo"/>
                    <w:rFonts w:cs="Times New Roman"/>
                    <w:smallCaps w:val="0"/>
                    <w:noProof/>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813" w:author="Regina Casanova" w:date="2018-07-29T19:18:00Z"/>
              <w:rFonts w:ascii="Times New Roman" w:eastAsiaTheme="minorEastAsia" w:hAnsi="Times New Roman" w:cs="Times New Roman"/>
              <w:smallCaps w:val="0"/>
              <w:noProof/>
              <w:sz w:val="24"/>
              <w:szCs w:val="24"/>
              <w:lang w:val="es-PE" w:eastAsia="es-PE"/>
            </w:rPr>
          </w:pPr>
          <w:del w:id="1814" w:author="Regina Casanova" w:date="2018-07-29T19:18:00Z">
            <w:r w:rsidRPr="00F75055" w:rsidDel="00F95B03">
              <w:rPr>
                <w:rPrChange w:id="1815"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16" w:author="Regina Casanova" w:date="2018-07-29T19:32:00Z">
                  <w:rPr>
                    <w:rStyle w:val="Hipervnculo"/>
                    <w:rFonts w:cs="Times New Roman"/>
                    <w:smallCaps w:val="0"/>
                    <w:noProof/>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817" w:author="Regina Casanova" w:date="2018-07-29T19:18:00Z"/>
              <w:rFonts w:ascii="Times New Roman" w:eastAsiaTheme="minorEastAsia" w:hAnsi="Times New Roman" w:cs="Times New Roman"/>
              <w:smallCaps w:val="0"/>
              <w:noProof/>
              <w:sz w:val="24"/>
              <w:szCs w:val="24"/>
              <w:lang w:val="es-PE" w:eastAsia="es-PE"/>
            </w:rPr>
          </w:pPr>
          <w:del w:id="1818" w:author="Regina Casanova" w:date="2018-07-29T19:18:00Z">
            <w:r w:rsidRPr="00F75055" w:rsidDel="00F95B03">
              <w:rPr>
                <w:rPrChange w:id="1819" w:author="Regina Casanova" w:date="2018-07-29T19:32:00Z">
                  <w:rPr>
                    <w:rStyle w:val="Hipervnculo"/>
                    <w:rFonts w:cs="Times New Roman"/>
                    <w:smallCaps w:val="0"/>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20" w:author="Regina Casanova" w:date="2018-07-29T19:32:00Z">
                  <w:rPr>
                    <w:rStyle w:val="Hipervnculo"/>
                    <w:rFonts w:cs="Times New Roman"/>
                    <w:smallCaps w:val="0"/>
                    <w:noProof/>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821" w:author="Regina Casanova" w:date="2018-07-29T19:18:00Z"/>
              <w:rFonts w:ascii="Times New Roman" w:eastAsiaTheme="minorEastAsia" w:hAnsi="Times New Roman" w:cs="Times New Roman"/>
              <w:smallCaps w:val="0"/>
              <w:noProof/>
              <w:sz w:val="24"/>
              <w:szCs w:val="24"/>
              <w:lang w:val="es-PE" w:eastAsia="es-PE"/>
            </w:rPr>
          </w:pPr>
          <w:del w:id="1822" w:author="Regina Casanova" w:date="2018-07-29T19:18:00Z">
            <w:r w:rsidRPr="00F75055" w:rsidDel="00F95B03">
              <w:rPr>
                <w:rPrChange w:id="1823" w:author="Regina Casanova" w:date="2018-07-29T19:32:00Z">
                  <w:rPr>
                    <w:rStyle w:val="Hipervnculo"/>
                    <w:rFonts w:cs="Times New Roman"/>
                    <w:smallCaps w:val="0"/>
                    <w:noProof/>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24" w:author="Regina Casanova" w:date="2018-07-29T19:32:00Z">
                  <w:rPr>
                    <w:rStyle w:val="Hipervnculo"/>
                    <w:rFonts w:cs="Times New Roman"/>
                    <w:smallCaps w:val="0"/>
                    <w:noProof/>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825" w:author="Regina Casanova" w:date="2018-07-29T19:18:00Z"/>
              <w:rFonts w:ascii="Times New Roman" w:eastAsiaTheme="minorEastAsia" w:hAnsi="Times New Roman" w:cs="Times New Roman"/>
              <w:i w:val="0"/>
              <w:iCs w:val="0"/>
              <w:noProof/>
              <w:sz w:val="24"/>
              <w:szCs w:val="24"/>
              <w:lang w:val="es-PE" w:eastAsia="es-PE"/>
            </w:rPr>
          </w:pPr>
          <w:del w:id="1826" w:author="Regina Casanova" w:date="2018-07-29T19:18:00Z">
            <w:r w:rsidRPr="00F75055" w:rsidDel="00F95B03">
              <w:rPr>
                <w:rPrChange w:id="1827" w:author="Regina Casanova" w:date="2018-07-29T19:32:00Z">
                  <w:rPr>
                    <w:rStyle w:val="Hipervnculo"/>
                    <w:rFonts w:cs="Times New Roman"/>
                    <w:i w:val="0"/>
                    <w:iCs w:val="0"/>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28" w:author="Regina Casanova" w:date="2018-07-29T19:32:00Z">
                  <w:rPr>
                    <w:rStyle w:val="Hipervnculo"/>
                    <w:rFonts w:cs="Times New Roman"/>
                    <w:i w:val="0"/>
                    <w:iCs w:val="0"/>
                    <w:noProof/>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829" w:author="Regina Casanova" w:date="2018-07-29T19:18:00Z"/>
              <w:rFonts w:ascii="Times New Roman" w:eastAsiaTheme="minorEastAsia" w:hAnsi="Times New Roman" w:cs="Times New Roman"/>
              <w:i w:val="0"/>
              <w:iCs w:val="0"/>
              <w:noProof/>
              <w:sz w:val="24"/>
              <w:szCs w:val="24"/>
              <w:lang w:val="es-PE" w:eastAsia="es-PE"/>
            </w:rPr>
          </w:pPr>
          <w:del w:id="1830" w:author="Regina Casanova" w:date="2018-07-29T19:18:00Z">
            <w:r w:rsidRPr="00F75055" w:rsidDel="00F95B03">
              <w:rPr>
                <w:rPrChange w:id="1831" w:author="Regina Casanova" w:date="2018-07-29T19:32:00Z">
                  <w:rPr>
                    <w:rStyle w:val="Hipervnculo"/>
                    <w:rFonts w:cs="Times New Roman"/>
                    <w:i w:val="0"/>
                    <w:iCs w:val="0"/>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32" w:author="Regina Casanova" w:date="2018-07-29T19:32:00Z">
                  <w:rPr>
                    <w:rStyle w:val="Hipervnculo"/>
                    <w:rFonts w:cs="Times New Roman"/>
                    <w:i w:val="0"/>
                    <w:iCs w:val="0"/>
                    <w:noProof/>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833" w:author="Regina Casanova" w:date="2018-07-29T19:18:00Z"/>
              <w:rFonts w:ascii="Times New Roman" w:eastAsiaTheme="minorEastAsia" w:hAnsi="Times New Roman" w:cs="Times New Roman"/>
              <w:i w:val="0"/>
              <w:iCs w:val="0"/>
              <w:noProof/>
              <w:sz w:val="24"/>
              <w:szCs w:val="24"/>
              <w:lang w:val="es-PE" w:eastAsia="es-PE"/>
            </w:rPr>
          </w:pPr>
          <w:del w:id="1834" w:author="Regina Casanova" w:date="2018-07-29T19:18:00Z">
            <w:r w:rsidRPr="00F75055" w:rsidDel="00F95B03">
              <w:rPr>
                <w:rPrChange w:id="1835" w:author="Regina Casanova" w:date="2018-07-29T19:32:00Z">
                  <w:rPr>
                    <w:rStyle w:val="Hipervnculo"/>
                    <w:rFonts w:cs="Times New Roman"/>
                    <w:i w:val="0"/>
                    <w:iCs w:val="0"/>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36" w:author="Regina Casanova" w:date="2018-07-29T19:32:00Z">
                  <w:rPr>
                    <w:rStyle w:val="Hipervnculo"/>
                    <w:rFonts w:cs="Times New Roman"/>
                    <w:i w:val="0"/>
                    <w:iCs w:val="0"/>
                    <w:noProof/>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837" w:author="Regina Casanova" w:date="2018-07-29T19:18:00Z"/>
              <w:rFonts w:ascii="Times New Roman" w:eastAsiaTheme="minorEastAsia" w:hAnsi="Times New Roman" w:cs="Times New Roman"/>
              <w:smallCaps w:val="0"/>
              <w:noProof/>
              <w:sz w:val="24"/>
              <w:szCs w:val="24"/>
              <w:lang w:val="es-PE" w:eastAsia="es-PE"/>
            </w:rPr>
          </w:pPr>
          <w:del w:id="1838" w:author="Regina Casanova" w:date="2018-07-29T19:18:00Z">
            <w:r w:rsidRPr="00F75055" w:rsidDel="00F95B03">
              <w:rPr>
                <w:rPrChange w:id="1839" w:author="Regina Casanova" w:date="2018-07-29T19:32:00Z">
                  <w:rPr>
                    <w:rStyle w:val="Hipervnculo"/>
                    <w:rFonts w:cs="Times New Roman"/>
                    <w:smallCaps w:val="0"/>
                    <w:noProof/>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40" w:author="Regina Casanova" w:date="2018-07-29T19:32:00Z">
                  <w:rPr>
                    <w:rStyle w:val="Hipervnculo"/>
                    <w:rFonts w:cs="Times New Roman"/>
                    <w:smallCaps w:val="0"/>
                    <w:noProof/>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841" w:author="Regina Casanova" w:date="2018-07-29T19:18:00Z"/>
              <w:rFonts w:ascii="Times New Roman" w:eastAsiaTheme="minorEastAsia" w:hAnsi="Times New Roman" w:cs="Times New Roman"/>
              <w:smallCaps w:val="0"/>
              <w:noProof/>
              <w:sz w:val="24"/>
              <w:szCs w:val="24"/>
              <w:lang w:val="es-PE" w:eastAsia="es-PE"/>
            </w:rPr>
          </w:pPr>
          <w:del w:id="1842" w:author="Regina Casanova" w:date="2018-07-29T19:18:00Z">
            <w:r w:rsidRPr="00F75055" w:rsidDel="00F95B03">
              <w:rPr>
                <w:rPrChange w:id="1843" w:author="Regina Casanova" w:date="2018-07-29T19:32:00Z">
                  <w:rPr>
                    <w:rStyle w:val="Hipervnculo"/>
                    <w:rFonts w:cs="Times New Roman"/>
                    <w:smallCaps w:val="0"/>
                    <w:noProof/>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44" w:author="Regina Casanova" w:date="2018-07-29T19:32:00Z">
                  <w:rPr>
                    <w:rStyle w:val="Hipervnculo"/>
                    <w:rFonts w:cs="Times New Roman"/>
                    <w:smallCaps w:val="0"/>
                    <w:noProof/>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845" w:author="Regina Casanova" w:date="2018-07-29T19:18:00Z"/>
              <w:rFonts w:ascii="Times New Roman" w:eastAsiaTheme="minorEastAsia" w:hAnsi="Times New Roman" w:cs="Times New Roman"/>
              <w:b w:val="0"/>
              <w:bCs w:val="0"/>
              <w:caps w:val="0"/>
              <w:noProof/>
              <w:sz w:val="24"/>
              <w:szCs w:val="24"/>
              <w:lang w:val="es-PE" w:eastAsia="es-PE"/>
            </w:rPr>
          </w:pPr>
          <w:del w:id="1846" w:author="Regina Casanova" w:date="2018-07-29T19:18:00Z">
            <w:r w:rsidRPr="00F75055" w:rsidDel="00F95B03">
              <w:rPr>
                <w:rPrChange w:id="1847" w:author="Regina Casanova" w:date="2018-07-29T19:32:00Z">
                  <w:rPr>
                    <w:rStyle w:val="Hipervnculo"/>
                    <w:rFonts w:cs="Times New Roman"/>
                    <w:b w:val="0"/>
                    <w:bCs w:val="0"/>
                    <w:caps w:val="0"/>
                    <w:noProof/>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848" w:author="Regina Casanova" w:date="2018-07-29T19:18:00Z"/>
              <w:rFonts w:ascii="Times New Roman" w:eastAsiaTheme="minorEastAsia" w:hAnsi="Times New Roman" w:cs="Times New Roman"/>
              <w:smallCaps w:val="0"/>
              <w:noProof/>
              <w:sz w:val="24"/>
              <w:szCs w:val="24"/>
              <w:lang w:val="es-PE" w:eastAsia="es-PE"/>
            </w:rPr>
          </w:pPr>
          <w:del w:id="1849" w:author="Regina Casanova" w:date="2018-07-29T19:18:00Z">
            <w:r w:rsidRPr="00F75055" w:rsidDel="00F95B03">
              <w:rPr>
                <w:rPrChange w:id="1850"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51" w:author="Regina Casanova" w:date="2018-07-29T19:32:00Z">
                  <w:rPr>
                    <w:rStyle w:val="Hipervnculo"/>
                    <w:rFonts w:cs="Times New Roman"/>
                    <w:smallCaps w:val="0"/>
                    <w:noProof/>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852" w:author="Regina Casanova" w:date="2018-07-29T19:18:00Z"/>
              <w:rFonts w:ascii="Times New Roman" w:eastAsiaTheme="minorEastAsia" w:hAnsi="Times New Roman" w:cs="Times New Roman"/>
              <w:i w:val="0"/>
              <w:iCs w:val="0"/>
              <w:noProof/>
              <w:sz w:val="24"/>
              <w:szCs w:val="24"/>
              <w:lang w:val="es-PE" w:eastAsia="es-PE"/>
            </w:rPr>
          </w:pPr>
          <w:del w:id="1853" w:author="Regina Casanova" w:date="2018-07-29T19:18:00Z">
            <w:r w:rsidRPr="00F75055" w:rsidDel="00F95B03">
              <w:rPr>
                <w:rPrChange w:id="1854" w:author="Regina Casanova" w:date="2018-07-29T19:32:00Z">
                  <w:rPr>
                    <w:rStyle w:val="Hipervnculo"/>
                    <w:rFonts w:cs="Times New Roman"/>
                    <w:i w:val="0"/>
                    <w:iCs w:val="0"/>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55" w:author="Regina Casanova" w:date="2018-07-29T19:32:00Z">
                  <w:rPr>
                    <w:rStyle w:val="Hipervnculo"/>
                    <w:rFonts w:cs="Times New Roman"/>
                    <w:i w:val="0"/>
                    <w:iCs w:val="0"/>
                    <w:noProof/>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856" w:author="Regina Casanova" w:date="2018-07-29T19:18:00Z"/>
              <w:rFonts w:ascii="Times New Roman" w:eastAsiaTheme="minorEastAsia" w:hAnsi="Times New Roman" w:cs="Times New Roman"/>
              <w:i w:val="0"/>
              <w:iCs w:val="0"/>
              <w:noProof/>
              <w:sz w:val="24"/>
              <w:szCs w:val="24"/>
              <w:lang w:val="es-PE" w:eastAsia="es-PE"/>
            </w:rPr>
          </w:pPr>
          <w:del w:id="1857" w:author="Regina Casanova" w:date="2018-07-29T19:18:00Z">
            <w:r w:rsidRPr="00F75055" w:rsidDel="00F95B03">
              <w:rPr>
                <w:rPrChange w:id="1858" w:author="Regina Casanova" w:date="2018-07-29T19:32:00Z">
                  <w:rPr>
                    <w:rStyle w:val="Hipervnculo"/>
                    <w:rFonts w:cs="Times New Roman"/>
                    <w:i w:val="0"/>
                    <w:iCs w:val="0"/>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59" w:author="Regina Casanova" w:date="2018-07-29T19:32:00Z">
                  <w:rPr>
                    <w:rStyle w:val="Hipervnculo"/>
                    <w:rFonts w:cs="Times New Roman"/>
                    <w:i w:val="0"/>
                    <w:iCs w:val="0"/>
                    <w:noProof/>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860" w:author="Regina Casanova" w:date="2018-07-29T19:18:00Z"/>
              <w:rFonts w:ascii="Times New Roman" w:eastAsiaTheme="minorEastAsia" w:hAnsi="Times New Roman" w:cs="Times New Roman"/>
              <w:i w:val="0"/>
              <w:iCs w:val="0"/>
              <w:noProof/>
              <w:sz w:val="24"/>
              <w:szCs w:val="24"/>
              <w:lang w:val="es-PE" w:eastAsia="es-PE"/>
            </w:rPr>
          </w:pPr>
          <w:del w:id="1861" w:author="Regina Casanova" w:date="2018-07-29T19:18:00Z">
            <w:r w:rsidRPr="00F75055" w:rsidDel="00F95B03">
              <w:rPr>
                <w:rPrChange w:id="1862" w:author="Regina Casanova" w:date="2018-07-29T19:32:00Z">
                  <w:rPr>
                    <w:rStyle w:val="Hipervnculo"/>
                    <w:rFonts w:cs="Times New Roman"/>
                    <w:i w:val="0"/>
                    <w:iCs w:val="0"/>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63" w:author="Regina Casanova" w:date="2018-07-29T19:32:00Z">
                  <w:rPr>
                    <w:rStyle w:val="Hipervnculo"/>
                    <w:rFonts w:cs="Times New Roman"/>
                    <w:i w:val="0"/>
                    <w:iCs w:val="0"/>
                    <w:noProof/>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864" w:author="Regina Casanova" w:date="2018-07-29T19:18:00Z"/>
              <w:rFonts w:ascii="Times New Roman" w:eastAsiaTheme="minorEastAsia" w:hAnsi="Times New Roman" w:cs="Times New Roman"/>
              <w:i w:val="0"/>
              <w:iCs w:val="0"/>
              <w:noProof/>
              <w:sz w:val="24"/>
              <w:szCs w:val="24"/>
              <w:lang w:val="es-PE" w:eastAsia="es-PE"/>
            </w:rPr>
          </w:pPr>
          <w:del w:id="1865" w:author="Regina Casanova" w:date="2018-07-29T19:18:00Z">
            <w:r w:rsidRPr="00F75055" w:rsidDel="00F95B03">
              <w:rPr>
                <w:rPrChange w:id="1866" w:author="Regina Casanova" w:date="2018-07-29T19:32:00Z">
                  <w:rPr>
                    <w:rStyle w:val="Hipervnculo"/>
                    <w:rFonts w:cs="Times New Roman"/>
                    <w:i w:val="0"/>
                    <w:iCs w:val="0"/>
                    <w:noProof/>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67" w:author="Regina Casanova" w:date="2018-07-29T19:32:00Z">
                  <w:rPr>
                    <w:rStyle w:val="Hipervnculo"/>
                    <w:rFonts w:cs="Times New Roman"/>
                    <w:i w:val="0"/>
                    <w:iCs w:val="0"/>
                    <w:noProof/>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868" w:author="Regina Casanova" w:date="2018-07-29T19:18:00Z"/>
              <w:rFonts w:ascii="Times New Roman" w:eastAsiaTheme="minorEastAsia" w:hAnsi="Times New Roman" w:cs="Times New Roman"/>
              <w:i w:val="0"/>
              <w:iCs w:val="0"/>
              <w:noProof/>
              <w:sz w:val="24"/>
              <w:szCs w:val="24"/>
              <w:lang w:val="es-PE" w:eastAsia="es-PE"/>
            </w:rPr>
          </w:pPr>
          <w:del w:id="1869" w:author="Regina Casanova" w:date="2018-07-29T19:18:00Z">
            <w:r w:rsidRPr="00F75055" w:rsidDel="00F95B03">
              <w:rPr>
                <w:rPrChange w:id="1870" w:author="Regina Casanova" w:date="2018-07-29T19:32:00Z">
                  <w:rPr>
                    <w:rStyle w:val="Hipervnculo"/>
                    <w:rFonts w:cs="Times New Roman"/>
                    <w:i w:val="0"/>
                    <w:iCs w:val="0"/>
                    <w:noProof/>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71" w:author="Regina Casanova" w:date="2018-07-29T19:32:00Z">
                  <w:rPr>
                    <w:rStyle w:val="Hipervnculo"/>
                    <w:rFonts w:cs="Times New Roman"/>
                    <w:i w:val="0"/>
                    <w:iCs w:val="0"/>
                    <w:noProof/>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872" w:author="Regina Casanova" w:date="2018-07-29T19:18:00Z"/>
              <w:rFonts w:ascii="Times New Roman" w:eastAsiaTheme="minorEastAsia" w:hAnsi="Times New Roman" w:cs="Times New Roman"/>
              <w:i w:val="0"/>
              <w:iCs w:val="0"/>
              <w:noProof/>
              <w:sz w:val="24"/>
              <w:szCs w:val="24"/>
              <w:lang w:val="es-PE" w:eastAsia="es-PE"/>
            </w:rPr>
          </w:pPr>
          <w:del w:id="1873" w:author="Regina Casanova" w:date="2018-07-29T19:18:00Z">
            <w:r w:rsidRPr="00F75055" w:rsidDel="00F95B03">
              <w:rPr>
                <w:rPrChange w:id="1874" w:author="Regina Casanova" w:date="2018-07-29T19:32:00Z">
                  <w:rPr>
                    <w:rStyle w:val="Hipervnculo"/>
                    <w:rFonts w:cs="Times New Roman"/>
                    <w:i w:val="0"/>
                    <w:iCs w:val="0"/>
                    <w:noProof/>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75" w:author="Regina Casanova" w:date="2018-07-29T19:32:00Z">
                  <w:rPr>
                    <w:rStyle w:val="Hipervnculo"/>
                    <w:rFonts w:cs="Times New Roman"/>
                    <w:i w:val="0"/>
                    <w:iCs w:val="0"/>
                    <w:noProof/>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876" w:author="Regina Casanova" w:date="2018-07-29T19:18:00Z"/>
              <w:rFonts w:ascii="Times New Roman" w:eastAsiaTheme="minorEastAsia" w:hAnsi="Times New Roman" w:cs="Times New Roman"/>
              <w:smallCaps w:val="0"/>
              <w:noProof/>
              <w:sz w:val="24"/>
              <w:szCs w:val="24"/>
              <w:lang w:val="es-PE" w:eastAsia="es-PE"/>
            </w:rPr>
          </w:pPr>
          <w:del w:id="1877" w:author="Regina Casanova" w:date="2018-07-29T19:18:00Z">
            <w:r w:rsidRPr="00F75055" w:rsidDel="00F95B03">
              <w:rPr>
                <w:rPrChange w:id="1878" w:author="Regina Casanova" w:date="2018-07-29T19:32:00Z">
                  <w:rPr>
                    <w:rStyle w:val="Hipervnculo"/>
                    <w:rFonts w:cs="Times New Roman"/>
                    <w:smallCaps w:val="0"/>
                    <w:noProof/>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79" w:author="Regina Casanova" w:date="2018-07-29T19:32:00Z">
                  <w:rPr>
                    <w:rStyle w:val="Hipervnculo"/>
                    <w:rFonts w:cs="Times New Roman"/>
                    <w:smallCaps w:val="0"/>
                    <w:noProof/>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880" w:author="Regina Casanova" w:date="2018-07-29T19:18:00Z"/>
              <w:rFonts w:ascii="Times New Roman" w:eastAsiaTheme="minorEastAsia" w:hAnsi="Times New Roman" w:cs="Times New Roman"/>
              <w:smallCaps w:val="0"/>
              <w:noProof/>
              <w:sz w:val="24"/>
              <w:szCs w:val="24"/>
              <w:lang w:val="es-PE" w:eastAsia="es-PE"/>
            </w:rPr>
          </w:pPr>
          <w:del w:id="1881" w:author="Regina Casanova" w:date="2018-07-29T19:18:00Z">
            <w:r w:rsidRPr="00F75055" w:rsidDel="00F95B03">
              <w:rPr>
                <w:rPrChange w:id="1882"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883" w:author="Regina Casanova" w:date="2018-07-29T19:32:00Z">
                  <w:rPr>
                    <w:rStyle w:val="Hipervnculo"/>
                    <w:rFonts w:cs="Times New Roman"/>
                    <w:smallCaps w:val="0"/>
                    <w:noProof/>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884" w:author="Regina Casanova" w:date="2018-07-29T19:18:00Z"/>
              <w:rFonts w:ascii="Times New Roman" w:eastAsiaTheme="minorEastAsia" w:hAnsi="Times New Roman" w:cs="Times New Roman"/>
              <w:i w:val="0"/>
              <w:iCs w:val="0"/>
              <w:noProof/>
              <w:sz w:val="24"/>
              <w:szCs w:val="24"/>
              <w:lang w:val="es-PE" w:eastAsia="es-PE"/>
            </w:rPr>
          </w:pPr>
          <w:del w:id="1885" w:author="Regina Casanova" w:date="2018-07-29T19:18:00Z">
            <w:r w:rsidRPr="00F75055" w:rsidDel="00F95B03">
              <w:rPr>
                <w:rPrChange w:id="1886" w:author="Regina Casanova" w:date="2018-07-29T19:32:00Z">
                  <w:rPr>
                    <w:rStyle w:val="Hipervnculo"/>
                    <w:rFonts w:cs="Times New Roman"/>
                    <w:i w:val="0"/>
                    <w:iCs w:val="0"/>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87" w:author="Regina Casanova" w:date="2018-07-29T19:32:00Z">
                  <w:rPr>
                    <w:rStyle w:val="Hipervnculo"/>
                    <w:rFonts w:cs="Times New Roman"/>
                    <w:i w:val="0"/>
                    <w:iCs w:val="0"/>
                    <w:noProof/>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888" w:author="Regina Casanova" w:date="2018-07-29T19:18:00Z"/>
              <w:rFonts w:ascii="Times New Roman" w:eastAsiaTheme="minorEastAsia" w:hAnsi="Times New Roman" w:cs="Times New Roman"/>
              <w:i w:val="0"/>
              <w:iCs w:val="0"/>
              <w:noProof/>
              <w:sz w:val="24"/>
              <w:szCs w:val="24"/>
              <w:lang w:val="es-PE" w:eastAsia="es-PE"/>
            </w:rPr>
          </w:pPr>
          <w:del w:id="1889" w:author="Regina Casanova" w:date="2018-07-29T19:18:00Z">
            <w:r w:rsidRPr="00F75055" w:rsidDel="00F95B03">
              <w:rPr>
                <w:rPrChange w:id="1890" w:author="Regina Casanova" w:date="2018-07-29T19:32:00Z">
                  <w:rPr>
                    <w:rStyle w:val="Hipervnculo"/>
                    <w:rFonts w:cs="Times New Roman"/>
                    <w:i w:val="0"/>
                    <w:iCs w:val="0"/>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91" w:author="Regina Casanova" w:date="2018-07-29T19:32:00Z">
                  <w:rPr>
                    <w:rStyle w:val="Hipervnculo"/>
                    <w:rFonts w:cs="Times New Roman"/>
                    <w:i w:val="0"/>
                    <w:iCs w:val="0"/>
                    <w:noProof/>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892" w:author="Regina Casanova" w:date="2018-07-29T19:18:00Z"/>
              <w:rFonts w:ascii="Times New Roman" w:eastAsiaTheme="minorEastAsia" w:hAnsi="Times New Roman" w:cs="Times New Roman"/>
              <w:i w:val="0"/>
              <w:iCs w:val="0"/>
              <w:noProof/>
              <w:sz w:val="24"/>
              <w:szCs w:val="24"/>
              <w:lang w:val="es-PE" w:eastAsia="es-PE"/>
            </w:rPr>
          </w:pPr>
          <w:del w:id="1893" w:author="Regina Casanova" w:date="2018-07-29T19:18:00Z">
            <w:r w:rsidRPr="00F75055" w:rsidDel="00F95B03">
              <w:rPr>
                <w:rPrChange w:id="1894" w:author="Regina Casanova" w:date="2018-07-29T19:32:00Z">
                  <w:rPr>
                    <w:rStyle w:val="Hipervnculo"/>
                    <w:rFonts w:cs="Times New Roman"/>
                    <w:i w:val="0"/>
                    <w:iCs w:val="0"/>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895" w:author="Regina Casanova" w:date="2018-07-29T19:32:00Z">
                  <w:rPr>
                    <w:rStyle w:val="Hipervnculo"/>
                    <w:rFonts w:cs="Times New Roman"/>
                    <w:i w:val="0"/>
                    <w:iCs w:val="0"/>
                    <w:noProof/>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896" w:author="Regina Casanova" w:date="2018-07-29T19:18:00Z"/>
              <w:rFonts w:ascii="Times New Roman" w:eastAsiaTheme="minorEastAsia" w:hAnsi="Times New Roman" w:cs="Times New Roman"/>
              <w:b w:val="0"/>
              <w:bCs w:val="0"/>
              <w:caps w:val="0"/>
              <w:noProof/>
              <w:sz w:val="24"/>
              <w:szCs w:val="24"/>
              <w:lang w:val="es-PE" w:eastAsia="es-PE"/>
            </w:rPr>
          </w:pPr>
          <w:del w:id="1897" w:author="Regina Casanova" w:date="2018-07-29T19:18:00Z">
            <w:r w:rsidRPr="00F75055" w:rsidDel="00F95B03">
              <w:rPr>
                <w:rPrChange w:id="1898" w:author="Regina Casanova" w:date="2018-07-29T19:32:00Z">
                  <w:rPr>
                    <w:rStyle w:val="Hipervnculo"/>
                    <w:rFonts w:cs="Times New Roman"/>
                    <w:b w:val="0"/>
                    <w:bCs w:val="0"/>
                    <w:caps w:val="0"/>
                    <w:noProof/>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899" w:author="Regina Casanova" w:date="2018-07-29T19:18:00Z"/>
              <w:rFonts w:ascii="Times New Roman" w:eastAsiaTheme="minorEastAsia" w:hAnsi="Times New Roman" w:cs="Times New Roman"/>
              <w:smallCaps w:val="0"/>
              <w:noProof/>
              <w:sz w:val="24"/>
              <w:szCs w:val="24"/>
              <w:lang w:val="es-PE" w:eastAsia="es-PE"/>
            </w:rPr>
          </w:pPr>
          <w:del w:id="1900" w:author="Regina Casanova" w:date="2018-07-29T19:18:00Z">
            <w:r w:rsidRPr="00F75055" w:rsidDel="00F95B03">
              <w:rPr>
                <w:rPrChange w:id="1901"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02" w:author="Regina Casanova" w:date="2018-07-29T19:32:00Z">
                  <w:rPr>
                    <w:rStyle w:val="Hipervnculo"/>
                    <w:rFonts w:cs="Times New Roman"/>
                    <w:smallCaps w:val="0"/>
                    <w:noProof/>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903" w:author="Regina Casanova" w:date="2018-07-29T19:18:00Z"/>
              <w:rFonts w:ascii="Times New Roman" w:eastAsiaTheme="minorEastAsia" w:hAnsi="Times New Roman" w:cs="Times New Roman"/>
              <w:smallCaps w:val="0"/>
              <w:noProof/>
              <w:sz w:val="24"/>
              <w:szCs w:val="24"/>
              <w:lang w:val="es-PE" w:eastAsia="es-PE"/>
            </w:rPr>
          </w:pPr>
          <w:del w:id="1904" w:author="Regina Casanova" w:date="2018-07-29T19:18:00Z">
            <w:r w:rsidRPr="00F75055" w:rsidDel="00F95B03">
              <w:rPr>
                <w:rPrChange w:id="1905"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06" w:author="Regina Casanova" w:date="2018-07-29T19:32:00Z">
                  <w:rPr>
                    <w:rStyle w:val="Hipervnculo"/>
                    <w:rFonts w:cs="Times New Roman"/>
                    <w:smallCaps w:val="0"/>
                    <w:noProof/>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907" w:author="Regina Casanova" w:date="2018-07-29T19:18:00Z"/>
              <w:rFonts w:ascii="Times New Roman" w:eastAsiaTheme="minorEastAsia" w:hAnsi="Times New Roman" w:cs="Times New Roman"/>
              <w:b w:val="0"/>
              <w:bCs w:val="0"/>
              <w:caps w:val="0"/>
              <w:noProof/>
              <w:sz w:val="24"/>
              <w:szCs w:val="24"/>
              <w:lang w:val="es-PE" w:eastAsia="es-PE"/>
            </w:rPr>
          </w:pPr>
          <w:del w:id="1908" w:author="Regina Casanova" w:date="2018-07-29T19:18:00Z">
            <w:r w:rsidRPr="00F75055" w:rsidDel="00F95B03">
              <w:rPr>
                <w:rPrChange w:id="1909" w:author="Regina Casanova" w:date="2018-07-29T19:32:00Z">
                  <w:rPr>
                    <w:rStyle w:val="Hipervnculo"/>
                    <w:rFonts w:cs="Times New Roman"/>
                    <w:b w:val="0"/>
                    <w:bCs w:val="0"/>
                    <w:caps w:val="0"/>
                    <w:noProof/>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910" w:author="Regina Casanova" w:date="2018-07-29T19:18:00Z"/>
              <w:rFonts w:ascii="Times New Roman" w:eastAsiaTheme="minorEastAsia" w:hAnsi="Times New Roman" w:cs="Times New Roman"/>
              <w:b w:val="0"/>
              <w:bCs w:val="0"/>
              <w:caps w:val="0"/>
              <w:noProof/>
              <w:sz w:val="24"/>
              <w:szCs w:val="24"/>
              <w:lang w:val="es-PE" w:eastAsia="es-PE"/>
            </w:rPr>
          </w:pPr>
          <w:del w:id="1911" w:author="Regina Casanova" w:date="2018-07-29T19:18:00Z">
            <w:r w:rsidRPr="00F75055" w:rsidDel="00F95B03">
              <w:rPr>
                <w:rPrChange w:id="1912" w:author="Regina Casanova" w:date="2018-07-29T19:32:00Z">
                  <w:rPr>
                    <w:rStyle w:val="Hipervnculo"/>
                    <w:rFonts w:cs="Times New Roman"/>
                    <w:b w:val="0"/>
                    <w:bCs w:val="0"/>
                    <w:caps w:val="0"/>
                    <w:noProof/>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913" w:author="Regina Casanova" w:date="2018-07-29T19:18:00Z"/>
              <w:rFonts w:ascii="Times New Roman" w:eastAsiaTheme="minorEastAsia" w:hAnsi="Times New Roman" w:cs="Times New Roman"/>
              <w:b w:val="0"/>
              <w:bCs w:val="0"/>
              <w:caps w:val="0"/>
              <w:noProof/>
              <w:sz w:val="24"/>
              <w:szCs w:val="24"/>
              <w:lang w:val="es-PE" w:eastAsia="es-PE"/>
            </w:rPr>
          </w:pPr>
          <w:del w:id="1914" w:author="Regina Casanova" w:date="2018-07-29T19:18:00Z">
            <w:r w:rsidRPr="00F75055" w:rsidDel="00F95B03">
              <w:rPr>
                <w:rPrChange w:id="1915" w:author="Regina Casanova" w:date="2018-07-29T19:32:00Z">
                  <w:rPr>
                    <w:rStyle w:val="Hipervnculo"/>
                    <w:rFonts w:cs="Times New Roman"/>
                    <w:b w:val="0"/>
                    <w:bCs w:val="0"/>
                    <w:caps w:val="0"/>
                    <w:noProof/>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916" w:author="Regina Casanova" w:date="2018-07-29T19:18:00Z"/>
              <w:rFonts w:ascii="Times New Roman" w:eastAsiaTheme="minorEastAsia" w:hAnsi="Times New Roman" w:cs="Times New Roman"/>
              <w:b w:val="0"/>
              <w:bCs w:val="0"/>
              <w:caps w:val="0"/>
              <w:noProof/>
              <w:sz w:val="24"/>
              <w:szCs w:val="24"/>
              <w:lang w:val="es-PE" w:eastAsia="es-PE"/>
            </w:rPr>
          </w:pPr>
          <w:del w:id="1917" w:author="Regina Casanova" w:date="2018-07-29T19:18:00Z">
            <w:r w:rsidRPr="00F75055" w:rsidDel="00F95B03">
              <w:rPr>
                <w:rPrChange w:id="1918" w:author="Regina Casanova" w:date="2018-07-29T19:32:00Z">
                  <w:rPr>
                    <w:rStyle w:val="Hipervnculo"/>
                    <w:rFonts w:cs="Times New Roman"/>
                    <w:b w:val="0"/>
                    <w:bCs w:val="0"/>
                    <w:caps w:val="0"/>
                    <w:noProof/>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919" w:author="Regina Casanova" w:date="2018-07-29T19:18:00Z"/>
              <w:rFonts w:ascii="Times New Roman" w:eastAsiaTheme="minorEastAsia" w:hAnsi="Times New Roman" w:cs="Times New Roman"/>
              <w:smallCaps w:val="0"/>
              <w:noProof/>
              <w:sz w:val="24"/>
              <w:szCs w:val="24"/>
              <w:lang w:val="es-PE" w:eastAsia="es-PE"/>
            </w:rPr>
          </w:pPr>
          <w:del w:id="1920" w:author="Regina Casanova" w:date="2018-07-29T19:18:00Z">
            <w:r w:rsidRPr="00F75055" w:rsidDel="00F95B03">
              <w:rPr>
                <w:rPrChange w:id="1921" w:author="Regina Casanova" w:date="2018-07-29T19:32:00Z">
                  <w:rPr>
                    <w:rStyle w:val="Hipervnculo"/>
                    <w:rFonts w:cs="Times New Roman"/>
                    <w:smallCaps w:val="0"/>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22" w:author="Regina Casanova" w:date="2018-07-29T19:32:00Z">
                  <w:rPr>
                    <w:rStyle w:val="Hipervnculo"/>
                    <w:rFonts w:cs="Times New Roman"/>
                    <w:smallCaps w:val="0"/>
                    <w:noProof/>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923" w:author="Regina Casanova" w:date="2018-07-29T19:18:00Z"/>
              <w:rFonts w:ascii="Times New Roman" w:eastAsiaTheme="minorEastAsia" w:hAnsi="Times New Roman" w:cs="Times New Roman"/>
              <w:smallCaps w:val="0"/>
              <w:noProof/>
              <w:sz w:val="24"/>
              <w:szCs w:val="24"/>
              <w:lang w:val="es-PE" w:eastAsia="es-PE"/>
            </w:rPr>
          </w:pPr>
          <w:del w:id="1924" w:author="Regina Casanova" w:date="2018-07-29T19:18:00Z">
            <w:r w:rsidRPr="00F75055" w:rsidDel="00F95B03">
              <w:rPr>
                <w:rPrChange w:id="1925" w:author="Regina Casanova" w:date="2018-07-29T19:32:00Z">
                  <w:rPr>
                    <w:rStyle w:val="Hipervnculo"/>
                    <w:rFonts w:cs="Times New Roman"/>
                    <w:smallCaps w:val="0"/>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26" w:author="Regina Casanova" w:date="2018-07-29T19:32:00Z">
                  <w:rPr>
                    <w:rStyle w:val="Hipervnculo"/>
                    <w:rFonts w:cs="Times New Roman"/>
                    <w:smallCaps w:val="0"/>
                    <w:noProof/>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927" w:author="Regina Casanova" w:date="2018-07-29T19:18:00Z"/>
              <w:rFonts w:ascii="Times New Roman" w:eastAsiaTheme="minorEastAsia" w:hAnsi="Times New Roman" w:cs="Times New Roman"/>
              <w:smallCaps w:val="0"/>
              <w:noProof/>
              <w:sz w:val="24"/>
              <w:szCs w:val="24"/>
              <w:lang w:val="es-PE" w:eastAsia="es-PE"/>
            </w:rPr>
          </w:pPr>
          <w:del w:id="1928" w:author="Regina Casanova" w:date="2018-07-29T19:18:00Z">
            <w:r w:rsidRPr="00F75055" w:rsidDel="00F95B03">
              <w:rPr>
                <w:rPrChange w:id="1929" w:author="Regina Casanova" w:date="2018-07-29T19:32:00Z">
                  <w:rPr>
                    <w:rStyle w:val="Hipervnculo"/>
                    <w:rFonts w:cs="Times New Roman"/>
                    <w:smallCaps w:val="0"/>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0" w:author="Regina Casanova" w:date="2018-07-29T19:32:00Z">
                  <w:rPr>
                    <w:rStyle w:val="Hipervnculo"/>
                    <w:rFonts w:cs="Times New Roman"/>
                    <w:smallCaps w:val="0"/>
                    <w:noProof/>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931" w:author="Regina Casanova" w:date="2018-07-29T19:18:00Z"/>
              <w:rFonts w:ascii="Times New Roman" w:eastAsiaTheme="minorEastAsia" w:hAnsi="Times New Roman" w:cs="Times New Roman"/>
              <w:smallCaps w:val="0"/>
              <w:noProof/>
              <w:sz w:val="24"/>
              <w:szCs w:val="24"/>
              <w:lang w:val="es-PE" w:eastAsia="es-PE"/>
            </w:rPr>
          </w:pPr>
          <w:del w:id="1932" w:author="Regina Casanova" w:date="2018-07-29T19:18:00Z">
            <w:r w:rsidRPr="00F75055" w:rsidDel="00F95B03">
              <w:rPr>
                <w:rPrChange w:id="1933" w:author="Regina Casanova" w:date="2018-07-29T19:32:00Z">
                  <w:rPr>
                    <w:rStyle w:val="Hipervnculo"/>
                    <w:rFonts w:cs="Times New Roman"/>
                    <w:smallCaps w:val="0"/>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4" w:author="Regina Casanova" w:date="2018-07-29T19:32:00Z">
                  <w:rPr>
                    <w:rStyle w:val="Hipervnculo"/>
                    <w:rFonts w:cs="Times New Roman"/>
                    <w:smallCaps w:val="0"/>
                    <w:noProof/>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935" w:author="Regina Casanova" w:date="2018-07-29T19:18:00Z"/>
              <w:rFonts w:ascii="Times New Roman" w:eastAsiaTheme="minorEastAsia" w:hAnsi="Times New Roman" w:cs="Times New Roman"/>
              <w:smallCaps w:val="0"/>
              <w:noProof/>
              <w:sz w:val="24"/>
              <w:szCs w:val="24"/>
              <w:lang w:val="es-PE" w:eastAsia="es-PE"/>
            </w:rPr>
          </w:pPr>
          <w:del w:id="1936" w:author="Regina Casanova" w:date="2018-07-29T19:18:00Z">
            <w:r w:rsidRPr="00F75055" w:rsidDel="00F95B03">
              <w:rPr>
                <w:rPrChange w:id="1937" w:author="Regina Casanova" w:date="2018-07-29T19:32:00Z">
                  <w:rPr>
                    <w:rStyle w:val="Hipervnculo"/>
                    <w:rFonts w:cs="Times New Roman"/>
                    <w:smallCaps w:val="0"/>
                    <w:noProof/>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938" w:author="Regina Casanova" w:date="2018-07-29T19:32:00Z">
                  <w:rPr>
                    <w:rStyle w:val="Hipervnculo"/>
                    <w:rFonts w:cs="Times New Roman"/>
                    <w:smallCaps w:val="0"/>
                    <w:noProof/>
                  </w:rPr>
                </w:rPrChange>
              </w:rPr>
              <w:delText>Anexo 5. Muestra de Wireframes desarrollados para la etapa de Diseño</w:delText>
            </w:r>
            <w:r w:rsidRPr="00F75055" w:rsidDel="00F95B03">
              <w:rPr>
                <w:rFonts w:ascii="Times New Roman" w:hAnsi="Times New Roman" w:cs="Times New Roman"/>
                <w:noProof/>
                <w:webHidden/>
                <w:sz w:val="24"/>
                <w:szCs w:val="24"/>
              </w:rPr>
              <w:tab/>
              <w:delText>111</w:delText>
            </w:r>
          </w:del>
        </w:p>
        <w:p w14:paraId="0704D725" w14:textId="4EA3B3A5" w:rsidR="007E51F7" w:rsidRPr="009E6BE6" w:rsidRDefault="00EC2BAF" w:rsidP="009E6BE6">
          <w:pPr>
            <w:spacing w:before="240" w:after="240" w:line="480" w:lineRule="auto"/>
          </w:pPr>
          <w:r w:rsidRPr="009E6BE6">
            <w:rPr>
              <w:bCs/>
              <w:caps/>
              <w:color w:val="000000" w:themeColor="text1"/>
            </w:rPr>
            <w:fldChar w:fldCharType="end"/>
          </w:r>
        </w:p>
      </w:sdtContent>
    </w:sdt>
    <w:p w14:paraId="5FBE5F89" w14:textId="77777777" w:rsidR="00EA6485" w:rsidRPr="00BA156B" w:rsidRDefault="00EA6485" w:rsidP="00625BCC">
      <w:pPr>
        <w:pStyle w:val="Ttulo1"/>
      </w:pPr>
      <w:bookmarkStart w:id="1939" w:name="_Toc520655616"/>
      <w:r w:rsidRPr="00BA156B">
        <w:lastRenderedPageBreak/>
        <w:t>Listado de Acrónimos</w:t>
      </w:r>
      <w:bookmarkEnd w:id="1939"/>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940" w:name="_Toc520655617"/>
      <w:r w:rsidRPr="00625BCC">
        <w:lastRenderedPageBreak/>
        <w:t>Resumen</w:t>
      </w:r>
      <w:bookmarkEnd w:id="1940"/>
    </w:p>
    <w:p w14:paraId="6264D193" w14:textId="31849105" w:rsidR="00BA0102" w:rsidRPr="00625BCC" w:rsidRDefault="00B81518" w:rsidP="00625BCC">
      <w:pPr>
        <w:pStyle w:val="Texto"/>
      </w:pPr>
      <w:r w:rsidRPr="00BA156B">
        <w:t xml:space="preserve">En los servicios de salud, </w:t>
      </w:r>
      <w:commentRangeStart w:id="1941"/>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942" w:author="Regina Casanova" w:date="2018-07-21T12:29:00Z">
        <w:r w:rsidR="00405C87">
          <w:t>Como</w:t>
        </w:r>
      </w:ins>
      <w:ins w:id="1943" w:author="Regina Casanova" w:date="2018-07-21T12:23:00Z">
        <w:r w:rsidR="00405C87">
          <w:t xml:space="preserve"> la satisfacción</w:t>
        </w:r>
      </w:ins>
      <w:ins w:id="1944" w:author="Regina Casanova" w:date="2018-07-21T12:24:00Z">
        <w:r w:rsidR="00405C87">
          <w:t xml:space="preserve"> de los pacientes y sus familiares depende mucho de </w:t>
        </w:r>
      </w:ins>
      <w:ins w:id="1945" w:author="Regina Casanova" w:date="2018-07-21T12:25:00Z">
        <w:r w:rsidR="00405C87">
          <w:t>la</w:t>
        </w:r>
      </w:ins>
      <w:ins w:id="1946" w:author="Regina Casanova" w:date="2018-07-21T12:24:00Z">
        <w:r w:rsidR="00405C87">
          <w:t xml:space="preserve"> percepci</w:t>
        </w:r>
      </w:ins>
      <w:ins w:id="1947" w:author="Regina Casanova" w:date="2018-07-21T12:25:00Z">
        <w:r w:rsidR="00405C87">
          <w:t xml:space="preserve">ón </w:t>
        </w:r>
      </w:ins>
      <w:ins w:id="1948" w:author="Regina Casanova" w:date="2018-07-21T12:23:00Z">
        <w:r w:rsidR="00405C87">
          <w:t xml:space="preserve"> </w:t>
        </w:r>
      </w:ins>
      <w:ins w:id="1949" w:author="Regina Casanova" w:date="2018-07-21T12:25:00Z">
        <w:r w:rsidR="00405C87">
          <w:t xml:space="preserve">de </w:t>
        </w:r>
      </w:ins>
      <w:ins w:id="1950" w:author="Regina Casanova" w:date="2018-07-21T12:26:00Z">
        <w:r w:rsidR="00405C87">
          <w:t>los mismos</w:t>
        </w:r>
      </w:ins>
      <w:ins w:id="1951" w:author="Regina Casanova" w:date="2018-07-21T12:25:00Z">
        <w:r w:rsidR="00405C87">
          <w:t xml:space="preserve">, una forma aproximada </w:t>
        </w:r>
      </w:ins>
      <w:ins w:id="1952" w:author="Regina Casanova" w:date="2018-07-21T12:27:00Z">
        <w:r w:rsidR="00405C87">
          <w:t>para poder monitorear</w:t>
        </w:r>
      </w:ins>
      <w:ins w:id="1953" w:author="Regina Casanova" w:date="2018-07-21T12:28:00Z">
        <w:r w:rsidR="00405C87">
          <w:t>la</w:t>
        </w:r>
      </w:ins>
      <w:ins w:id="1954" w:author="Regina Casanova" w:date="2018-07-21T12:27:00Z">
        <w:r w:rsidR="00405C87">
          <w:t xml:space="preserve"> es a partir de</w:t>
        </w:r>
      </w:ins>
      <w:ins w:id="1955" w:author="Regina Casanova" w:date="2018-07-21T12:30:00Z">
        <w:r w:rsidR="00405C87">
          <w:t xml:space="preserve"> una revisión constante de</w:t>
        </w:r>
      </w:ins>
      <w:ins w:id="1956" w:author="Regina Casanova" w:date="2018-07-21T12:28:00Z">
        <w:r w:rsidR="00405C87">
          <w:t xml:space="preserve"> </w:t>
        </w:r>
      </w:ins>
      <w:ins w:id="1957" w:author="Regina Casanova" w:date="2018-07-21T12:27:00Z">
        <w:r w:rsidR="00405C87">
          <w:t>los rec</w:t>
        </w:r>
      </w:ins>
      <w:ins w:id="1958" w:author="Regina Casanova" w:date="2018-07-21T12:28:00Z">
        <w:r w:rsidR="00405C87">
          <w:t>l</w:t>
        </w:r>
      </w:ins>
      <w:ins w:id="1959" w:author="Regina Casanova" w:date="2018-07-21T12:27:00Z">
        <w:r w:rsidR="00405C87">
          <w:t>amos que llegan al establecimiento</w:t>
        </w:r>
      </w:ins>
      <w:ins w:id="1960" w:author="Regina Casanova" w:date="2018-07-21T12:28:00Z">
        <w:r w:rsidR="00405C87">
          <w:t>, ya que ellos</w:t>
        </w:r>
      </w:ins>
      <w:ins w:id="1961" w:author="Regina Casanova" w:date="2018-07-21T12:30:00Z">
        <w:r w:rsidR="00405C87">
          <w:t xml:space="preserve"> permiten conocer las </w:t>
        </w:r>
      </w:ins>
      <w:ins w:id="1962" w:author="Regina Casanova" w:date="2018-07-21T12:32:00Z">
        <w:r w:rsidR="00AC34D7">
          <w:t>percepciones de los pacientes y familiares sobre la atención brindada</w:t>
        </w:r>
      </w:ins>
      <w:ins w:id="1963" w:author="Regina Casanova" w:date="2018-07-21T12:27:00Z">
        <w:r w:rsidR="00405C87">
          <w:t>.</w:t>
        </w:r>
      </w:ins>
      <w:ins w:id="1964" w:author="Regina Casanova" w:date="2018-07-21T12:25:00Z">
        <w:r w:rsidR="00405C87">
          <w:t xml:space="preserve"> </w:t>
        </w:r>
      </w:ins>
      <w:del w:id="1965"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966" w:author="Regina Casanova" w:date="2018-07-21T12:33:00Z">
        <w:r w:rsidR="00FB5E77" w:rsidRPr="00BA156B" w:rsidDel="00AC34D7">
          <w:delText xml:space="preserve">rzo si se monitorean los reclamos que llegan al establecimiento. </w:delText>
        </w:r>
      </w:del>
      <w:commentRangeEnd w:id="1941"/>
      <w:r w:rsidR="004105E1">
        <w:rPr>
          <w:rStyle w:val="Refdecomentario"/>
          <w:rFonts w:cstheme="minorBidi"/>
          <w:lang w:val="es-ES_tradnl"/>
        </w:rPr>
        <w:commentReference w:id="1941"/>
      </w:r>
      <w:r w:rsidR="00521763" w:rsidRPr="00BA156B">
        <w:t>Este proceso</w:t>
      </w:r>
      <w:r w:rsidR="00FB5E77" w:rsidRPr="00BA156B">
        <w:t xml:space="preserve"> se optimiza al usar un </w:t>
      </w:r>
      <w:del w:id="1967" w:author="Regina Casanova" w:date="2018-07-29T19:39:00Z">
        <w:r w:rsidR="00FB5E77" w:rsidRPr="00BA156B" w:rsidDel="001828F5">
          <w:delText xml:space="preserve">sistema </w:delText>
        </w:r>
      </w:del>
      <w:ins w:id="1968" w:author="Regina Casanova" w:date="2018-07-29T19:39:00Z">
        <w:r w:rsidR="001828F5">
          <w:t>aplicativo informático para la</w:t>
        </w:r>
      </w:ins>
      <w:del w:id="1969"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970" w:author="Regina Casanova" w:date="2018-07-29T19:39:00Z">
        <w:r w:rsidR="001828F5">
          <w:t>aplicativo</w:t>
        </w:r>
      </w:ins>
      <w:del w:id="1971"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972" w:author="Regina Casanova" w:date="2018-07-29T19:39:00Z">
        <w:r w:rsidR="001828F5">
          <w:t>aplicativo informático</w:t>
        </w:r>
      </w:ins>
      <w:del w:id="1973" w:author="Regina Casanova" w:date="2018-07-29T19:39:00Z">
        <w:r w:rsidR="00BA0102" w:rsidRPr="00BA156B" w:rsidDel="001828F5">
          <w:delText>sistema</w:delText>
        </w:r>
      </w:del>
      <w:r w:rsidR="00BA0102" w:rsidRPr="00BA156B">
        <w:t xml:space="preserve"> </w:t>
      </w:r>
      <w:ins w:id="1974" w:author="Regina Casanova" w:date="2018-07-29T19:39:00Z">
        <w:r w:rsidR="001828F5">
          <w:t>para la</w:t>
        </w:r>
      </w:ins>
      <w:del w:id="1975"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976" w:author="Regina Casanova" w:date="2018-07-29T19:40:00Z">
        <w:r w:rsidR="004F498A">
          <w:t xml:space="preserve">nueva propuesta para la </w:t>
        </w:r>
      </w:ins>
      <w:r w:rsidR="006D406E" w:rsidRPr="00BA156B">
        <w:t xml:space="preserve">clasificación de los </w:t>
      </w:r>
      <w:ins w:id="1977" w:author="Regina Casanova" w:date="2018-07-29T19:40:00Z">
        <w:r w:rsidR="004F498A">
          <w:t xml:space="preserve">tipos de </w:t>
        </w:r>
      </w:ins>
      <w:r w:rsidR="006D406E" w:rsidRPr="00BA156B">
        <w:t>reclamos</w:t>
      </w:r>
      <w:ins w:id="1978" w:author="Regina Casanova" w:date="2018-07-29T19:41:00Z">
        <w:r w:rsidR="004F498A">
          <w:t xml:space="preserve"> que, en caso ser aprobada, permitirá tipificar</w:t>
        </w:r>
      </w:ins>
      <w:del w:id="1979"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980" w:author="Regina Casanova" w:date="2018-07-29T19:40:00Z">
        <w:r w:rsidR="006D406E" w:rsidRPr="00BA156B" w:rsidDel="004F498A">
          <w:delText>estadísticas</w:delText>
        </w:r>
      </w:del>
      <w:del w:id="1981" w:author="Regina Casanova" w:date="2018-07-29T19:41:00Z">
        <w:r w:rsidR="006D406E" w:rsidRPr="00BA156B" w:rsidDel="004F498A">
          <w:delText xml:space="preserve"> simples para encontrar problemas</w:delText>
        </w:r>
      </w:del>
      <w:ins w:id="1982"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983"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984"/>
      <w:r w:rsidRPr="00BA156B">
        <w:t xml:space="preserve">Calidad de Atención en salud; Satisfacción del paciente; Expresión de Inconformidad; </w:t>
      </w:r>
      <w:r w:rsidR="00F6159D" w:rsidRPr="00BA156B">
        <w:t xml:space="preserve">Dificultades en Atención en Salud; </w:t>
      </w:r>
      <w:del w:id="1985"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986"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987"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984"/>
      <w:r w:rsidR="00C46B65">
        <w:rPr>
          <w:rStyle w:val="Refdecomentario"/>
          <w:rFonts w:cstheme="minorBidi"/>
          <w:lang w:val="es-ES_tradnl"/>
        </w:rPr>
        <w:commentReference w:id="1984"/>
      </w:r>
    </w:p>
    <w:p w14:paraId="784F84DC" w14:textId="4BBB28D6" w:rsidR="006E5828" w:rsidDel="00AD23D8" w:rsidRDefault="006E5828" w:rsidP="00625BCC">
      <w:pPr>
        <w:pStyle w:val="Ttulo1"/>
        <w:rPr>
          <w:del w:id="1988" w:author="Regina Casanova" w:date="2018-07-29T20:04:00Z"/>
        </w:rPr>
        <w:sectPr w:rsidR="006E5828" w:rsidDel="00AD23D8" w:rsidSect="00D45FC4">
          <w:footerReference w:type="even" r:id="rId12"/>
          <w:footerReference w:type="default" r:id="rId13"/>
          <w:footerReference w:type="first" r:id="rId14"/>
          <w:pgSz w:w="11900" w:h="16840"/>
          <w:pgMar w:top="1701" w:right="1701" w:bottom="1701" w:left="2268" w:header="708" w:footer="708" w:gutter="0"/>
          <w:cols w:space="708"/>
          <w:titlePg/>
          <w:docGrid w:linePitch="360"/>
          <w:sectPrChange w:id="1992" w:author="Regina Casanova" w:date="2018-08-04T17:14:00Z">
            <w:sectPr w:rsidR="006E5828" w:rsidDel="00AD23D8" w:rsidSect="00D45FC4">
              <w:pgMar w:top="1701" w:right="1701" w:bottom="1701" w:left="2268" w:header="708" w:footer="708" w:gutter="0"/>
            </w:sectPr>
          </w:sectPrChange>
        </w:sectPr>
      </w:pPr>
    </w:p>
    <w:p w14:paraId="247FA4DC" w14:textId="41D2D622" w:rsidR="0049325E" w:rsidRPr="00625BCC" w:rsidRDefault="00A12DD0" w:rsidP="00625BCC">
      <w:pPr>
        <w:pStyle w:val="Ttulo1"/>
      </w:pPr>
      <w:bookmarkStart w:id="1993" w:name="_Toc520655618"/>
      <w:r w:rsidRPr="00BA156B">
        <w:lastRenderedPageBreak/>
        <w:t>Introducción</w:t>
      </w:r>
      <w:bookmarkEnd w:id="1993"/>
    </w:p>
    <w:p w14:paraId="4FE44EC2" w14:textId="4B3D29B1"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w:t>
      </w:r>
      <w:ins w:id="1994" w:author="Owner" w:date="2018-08-04T07:17:00Z">
        <w:r w:rsidR="0062181B">
          <w:t>a</w:t>
        </w:r>
      </w:ins>
      <w:del w:id="1995" w:author="Owner" w:date="2018-08-04T07:17:00Z">
        <w:r w:rsidR="0062181B" w:rsidDel="0062181B">
          <w:delText>a</w:delText>
        </w:r>
      </w:del>
      <w:r w:rsidR="003D138E"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996" w:author="Regina Casanova" w:date="2018-07-22T12:22:00Z">
        <w:r w:rsidR="004F4F11">
          <w:t>A pesar que la relación entre insatisfacci</w:t>
        </w:r>
        <w:r w:rsidR="00F552E5">
          <w:t xml:space="preserve">ón y la </w:t>
        </w:r>
      </w:ins>
      <w:ins w:id="1997" w:author="Regina Casanova" w:date="2018-07-22T12:23:00Z">
        <w:r w:rsidR="00F552E5">
          <w:t xml:space="preserve">presentación de reclamos necesita considerar otros factores como la personalidad, actitud y factores geográficos de los reclamantes, </w:t>
        </w:r>
      </w:ins>
      <w:ins w:id="1998" w:author="Regina Casanova" w:date="2018-07-22T12:26:00Z">
        <w:r w:rsidR="00F552E5">
          <w:t xml:space="preserve">en ausencia de ellos </w:t>
        </w:r>
      </w:ins>
      <w:ins w:id="1999" w:author="Regina Casanova" w:date="2018-07-22T12:25:00Z">
        <w:r w:rsidR="00F552E5">
          <w:t>se ha encontrado</w:t>
        </w:r>
      </w:ins>
      <w:ins w:id="2000" w:author="Regina Casanova" w:date="2018-07-22T12:23:00Z">
        <w:r w:rsidR="00F552E5">
          <w:t xml:space="preserve"> una correlación entre la satisfacci</w:t>
        </w:r>
      </w:ins>
      <w:ins w:id="2001" w:author="Regina Casanova" w:date="2018-07-22T12:24:00Z">
        <w:r w:rsidR="00F552E5">
          <w:t xml:space="preserve">ón y la presentación de reclamos </w:t>
        </w:r>
      </w:ins>
      <w:del w:id="2002" w:author="Regina Casanova" w:date="2018-07-22T12:24:00Z">
        <w:r w:rsidR="003D138E" w:rsidRPr="00BA156B" w:rsidDel="00F552E5">
          <w:delText xml:space="preserve">Para poder medir la satisfacción de </w:delText>
        </w:r>
      </w:del>
      <w:ins w:id="2003" w:author="Luis Fernando Llanos Zavalaga" w:date="2018-07-10T12:36:00Z">
        <w:del w:id="2004" w:author="Regina Casanova" w:date="2018-07-22T12:24:00Z">
          <w:r w:rsidR="00C46B65" w:rsidDel="00F552E5">
            <w:delText>ambos</w:delText>
          </w:r>
        </w:del>
      </w:ins>
      <w:del w:id="2005"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2006" w:author="Regina Casanova" w:date="2018-07-21T12:39:00Z">
        <w:r w:rsidR="00D32C56" w:rsidRPr="00BA156B" w:rsidDel="000D6AC8">
          <w:delText>es</w:delText>
        </w:r>
      </w:del>
      <w:del w:id="2007" w:author="Regina Casanova" w:date="2018-07-22T12:24:00Z">
        <w:r w:rsidR="00D32C56" w:rsidRPr="00BA156B" w:rsidDel="00F552E5">
          <w:delText xml:space="preserve"> </w:delText>
        </w:r>
      </w:del>
      <w:del w:id="2008" w:author="Regina Casanova" w:date="2018-07-21T12:39:00Z">
        <w:r w:rsidR="00D32C56" w:rsidRPr="00BA156B" w:rsidDel="000D6AC8">
          <w:delText xml:space="preserve">una </w:delText>
        </w:r>
      </w:del>
      <w:del w:id="2009" w:author="Regina Casanova" w:date="2018-07-22T12:24:00Z">
        <w:r w:rsidR="00D32C56" w:rsidRPr="00BA156B" w:rsidDel="00F552E5">
          <w:delText>forma efectiva</w:delText>
        </w:r>
      </w:del>
      <w:del w:id="2010" w:author="Regina Casanova" w:date="2018-07-21T12:39:00Z">
        <w:r w:rsidR="00D32C56" w:rsidRPr="00BA156B" w:rsidDel="000D6AC8">
          <w:delText xml:space="preserve"> de</w:delText>
        </w:r>
      </w:del>
      <w:del w:id="2011"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2012"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2013"/>
      <w:r w:rsidR="00636506" w:rsidRPr="00BA156B">
        <w:t xml:space="preserve">formas </w:t>
      </w:r>
      <w:ins w:id="2014" w:author="Regina Casanova" w:date="2018-07-22T12:30:00Z">
        <w:r w:rsidR="00F552E5">
          <w:t>reglamentadas y organizadas</w:t>
        </w:r>
      </w:ins>
      <w:del w:id="2015" w:author="Regina Casanova" w:date="2018-07-22T12:29:00Z">
        <w:r w:rsidR="00636506" w:rsidRPr="00BA156B" w:rsidDel="00F552E5">
          <w:delText>sistematizadas</w:delText>
        </w:r>
      </w:del>
      <w:r w:rsidR="00636506" w:rsidRPr="00BA156B">
        <w:t xml:space="preserve"> </w:t>
      </w:r>
      <w:commentRangeEnd w:id="2013"/>
      <w:r w:rsidR="00C46B65">
        <w:rPr>
          <w:rStyle w:val="Refdecomentario"/>
          <w:rFonts w:cstheme="minorBidi"/>
          <w:lang w:val="es-ES_tradnl"/>
        </w:rPr>
        <w:commentReference w:id="2013"/>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2016" w:author="Regina Casanova" w:date="2018-07-22T13:28:00Z">
        <w:r w:rsidR="00BA2777">
          <w:t>n</w:t>
        </w:r>
      </w:ins>
      <w:ins w:id="2017" w:author="Regina Casanova" w:date="2018-07-22T13:27:00Z">
        <w:r w:rsidR="00BA2777">
          <w:t xml:space="preserve"> </w:t>
        </w:r>
      </w:ins>
      <w:del w:id="2018" w:author="Regina Casanova" w:date="2018-07-22T13:28:00Z">
        <w:r w:rsidR="00636506" w:rsidRPr="00BA156B" w:rsidDel="00BA2777">
          <w:delText xml:space="preserve"> </w:delText>
        </w:r>
      </w:del>
      <w:del w:id="2019" w:author="Regina Casanova" w:date="2018-07-22T13:24:00Z">
        <w:r w:rsidR="00636506" w:rsidRPr="00BA156B" w:rsidDel="00BA2777">
          <w:delText>software</w:delText>
        </w:r>
      </w:del>
      <w:ins w:id="2020" w:author="Regina Casanova" w:date="2018-07-22T13:24:00Z">
        <w:r w:rsidR="00BA2777">
          <w:t>aplicativo</w:t>
        </w:r>
      </w:ins>
      <w:ins w:id="2021" w:author="Regina Casanova" w:date="2018-07-22T13:28:00Z">
        <w:r w:rsidR="00BA2777">
          <w:t>s</w:t>
        </w:r>
      </w:ins>
      <w:ins w:id="2022" w:author="Regina Casanova" w:date="2018-07-22T13:24:00Z">
        <w:r w:rsidR="00BA2777">
          <w:t xml:space="preserve"> informático</w:t>
        </w:r>
      </w:ins>
      <w:ins w:id="2023" w:author="Regina Casanova" w:date="2018-07-22T13:28:00Z">
        <w:r w:rsidR="00BA2777">
          <w:t>s</w:t>
        </w:r>
      </w:ins>
      <w:r w:rsidR="00636506" w:rsidRPr="00BA156B">
        <w:t xml:space="preserve"> comercial</w:t>
      </w:r>
      <w:ins w:id="2024" w:author="Regina Casanova" w:date="2018-07-22T13:28:00Z">
        <w:r w:rsidR="00BA2777">
          <w:t>es</w:t>
        </w:r>
      </w:ins>
      <w:r w:rsidR="00636506" w:rsidRPr="00BA156B">
        <w:t xml:space="preserve"> que</w:t>
      </w:r>
      <w:ins w:id="2025" w:author="Regina Casanova" w:date="2018-07-22T13:28:00Z">
        <w:r w:rsidR="00BA2777">
          <w:t>, incluso</w:t>
        </w:r>
      </w:ins>
      <w:ins w:id="2026" w:author="Regina Casanova" w:date="2018-07-22T13:27:00Z">
        <w:r w:rsidR="00BA2777">
          <w:t xml:space="preserve"> </w:t>
        </w:r>
      </w:ins>
      <w:ins w:id="2027" w:author="Regina Casanova" w:date="2018-07-22T13:28:00Z">
        <w:r w:rsidR="00BA2777">
          <w:t>han sido</w:t>
        </w:r>
      </w:ins>
      <w:del w:id="2028" w:author="Regina Casanova" w:date="2018-07-22T13:27:00Z">
        <w:r w:rsidR="00636506" w:rsidRPr="00BA156B" w:rsidDel="00BA2777">
          <w:delText xml:space="preserve"> ha</w:delText>
        </w:r>
      </w:del>
      <w:r w:rsidR="00636506" w:rsidRPr="00BA156B">
        <w:t xml:space="preserve"> </w:t>
      </w:r>
      <w:del w:id="2029" w:author="Regina Casanova" w:date="2018-07-22T13:28:00Z">
        <w:r w:rsidR="00636506" w:rsidRPr="00BA156B" w:rsidDel="00BA2777">
          <w:delText xml:space="preserve">sido </w:delText>
        </w:r>
      </w:del>
      <w:r w:rsidR="00636506" w:rsidRPr="00BA156B">
        <w:t>utilizad</w:t>
      </w:r>
      <w:r w:rsidR="00647FAB" w:rsidRPr="00BA156B">
        <w:t>o</w:t>
      </w:r>
      <w:ins w:id="2030" w:author="Regina Casanova" w:date="2018-07-22T13:28:00Z">
        <w:r w:rsidR="00BA2777">
          <w:t>s</w:t>
        </w:r>
      </w:ins>
      <w:r w:rsidR="00636506" w:rsidRPr="00BA156B">
        <w:t xml:space="preserve"> </w:t>
      </w:r>
      <w:del w:id="2031"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2032" w:author="Regina Casanova" w:date="2018-07-22T12:41:00Z">
        <w:r>
          <w:t>En el</w:t>
        </w:r>
      </w:ins>
      <w:ins w:id="2033" w:author="Regina Casanova" w:date="2018-07-22T12:46:00Z">
        <w:r>
          <w:t xml:space="preserve"> </w:t>
        </w:r>
      </w:ins>
      <w:ins w:id="2034" w:author="Regina Casanova" w:date="2018-07-22T12:41:00Z">
        <w:r w:rsidR="003119A5">
          <w:t>Per</w:t>
        </w:r>
        <w:r>
          <w:t>ú</w:t>
        </w:r>
        <w:r w:rsidR="003119A5">
          <w:t xml:space="preserve"> se cuenta con normativa </w:t>
        </w:r>
      </w:ins>
      <w:ins w:id="2035" w:author="Regina Casanova" w:date="2018-07-22T12:46:00Z">
        <w:r>
          <w:t>que regula</w:t>
        </w:r>
      </w:ins>
      <w:ins w:id="2036" w:author="Regina Casanova" w:date="2018-07-22T12:42:00Z">
        <w:r>
          <w:t xml:space="preserve"> </w:t>
        </w:r>
        <w:r w:rsidR="003119A5">
          <w:t xml:space="preserve">el recojo y tratamiento de reclamos presentados en el sector salud. Sin embargo, problemas tanto </w:t>
        </w:r>
        <w:r>
          <w:t xml:space="preserve">en infraestructura </w:t>
        </w:r>
      </w:ins>
      <w:ins w:id="2037" w:author="Regina Casanova" w:date="2018-07-22T12:47:00Z">
        <w:r>
          <w:t>inmobiliaria</w:t>
        </w:r>
      </w:ins>
      <w:ins w:id="2038" w:author="Regina Casanova" w:date="2018-07-22T12:42:00Z">
        <w:r w:rsidR="003119A5">
          <w:t xml:space="preserve"> como tecnológica hacen que </w:t>
        </w:r>
      </w:ins>
      <w:ins w:id="2039" w:author="Regina Casanova" w:date="2018-07-22T12:47:00Z">
        <w:r>
          <w:t>existan</w:t>
        </w:r>
      </w:ins>
      <w:ins w:id="2040" w:author="Regina Casanova" w:date="2018-07-22T12:43:00Z">
        <w:r w:rsidR="003119A5">
          <w:t xml:space="preserve"> </w:t>
        </w:r>
      </w:ins>
      <w:ins w:id="2041" w:author="Regina Casanova" w:date="2018-07-22T12:42:00Z">
        <w:r w:rsidR="003119A5">
          <w:t xml:space="preserve">limitaciones en la correcta </w:t>
        </w:r>
      </w:ins>
      <w:ins w:id="2042" w:author="Regina Casanova" w:date="2018-07-22T12:43:00Z">
        <w:r w:rsidR="003119A5">
          <w:t>ejecuci</w:t>
        </w:r>
        <w:r>
          <w:t>ón de lo normado</w:t>
        </w:r>
      </w:ins>
      <w:ins w:id="2043" w:author="Regina Casanova" w:date="2018-07-22T12:47:00Z">
        <w:r>
          <w:t>,</w:t>
        </w:r>
      </w:ins>
      <w:ins w:id="2044" w:author="Regina Casanova" w:date="2018-07-22T12:43:00Z">
        <w:r>
          <w:t xml:space="preserve"> </w:t>
        </w:r>
      </w:ins>
      <w:ins w:id="2045" w:author="Regina Casanova" w:date="2018-07-22T12:47:00Z">
        <w:r>
          <w:t>i</w:t>
        </w:r>
      </w:ins>
      <w:ins w:id="2046" w:author="Regina Casanova" w:date="2018-07-22T12:43:00Z">
        <w:r w:rsidR="003119A5">
          <w:t>ncluso haciendo</w:t>
        </w:r>
      </w:ins>
      <w:ins w:id="2047" w:author="Regina Casanova" w:date="2018-07-22T12:44:00Z">
        <w:r>
          <w:t xml:space="preserve"> casi imposible</w:t>
        </w:r>
      </w:ins>
      <w:ins w:id="2048" w:author="Regina Casanova" w:date="2018-07-22T12:43:00Z">
        <w:r w:rsidR="003119A5">
          <w:t xml:space="preserve"> el uso de </w:t>
        </w:r>
      </w:ins>
      <w:ins w:id="2049" w:author="Regina Casanova" w:date="2018-07-22T13:29:00Z">
        <w:r w:rsidR="00503F22">
          <w:t xml:space="preserve">aplicativos informáticos </w:t>
        </w:r>
      </w:ins>
      <w:ins w:id="2050" w:author="Regina Casanova" w:date="2018-07-22T12:43:00Z">
        <w:r w:rsidR="003119A5">
          <w:t>comercial</w:t>
        </w:r>
      </w:ins>
      <w:ins w:id="2051" w:author="Regina Casanova" w:date="2018-07-22T13:29:00Z">
        <w:r w:rsidR="00503F22">
          <w:t>es</w:t>
        </w:r>
      </w:ins>
      <w:ins w:id="2052" w:author="Regina Casanova" w:date="2018-07-22T12:43:00Z">
        <w:r w:rsidR="003119A5">
          <w:t xml:space="preserve"> </w:t>
        </w:r>
      </w:ins>
      <w:ins w:id="2053" w:author="Regina Casanova" w:date="2018-07-22T12:47:00Z">
        <w:r>
          <w:t>que permita</w:t>
        </w:r>
      </w:ins>
      <w:ins w:id="2054" w:author="Regina Casanova" w:date="2018-07-22T13:29:00Z">
        <w:r w:rsidR="00503F22">
          <w:t>n</w:t>
        </w:r>
      </w:ins>
      <w:ins w:id="2055" w:author="Regina Casanova" w:date="2018-07-22T12:47:00Z">
        <w:r>
          <w:t xml:space="preserve"> una</w:t>
        </w:r>
      </w:ins>
      <w:ins w:id="2056" w:author="Regina Casanova" w:date="2018-07-22T12:44:00Z">
        <w:r>
          <w:t xml:space="preserve"> correcta organizaci</w:t>
        </w:r>
      </w:ins>
      <w:ins w:id="2057" w:author="Regina Casanova" w:date="2018-07-22T12:45:00Z">
        <w:r>
          <w:t>ón de reclamos en el sector salud.</w:t>
        </w:r>
      </w:ins>
      <w:ins w:id="2058" w:author="Regina Casanova" w:date="2018-07-22T12:42:00Z">
        <w:r w:rsidR="003119A5">
          <w:t xml:space="preserve"> </w:t>
        </w:r>
      </w:ins>
      <w:commentRangeStart w:id="2059"/>
      <w:del w:id="2060"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2059"/>
        <w:r w:rsidR="00C46B65" w:rsidDel="000839E6">
          <w:rPr>
            <w:rStyle w:val="Refdecomentario"/>
            <w:rFonts w:cstheme="minorBidi"/>
            <w:lang w:val="es-ES_tradnl"/>
          </w:rPr>
          <w:commentReference w:id="2059"/>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2061" w:author="Luis Fernando Llanos Zavalaga" w:date="2018-07-10T12:45:00Z">
        <w:r w:rsidR="005216C4">
          <w:t>,</w:t>
        </w:r>
      </w:ins>
      <w:r w:rsidR="00D62010" w:rsidRPr="00BA156B">
        <w:t xml:space="preserve"> a la par</w:t>
      </w:r>
      <w:ins w:id="2062"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2063" w:author="Luis Fernando Llanos Zavalaga" w:date="2018-07-10T12:46:00Z">
        <w:r w:rsidR="00D62010" w:rsidRPr="00BA156B" w:rsidDel="005216C4">
          <w:delText xml:space="preserve">para </w:delText>
        </w:r>
      </w:del>
      <w:ins w:id="2064"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2065" w:author="Regina Casanova" w:date="2018-07-22T13:07:00Z">
        <w:r w:rsidR="002A2AA7">
          <w:t xml:space="preserve">aplicativo </w:t>
        </w:r>
        <w:r w:rsidR="005C71C1">
          <w:t xml:space="preserve">informático </w:t>
        </w:r>
      </w:ins>
      <w:commentRangeStart w:id="2066"/>
      <w:del w:id="2067" w:author="Regina Casanova" w:date="2018-07-22T13:07:00Z">
        <w:r w:rsidR="007E4000" w:rsidRPr="00BA156B" w:rsidDel="002A2AA7">
          <w:delText xml:space="preserve"> </w:delText>
        </w:r>
        <w:commentRangeEnd w:id="2066"/>
        <w:r w:rsidR="002A2AA7" w:rsidDel="002A2AA7">
          <w:rPr>
            <w:rStyle w:val="Refdecomentario"/>
            <w:rFonts w:cstheme="minorBidi"/>
            <w:lang w:val="es-ES_tradnl"/>
          </w:rPr>
          <w:commentReference w:id="2066"/>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2068" w:author="Regina Casanova" w:date="2018-07-22T13:08:00Z">
        <w:r w:rsidR="005C71C1">
          <w:t>aplicativo informático</w:t>
        </w:r>
      </w:ins>
      <w:commentRangeStart w:id="2069"/>
      <w:del w:id="2070" w:author="Regina Casanova" w:date="2018-07-22T13:08:00Z">
        <w:r w:rsidR="00792C24" w:rsidRPr="00BA156B" w:rsidDel="005C71C1">
          <w:delText>sistema</w:delText>
        </w:r>
      </w:del>
      <w:commentRangeEnd w:id="2069"/>
      <w:r w:rsidR="002A2AA7">
        <w:rPr>
          <w:rStyle w:val="Refdecomentario"/>
          <w:rFonts w:cstheme="minorBidi"/>
          <w:lang w:val="es-ES_tradnl"/>
        </w:rPr>
        <w:commentReference w:id="2069"/>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2071" w:author="Regina Casanova" w:date="2018-07-22T13:00:00Z">
        <w:r>
          <w:t xml:space="preserve">Este aplicativo </w:t>
        </w:r>
      </w:ins>
      <w:ins w:id="2072" w:author="Regina Casanova" w:date="2018-07-22T13:08:00Z">
        <w:r w:rsidR="005C71C1">
          <w:t xml:space="preserve">informático </w:t>
        </w:r>
      </w:ins>
      <w:ins w:id="2073" w:author="Regina Casanova" w:date="2018-07-22T13:00:00Z">
        <w:r>
          <w:t>de gestión de reclamos, al estar basado en</w:t>
        </w:r>
      </w:ins>
      <w:del w:id="2074" w:author="Regina Casanova" w:date="2018-07-22T13:01:00Z">
        <w:r w:rsidR="00465DBE" w:rsidRPr="00BA156B" w:rsidDel="002A2AA7">
          <w:delText xml:space="preserve">Adicionalmente, este </w:delText>
        </w:r>
        <w:commentRangeStart w:id="2075"/>
        <w:r w:rsidR="00465DBE" w:rsidRPr="00BA156B" w:rsidDel="002A2AA7">
          <w:delText>sistema de gestión de reclamos estaría basado en</w:delText>
        </w:r>
      </w:del>
      <w:r w:rsidR="00465DBE" w:rsidRPr="00BA156B">
        <w:t xml:space="preserve"> los principios requeridos </w:t>
      </w:r>
      <w:ins w:id="2076" w:author="Regina Casanova" w:date="2018-07-22T13:01:00Z">
        <w:r>
          <w:t>que</w:t>
        </w:r>
      </w:ins>
      <w:del w:id="2077" w:author="Regina Casanova" w:date="2018-07-22T13:01:00Z">
        <w:r w:rsidR="00465DBE" w:rsidRPr="00BA156B" w:rsidDel="002A2AA7">
          <w:delText>para</w:delText>
        </w:r>
      </w:del>
      <w:r w:rsidR="00465DBE" w:rsidRPr="00BA156B">
        <w:t xml:space="preserve"> garanti</w:t>
      </w:r>
      <w:ins w:id="2078" w:author="Regina Casanova" w:date="2018-07-22T13:01:00Z">
        <w:r>
          <w:t>cen</w:t>
        </w:r>
      </w:ins>
      <w:del w:id="2079" w:author="Regina Casanova" w:date="2018-07-22T13:01:00Z">
        <w:r w:rsidR="00465DBE" w:rsidRPr="00BA156B" w:rsidDel="002A2AA7">
          <w:delText>zar</w:delText>
        </w:r>
      </w:del>
      <w:r w:rsidR="00465DBE" w:rsidRPr="00BA156B">
        <w:t xml:space="preserve"> la </w:t>
      </w:r>
      <w:ins w:id="2080" w:author="Regina Casanova" w:date="2018-07-22T13:01:00Z">
        <w:r>
          <w:t xml:space="preserve">correcta </w:t>
        </w:r>
      </w:ins>
      <w:r w:rsidR="00465DBE" w:rsidRPr="00BA156B">
        <w:t>recolección</w:t>
      </w:r>
      <w:ins w:id="2081" w:author="Regina Casanova" w:date="2018-07-22T13:01:00Z">
        <w:r>
          <w:t>, manejo y uso</w:t>
        </w:r>
      </w:ins>
      <w:r w:rsidR="00465DBE" w:rsidRPr="00BA156B">
        <w:t xml:space="preserve"> de</w:t>
      </w:r>
      <w:ins w:id="2082" w:author="Regina Casanova" w:date="2018-07-22T13:02:00Z">
        <w:r>
          <w:t xml:space="preserve"> los</w:t>
        </w:r>
      </w:ins>
      <w:r w:rsidR="00465DBE" w:rsidRPr="00BA156B">
        <w:t xml:space="preserve"> reclamos</w:t>
      </w:r>
      <w:ins w:id="2083" w:author="Regina Casanova" w:date="2018-07-22T13:02:00Z">
        <w:r>
          <w:t xml:space="preserve"> y su información</w:t>
        </w:r>
      </w:ins>
      <w:del w:id="2084" w:author="Regina Casanova" w:date="2018-07-22T13:02:00Z">
        <w:r w:rsidR="00465DBE" w:rsidRPr="00BA156B" w:rsidDel="002A2AA7">
          <w:delText>,</w:delText>
        </w:r>
      </w:del>
      <w:r w:rsidR="00465DBE" w:rsidRPr="00BA156B">
        <w:t xml:space="preserve"> </w:t>
      </w:r>
      <w:del w:id="2085"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2086" w:author="Regina Casanova" w:date="2018-07-22T13:02:00Z">
        <w:r>
          <w:t xml:space="preserve"> presuponen un fortalecimiento para el sistema de gestión de reclamos</w:t>
        </w:r>
      </w:ins>
      <w:r w:rsidR="00465DBE" w:rsidRPr="00BA156B">
        <w:t xml:space="preserve">. </w:t>
      </w:r>
      <w:commentRangeEnd w:id="2075"/>
      <w:r w:rsidR="005216C4">
        <w:rPr>
          <w:rStyle w:val="Refdecomentario"/>
          <w:rFonts w:cstheme="minorBidi"/>
          <w:lang w:val="es-ES_tradnl"/>
        </w:rPr>
        <w:commentReference w:id="2075"/>
      </w:r>
      <w:r w:rsidR="00CE1173" w:rsidRPr="00BA156B">
        <w:rPr>
          <w:color w:val="000000" w:themeColor="text1"/>
        </w:rPr>
        <w:t xml:space="preserve">Esta tesis se centra en encontrar un diseño posible para dicho </w:t>
      </w:r>
      <w:commentRangeStart w:id="2087"/>
      <w:del w:id="2088" w:author="Regina Casanova" w:date="2018-07-22T13:07:00Z">
        <w:r w:rsidR="00CE1173" w:rsidRPr="00BA156B" w:rsidDel="002A2AA7">
          <w:rPr>
            <w:color w:val="000000" w:themeColor="text1"/>
          </w:rPr>
          <w:delText>sistema centralizado</w:delText>
        </w:r>
        <w:commentRangeEnd w:id="2087"/>
        <w:r w:rsidDel="002A2AA7">
          <w:rPr>
            <w:rStyle w:val="Refdecomentario"/>
            <w:rFonts w:cstheme="minorBidi"/>
            <w:lang w:val="es-ES_tradnl"/>
          </w:rPr>
          <w:commentReference w:id="2087"/>
        </w:r>
      </w:del>
      <w:ins w:id="2089" w:author="Regina Casanova" w:date="2018-07-22T13:07:00Z">
        <w:r>
          <w:rPr>
            <w:color w:val="000000" w:themeColor="text1"/>
          </w:rPr>
          <w:t>aplicativo</w:t>
        </w:r>
      </w:ins>
      <w:ins w:id="2090"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2091" w:author="Regina Casanova" w:date="2018-07-29T19:43:00Z">
        <w:r w:rsidR="004F498A">
          <w:rPr>
            <w:color w:val="000000" w:themeColor="text1"/>
          </w:rPr>
          <w:t>aplicativo informático</w:t>
        </w:r>
      </w:ins>
      <w:del w:id="2092"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2093" w:name="_Toc520655619"/>
      <w:r w:rsidRPr="00625BCC">
        <w:lastRenderedPageBreak/>
        <w:t>Planteamiento del Problema</w:t>
      </w:r>
      <w:bookmarkEnd w:id="2093"/>
    </w:p>
    <w:p w14:paraId="69712241" w14:textId="11F3485F"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2094"/>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2094"/>
      <w:r w:rsidR="005216C4">
        <w:rPr>
          <w:rStyle w:val="Refdecomentario"/>
          <w:rFonts w:cstheme="minorBidi"/>
          <w:lang w:val="es-ES_tradnl"/>
        </w:rPr>
        <w:commentReference w:id="2094"/>
      </w:r>
      <w:r w:rsidR="00BB0CB9" w:rsidRPr="00BA156B">
        <w:t xml:space="preserve">Según lo estipulado </w:t>
      </w:r>
      <w:ins w:id="2095" w:author="Owner" w:date="2018-08-04T07:20:00Z">
        <w:r w:rsidR="001E6041">
          <w:t>en e</w:t>
        </w:r>
      </w:ins>
      <w:del w:id="2096" w:author="Owner" w:date="2018-08-04T07:20:00Z">
        <w:r w:rsidR="00BB0CB9" w:rsidRPr="00BA156B" w:rsidDel="001E6041">
          <w:delText>a</w:delText>
        </w:r>
      </w:del>
      <w:r w:rsidR="00BB0CB9" w:rsidRPr="00BA156B">
        <w:t>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2097" w:author="Regina Casanova" w:date="2018-06-18T17:53:00Z">
        <w:r w:rsidR="00DC394C" w:rsidRPr="00BA156B" w:rsidDel="00E94926">
          <w:delText>sistema informático</w:delText>
        </w:r>
      </w:del>
      <w:ins w:id="2098"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2099" w:author="Regina Casanova" w:date="2018-07-29T19:44:00Z">
        <w:r w:rsidR="004F498A">
          <w:t>aplicativo informático</w:t>
        </w:r>
      </w:ins>
      <w:del w:id="2100"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2101"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 xml:space="preserve">Plataforma de Atención al Usuario </w:t>
      </w:r>
      <w:r w:rsidR="00EA6485" w:rsidRPr="00BA156B">
        <w:lastRenderedPageBreak/>
        <w:t>(</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1D271A70"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2102"/>
      <w:r w:rsidR="008F2FAA" w:rsidRPr="00BA156B">
        <w:t>se le</w:t>
      </w:r>
      <w:del w:id="2103" w:author="Owner" w:date="2018-08-04T07:24:00Z">
        <w:r w:rsidR="008F2FAA" w:rsidRPr="00BA156B" w:rsidDel="001E6041">
          <w:delText>s</w:delText>
        </w:r>
      </w:del>
      <w:r w:rsidR="008F2FAA" w:rsidRPr="00BA156B">
        <w:t xml:space="preserve"> brinda </w:t>
      </w:r>
      <w:commentRangeEnd w:id="2102"/>
      <w:r w:rsidR="00AC5970">
        <w:rPr>
          <w:rStyle w:val="Refdecomentario"/>
          <w:rFonts w:cstheme="minorBidi"/>
          <w:lang w:val="es-ES_tradnl"/>
        </w:rPr>
        <w:commentReference w:id="2102"/>
      </w:r>
      <w:r w:rsidRPr="00BA156B">
        <w:t xml:space="preserve">poca atención </w:t>
      </w:r>
      <w:ins w:id="2104"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w:t>
      </w:r>
      <w:ins w:id="2105" w:author="Owner" w:date="2018-08-04T07:24:00Z">
        <w:r w:rsidR="001E6041">
          <w:t xml:space="preserve">o </w:t>
        </w:r>
      </w:ins>
      <w:del w:id="2106" w:author="Owner" w:date="2018-08-04T07:24:00Z">
        <w:r w:rsidR="000802DD" w:rsidRPr="00BA156B" w:rsidDel="001E6041">
          <w:delText xml:space="preserve">a </w:delText>
        </w:r>
        <w:r w:rsidR="008F2FAA" w:rsidRPr="00BA156B" w:rsidDel="001E6041">
          <w:delText xml:space="preserve">la </w:delText>
        </w:r>
        <w:r w:rsidR="00AD5419" w:rsidRPr="00BA156B" w:rsidDel="001E6041">
          <w:delText xml:space="preserve">existencia </w:delText>
        </w:r>
        <w:r w:rsidR="008F2FAA" w:rsidRPr="00BA156B" w:rsidDel="001E6041">
          <w:delText xml:space="preserve">de </w:delText>
        </w:r>
      </w:del>
      <w:ins w:id="2107" w:author="Owner" w:date="2018-08-04T07:24:00Z">
        <w:r w:rsidR="001E6041">
          <w:t xml:space="preserve">contar con </w:t>
        </w:r>
      </w:ins>
      <w:r w:rsidR="008F2FAA" w:rsidRPr="00BA156B">
        <w:t xml:space="preserve">un </w:t>
      </w:r>
      <w:ins w:id="2108" w:author="Regina Casanova" w:date="2018-07-29T19:44:00Z">
        <w:r w:rsidR="004F498A">
          <w:t>aplicativo informático</w:t>
        </w:r>
      </w:ins>
      <w:del w:id="2109"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110" w:name="_Toc520655620"/>
      <w:r w:rsidRPr="00BA156B">
        <w:lastRenderedPageBreak/>
        <w:t>Marco Teórico</w:t>
      </w:r>
      <w:bookmarkEnd w:id="2110"/>
    </w:p>
    <w:p w14:paraId="3C1D63EF" w14:textId="77777777" w:rsidR="00562533" w:rsidRPr="00BA156B" w:rsidRDefault="00562533" w:rsidP="009E44F3">
      <w:pPr>
        <w:pStyle w:val="Ttulo2"/>
        <w:rPr>
          <w:lang w:val="es-PE"/>
        </w:rPr>
      </w:pPr>
      <w:bookmarkStart w:id="2111" w:name="_Toc520655621"/>
      <w:r w:rsidRPr="00BA156B">
        <w:rPr>
          <w:lang w:val="es-PE"/>
        </w:rPr>
        <w:t>Calidad de Atención al usuario y sistemas de gestión para reclamos en el sector salud</w:t>
      </w:r>
      <w:bookmarkEnd w:id="2111"/>
    </w:p>
    <w:p w14:paraId="4E8F8D22" w14:textId="77777777" w:rsidR="00AB21A0" w:rsidRPr="00BA156B" w:rsidRDefault="00AB21A0" w:rsidP="00000899">
      <w:pPr>
        <w:pStyle w:val="Ttulo3"/>
        <w:rPr>
          <w:lang w:val="es-PE"/>
        </w:rPr>
      </w:pPr>
      <w:bookmarkStart w:id="2112" w:name="_Toc520655622"/>
      <w:r w:rsidRPr="00BA156B">
        <w:rPr>
          <w:lang w:val="es-PE"/>
        </w:rPr>
        <w:t>Calidad de Atención en Salud al Usuario</w:t>
      </w:r>
      <w:bookmarkEnd w:id="2112"/>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113"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113"/>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2114" w:name="_Toc520655624"/>
      <w:commentRangeStart w:id="2115"/>
      <w:r w:rsidRPr="00BA156B">
        <w:rPr>
          <w:lang w:val="es-PE"/>
        </w:rPr>
        <w:t xml:space="preserve">Formas de monitoreo </w:t>
      </w:r>
      <w:ins w:id="2116" w:author="Regina Casanova" w:date="2018-07-22T19:11:00Z">
        <w:r w:rsidR="000A0C44">
          <w:rPr>
            <w:lang w:val="es-PE"/>
          </w:rPr>
          <w:t xml:space="preserve">de la atención sanitaria </w:t>
        </w:r>
      </w:ins>
      <w:r w:rsidRPr="00BA156B">
        <w:rPr>
          <w:lang w:val="es-PE"/>
        </w:rPr>
        <w:t>en</w:t>
      </w:r>
      <w:ins w:id="2117" w:author="Regina Casanova" w:date="2018-07-22T19:11:00Z">
        <w:r w:rsidR="000A0C44">
          <w:rPr>
            <w:lang w:val="es-PE"/>
          </w:rPr>
          <w:t xml:space="preserve"> el</w:t>
        </w:r>
      </w:ins>
      <w:r w:rsidRPr="00BA156B">
        <w:rPr>
          <w:lang w:val="es-PE"/>
        </w:rPr>
        <w:t xml:space="preserve"> Perú y el Mundo</w:t>
      </w:r>
      <w:commentRangeEnd w:id="2115"/>
      <w:r w:rsidR="00510903">
        <w:rPr>
          <w:rStyle w:val="Refdecomentario"/>
          <w:rFonts w:eastAsiaTheme="minorHAnsi" w:cstheme="minorBidi"/>
          <w:color w:val="auto"/>
          <w:lang w:val="es-ES_tradnl"/>
        </w:rPr>
        <w:commentReference w:id="2115"/>
      </w:r>
      <w:bookmarkEnd w:id="2114"/>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 xml:space="preserve">sment of Healthcare Providers and </w:t>
      </w:r>
      <w:r w:rsidRPr="00F916E3">
        <w:lastRenderedPageBreak/>
        <w:t>Systems</w:t>
      </w:r>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118"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19" w:author="Regina Casanova" w:date="2018-06-15T15:10:00Z">
        <w:r w:rsidR="003910CB">
          <w:t xml:space="preserve">Debido a que los sistemas hospitalarios presentan una compleja </w:t>
        </w:r>
      </w:ins>
      <w:ins w:id="2120" w:author="Regina Casanova" w:date="2018-06-15T15:11:00Z">
        <w:r w:rsidR="003910CB">
          <w:t>interrelación</w:t>
        </w:r>
      </w:ins>
      <w:ins w:id="2121" w:author="Regina Casanova" w:date="2018-06-15T15:10:00Z">
        <w:r w:rsidR="003910CB">
          <w:t xml:space="preserve"> entre diversos procesos, servicios y personal, el monitoreo de calidad de atenció</w:t>
        </w:r>
      </w:ins>
      <w:ins w:id="2122" w:author="Regina Casanova" w:date="2018-06-15T15:11:00Z">
        <w:r w:rsidR="003910CB">
          <w:t>n puede</w:t>
        </w:r>
      </w:ins>
      <w:ins w:id="2123" w:author="Regina Casanova" w:date="2018-06-15T15:13:00Z">
        <w:r w:rsidR="003910CB">
          <w:t xml:space="preserve"> ser</w:t>
        </w:r>
      </w:ins>
      <w:ins w:id="2124" w:author="Regina Casanova" w:date="2018-06-15T15:11:00Z">
        <w:r w:rsidR="003910CB">
          <w:t xml:space="preserve"> realiza</w:t>
        </w:r>
      </w:ins>
      <w:ins w:id="2125" w:author="Regina Casanova" w:date="2018-06-15T15:13:00Z">
        <w:r w:rsidR="003910CB">
          <w:t>da</w:t>
        </w:r>
      </w:ins>
      <w:ins w:id="2126" w:author="Regina Casanova" w:date="2018-06-15T15:11:00Z">
        <w:r w:rsidR="003910CB">
          <w:t xml:space="preserve"> de diversas maneras</w:t>
        </w:r>
      </w:ins>
      <w:ins w:id="2127" w:author="Regina Casanova" w:date="2018-06-15T15:49:00Z">
        <w:r w:rsidR="00CF1D12">
          <w:t xml:space="preserve"> </w:t>
        </w:r>
      </w:ins>
      <w:ins w:id="2128"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129" w:author="Regina Casanova" w:date="2018-06-15T15:50:00Z">
        <w:r w:rsidR="00615A96">
          <w:fldChar w:fldCharType="end"/>
        </w:r>
      </w:ins>
      <w:ins w:id="2130" w:author="Regina Casanova" w:date="2018-06-15T15:11:00Z">
        <w:r w:rsidR="003910CB">
          <w:t xml:space="preserve"> </w:t>
        </w:r>
      </w:ins>
      <w:ins w:id="2131" w:author="Regina Casanova" w:date="2018-06-15T15:12:00Z">
        <w:r w:rsidR="003910CB">
          <w:t xml:space="preserve">siendo una de </w:t>
        </w:r>
      </w:ins>
      <w:ins w:id="2132" w:author="Regina Casanova" w:date="2018-06-15T15:13:00Z">
        <w:r w:rsidR="003910CB">
          <w:t>estas</w:t>
        </w:r>
      </w:ins>
      <w:ins w:id="2133" w:author="Regina Casanova" w:date="2018-06-15T15:11:00Z">
        <w:r w:rsidR="003910CB">
          <w:t xml:space="preserve"> </w:t>
        </w:r>
      </w:ins>
      <w:ins w:id="2134" w:author="Regina Casanova" w:date="2018-06-15T15:12:00Z">
        <w:r w:rsidR="003910CB">
          <w:t>la</w:t>
        </w:r>
      </w:ins>
      <w:ins w:id="2135" w:author="Regina Casanova" w:date="2018-06-15T15:11:00Z">
        <w:r w:rsidR="003910CB">
          <w:t xml:space="preserve"> correcta gestión y monitoreo de los reclamos</w:t>
        </w:r>
      </w:ins>
      <w:ins w:id="2136" w:author="Regina Casanova" w:date="2018-06-15T15:12:00Z">
        <w:r w:rsidR="003910CB">
          <w:t>, que</w:t>
        </w:r>
      </w:ins>
      <w:ins w:id="2137" w:author="Regina Casanova" w:date="2018-06-15T15:14:00Z">
        <w:r w:rsidR="003910CB">
          <w:t xml:space="preserve"> por ser presentados por los mismos pacientes que reciben el servicio,</w:t>
        </w:r>
      </w:ins>
      <w:ins w:id="2138" w:author="Regina Casanova" w:date="2018-06-15T15:13:00Z">
        <w:r w:rsidR="003910CB">
          <w:t xml:space="preserve"> </w:t>
        </w:r>
      </w:ins>
      <w:ins w:id="2139" w:author="Regina Casanova" w:date="2018-06-15T15:14:00Z">
        <w:r w:rsidR="003910CB">
          <w:t>permitiría</w:t>
        </w:r>
      </w:ins>
      <w:ins w:id="2140"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2141" w:author="Regina Casanova" w:date="2018-07-22T19:14:00Z"/>
        </w:rPr>
      </w:pPr>
      <w:commentRangeStart w:id="2142"/>
      <w:del w:id="2143" w:author="Regina Casanova" w:date="2018-07-22T19:14:00Z">
        <w:r w:rsidRPr="00BA156B" w:rsidDel="000A0C44">
          <w:delText>Dejando al monitoreo de reclamos como una forma de monitorear la calidad de atención.</w:delText>
        </w:r>
        <w:commentRangeEnd w:id="2142"/>
        <w:r w:rsidR="007A0FFF" w:rsidDel="000A0C44">
          <w:rPr>
            <w:rStyle w:val="Refdecomentario"/>
            <w:rFonts w:cstheme="minorBidi"/>
            <w:lang w:val="es-ES_tradnl"/>
          </w:rPr>
          <w:commentReference w:id="2142"/>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2144" w:author="Regina Casanova" w:date="2018-07-29T19:45:00Z">
        <w:r w:rsidR="002A7D6F" w:rsidRPr="00BA156B" w:rsidDel="004F498A">
          <w:delText xml:space="preserve">sistema </w:delText>
        </w:r>
      </w:del>
      <w:ins w:id="2145"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2146"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2147" w:name="_Toc520655625"/>
      <w:r w:rsidRPr="00BA156B">
        <w:rPr>
          <w:lang w:val="es-PE"/>
        </w:rPr>
        <w:lastRenderedPageBreak/>
        <w:t>Sistema de gestión de reclamos en el sector salud</w:t>
      </w:r>
      <w:bookmarkEnd w:id="2147"/>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2148"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2149"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2150"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2151"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2152"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2153"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2154"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72E03A5" w:rsidR="00ED563C" w:rsidRPr="00BD5A50" w:rsidDel="002310C3" w:rsidRDefault="007C273E" w:rsidP="000A0C44">
      <w:pPr>
        <w:pStyle w:val="Ttulo4"/>
        <w:rPr>
          <w:del w:id="2155" w:author="Regina Casanova" w:date="2018-07-29T21:31:00Z"/>
        </w:rPr>
      </w:pPr>
      <w:commentRangeStart w:id="2156"/>
      <w:del w:id="2157" w:author="Regina Casanova" w:date="2018-07-22T19:22:00Z">
        <w:r w:rsidRPr="00BD5A50" w:rsidDel="00CC0FCF">
          <w:delText>Softwa</w:delText>
        </w:r>
      </w:del>
      <w:del w:id="2158" w:author="Regina Casanova" w:date="2018-07-22T19:23:00Z">
        <w:r w:rsidRPr="00BD5A50" w:rsidDel="00CC0FCF">
          <w:delText>re comercial de</w:delText>
        </w:r>
      </w:del>
      <w:del w:id="2159" w:author="Regina Casanova" w:date="2018-07-29T21:31:00Z">
        <w:r w:rsidRPr="00BD5A50" w:rsidDel="002310C3">
          <w:delText xml:space="preserve"> </w:delText>
        </w:r>
        <w:r w:rsidR="00B75533" w:rsidRPr="00BD5A50" w:rsidDel="002310C3">
          <w:delText>Sistema de Gestión de Recl</w:delText>
        </w:r>
        <w:r w:rsidR="00BD5A50" w:rsidDel="002310C3">
          <w:delText xml:space="preserve">amos </w:delText>
        </w:r>
        <w:commentRangeEnd w:id="2156"/>
        <w:r w:rsidR="007A0FFF" w:rsidDel="002310C3">
          <w:rPr>
            <w:rStyle w:val="Refdecomentario"/>
            <w:rFonts w:eastAsiaTheme="minorHAnsi" w:cstheme="minorBidi"/>
            <w:i w:val="0"/>
            <w:iCs w:val="0"/>
            <w:color w:val="auto"/>
          </w:rPr>
          <w:commentReference w:id="2156"/>
        </w:r>
      </w:del>
    </w:p>
    <w:p w14:paraId="5ABD39A1" w14:textId="5900A2DC" w:rsidR="00D963F6" w:rsidRPr="00C128AA" w:rsidDel="002310C3" w:rsidRDefault="007A53DE" w:rsidP="00C128AA">
      <w:pPr>
        <w:pStyle w:val="Texto"/>
        <w:rPr>
          <w:del w:id="2160" w:author="Regina Casanova" w:date="2018-07-29T21:31:00Z"/>
        </w:rPr>
      </w:pPr>
      <w:del w:id="2161" w:author="Regina Casanova" w:date="2018-07-29T21:31:00Z">
        <w:r w:rsidRPr="00C128AA" w:rsidDel="002310C3">
          <w:delText>Actualme</w:delText>
        </w:r>
        <w:r w:rsidR="007B6188" w:rsidRPr="00C128AA" w:rsidDel="002310C3">
          <w:delText>nte existe</w:delText>
        </w:r>
      </w:del>
      <w:del w:id="2162" w:author="Regina Casanova" w:date="2018-07-22T19:26:00Z">
        <w:r w:rsidR="001306F6" w:rsidRPr="00C128AA" w:rsidDel="00CC0FCF">
          <w:delText xml:space="preserve"> software</w:delText>
        </w:r>
      </w:del>
      <w:del w:id="2163" w:author="Regina Casanova" w:date="2018-07-29T21:31:00Z">
        <w:r w:rsidRPr="00C128AA" w:rsidDel="002310C3">
          <w:delText xml:space="preserve"> </w:delText>
        </w:r>
        <w:r w:rsidR="007B6188" w:rsidRPr="00C128AA" w:rsidDel="002310C3">
          <w:delText xml:space="preserve">comercial llamados </w:delText>
        </w:r>
        <w:r w:rsidR="007B6188" w:rsidRPr="009E6BE6" w:rsidDel="002310C3">
          <w:rPr>
            <w:lang w:val="es-PE"/>
          </w:rPr>
          <w:delText>Customer Relationship Manager</w:delText>
        </w:r>
        <w:r w:rsidR="007B6188" w:rsidRPr="00C128AA" w:rsidDel="002310C3">
          <w:delText xml:space="preserve"> (CRM) </w:delText>
        </w:r>
        <w:r w:rsidRPr="00C128AA" w:rsidDel="002310C3">
          <w:delText xml:space="preserve">para </w:delText>
        </w:r>
        <w:r w:rsidR="007B6188" w:rsidRPr="00C128AA" w:rsidDel="002310C3">
          <w:delText xml:space="preserve">la </w:delText>
        </w:r>
        <w:r w:rsidRPr="00C128AA" w:rsidDel="002310C3">
          <w:delText>gestió</w:delText>
        </w:r>
        <w:r w:rsidR="00B35196" w:rsidRPr="00C128AA" w:rsidDel="002310C3">
          <w:delText xml:space="preserve">n de reclamos </w:delText>
        </w:r>
        <w:r w:rsidR="007B6188" w:rsidRPr="00C128AA" w:rsidDel="002310C3">
          <w:delText xml:space="preserve">especializadas en </w:delText>
        </w:r>
        <w:r w:rsidR="00920626" w:rsidRPr="00C128AA" w:rsidDel="002310C3">
          <w:delText>la relación con clientes o usuarios</w:delText>
        </w:r>
        <w:r w:rsidR="00A4596C" w:rsidRPr="00C128AA" w:rsidDel="002310C3">
          <w:delText>. E</w:delText>
        </w:r>
        <w:r w:rsidR="0063061D" w:rsidRPr="00C128AA" w:rsidDel="002310C3">
          <w:delText xml:space="preserve">ste tipo de </w:delText>
        </w:r>
      </w:del>
      <w:del w:id="2164" w:author="Regina Casanova" w:date="2018-07-22T19:26:00Z">
        <w:r w:rsidR="0063061D" w:rsidRPr="00C128AA" w:rsidDel="00CC0FCF">
          <w:delText xml:space="preserve">software </w:delText>
        </w:r>
      </w:del>
      <w:del w:id="2165" w:author="Regina Casanova" w:date="2018-07-29T21:31:00Z">
        <w:r w:rsidR="0063061D" w:rsidRPr="00C128AA" w:rsidDel="002310C3">
          <w:delText>se caracteriza</w:delText>
        </w:r>
        <w:r w:rsidR="00A4596C" w:rsidRPr="00C128AA" w:rsidDel="002310C3">
          <w:delText xml:space="preserve"> por manejar la interacción de la empresa o institución con los actuales y/o potenciales usuarios </w:delText>
        </w:r>
        <w:r w:rsidR="007B6188" w:rsidRPr="00C128AA" w:rsidDel="002310C3">
          <w:delText>reco</w:delText>
        </w:r>
        <w:r w:rsidR="00A4596C" w:rsidRPr="00C128AA" w:rsidDel="002310C3">
          <w:delText xml:space="preserve">pilando información </w:delText>
        </w:r>
        <w:r w:rsidR="0079638F" w:rsidRPr="00C128AA" w:rsidDel="002310C3">
          <w:delText>de</w:delText>
        </w:r>
        <w:r w:rsidR="00A4596C" w:rsidRPr="00C128AA" w:rsidDel="002310C3">
          <w:delText xml:space="preserve"> las comunicaciones en los diversos canales de comunicación que pueda tener la institución como su </w:delText>
        </w:r>
        <w:r w:rsidR="00984134" w:rsidRPr="00C128AA" w:rsidDel="002310C3">
          <w:delText>página</w:delText>
        </w:r>
        <w:r w:rsidR="00A4596C" w:rsidRPr="00C128AA" w:rsidDel="002310C3">
          <w:delText xml:space="preserve"> web, consultas telefónicas,</w:delText>
        </w:r>
        <w:r w:rsidR="00561C11" w:rsidRPr="00C128AA" w:rsidDel="002310C3">
          <w:delText xml:space="preserve"> chat en</w:delText>
        </w:r>
        <w:r w:rsidR="00984134" w:rsidRPr="00C128AA" w:rsidDel="002310C3">
          <w:delText xml:space="preserve"> vivo, etc. Gracias a </w:delText>
        </w:r>
        <w:r w:rsidR="00561C11" w:rsidRPr="00C128AA" w:rsidDel="002310C3">
          <w:delText xml:space="preserve">este tipo de </w:delText>
        </w:r>
      </w:del>
      <w:del w:id="2166" w:author="Regina Casanova" w:date="2018-07-22T19:27:00Z">
        <w:r w:rsidR="00561C11" w:rsidRPr="00C128AA" w:rsidDel="00CC0FCF">
          <w:delText>software</w:delText>
        </w:r>
      </w:del>
      <w:del w:id="2167" w:author="Regina Casanova" w:date="2018-07-29T21:31:00Z">
        <w:r w:rsidR="00561C11" w:rsidRPr="00C128AA" w:rsidDel="002310C3">
          <w:delText xml:space="preserve">, las instituciones pueden </w:delText>
        </w:r>
        <w:r w:rsidR="00984134" w:rsidRPr="00C128AA" w:rsidDel="002310C3">
          <w:delText>encontrar c</w:delText>
        </w:r>
        <w:r w:rsidR="00B67F2D" w:rsidRPr="00C128AA" w:rsidDel="002310C3">
          <w:delText>ó</w:delText>
        </w:r>
        <w:r w:rsidR="00984134" w:rsidRPr="00C128AA" w:rsidDel="002310C3">
          <w:delText>mo acercarse más hacia sus usuarios y c</w:delText>
        </w:r>
        <w:r w:rsidR="00B67F2D" w:rsidRPr="00C128AA" w:rsidDel="002310C3">
          <w:delText>ó</w:delText>
        </w:r>
        <w:r w:rsidR="00984134" w:rsidRPr="00C128AA" w:rsidDel="002310C3">
          <w:delText xml:space="preserve">mo atender mejor sus necesidades potenciando sus </w:delText>
        </w:r>
        <w:r w:rsidR="00141275" w:rsidRPr="00C128AA" w:rsidDel="002310C3">
          <w:delText>servicios</w:delText>
        </w:r>
        <w:r w:rsidR="007B6188" w:rsidRPr="00C128AA" w:rsidDel="002310C3">
          <w:delText xml:space="preserve"> </w:delText>
        </w:r>
        <w:r w:rsidR="00EC2BAF" w:rsidRPr="00C128AA" w:rsidDel="002310C3">
          <w:fldChar w:fldCharType="begin" w:fldLock="1"/>
        </w:r>
        <w:r w:rsidR="00615A96" w:rsidRPr="002310C3" w:rsidDel="002310C3">
          <w:del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delInstrText>
        </w:r>
        <w:r w:rsidR="00EC2BAF" w:rsidRPr="00C128AA" w:rsidDel="002310C3">
          <w:fldChar w:fldCharType="separate"/>
        </w:r>
        <w:r w:rsidR="007B6188" w:rsidRPr="002310C3" w:rsidDel="002310C3">
          <w:rPr>
            <w:noProof/>
          </w:rPr>
          <w:delText>(17)</w:delText>
        </w:r>
        <w:r w:rsidR="00EC2BAF" w:rsidRPr="00C128AA" w:rsidDel="002310C3">
          <w:fldChar w:fldCharType="end"/>
        </w:r>
        <w:r w:rsidR="00984134" w:rsidRPr="00C128AA" w:rsidDel="002310C3">
          <w:delText xml:space="preserve">. </w:delText>
        </w:r>
        <w:r w:rsidR="00D963F6" w:rsidRPr="00C128AA" w:rsidDel="002310C3">
          <w:delText xml:space="preserve"> </w:delText>
        </w:r>
      </w:del>
    </w:p>
    <w:p w14:paraId="048B59D7" w14:textId="6FE2F436" w:rsidR="00A60A6F" w:rsidDel="00CC0FCF" w:rsidRDefault="007C273E" w:rsidP="00C128AA">
      <w:pPr>
        <w:pStyle w:val="Texto"/>
        <w:rPr>
          <w:ins w:id="2168" w:author="Luis Fernando Llanos Zavalaga" w:date="2018-07-10T13:29:00Z"/>
          <w:del w:id="2169" w:author="Regina Casanova" w:date="2018-07-22T19:23:00Z"/>
        </w:rPr>
      </w:pPr>
      <w:del w:id="2170" w:author="Regina Casanova" w:date="2018-07-29T21:31:00Z">
        <w:r w:rsidRPr="00C128AA" w:rsidDel="002310C3">
          <w:delTex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delText>
        </w:r>
        <w:r w:rsidR="00EC2BAF" w:rsidRPr="00C128AA" w:rsidDel="002310C3">
          <w:fldChar w:fldCharType="begin" w:fldLock="1"/>
        </w:r>
        <w:r w:rsidR="00E319D4" w:rsidDel="002310C3">
          <w:del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delInstrText>
        </w:r>
        <w:r w:rsidR="00EC2BAF" w:rsidRPr="00C128AA" w:rsidDel="002310C3">
          <w:fldChar w:fldCharType="separate"/>
        </w:r>
        <w:r w:rsidR="00465DBE" w:rsidRPr="00C128AA" w:rsidDel="002310C3">
          <w:rPr>
            <w:noProof/>
          </w:rPr>
          <w:delText>(8)</w:delText>
        </w:r>
        <w:r w:rsidR="00EC2BAF" w:rsidRPr="00C128AA" w:rsidDel="002310C3">
          <w:fldChar w:fldCharType="end"/>
        </w:r>
        <w:r w:rsidRPr="00C128AA" w:rsidDel="002310C3">
          <w:delText xml:space="preserve">. </w:delText>
        </w:r>
        <w:r w:rsidR="00D963F6" w:rsidRPr="00C128AA" w:rsidDel="002310C3">
          <w:delText>En Es</w:delText>
        </w:r>
        <w:r w:rsidR="00EE62F8" w:rsidDel="002310C3">
          <w:delText>tados Unidos se ha demostrado có</w:delText>
        </w:r>
        <w:r w:rsidR="00D963F6" w:rsidRPr="00C128AA" w:rsidDel="002310C3">
          <w:delText xml:space="preserve">mo utilizando un </w:delText>
        </w:r>
      </w:del>
      <w:del w:id="2171" w:author="Regina Casanova" w:date="2018-07-29T19:16:00Z">
        <w:r w:rsidR="00D963F6" w:rsidRPr="00C128AA" w:rsidDel="00F95B03">
          <w:delText>software</w:delText>
        </w:r>
      </w:del>
      <w:del w:id="2172" w:author="Regina Casanova" w:date="2018-07-29T21:31:00Z">
        <w:r w:rsidR="00D963F6" w:rsidRPr="00C128AA" w:rsidDel="002310C3">
          <w:delText xml:space="preserve"> CRM se puede evitar conflictos y puede promover mejor servicio de atención en salud a los pacientes </w:delText>
        </w:r>
        <w:r w:rsidR="00EC2BAF" w:rsidRPr="00C128AA" w:rsidDel="002310C3">
          <w:fldChar w:fldCharType="begin" w:fldLock="1"/>
        </w:r>
        <w:r w:rsidR="00615A96" w:rsidDel="002310C3">
          <w:del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delInstrText>
        </w:r>
        <w:r w:rsidR="00EC2BAF" w:rsidRPr="00C128AA" w:rsidDel="002310C3">
          <w:fldChar w:fldCharType="separate"/>
        </w:r>
        <w:r w:rsidR="00615A96" w:rsidRPr="00615A96" w:rsidDel="002310C3">
          <w:rPr>
            <w:noProof/>
          </w:rPr>
          <w:delText>(24)</w:delText>
        </w:r>
        <w:r w:rsidR="00EC2BAF" w:rsidRPr="00C128AA" w:rsidDel="002310C3">
          <w:fldChar w:fldCharType="end"/>
        </w:r>
        <w:r w:rsidR="00D963F6" w:rsidRPr="00C128AA" w:rsidDel="002310C3">
          <w:delText>.</w:delText>
        </w:r>
        <w:r w:rsidR="00F95233" w:rsidRPr="00C128AA" w:rsidDel="002310C3">
          <w:delText xml:space="preserve">El requerimiento de que </w:delText>
        </w:r>
        <w:r w:rsidR="00D963F6" w:rsidRPr="00C128AA" w:rsidDel="002310C3">
          <w:delText xml:space="preserve">estas comunicaciones con pacientes </w:delText>
        </w:r>
        <w:r w:rsidR="00F95233" w:rsidRPr="00C128AA" w:rsidDel="002310C3">
          <w:delText>sean</w:delText>
        </w:r>
        <w:r w:rsidR="00D963F6" w:rsidRPr="00C128AA" w:rsidDel="002310C3">
          <w:delTex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delText>
        </w:r>
      </w:del>
      <w:del w:id="2173" w:author="Regina Casanova" w:date="2018-07-22T19:28:00Z">
        <w:r w:rsidR="00D963F6" w:rsidRPr="00C128AA" w:rsidDel="00CC0FCF">
          <w:delText>software</w:delText>
        </w:r>
      </w:del>
      <w:del w:id="2174" w:author="Regina Casanova" w:date="2018-07-29T21:31:00Z">
        <w:r w:rsidR="00D963F6" w:rsidRPr="00C128AA" w:rsidDel="002310C3">
          <w:delText xml:space="preserve"> no sea viable </w:delText>
        </w:r>
        <w:r w:rsidR="00BA1222" w:rsidRPr="00C128AA" w:rsidDel="002310C3">
          <w:delText xml:space="preserve">como </w:delText>
        </w:r>
        <w:r w:rsidR="00D963F6" w:rsidRPr="00C128AA" w:rsidDel="002310C3">
          <w:delText>una solución informática interconectada a nivel nacional.</w:delText>
        </w:r>
      </w:del>
      <w:bookmarkStart w:id="2175" w:name="_Toc520655231"/>
      <w:bookmarkStart w:id="2176" w:name="_Toc520655626"/>
      <w:bookmarkEnd w:id="2175"/>
      <w:bookmarkEnd w:id="2176"/>
    </w:p>
    <w:p w14:paraId="0347CC5F" w14:textId="2761E2CC" w:rsidR="007A0FFF" w:rsidRPr="00C128AA" w:rsidDel="00CC0FCF" w:rsidRDefault="007A0FFF" w:rsidP="00C128AA">
      <w:pPr>
        <w:pStyle w:val="Texto"/>
        <w:rPr>
          <w:del w:id="2177" w:author="Regina Casanova" w:date="2018-07-22T19:21:00Z"/>
        </w:rPr>
      </w:pPr>
      <w:bookmarkStart w:id="2178" w:name="_Toc520655232"/>
      <w:bookmarkStart w:id="2179" w:name="_Toc520655627"/>
      <w:bookmarkEnd w:id="2178"/>
      <w:bookmarkEnd w:id="2179"/>
    </w:p>
    <w:p w14:paraId="5312F403" w14:textId="77777777" w:rsidR="00562533" w:rsidRPr="00BA156B" w:rsidRDefault="00562533" w:rsidP="009E44F3">
      <w:pPr>
        <w:pStyle w:val="Ttulo2"/>
        <w:rPr>
          <w:lang w:val="es-PE"/>
        </w:rPr>
      </w:pPr>
      <w:bookmarkStart w:id="2180"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80"/>
    </w:p>
    <w:p w14:paraId="19280443" w14:textId="77777777" w:rsidR="00B674F0" w:rsidRPr="00BA156B" w:rsidRDefault="00562533" w:rsidP="00465DBE">
      <w:pPr>
        <w:pStyle w:val="Ttulo3"/>
        <w:rPr>
          <w:lang w:val="es-PE"/>
        </w:rPr>
      </w:pPr>
      <w:bookmarkStart w:id="2181" w:name="_Toc520655629"/>
      <w:r w:rsidRPr="00BA156B">
        <w:rPr>
          <w:lang w:val="es-PE"/>
        </w:rPr>
        <w:t>Descripción e Importancia</w:t>
      </w:r>
      <w:bookmarkEnd w:id="2181"/>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82" w:author="Regina Casanova" w:date="2018-07-22T19:28:00Z">
        <w:r w:rsidR="00CC0FCF">
          <w:rPr>
            <w:lang w:val="es-PE"/>
          </w:rPr>
          <w:t>aplicativos informáticos</w:t>
        </w:r>
      </w:ins>
      <w:r w:rsidR="00BA45B9" w:rsidRPr="00BA156B">
        <w:rPr>
          <w:lang w:val="es-PE"/>
        </w:rPr>
        <w:t xml:space="preserve"> con el propósito de hacer</w:t>
      </w:r>
      <w:ins w:id="2183" w:author="Regina Casanova" w:date="2018-06-18T17:57:00Z">
        <w:r w:rsidR="007E1695">
          <w:rPr>
            <w:lang w:val="es-PE"/>
          </w:rPr>
          <w:t xml:space="preserve"> </w:t>
        </w:r>
      </w:ins>
      <w:ins w:id="2184"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85" w:author="Regina Casanova" w:date="2018-07-22T19:28:00Z">
        <w:r w:rsidR="00CC0FCF">
          <w:t xml:space="preserve"> aplicativo informático</w:t>
        </w:r>
      </w:ins>
      <w:del w:id="2186" w:author="Regina Casanova" w:date="2018-07-22T19:28:00Z">
        <w:r w:rsidRPr="00BA156B" w:rsidDel="00CC0FCF">
          <w:delText xml:space="preserve"> </w:delText>
        </w:r>
      </w:del>
      <w:del w:id="2187"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188" w:author="Regina Casanova" w:date="2018-07-22T19:30:00Z">
        <w:r w:rsidR="00CC0FCF">
          <w:t>aplicativo informático</w:t>
        </w:r>
      </w:ins>
      <w:del w:id="2189"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190" w:author="Regina Casanova" w:date="2018-06-18T17:53:00Z">
        <w:r w:rsidRPr="00BA156B" w:rsidDel="00E94926">
          <w:delText>sistema informático</w:delText>
        </w:r>
      </w:del>
      <w:ins w:id="2191"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192" w:author="Regina Casanova" w:date="2018-06-18T17:58:00Z">
        <w:r w:rsidRPr="00BA156B" w:rsidDel="00030212">
          <w:delText>el</w:delText>
        </w:r>
      </w:del>
      <w:r w:rsidRPr="00BA156B">
        <w:t xml:space="preserve"> </w:t>
      </w:r>
      <w:del w:id="2193" w:author="Regina Casanova" w:date="2018-06-18T17:53:00Z">
        <w:r w:rsidRPr="00BA156B" w:rsidDel="00E94926">
          <w:delText>sistema</w:delText>
        </w:r>
      </w:del>
      <w:ins w:id="2194"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195" w:author="Regina Casanova" w:date="2018-07-22T19:32:00Z">
        <w:r w:rsidR="00CC0FCF">
          <w:t>aplicativo informático</w:t>
        </w:r>
      </w:ins>
      <w:del w:id="2196"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197" w:author="Regina Casanova" w:date="2018-07-22T19:32:00Z">
        <w:r w:rsidR="00CC0FCF">
          <w:t>aplicativo informático</w:t>
        </w:r>
      </w:ins>
      <w:del w:id="2198" w:author="Regina Casanova" w:date="2018-06-18T17:53:00Z">
        <w:r w:rsidRPr="00BA156B" w:rsidDel="00E94926">
          <w:delText>sistema informático</w:delText>
        </w:r>
      </w:del>
      <w:r w:rsidRPr="00BA156B">
        <w:t xml:space="preserve"> sin considerar a los usuarios finales de este, puede resultar en </w:t>
      </w:r>
      <w:ins w:id="2199" w:author="Regina Casanova" w:date="2018-07-22T19:32:00Z">
        <w:r w:rsidR="00CC0FCF">
          <w:t>aplicativos informáticos</w:t>
        </w:r>
      </w:ins>
      <w:del w:id="2200"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201" w:name="_Toc520655630"/>
      <w:commentRangeStart w:id="2202"/>
      <w:r w:rsidRPr="00BA156B">
        <w:rPr>
          <w:lang w:val="es-PE"/>
        </w:rPr>
        <w:lastRenderedPageBreak/>
        <w:t>Metodología</w:t>
      </w:r>
      <w:r w:rsidR="002553D9" w:rsidRPr="00BA156B">
        <w:rPr>
          <w:lang w:val="es-PE"/>
        </w:rPr>
        <w:t xml:space="preserve"> del diseño centrado en el usuario</w:t>
      </w:r>
      <w:commentRangeEnd w:id="2202"/>
      <w:r w:rsidR="007A0FFF">
        <w:rPr>
          <w:rStyle w:val="Refdecomentario"/>
          <w:rFonts w:eastAsiaTheme="minorHAnsi" w:cstheme="minorBidi"/>
          <w:color w:val="auto"/>
          <w:lang w:val="es-ES_tradnl"/>
        </w:rPr>
        <w:commentReference w:id="2202"/>
      </w:r>
      <w:bookmarkEnd w:id="2201"/>
    </w:p>
    <w:p w14:paraId="64C8EB82" w14:textId="77777777" w:rsidR="00021605" w:rsidRDefault="00D62806" w:rsidP="00017896">
      <w:pPr>
        <w:pStyle w:val="Texto"/>
        <w:rPr>
          <w:ins w:id="2203" w:author="Regina Casanova" w:date="2018-07-22T19:59:00Z"/>
        </w:rPr>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204" w:author="Regina Casanova" w:date="2018-07-22T19:48:00Z">
        <w:r w:rsidR="00021605">
          <w:t>,</w:t>
        </w:r>
      </w:ins>
      <w:r w:rsidRPr="00BA156B">
        <w:t xml:space="preserve"> </w:t>
      </w:r>
      <w:ins w:id="2205" w:author="Regina Casanova" w:date="2018-07-22T19:48:00Z">
        <w:r w:rsidR="00021605">
          <w:t xml:space="preserve">aunque los principios básicos y técnicas son iguales, puede </w:t>
        </w:r>
      </w:ins>
      <w:ins w:id="2206" w:author="Regina Casanova" w:date="2018-07-22T19:46:00Z">
        <w:r w:rsidR="00021605">
          <w:t>p</w:t>
        </w:r>
      </w:ins>
      <w:ins w:id="2207" w:author="Regina Casanova" w:date="2018-07-22T19:47:00Z">
        <w:r w:rsidR="00021605">
          <w:t>resenta</w:t>
        </w:r>
      </w:ins>
      <w:ins w:id="2208" w:author="Regina Casanova" w:date="2018-07-22T19:48:00Z">
        <w:r w:rsidR="00021605">
          <w:t>r</w:t>
        </w:r>
      </w:ins>
      <w:ins w:id="2209" w:author="Regina Casanova" w:date="2018-07-22T19:47:00Z">
        <w:r w:rsidR="00021605">
          <w:t xml:space="preserve"> diversas variaciones. </w:t>
        </w:r>
      </w:ins>
      <w:ins w:id="2210" w:author="Regina Casanova" w:date="2018-07-22T19:49:00Z">
        <w:r w:rsidR="00021605">
          <w:t xml:space="preserve">La siguiente imagen </w:t>
        </w:r>
      </w:ins>
      <w:ins w:id="2211" w:author="Regina Casanova" w:date="2018-07-22T19:50:00Z">
        <w:r w:rsidR="00021605">
          <w:t>gráfica</w:t>
        </w:r>
      </w:ins>
      <w:ins w:id="2212" w:author="Regina Casanova" w:date="2018-07-22T19:48:00Z">
        <w:r w:rsidR="00021605">
          <w:t xml:space="preserve"> el proceso usualmente utilizad</w:t>
        </w:r>
      </w:ins>
      <w:ins w:id="2213" w:author="Regina Casanova" w:date="2018-07-22T19:49:00Z">
        <w:r w:rsidR="00021605">
          <w:t>o</w:t>
        </w:r>
      </w:ins>
      <w:ins w:id="2214" w:author="Regina Casanova" w:date="2018-07-22T19:48:00Z">
        <w:r w:rsidR="00021605">
          <w:t xml:space="preserve"> para la creación de aplicaciones Web</w:t>
        </w:r>
      </w:ins>
      <w:ins w:id="2215" w:author="Regina Casanova" w:date="2018-07-22T19:50:00Z">
        <w:r w:rsidR="00021605">
          <w:t>.</w:t>
        </w:r>
      </w:ins>
    </w:p>
    <w:p w14:paraId="0D8B5ED8" w14:textId="1489278F" w:rsidR="00021605" w:rsidRPr="00C126C6" w:rsidRDefault="00021605">
      <w:pPr>
        <w:pStyle w:val="Texto"/>
        <w:jc w:val="center"/>
        <w:rPr>
          <w:ins w:id="2216" w:author="Regina Casanova" w:date="2018-07-22T19:50:00Z"/>
          <w:sz w:val="20"/>
          <w:szCs w:val="20"/>
          <w:rPrChange w:id="2217" w:author="Regina Casanova" w:date="2018-07-22T19:59:00Z">
            <w:rPr>
              <w:ins w:id="2218" w:author="Regina Casanova" w:date="2018-07-22T19:50:00Z"/>
            </w:rPr>
          </w:rPrChange>
        </w:rPr>
        <w:pPrChange w:id="2219" w:author="Regina Casanova" w:date="2018-07-22T19:59:00Z">
          <w:pPr>
            <w:pStyle w:val="Texto"/>
          </w:pPr>
        </w:pPrChange>
      </w:pPr>
      <w:ins w:id="2220" w:author="Regina Casanova" w:date="2018-07-22T19:51:00Z">
        <w:r>
          <w:rPr>
            <w:noProof/>
            <w:lang w:val="en-CA" w:eastAsia="en-CA"/>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221" w:author="Regina Casanova" w:date="2018-07-22T19:52:00Z">
        <w:r w:rsidRPr="00C126C6">
          <w:rPr>
            <w:sz w:val="20"/>
            <w:szCs w:val="20"/>
            <w:rPrChange w:id="2222" w:author="Regina Casanova" w:date="2018-07-22T19:59:00Z">
              <w:rPr/>
            </w:rPrChange>
          </w:rPr>
          <w:t>Fuente: Usabilla.com</w:t>
        </w:r>
      </w:ins>
      <w:ins w:id="2223" w:author="Regina Casanova" w:date="2018-07-22T19:57:00Z">
        <w:r w:rsidRPr="00C126C6">
          <w:rPr>
            <w:sz w:val="20"/>
            <w:szCs w:val="20"/>
            <w:rPrChange w:id="2224" w:author="Regina Casanova" w:date="2018-07-22T19:59:00Z">
              <w:rPr/>
            </w:rPrChange>
          </w:rPr>
          <w:t xml:space="preserve"> </w:t>
        </w:r>
      </w:ins>
      <w:ins w:id="2225" w:author="Regina Casanova" w:date="2018-07-22T19:58:00Z">
        <w:r w:rsidR="00C126C6" w:rsidRPr="00C126C6">
          <w:rPr>
            <w:sz w:val="20"/>
            <w:szCs w:val="20"/>
            <w:rPrChange w:id="2226" w:author="Regina Casanova" w:date="2018-07-22T19:59:00Z">
              <w:rPr/>
            </w:rPrChange>
          </w:rPr>
          <w:fldChar w:fldCharType="begin" w:fldLock="1"/>
        </w:r>
      </w:ins>
      <w:r w:rsidR="00C126C6" w:rsidRPr="00C126C6">
        <w:rPr>
          <w:sz w:val="20"/>
          <w:szCs w:val="20"/>
          <w:rPrChange w:id="2227"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228" w:author="Regina Casanova" w:date="2018-07-22T19:59:00Z">
            <w:rPr/>
          </w:rPrChange>
        </w:rPr>
        <w:fldChar w:fldCharType="separate"/>
      </w:r>
      <w:r w:rsidR="00C126C6" w:rsidRPr="00C126C6">
        <w:rPr>
          <w:noProof/>
          <w:sz w:val="20"/>
          <w:szCs w:val="20"/>
          <w:rPrChange w:id="2229" w:author="Regina Casanova" w:date="2018-07-22T19:59:00Z">
            <w:rPr>
              <w:noProof/>
            </w:rPr>
          </w:rPrChange>
        </w:rPr>
        <w:t>(29)</w:t>
      </w:r>
      <w:ins w:id="2230" w:author="Regina Casanova" w:date="2018-07-22T19:58:00Z">
        <w:r w:rsidR="00C126C6" w:rsidRPr="00C126C6">
          <w:rPr>
            <w:sz w:val="20"/>
            <w:szCs w:val="20"/>
            <w:rPrChange w:id="2231" w:author="Regina Casanova" w:date="2018-07-22T19:59:00Z">
              <w:rPr/>
            </w:rPrChange>
          </w:rPr>
          <w:fldChar w:fldCharType="end"/>
        </w:r>
      </w:ins>
    </w:p>
    <w:p w14:paraId="19B57AF8" w14:textId="00A02FE7" w:rsidR="00B674F0" w:rsidRPr="00017896" w:rsidRDefault="00021605" w:rsidP="00017896">
      <w:pPr>
        <w:pStyle w:val="Texto"/>
      </w:pPr>
      <w:ins w:id="2232" w:author="Regina Casanova" w:date="2018-07-22T19:50:00Z">
        <w:r>
          <w:t>De las fases mostradas en la imagen</w:t>
        </w:r>
      </w:ins>
      <w:ins w:id="2233" w:author="Regina Casanova" w:date="2018-07-22T20:00:00Z">
        <w:r w:rsidR="00563A8A">
          <w:t xml:space="preserve"> anterior</w:t>
        </w:r>
      </w:ins>
      <w:ins w:id="2234" w:author="Regina Casanova" w:date="2018-07-22T19:50:00Z">
        <w:r w:rsidR="00563A8A">
          <w:t xml:space="preserve">, </w:t>
        </w:r>
      </w:ins>
      <w:ins w:id="2235" w:author="Regina Casanova" w:date="2018-07-22T20:00:00Z">
        <w:r w:rsidR="00563A8A">
          <w:t xml:space="preserve">se hace mucha incidencia en </w:t>
        </w:r>
      </w:ins>
      <w:ins w:id="2236" w:author="Regina Casanova" w:date="2018-07-22T20:01:00Z">
        <w:r w:rsidR="00563A8A">
          <w:t>la estructura de</w:t>
        </w:r>
      </w:ins>
      <w:ins w:id="2237" w:author="Regina Casanova" w:date="2018-07-22T20:00:00Z">
        <w:r w:rsidR="00563A8A">
          <w:t xml:space="preserve"> las 3 primeras fases</w:t>
        </w:r>
      </w:ins>
      <w:ins w:id="2238" w:author="Regina Casanova" w:date="2018-07-22T20:01:00Z">
        <w:r w:rsidR="00563A8A">
          <w:t>:</w:t>
        </w:r>
      </w:ins>
      <w:del w:id="2239" w:author="Regina Casanova" w:date="2018-07-22T19:45:00Z">
        <w:r w:rsidR="00D62806" w:rsidRPr="00BA156B" w:rsidDel="00021605">
          <w:delText>tiene 3</w:delText>
        </w:r>
      </w:del>
      <w:del w:id="2240"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241"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242" w:author="Regina Casanova" w:date="2018-07-22T20:01:00Z">
        <w:r w:rsidR="00563A8A">
          <w:t>aplicativo informático</w:t>
        </w:r>
      </w:ins>
      <w:del w:id="2243"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244"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del w:id="2245" w:author="Regina Casanova" w:date="2018-06-18T17:53:00Z">
        <w:r w:rsidRPr="00BA156B" w:rsidDel="00E94926">
          <w:delText>sistema</w:delText>
        </w:r>
      </w:del>
      <w:ins w:id="2246"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247" w:author="Regina Casanova" w:date="2018-07-22T20:02:00Z">
        <w:r w:rsidR="00563A8A">
          <w:t>aplicativo informático</w:t>
        </w:r>
      </w:ins>
      <w:del w:id="2248"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249"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250" w:author="Regina Casanova" w:date="2018-07-22T20:02:00Z">
        <w:r w:rsidR="00563A8A">
          <w:t>aplicativo informático</w:t>
        </w:r>
      </w:ins>
      <w:del w:id="2251"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252" w:author="Regina Casanova" w:date="2018-06-18T17:47:00Z">
        <w:r w:rsidR="00E94926">
          <w:t>.</w:t>
        </w:r>
      </w:ins>
    </w:p>
    <w:p w14:paraId="3BA5BDC4" w14:textId="24FCFEB7" w:rsidR="00B674F0" w:rsidRPr="00BA156B" w:rsidRDefault="00B674F0" w:rsidP="00466892">
      <w:pPr>
        <w:pStyle w:val="Ttulo5"/>
        <w:rPr>
          <w:lang w:val="es-PE"/>
        </w:rPr>
      </w:pPr>
      <w:r w:rsidRPr="00BA156B">
        <w:rPr>
          <w:lang w:val="es-PE"/>
        </w:rPr>
        <w:t xml:space="preserve">Análisis del </w:t>
      </w:r>
      <w:ins w:id="2253" w:author="Regina Casanova" w:date="2018-07-22T20:02:00Z">
        <w:r w:rsidR="00563A8A">
          <w:rPr>
            <w:lang w:val="es-PE"/>
          </w:rPr>
          <w:t>a</w:t>
        </w:r>
        <w:del w:id="2254" w:author="Owner" w:date="2018-08-04T07:30:00Z">
          <w:r w:rsidR="00563A8A" w:rsidDel="002D7D9C">
            <w:rPr>
              <w:lang w:val="es-PE"/>
            </w:rPr>
            <w:delText>l</w:delText>
          </w:r>
        </w:del>
        <w:r w:rsidR="00563A8A">
          <w:rPr>
            <w:lang w:val="es-PE"/>
          </w:rPr>
          <w:t>plicativo informático</w:t>
        </w:r>
      </w:ins>
      <w:del w:id="2255" w:author="Regina Casanova" w:date="2018-06-18T17:53:00Z">
        <w:r w:rsidRPr="00BA156B" w:rsidDel="00E94926">
          <w:rPr>
            <w:lang w:val="es-PE"/>
          </w:rPr>
          <w:delText>sistema</w:delText>
        </w:r>
      </w:del>
      <w:del w:id="2256"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257"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258" w:author="Regina Casanova" w:date="2018-07-22T20:02:00Z">
        <w:r w:rsidR="00563A8A">
          <w:t>aplicativo informático</w:t>
        </w:r>
      </w:ins>
      <w:del w:id="2259"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260" w:author="Regina Casanova" w:date="2018-07-22T20:02:00Z">
        <w:r w:rsidR="00563A8A">
          <w:t>aplicativo informático</w:t>
        </w:r>
      </w:ins>
      <w:del w:id="2261"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262" w:author="Regina Casanova" w:date="2018-07-22T20:02:00Z">
        <w:r w:rsidR="00563A8A">
          <w:t>aplicativo inform</w:t>
        </w:r>
      </w:ins>
      <w:ins w:id="2263" w:author="Regina Casanova" w:date="2018-07-22T20:03:00Z">
        <w:r w:rsidR="00563A8A">
          <w:t>ático</w:t>
        </w:r>
      </w:ins>
      <w:del w:id="2264" w:author="Regina Casanova" w:date="2018-06-18T17:53:00Z">
        <w:r w:rsidRPr="00BA156B" w:rsidDel="00E94926">
          <w:delText>sistema</w:delText>
        </w:r>
      </w:del>
      <w:r w:rsidR="007B7445" w:rsidRPr="00BA156B">
        <w:t>.</w:t>
      </w:r>
      <w:ins w:id="2265" w:author="Regina Casanova" w:date="2018-06-18T17:47:00Z">
        <w:r w:rsidR="00E94926">
          <w:t xml:space="preserve"> </w:t>
        </w:r>
      </w:ins>
    </w:p>
    <w:p w14:paraId="20E6A333" w14:textId="77777777" w:rsidR="00466892" w:rsidRDefault="00B674F0" w:rsidP="00466892">
      <w:pPr>
        <w:pStyle w:val="Ttulo4"/>
      </w:pPr>
      <w:r w:rsidRPr="00BA156B">
        <w:lastRenderedPageBreak/>
        <w:t>Diseño</w:t>
      </w:r>
      <w:del w:id="2266"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del w:id="2267"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268" w:author="Regina Casanova" w:date="2018-07-22T20:03:00Z">
        <w:r w:rsidR="00563A8A">
          <w:t>aplicativo informático</w:t>
        </w:r>
      </w:ins>
      <w:del w:id="2269"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w:t>
      </w:r>
      <w:del w:id="2270"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271" w:author="Regina Casanova" w:date="2018-07-22T20:03:00Z">
        <w:r w:rsidR="001C1FCB">
          <w:t>aplicativo informático</w:t>
        </w:r>
      </w:ins>
      <w:del w:id="2272" w:author="Regina Casanova" w:date="2018-06-18T17:53:00Z">
        <w:r w:rsidR="00B674F0" w:rsidRPr="00BA156B" w:rsidDel="00E94926">
          <w:delText>sistema</w:delText>
        </w:r>
      </w:del>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t>Prototipado funcional</w:t>
      </w:r>
      <w:del w:id="2273"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2274" w:author="Regina Casanova" w:date="2018-07-22T20:03:00Z">
        <w:r w:rsidR="001C1FCB">
          <w:t xml:space="preserve"> aplicativo informático</w:t>
        </w:r>
      </w:ins>
      <w:del w:id="2275" w:author="Regina Casanova" w:date="2018-07-22T20:03:00Z">
        <w:r w:rsidRPr="00BA156B" w:rsidDel="001C1FCB">
          <w:delText xml:space="preserve"> </w:delText>
        </w:r>
      </w:del>
      <w:del w:id="2276"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277"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del w:id="2278"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279"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280" w:author="Regina Casanova" w:date="2018-06-21T12:44:00Z">
        <w:r w:rsidR="007925FD">
          <w:t xml:space="preserve">Una de las maneras de realizar pruebas con usuarios </w:t>
        </w:r>
      </w:ins>
      <w:ins w:id="2281" w:author="Regina Casanova" w:date="2018-06-21T12:45:00Z">
        <w:r w:rsidR="007925FD">
          <w:t>es</w:t>
        </w:r>
      </w:ins>
      <w:ins w:id="2282" w:author="Regina Casanova" w:date="2018-06-21T12:44:00Z">
        <w:r w:rsidR="007925FD">
          <w:t xml:space="preserve"> la </w:t>
        </w:r>
      </w:ins>
      <w:ins w:id="2283" w:author="Regina Casanova" w:date="2018-06-21T12:45:00Z">
        <w:r w:rsidR="007925FD">
          <w:t>“Realización de Tareas” que</w:t>
        </w:r>
      </w:ins>
      <w:ins w:id="2284" w:author="Regina Casanova" w:date="2018-06-21T12:46:00Z">
        <w:r w:rsidR="007925FD">
          <w:t xml:space="preserve"> sirve para</w:t>
        </w:r>
      </w:ins>
      <w:ins w:id="2285" w:author="Regina Casanova" w:date="2018-06-21T12:45:00Z">
        <w:r w:rsidR="007925FD">
          <w:t xml:space="preserve"> aprend</w:t>
        </w:r>
      </w:ins>
      <w:ins w:id="2286" w:author="Regina Casanova" w:date="2018-06-21T12:47:00Z">
        <w:r w:rsidR="007925FD">
          <w:t>er</w:t>
        </w:r>
      </w:ins>
      <w:ins w:id="2287" w:author="Regina Casanova" w:date="2018-06-21T12:45:00Z">
        <w:r w:rsidR="007925FD">
          <w:t xml:space="preserve"> acerca de los usuarios por medio de la observaci</w:t>
        </w:r>
      </w:ins>
      <w:ins w:id="2288" w:author="Regina Casanova" w:date="2018-06-21T12:47:00Z">
        <w:r w:rsidR="007925FD">
          <w:t xml:space="preserve">ón directa mientras ellos realizan tareas interactuando con el prototipo e intentan cumplir ciertos objetivos. </w:t>
        </w:r>
      </w:ins>
      <w:ins w:id="2289" w:author="Regina Casanova" w:date="2018-06-21T12:48:00Z">
        <w:r w:rsidR="007925FD">
          <w:t xml:space="preserve">Este método ayuda a identificar problemas en las tareas que el </w:t>
        </w:r>
      </w:ins>
      <w:ins w:id="2290" w:author="Regina Casanova" w:date="2018-07-29T19:16:00Z">
        <w:r w:rsidR="00F95B03">
          <w:t>aplicativo informático</w:t>
        </w:r>
      </w:ins>
      <w:ins w:id="2291" w:author="Regina Casanova" w:date="2018-06-21T12:48:00Z">
        <w:r w:rsidR="007925FD">
          <w:t xml:space="preserve"> debe ser capaz de realizar y una vez identificados, ayuda a probar su rediseño. </w:t>
        </w:r>
      </w:ins>
      <w:ins w:id="2292" w:author="Regina Casanova" w:date="2018-06-21T12:50:00Z">
        <w:r w:rsidR="007925FD">
          <w:t>Para esto, deben identificarse tareas por cada tipo de usuario que puedan ser resueltas con el prototipo a probar y entregarlo a los usuarios al momento de la prueba</w:t>
        </w:r>
      </w:ins>
      <w:ins w:id="2293" w:author="Regina Casanova" w:date="2018-06-21T12:52:00Z">
        <w:r w:rsidR="007925FD">
          <w:t xml:space="preserve"> </w:t>
        </w:r>
      </w:ins>
      <w:ins w:id="2294"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295" w:author="Regina Casanova" w:date="2018-06-21T12:54:00Z">
        <w:r w:rsidR="007925FD">
          <w:fldChar w:fldCharType="end"/>
        </w:r>
      </w:ins>
      <w:ins w:id="2296" w:author="Regina Casanova" w:date="2018-06-21T12:50:00Z">
        <w:r w:rsidR="007925FD">
          <w:t>.</w:t>
        </w:r>
      </w:ins>
      <w:ins w:id="2297"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2298" w:author="Regina Casanova" w:date="2018-06-21T12:52:00Z">
        <w:r w:rsidR="007925FD">
          <w:t>ón a cuales podrían haber sido los inconvenientes del usuario que impidieron que este realizara la tarea.</w:t>
        </w:r>
      </w:ins>
      <w:ins w:id="2299" w:author="Regina Casanova" w:date="2018-06-21T12:50:00Z">
        <w:r w:rsidR="007925FD">
          <w:t xml:space="preserve"> </w:t>
        </w:r>
      </w:ins>
      <w:ins w:id="2300" w:author="Regina Casanova" w:date="2018-06-21T13:04:00Z">
        <w:r w:rsidR="00D92F33">
          <w:t xml:space="preserve">El desarrollo de la “Realización de Tareas” </w:t>
        </w:r>
      </w:ins>
      <w:del w:id="2301" w:author="Regina Casanova" w:date="2018-06-21T12:52:00Z">
        <w:r w:rsidR="00107D89" w:rsidRPr="00BA156B" w:rsidDel="007925FD">
          <w:delText>Consiste en</w:delText>
        </w:r>
        <w:r w:rsidRPr="00BA156B" w:rsidDel="007925FD">
          <w:delText xml:space="preserve"> darle al usuario una tarea a realizar dentro del </w:delText>
        </w:r>
      </w:del>
      <w:del w:id="2302" w:author="Regina Casanova" w:date="2018-06-18T17:53:00Z">
        <w:r w:rsidRPr="00BA156B" w:rsidDel="00E94926">
          <w:delText>sistema</w:delText>
        </w:r>
      </w:del>
      <w:del w:id="2303"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304" w:author="Regina Casanova" w:date="2018-06-21T13:04:00Z">
        <w:r w:rsidRPr="00BA156B" w:rsidDel="00D92F33">
          <w:delText>Adicionalmente,</w:delText>
        </w:r>
      </w:del>
      <w:ins w:id="2305" w:author="Regina Casanova" w:date="2018-06-21T13:01:00Z">
        <w:r w:rsidR="00D92F33">
          <w:t>va</w:t>
        </w:r>
      </w:ins>
      <w:ins w:id="2306" w:author="Regina Casanova" w:date="2018-06-21T13:04:00Z">
        <w:r w:rsidR="00D92F33">
          <w:t xml:space="preserve"> usualmente</w:t>
        </w:r>
      </w:ins>
      <w:ins w:id="2307" w:author="Regina Casanova" w:date="2018-06-21T13:01:00Z">
        <w:r w:rsidR="00D92F33">
          <w:t xml:space="preserve"> de la mano con</w:t>
        </w:r>
      </w:ins>
      <w:r w:rsidRPr="00BA156B">
        <w:t xml:space="preserve"> </w:t>
      </w:r>
      <w:ins w:id="2308" w:author="Regina Casanova" w:date="2018-06-21T12:55:00Z">
        <w:r w:rsidR="007925FD">
          <w:t>la metodología “</w:t>
        </w:r>
        <w:r w:rsidR="007925FD" w:rsidRPr="00F916E3">
          <w:t>Think-Aloud</w:t>
        </w:r>
        <w:r w:rsidR="007925FD">
          <w:t xml:space="preserve">” </w:t>
        </w:r>
      </w:ins>
      <w:ins w:id="2309" w:author="Regina Casanova" w:date="2018-06-21T13:04:00Z">
        <w:r w:rsidR="00D92F33">
          <w:t xml:space="preserve">ya que </w:t>
        </w:r>
      </w:ins>
      <w:ins w:id="2310" w:author="Regina Casanova" w:date="2018-06-21T13:01:00Z">
        <w:r w:rsidR="00D92F33">
          <w:t xml:space="preserve">ayuda a </w:t>
        </w:r>
      </w:ins>
      <w:ins w:id="2311" w:author="Regina Casanova" w:date="2018-06-21T13:03:00Z">
        <w:r w:rsidR="00D92F33">
          <w:t xml:space="preserve">determinar expectativas de los usuarios e identificar aspectos del </w:t>
        </w:r>
      </w:ins>
      <w:ins w:id="2312" w:author="Regina Casanova" w:date="2018-07-29T19:16:00Z">
        <w:r w:rsidR="00F95B03">
          <w:t>aplicativo informático</w:t>
        </w:r>
      </w:ins>
      <w:ins w:id="2313" w:author="Regina Casanova" w:date="2018-06-21T13:03:00Z">
        <w:r w:rsidR="00D92F33">
          <w:t xml:space="preserve"> que puedan resultar confusos</w:t>
        </w:r>
      </w:ins>
      <w:ins w:id="2314" w:author="Regina Casanova" w:date="2018-06-21T13:04:00Z">
        <w:r w:rsidR="00D92F33">
          <w:t>.</w:t>
        </w:r>
      </w:ins>
      <w:ins w:id="2315" w:author="Regina Casanova" w:date="2018-06-21T13:01:00Z">
        <w:r w:rsidR="007925FD">
          <w:t xml:space="preserve"> </w:t>
        </w:r>
      </w:ins>
      <w:ins w:id="2316" w:author="Regina Casanova" w:date="2018-06-21T13:05:00Z">
        <w:r w:rsidR="00D92F33">
          <w:t>C</w:t>
        </w:r>
      </w:ins>
      <w:ins w:id="2317" w:author="Regina Casanova" w:date="2018-06-21T13:01:00Z">
        <w:r w:rsidR="00D92F33">
          <w:t xml:space="preserve">onsiste en </w:t>
        </w:r>
      </w:ins>
      <w:ins w:id="2318" w:author="Regina Casanova" w:date="2018-06-21T13:05:00Z">
        <w:r w:rsidR="00D92F33">
          <w:t>l</w:t>
        </w:r>
      </w:ins>
      <w:ins w:id="2319" w:author="Regina Casanova" w:date="2018-06-21T13:01:00Z">
        <w:r w:rsidR="007925FD">
          <w:t>a observaci</w:t>
        </w:r>
        <w:r w:rsidR="00D92F33">
          <w:t>ó</w:t>
        </w:r>
        <w:r w:rsidR="007925FD">
          <w:t xml:space="preserve">n directa </w:t>
        </w:r>
      </w:ins>
      <w:ins w:id="2320" w:author="Regina Casanova" w:date="2018-06-21T13:05:00Z">
        <w:r w:rsidR="00D92F33">
          <w:t xml:space="preserve">mientras el usuario va realizando la tarea y se le pide al usuario que </w:t>
        </w:r>
      </w:ins>
      <w:ins w:id="2321" w:author="Regina Casanova" w:date="2018-06-21T13:01:00Z">
        <w:r w:rsidR="00D92F33">
          <w:t xml:space="preserve">vaya explicando </w:t>
        </w:r>
      </w:ins>
      <w:ins w:id="2322" w:author="Regina Casanova" w:date="2018-06-21T13:02:00Z">
        <w:r w:rsidR="00D92F33">
          <w:t>en voz alta lo que observa, entiende, siente y hace en cada momento</w:t>
        </w:r>
      </w:ins>
      <w:ins w:id="2323" w:author="Regina Casanova" w:date="2018-06-21T13:06:00Z">
        <w:r w:rsidR="00D92F33">
          <w:t xml:space="preserve"> </w:t>
        </w:r>
      </w:ins>
      <w:ins w:id="2324"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325" w:author="Regina Casanova" w:date="2018-06-21T13:07:00Z">
        <w:r w:rsidR="00D92F33">
          <w:fldChar w:fldCharType="end"/>
        </w:r>
      </w:ins>
      <w:ins w:id="2326" w:author="Regina Casanova" w:date="2018-06-21T13:02:00Z">
        <w:r w:rsidR="00D92F33">
          <w:t>.</w:t>
        </w:r>
      </w:ins>
      <w:del w:id="2327" w:author="Regina Casanova" w:date="2018-06-21T12:55:00Z">
        <w:r w:rsidRPr="00BA156B" w:rsidDel="007925FD">
          <w:delText xml:space="preserve">con este test se ve la efectividad del </w:delText>
        </w:r>
      </w:del>
      <w:del w:id="2328" w:author="Regina Casanova" w:date="2018-06-18T17:53:00Z">
        <w:r w:rsidRPr="00BA156B" w:rsidDel="00E94926">
          <w:delText>sistema</w:delText>
        </w:r>
      </w:del>
      <w:del w:id="2329"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330" w:name="_Toc520655631"/>
      <w:ins w:id="2331"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332" w:author="Luis Fernando Llanos Zavalaga" w:date="2018-07-10T13:33:00Z">
        <w:r>
          <w:rPr>
            <w:lang w:val="es-PE"/>
          </w:rPr>
          <w:t>.</w:t>
        </w:r>
      </w:ins>
      <w:bookmarkEnd w:id="2330"/>
      <w:del w:id="2333" w:author="Luis Fernando Llanos Zavalaga" w:date="2018-07-10T13:33:00Z">
        <w:r w:rsidR="00562533" w:rsidRPr="00BA156B" w:rsidDel="007A0FFF">
          <w:rPr>
            <w:lang w:val="es-PE"/>
          </w:rPr>
          <w:delText>:</w:delText>
        </w:r>
      </w:del>
      <w:r w:rsidR="00562533" w:rsidRPr="00BA156B">
        <w:rPr>
          <w:lang w:val="es-PE"/>
        </w:rPr>
        <w:t xml:space="preserve"> </w:t>
      </w:r>
      <w:del w:id="2334"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335" w:author="Regina Casanova" w:date="2018-07-22T20:03:00Z">
        <w:r w:rsidR="001C1FCB">
          <w:t>aplicativo informático</w:t>
        </w:r>
      </w:ins>
      <w:del w:id="2336" w:author="Regina Casanova" w:date="2018-06-18T17:53:00Z">
        <w:r w:rsidR="00B674F0" w:rsidRPr="00BA156B" w:rsidDel="00E94926">
          <w:delText xml:space="preserve">sistema </w:delText>
        </w:r>
      </w:del>
      <w:ins w:id="2337"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338" w:author="Regina Casanova" w:date="2018-07-22T20:04:00Z">
        <w:r w:rsidR="001C1FCB">
          <w:t>aplicativo informático</w:t>
        </w:r>
      </w:ins>
      <w:del w:id="2339" w:author="Regina Casanova" w:date="2018-06-18T17:53:00Z">
        <w:r w:rsidR="00B674F0" w:rsidRPr="00BA156B" w:rsidDel="00E94926">
          <w:delText xml:space="preserve">sistema </w:delText>
        </w:r>
      </w:del>
      <w:ins w:id="234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341" w:author="Regina Casanova" w:date="2018-07-22T20:27:00Z"/>
        </w:rPr>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342" w:author="Regina Casanova" w:date="2018-07-22T20:27:00Z"/>
        </w:rPr>
      </w:pPr>
      <w:bookmarkStart w:id="2343" w:name="_Toc520655632"/>
      <w:commentRangeStart w:id="2344"/>
      <w:ins w:id="2345" w:author="Regina Casanova" w:date="2018-07-22T20:27:00Z">
        <w:r w:rsidRPr="00BA156B">
          <w:t xml:space="preserve">Diseño centrado en el usuario en el sector Salud en </w:t>
        </w:r>
        <w:commentRangeStart w:id="2346"/>
        <w:r w:rsidRPr="00BA156B">
          <w:t>Perú</w:t>
        </w:r>
        <w:commentRangeEnd w:id="2344"/>
        <w:r>
          <w:rPr>
            <w:rStyle w:val="Refdecomentario"/>
            <w:rFonts w:eastAsiaTheme="minorHAnsi" w:cstheme="minorBidi"/>
            <w:color w:val="auto"/>
            <w:lang w:val="es-ES_tradnl"/>
          </w:rPr>
          <w:commentReference w:id="2344"/>
        </w:r>
        <w:commentRangeEnd w:id="2346"/>
        <w:r>
          <w:rPr>
            <w:rStyle w:val="Refdecomentario"/>
            <w:rFonts w:eastAsiaTheme="minorHAnsi" w:cstheme="minorBidi"/>
            <w:color w:val="auto"/>
            <w:lang w:val="es-ES_tradnl"/>
          </w:rPr>
          <w:commentReference w:id="2346"/>
        </w:r>
        <w:bookmarkEnd w:id="2343"/>
      </w:ins>
    </w:p>
    <w:p w14:paraId="4221A44B" w14:textId="3CF72DFB" w:rsidR="00EC3B35" w:rsidRPr="00017896" w:rsidRDefault="00EC3B35" w:rsidP="00EC3B35">
      <w:pPr>
        <w:pStyle w:val="Texto"/>
        <w:rPr>
          <w:ins w:id="2347" w:author="Regina Casanova" w:date="2018-07-22T20:27:00Z"/>
        </w:rPr>
      </w:pPr>
      <w:ins w:id="2348" w:author="Regina Casanova" w:date="2018-07-22T20:27:00Z">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ins>
      <w:ins w:id="2349" w:author="Regina Casanova" w:date="2018-07-22T20:28:00Z">
        <w:r>
          <w:t>aplicativos informáticos</w:t>
        </w:r>
      </w:ins>
      <w:ins w:id="2350"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351" w:author="Regina Casanova" w:date="2018-07-29T19:16:00Z">
        <w:r w:rsidR="00F95B03">
          <w:t>aplicativo informático</w:t>
        </w:r>
      </w:ins>
      <w:ins w:id="2352" w:author="Regina Casanova" w:date="2018-07-22T20:27:00Z">
        <w:r w:rsidRPr="00BA156B">
          <w:t xml:space="preserve">, falta de experiencia en dichos enfoques y principalmente, la idea de que un </w:t>
        </w:r>
      </w:ins>
      <w:ins w:id="2353" w:author="Regina Casanova" w:date="2018-07-22T20:28:00Z">
        <w:r>
          <w:t>aplicativo informático</w:t>
        </w:r>
      </w:ins>
      <w:ins w:id="2354"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355" w:author="Luis Fernando Llanos Zavalaga" w:date="2018-07-10T13:33:00Z"/>
          <w:del w:id="2356" w:author="Regina Casanova" w:date="2018-07-22T20:27:00Z"/>
        </w:rPr>
      </w:pPr>
      <w:bookmarkStart w:id="2357" w:name="_Toc520655238"/>
      <w:bookmarkStart w:id="2358" w:name="_Toc520655633"/>
      <w:bookmarkEnd w:id="2357"/>
      <w:bookmarkEnd w:id="2358"/>
    </w:p>
    <w:p w14:paraId="6A336DC5" w14:textId="70E3D8F4" w:rsidR="007A0FFF" w:rsidRPr="00017896" w:rsidDel="008E0DE1" w:rsidRDefault="007A0FFF" w:rsidP="00017896">
      <w:pPr>
        <w:pStyle w:val="Texto"/>
        <w:rPr>
          <w:del w:id="2359" w:author="Regina Casanova" w:date="2018-07-22T20:04:00Z"/>
        </w:rPr>
      </w:pPr>
      <w:bookmarkStart w:id="2360" w:name="_Toc520655239"/>
      <w:bookmarkStart w:id="2361" w:name="_Toc520655634"/>
      <w:bookmarkEnd w:id="2360"/>
      <w:bookmarkEnd w:id="2361"/>
    </w:p>
    <w:p w14:paraId="6765E5B7" w14:textId="77777777" w:rsidR="00562533" w:rsidRPr="00BA156B" w:rsidRDefault="00562533" w:rsidP="009E44F3">
      <w:pPr>
        <w:pStyle w:val="Ttulo2"/>
        <w:rPr>
          <w:lang w:val="es-PE"/>
        </w:rPr>
      </w:pPr>
      <w:bookmarkStart w:id="2362"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362"/>
    </w:p>
    <w:p w14:paraId="4B2A88ED" w14:textId="77777777" w:rsidR="00262D6E" w:rsidRPr="00BA156B" w:rsidRDefault="00262D6E" w:rsidP="004F4C96">
      <w:pPr>
        <w:pStyle w:val="Ttulo3"/>
        <w:rPr>
          <w:lang w:val="es-PE"/>
        </w:rPr>
      </w:pPr>
      <w:bookmarkStart w:id="2363" w:name="_Toc520655636"/>
      <w:r w:rsidRPr="00BA156B">
        <w:rPr>
          <w:lang w:val="es-PE"/>
        </w:rPr>
        <w:t>D</w:t>
      </w:r>
      <w:r w:rsidR="00562533" w:rsidRPr="00BA156B">
        <w:rPr>
          <w:lang w:val="es-PE"/>
        </w:rPr>
        <w:t>escripción</w:t>
      </w:r>
      <w:bookmarkEnd w:id="2363"/>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364"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364"/>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365" w:author="Regina Casanova" w:date="2018-06-18T16:52:00Z">
        <w:r w:rsidR="00F305B6">
          <w:t>, un</w:t>
        </w:r>
      </w:ins>
      <w:ins w:id="2366"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367" w:author="Regina Casanova" w:date="2018-07-22T20:04:00Z">
        <w:r w:rsidR="008E0DE1">
          <w:t xml:space="preserve"> aplicativo informático</w:t>
        </w:r>
      </w:ins>
      <w:del w:id="2368" w:author="Regina Casanova" w:date="2018-07-22T20:04:00Z">
        <w:r w:rsidR="009B63B8" w:rsidRPr="00BA156B" w:rsidDel="008E0DE1">
          <w:delText xml:space="preserve"> </w:delText>
        </w:r>
      </w:del>
      <w:del w:id="2369"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lastRenderedPageBreak/>
        <w:t xml:space="preserve">Estas solicitudes pueden ser ingresadas al </w:t>
      </w:r>
      <w:ins w:id="2370" w:author="Regina Casanova" w:date="2018-07-22T20:04:00Z">
        <w:r w:rsidR="008E0DE1">
          <w:t>aplicativo informático</w:t>
        </w:r>
      </w:ins>
      <w:del w:id="2371" w:author="Regina Casanova" w:date="2018-06-18T17:53:00Z">
        <w:r w:rsidRPr="00BA156B" w:rsidDel="00E94926">
          <w:delText xml:space="preserve">sistema </w:delText>
        </w:r>
      </w:del>
      <w:ins w:id="237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37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237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4A7E8A96" w14:textId="0F2D2FDA" w:rsidR="00826B69" w:rsidRPr="00017896" w:rsidRDefault="008D2441" w:rsidP="00826B69">
      <w:pPr>
        <w:pStyle w:val="Texto"/>
        <w:rPr>
          <w:ins w:id="2375" w:author="Regina Casanova" w:date="2018-08-04T17:37:00Z"/>
        </w:rPr>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ins w:id="2376" w:author="Regina Casanova" w:date="2018-08-04T17:25:00Z">
        <w:r w:rsidR="00735B29">
          <w:t xml:space="preserve"> que fue el punto de corte para la Tabla Nº1</w:t>
        </w:r>
      </w:ins>
      <w:r w:rsidR="007B7445" w:rsidRPr="00BA156B">
        <w:t>.</w:t>
      </w:r>
      <w:r w:rsidRPr="00BA156B">
        <w:t xml:space="preserve"> </w:t>
      </w:r>
      <w:ins w:id="2377" w:author="Regina Casanova" w:date="2018-08-04T17:41:00Z">
        <w:r w:rsidR="00826B69">
          <w:t>D</w:t>
        </w:r>
      </w:ins>
      <w:ins w:id="2378" w:author="Regina Casanova" w:date="2018-08-04T17:37:00Z">
        <w:r w:rsidR="00826B69">
          <w:t>esde comienzos del año 2018</w:t>
        </w:r>
        <w:r w:rsidR="00826B69" w:rsidRPr="00BA156B">
          <w:t xml:space="preserve"> los valores que se muestran dentro del Tablero de Control de SUSALUD </w:t>
        </w:r>
        <w:r w:rsidR="00826B69" w:rsidRPr="00BA156B">
          <w:fldChar w:fldCharType="begin" w:fldLock="1"/>
        </w:r>
        <w:r w:rsidR="00826B69">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826B69" w:rsidRPr="00BA156B">
          <w:fldChar w:fldCharType="separate"/>
        </w:r>
        <w:r w:rsidR="00826B69" w:rsidRPr="00C126C6">
          <w:rPr>
            <w:noProof/>
          </w:rPr>
          <w:t>(40)</w:t>
        </w:r>
        <w:r w:rsidR="00826B69" w:rsidRPr="00BA156B">
          <w:fldChar w:fldCharType="end"/>
        </w:r>
        <w:r w:rsidR="00826B69"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00826B69" w:rsidRPr="00BA156B">
          <w:lastRenderedPageBreak/>
          <w:t xml:space="preserve">que se actualizaba de manera manual ya que era en una hoja de cálculo y el otro era un </w:t>
        </w:r>
        <w:r w:rsidR="00826B69">
          <w:t>aplicativo informático</w:t>
        </w:r>
        <w:r w:rsidR="00826B69" w:rsidRPr="00BA156B">
          <w:t xml:space="preserve"> automatizado. Ambos sistemas almacenaban información distinta y actualmente se está transfiriendo la información contenida en la hoja de cálculo al </w:t>
        </w:r>
        <w:r w:rsidR="00826B69">
          <w:t>aplicativo informático</w:t>
        </w:r>
        <w:r w:rsidR="00826B69" w:rsidRPr="00BA156B">
          <w:t>. Por esto la información mostrada en marzo del 2018 era inconsistente con la que se mostraba en mayo del 2017</w:t>
        </w:r>
      </w:ins>
      <w:ins w:id="2379" w:author="Regina Casanova" w:date="2018-08-04T17:39:00Z">
        <w:r w:rsidR="00826B69">
          <w:t xml:space="preserve"> por falta de datos</w:t>
        </w:r>
      </w:ins>
      <w:ins w:id="2380" w:author="Regina Casanova" w:date="2018-08-04T17:41:00Z">
        <w:r w:rsidR="00826B69">
          <w:t>.</w:t>
        </w:r>
      </w:ins>
      <w:ins w:id="2381" w:author="Regina Casanova" w:date="2018-08-04T17:39:00Z">
        <w:r w:rsidR="00826B69">
          <w:t xml:space="preserve"> </w:t>
        </w:r>
      </w:ins>
      <w:ins w:id="2382" w:author="Regina Casanova" w:date="2018-08-04T17:41:00Z">
        <w:r w:rsidR="00826B69">
          <w:t>E</w:t>
        </w:r>
      </w:ins>
      <w:ins w:id="2383" w:author="Regina Casanova" w:date="2018-08-04T17:39:00Z">
        <w:r w:rsidR="00826B69">
          <w:t xml:space="preserve">s por ello que se </w:t>
        </w:r>
      </w:ins>
      <w:ins w:id="2384" w:author="Regina Casanova" w:date="2018-08-04T17:41:00Z">
        <w:r w:rsidR="00826B69">
          <w:t>determinó</w:t>
        </w:r>
      </w:ins>
      <w:ins w:id="2385" w:author="Regina Casanova" w:date="2018-08-04T17:39:00Z">
        <w:r w:rsidR="00826B69">
          <w:t xml:space="preserve"> mostrar los datos recolectad</w:t>
        </w:r>
        <w:r w:rsidR="00AB2DA7">
          <w:t xml:space="preserve">os hasta mayo del 2017 ya </w:t>
        </w:r>
      </w:ins>
      <w:ins w:id="2386" w:author="Regina Casanova" w:date="2018-08-04T17:42:00Z">
        <w:r w:rsidR="00AB2DA7">
          <w:t>que fue</w:t>
        </w:r>
      </w:ins>
      <w:ins w:id="2387" w:author="Regina Casanova" w:date="2018-08-04T17:39:00Z">
        <w:r w:rsidR="00826B69">
          <w:t xml:space="preserve"> la </w:t>
        </w:r>
      </w:ins>
      <w:ins w:id="2388" w:author="Regina Casanova" w:date="2018-08-04T17:41:00Z">
        <w:r w:rsidR="00826B69">
          <w:t>última</w:t>
        </w:r>
      </w:ins>
      <w:ins w:id="2389" w:author="Regina Casanova" w:date="2018-08-04T17:39:00Z">
        <w:r w:rsidR="00826B69">
          <w:t xml:space="preserve"> informaci</w:t>
        </w:r>
      </w:ins>
      <w:ins w:id="2390" w:author="Regina Casanova" w:date="2018-08-04T17:40:00Z">
        <w:r w:rsidR="00AB2DA7">
          <w:t>ón que se recolect</w:t>
        </w:r>
      </w:ins>
      <w:ins w:id="2391" w:author="Regina Casanova" w:date="2018-08-04T17:42:00Z">
        <w:r w:rsidR="00AB2DA7">
          <w:t>ó</w:t>
        </w:r>
      </w:ins>
      <w:ins w:id="2392" w:author="Regina Casanova" w:date="2018-08-04T17:40:00Z">
        <w:r w:rsidR="00826B69">
          <w:t xml:space="preserve"> que contuviera datos de ambos sistemas mencionados por SUSALUD.</w:t>
        </w:r>
      </w:ins>
    </w:p>
    <w:p w14:paraId="75839BED" w14:textId="2AC108E2" w:rsidR="008D2441" w:rsidRPr="00017896" w:rsidRDefault="008D2441" w:rsidP="00017896">
      <w:pPr>
        <w:pStyle w:val="Texto"/>
      </w:pPr>
      <w:r w:rsidRPr="00BA156B">
        <w:t>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pPr>
      <w:r w:rsidRPr="00BA156B">
        <w:rPr>
          <w:noProof/>
          <w:lang w:val="en-CA" w:eastAsia="en-CA"/>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commentRangeStart w:id="2393"/>
      <w:r w:rsidRPr="00BA156B">
        <w:t>Tabla Nº1</w:t>
      </w:r>
      <w:r w:rsidR="007B7445" w:rsidRPr="00BA156B">
        <w:t>.</w:t>
      </w:r>
      <w:r w:rsidRPr="00BA156B">
        <w:t xml:space="preserve"> Número de solicitudes recibidas por año</w:t>
      </w:r>
      <w:r w:rsidR="007B7445" w:rsidRPr="00BA156B">
        <w:t>.</w:t>
      </w:r>
      <w:commentRangeEnd w:id="2393"/>
      <w:r w:rsidR="00AA3D69">
        <w:rPr>
          <w:rStyle w:val="Refdecomentario"/>
          <w:rFonts w:cstheme="minorBidi"/>
          <w:lang w:val="es-ES_tradnl"/>
        </w:rPr>
        <w:commentReference w:id="2393"/>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94"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9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395"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395"/>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005476E5" w:rsidR="007222F0" w:rsidRPr="00017896" w:rsidDel="00826B69" w:rsidRDefault="0075380D" w:rsidP="00017896">
      <w:pPr>
        <w:pStyle w:val="Texto"/>
        <w:rPr>
          <w:del w:id="2396" w:author="Regina Casanova" w:date="2018-08-04T17:37:00Z"/>
        </w:rPr>
      </w:pPr>
      <w:del w:id="2397" w:author="Regina Casanova" w:date="2018-08-04T17:37:00Z">
        <w:r w:rsidRPr="00BA156B" w:rsidDel="00826B69">
          <w:delText>Desde comienzos del año 2018, los valores que se muestran dentro del Tablero de Control de SUSALUD</w:delText>
        </w:r>
        <w:r w:rsidR="007222F0" w:rsidRPr="00BA156B" w:rsidDel="00826B69">
          <w:delText xml:space="preserve"> </w:delText>
        </w:r>
        <w:r w:rsidR="00EC2BAF" w:rsidRPr="00BA156B" w:rsidDel="00826B69">
          <w:fldChar w:fldCharType="begin" w:fldLock="1"/>
        </w:r>
        <w:r w:rsidR="00C126C6" w:rsidDel="00826B69">
          <w:del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delInstrText>
        </w:r>
        <w:r w:rsidR="00EC2BAF" w:rsidRPr="00BA156B" w:rsidDel="00826B69">
          <w:fldChar w:fldCharType="separate"/>
        </w:r>
        <w:r w:rsidR="00C126C6" w:rsidRPr="00C126C6" w:rsidDel="00826B69">
          <w:rPr>
            <w:noProof/>
          </w:rPr>
          <w:delText>(40)</w:delText>
        </w:r>
        <w:r w:rsidR="00EC2BAF" w:rsidRPr="00BA156B" w:rsidDel="00826B69">
          <w:fldChar w:fldCharType="end"/>
        </w:r>
        <w:r w:rsidRPr="00BA156B" w:rsidDel="00826B69">
          <w:delTex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delText>
        </w:r>
        <w:r w:rsidR="00651402" w:rsidRPr="00BA156B" w:rsidDel="00826B69">
          <w:delText>que</w:delText>
        </w:r>
        <w:r w:rsidRPr="00BA156B" w:rsidDel="00826B69">
          <w:delText xml:space="preserve"> anteriormente las solicitudes se almacenaban en dos sistemas diferentes que ellos manejaban, uno que se actualizaba de manera manual ya que era en una </w:delText>
        </w:r>
        <w:r w:rsidR="0046688E" w:rsidRPr="00BA156B" w:rsidDel="00826B69">
          <w:delText xml:space="preserve">hoja de cálculo </w:delText>
        </w:r>
        <w:r w:rsidRPr="00BA156B" w:rsidDel="00826B69">
          <w:delText xml:space="preserve">y el otro era un </w:delText>
        </w:r>
      </w:del>
      <w:del w:id="2398" w:author="Regina Casanova" w:date="2018-06-18T17:53:00Z">
        <w:r w:rsidRPr="00BA156B" w:rsidDel="00E94926">
          <w:delText>sistema informático</w:delText>
        </w:r>
      </w:del>
      <w:del w:id="2399" w:author="Regina Casanova" w:date="2018-08-04T17:37:00Z">
        <w:r w:rsidRPr="00BA156B" w:rsidDel="00826B69">
          <w:delText xml:space="preserve"> automatizado. Ambos sistemas almacenaban información distinta y actualmente se </w:delText>
        </w:r>
        <w:r w:rsidR="005102F5" w:rsidRPr="00BA156B" w:rsidDel="00826B69">
          <w:delText>está transfiriendo</w:delText>
        </w:r>
        <w:r w:rsidRPr="00BA156B" w:rsidDel="00826B69">
          <w:delText xml:space="preserve"> la información contenida en la </w:delText>
        </w:r>
        <w:r w:rsidR="0046688E" w:rsidRPr="00BA156B" w:rsidDel="00826B69">
          <w:delText>hoja de cálculo</w:delText>
        </w:r>
        <w:r w:rsidRPr="00BA156B" w:rsidDel="00826B69">
          <w:delText xml:space="preserve"> al </w:delText>
        </w:r>
      </w:del>
      <w:del w:id="2400" w:author="Regina Casanova" w:date="2018-06-18T17:53:00Z">
        <w:r w:rsidRPr="00BA156B" w:rsidDel="00E94926">
          <w:delText>sistema informático</w:delText>
        </w:r>
      </w:del>
      <w:del w:id="2401" w:author="Regina Casanova" w:date="2018-08-04T17:37:00Z">
        <w:r w:rsidR="00F31057" w:rsidRPr="00BA156B" w:rsidDel="00826B69">
          <w:delText xml:space="preserve">. Por esto la información mostrada </w:delText>
        </w:r>
        <w:r w:rsidR="00F964D8" w:rsidRPr="00BA156B" w:rsidDel="00826B69">
          <w:delText xml:space="preserve">en </w:delText>
        </w:r>
        <w:r w:rsidR="005A2C4B" w:rsidRPr="00BA156B" w:rsidDel="00826B69">
          <w:delText>m</w:delText>
        </w:r>
        <w:r w:rsidR="00F964D8" w:rsidRPr="00BA156B" w:rsidDel="00826B69">
          <w:delText>arzo del 2018</w:delText>
        </w:r>
        <w:r w:rsidR="00F31057" w:rsidRPr="00BA156B" w:rsidDel="00826B69">
          <w:delText xml:space="preserve"> </w:delText>
        </w:r>
        <w:r w:rsidR="00F964D8" w:rsidRPr="00BA156B" w:rsidDel="00826B69">
          <w:delText>era</w:delText>
        </w:r>
        <w:r w:rsidR="00F31057" w:rsidRPr="00BA156B" w:rsidDel="00826B69">
          <w:delText xml:space="preserve"> inconsistente con l</w:delText>
        </w:r>
        <w:r w:rsidR="00F964D8" w:rsidRPr="00BA156B" w:rsidDel="00826B69">
          <w:delText>a</w:delText>
        </w:r>
        <w:r w:rsidR="00F31057" w:rsidRPr="00BA156B" w:rsidDel="00826B69">
          <w:delText xml:space="preserve"> que se </w:delText>
        </w:r>
        <w:r w:rsidRPr="00BA156B" w:rsidDel="00826B69">
          <w:delText xml:space="preserve">mostraba </w:delText>
        </w:r>
        <w:r w:rsidR="005A2C4B" w:rsidRPr="00BA156B" w:rsidDel="00826B69">
          <w:delText>en mayo del 2017</w:delText>
        </w:r>
        <w:r w:rsidRPr="00BA156B" w:rsidDel="00826B69">
          <w:delText>.</w:delText>
        </w:r>
      </w:del>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402" w:name="_Toc520655640"/>
      <w:r w:rsidRPr="00BA156B">
        <w:rPr>
          <w:lang w:val="es-PE"/>
        </w:rPr>
        <w:lastRenderedPageBreak/>
        <w:t>Oportunidades de Mejora</w:t>
      </w:r>
      <w:bookmarkEnd w:id="2402"/>
    </w:p>
    <w:p w14:paraId="74223F1D" w14:textId="0F515244" w:rsidR="00B674F0" w:rsidRDefault="004053C8" w:rsidP="00017896">
      <w:pPr>
        <w:pStyle w:val="Texto"/>
        <w:rPr>
          <w:ins w:id="2403"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404" w:author="Regina Casanova" w:date="2018-07-22T20:05:00Z">
        <w:r w:rsidR="00753D9C">
          <w:t>aplicativo informático</w:t>
        </w:r>
      </w:ins>
      <w:del w:id="2405"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406" w:author="Regina Casanova" w:date="2018-07-22T20:05:00Z">
        <w:r w:rsidR="00753D9C">
          <w:t>aplicativo inform</w:t>
        </w:r>
      </w:ins>
      <w:ins w:id="2407" w:author="Regina Casanova" w:date="2018-07-22T20:06:00Z">
        <w:r w:rsidR="00753D9C">
          <w:t>ático</w:t>
        </w:r>
      </w:ins>
      <w:del w:id="2408" w:author="Regina Casanova" w:date="2018-06-18T17:53:00Z">
        <w:r w:rsidR="00562533" w:rsidRPr="00BA156B" w:rsidDel="00E94926">
          <w:delText xml:space="preserve">sistema </w:delText>
        </w:r>
      </w:del>
      <w:ins w:id="240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410" w:author="Regina Casanova" w:date="2018-07-22T20:06:00Z">
        <w:r w:rsidR="00753D9C">
          <w:t>aplicativo informático</w:t>
        </w:r>
      </w:ins>
      <w:del w:id="2411"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412" w:author="Regina Casanova" w:date="2018-06-18T16:40:00Z">
        <w:r w:rsidR="00EF06FE">
          <w:t xml:space="preserve">la red </w:t>
        </w:r>
      </w:ins>
      <w:ins w:id="2413" w:author="Regina Casanova" w:date="2018-06-20T12:00:00Z">
        <w:r w:rsidR="00591BA7">
          <w:t xml:space="preserve">de establecimientos de salud del </w:t>
        </w:r>
      </w:ins>
      <w:ins w:id="2414" w:author="Regina Casanova" w:date="2018-06-18T16:40:00Z">
        <w:r w:rsidR="00EF06FE">
          <w:t xml:space="preserve">MINSA </w:t>
        </w:r>
      </w:ins>
      <w:del w:id="2415"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416" w:author="Regina Casanova" w:date="2018-06-20T16:20:00Z">
        <w:r>
          <w:t xml:space="preserve">Durante la </w:t>
        </w:r>
      </w:ins>
      <w:ins w:id="2417" w:author="Regina Casanova" w:date="2018-06-20T16:03:00Z">
        <w:r>
          <w:t>búsqueda</w:t>
        </w:r>
        <w:r w:rsidR="00A60A6F">
          <w:t xml:space="preserve"> </w:t>
        </w:r>
        <w:r>
          <w:t>bibliográfica</w:t>
        </w:r>
      </w:ins>
      <w:ins w:id="2418" w:author="Regina Casanova" w:date="2018-06-20T16:20:00Z">
        <w:r>
          <w:t xml:space="preserve"> de este estudio, se realizaron búsquedas </w:t>
        </w:r>
      </w:ins>
      <w:ins w:id="2419" w:author="Regina Casanova" w:date="2018-06-20T16:03:00Z">
        <w:r w:rsidR="00A60A6F">
          <w:t>acerca de sistemas parecidos que se utiliza</w:t>
        </w:r>
        <w:del w:id="2420" w:author="Luis Fernando Llanos Zavalaga" w:date="2018-07-10T13:46:00Z">
          <w:r w:rsidR="00A60A6F" w:rsidDel="000B37FE">
            <w:delText>ra</w:delText>
          </w:r>
        </w:del>
        <w:r w:rsidR="00A60A6F">
          <w:t>n en otros países para el recojo, manejo y gestión de los reclamos, se encontraron referencias a manuales de gestión de reclamos los cuales fueron explicados en e</w:t>
        </w:r>
      </w:ins>
      <w:ins w:id="2421" w:author="Regina Casanova" w:date="2018-06-20T16:04:00Z">
        <w:r w:rsidR="00A60A6F">
          <w:t>l primer</w:t>
        </w:r>
      </w:ins>
      <w:ins w:id="2422" w:author="Regina Casanova" w:date="2018-06-20T16:03:00Z">
        <w:r w:rsidR="00A60A6F">
          <w:t xml:space="preserve"> capítulo</w:t>
        </w:r>
      </w:ins>
      <w:ins w:id="2423" w:author="Regina Casanova" w:date="2018-06-20T16:04:00Z">
        <w:r w:rsidR="00A60A6F">
          <w:t xml:space="preserve"> de este estudio</w:t>
        </w:r>
      </w:ins>
      <w:ins w:id="2424" w:author="Regina Casanova" w:date="2018-06-20T16:03:00Z">
        <w:r w:rsidR="00A60A6F">
          <w:t xml:space="preserve">. No se encontraron referencias a </w:t>
        </w:r>
      </w:ins>
      <w:ins w:id="2425" w:author="Regina Casanova" w:date="2018-07-29T19:47:00Z">
        <w:r w:rsidR="004F498A">
          <w:t>aplicativos</w:t>
        </w:r>
      </w:ins>
      <w:ins w:id="2426" w:author="Regina Casanova" w:date="2018-06-20T16:04:00Z">
        <w:r w:rsidR="00A60A6F">
          <w:t xml:space="preserve"> </w:t>
        </w:r>
      </w:ins>
      <w:ins w:id="2427" w:author="Regina Casanova" w:date="2018-06-20T16:05:00Z">
        <w:r w:rsidR="00A60A6F">
          <w:t xml:space="preserve">de gestión de reclamos </w:t>
        </w:r>
      </w:ins>
      <w:ins w:id="2428" w:author="Regina Casanova" w:date="2018-06-20T16:04:00Z">
        <w:r w:rsidR="00A60A6F">
          <w:t xml:space="preserve">ideados utilizando una metodología de investigación como </w:t>
        </w:r>
      </w:ins>
      <w:ins w:id="2429" w:author="Regina Casanova" w:date="2018-06-20T16:05:00Z">
        <w:r w:rsidR="00A60A6F">
          <w:t xml:space="preserve">la de UCD. </w:t>
        </w:r>
      </w:ins>
      <w:ins w:id="2430" w:author="Regina Casanova" w:date="2018-06-20T16:08:00Z">
        <w:r w:rsidR="00A60A6F">
          <w:t xml:space="preserve">Dicha búsqueda bibliográfica </w:t>
        </w:r>
      </w:ins>
      <w:ins w:id="2431" w:author="Regina Casanova" w:date="2018-06-20T16:11:00Z">
        <w:r w:rsidR="00A60A6F">
          <w:t xml:space="preserve">se </w:t>
        </w:r>
      </w:ins>
      <w:ins w:id="2432" w:author="Regina Casanova" w:date="2018-06-20T16:13:00Z">
        <w:r>
          <w:t>realizó</w:t>
        </w:r>
      </w:ins>
      <w:ins w:id="2433" w:author="Regina Casanova" w:date="2018-06-20T16:11:00Z">
        <w:r w:rsidR="00A60A6F">
          <w:t xml:space="preserve"> en</w:t>
        </w:r>
      </w:ins>
      <w:ins w:id="2434" w:author="Regina Casanova" w:date="2018-06-20T16:12:00Z">
        <w:r>
          <w:t xml:space="preserve"> </w:t>
        </w:r>
      </w:ins>
      <w:ins w:id="2435" w:author="Regina Casanova" w:date="2018-07-07T13:30:00Z">
        <w:r w:rsidR="007B5AA2">
          <w:t>las bases de datos</w:t>
        </w:r>
      </w:ins>
      <w:commentRangeStart w:id="2436"/>
      <w:ins w:id="2437" w:author="Regina Casanova" w:date="2018-06-20T16:12:00Z">
        <w:r>
          <w:t xml:space="preserve"> </w:t>
        </w:r>
      </w:ins>
      <w:commentRangeEnd w:id="2436"/>
      <w:r w:rsidR="00F916E3">
        <w:rPr>
          <w:rStyle w:val="Refdecomentario"/>
          <w:rFonts w:cstheme="minorBidi"/>
          <w:lang w:val="es-ES_tradnl"/>
        </w:rPr>
        <w:commentReference w:id="2436"/>
      </w:r>
      <w:r>
        <w:t>“PubMed”, “Scopus” y “Science Direct” bajo la búsqueda de “</w:t>
      </w:r>
      <w:r w:rsidRPr="007925FD">
        <w:rPr>
          <w:lang w:val="es-PE"/>
          <w:rPrChange w:id="2438"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439" w:author="Regina Casanova" w:date="2018-07-22T20:27:00Z"/>
          <w:lang w:val="es-PE"/>
        </w:rPr>
      </w:pPr>
      <w:commentRangeStart w:id="2440"/>
      <w:del w:id="2441" w:author="Regina Casanova" w:date="2018-07-22T20:27:00Z">
        <w:r w:rsidRPr="00BA156B" w:rsidDel="00EC3B35">
          <w:rPr>
            <w:lang w:val="es-PE"/>
          </w:rPr>
          <w:delText xml:space="preserve">Diseño centrado en el usuario en el sector Salud en </w:delText>
        </w:r>
        <w:commentRangeStart w:id="2442"/>
        <w:r w:rsidRPr="00BA156B" w:rsidDel="00EC3B35">
          <w:rPr>
            <w:lang w:val="es-PE"/>
          </w:rPr>
          <w:delText>Perú</w:delText>
        </w:r>
        <w:commentRangeEnd w:id="2440"/>
        <w:r w:rsidR="000B37FE" w:rsidDel="00EC3B35">
          <w:rPr>
            <w:rStyle w:val="Refdecomentario"/>
            <w:rFonts w:eastAsiaTheme="minorHAnsi" w:cstheme="minorBidi"/>
            <w:color w:val="auto"/>
            <w:lang w:val="es-ES_tradnl"/>
          </w:rPr>
          <w:commentReference w:id="2440"/>
        </w:r>
        <w:commentRangeEnd w:id="2442"/>
        <w:r w:rsidR="00B34010" w:rsidDel="00EC3B35">
          <w:rPr>
            <w:rStyle w:val="Refdecomentario"/>
            <w:rFonts w:eastAsiaTheme="minorHAnsi" w:cstheme="minorBidi"/>
            <w:color w:val="auto"/>
            <w:lang w:val="es-ES_tradnl"/>
          </w:rPr>
          <w:commentReference w:id="2442"/>
        </w:r>
      </w:del>
    </w:p>
    <w:p w14:paraId="2C456423" w14:textId="2C53FD49" w:rsidR="00A12DD0" w:rsidRPr="00017896" w:rsidDel="00EC3B35" w:rsidRDefault="00B674F0" w:rsidP="00017896">
      <w:pPr>
        <w:pStyle w:val="Texto"/>
        <w:rPr>
          <w:del w:id="2443" w:author="Regina Casanova" w:date="2018-07-22T20:27:00Z"/>
        </w:rPr>
      </w:pPr>
      <w:del w:id="2444"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445" w:author="Regina Casanova" w:date="2018-06-18T17:53:00Z">
        <w:r w:rsidRPr="00BA156B" w:rsidDel="00E94926">
          <w:delText xml:space="preserve">sistemas </w:delText>
        </w:r>
      </w:del>
      <w:del w:id="2446"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447" w:author="Regina Casanova" w:date="2018-06-18T17:53:00Z">
        <w:r w:rsidRPr="00BA156B" w:rsidDel="00E94926">
          <w:delText>sistemas informáticos</w:delText>
        </w:r>
      </w:del>
      <w:del w:id="2448"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449" w:author="Regina Casanova" w:date="2018-06-18T18:04:00Z">
        <w:r w:rsidR="00302C59" w:rsidRPr="00BA156B" w:rsidDel="0067704D">
          <w:delText>sistemas</w:delText>
        </w:r>
      </w:del>
      <w:del w:id="2450"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451" w:author="Regina Casanova" w:date="2018-06-18T17:53:00Z">
        <w:r w:rsidRPr="00BA156B" w:rsidDel="00E94926">
          <w:delText>sistema</w:delText>
        </w:r>
      </w:del>
      <w:del w:id="2452"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453" w:name="_Toc520655641"/>
      <w:r w:rsidRPr="00BA156B">
        <w:lastRenderedPageBreak/>
        <w:t>Justificación del estudio</w:t>
      </w:r>
      <w:bookmarkEnd w:id="2453"/>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454" w:author="Regina Casanova" w:date="2018-07-22T20:36:00Z">
        <w:r w:rsidR="006C0F8E">
          <w:t>la implementación de</w:t>
        </w:r>
      </w:ins>
      <w:del w:id="2455" w:author="Regina Casanova" w:date="2018-07-22T20:36:00Z">
        <w:r w:rsidR="00CE1173" w:rsidRPr="00BA156B" w:rsidDel="006C0F8E">
          <w:delText>y</w:delText>
        </w:r>
      </w:del>
      <w:del w:id="2456" w:author="Regina Casanova" w:date="2018-07-22T20:37:00Z">
        <w:r w:rsidR="00CE1173" w:rsidRPr="00BA156B" w:rsidDel="006C0F8E">
          <w:delText>a que la necesidad de</w:delText>
        </w:r>
      </w:del>
      <w:r w:rsidR="00CE1173" w:rsidRPr="00BA156B">
        <w:t xml:space="preserve"> un </w:t>
      </w:r>
      <w:commentRangeStart w:id="2457"/>
      <w:del w:id="2458" w:author="Regina Casanova" w:date="2018-06-18T17:53:00Z">
        <w:r w:rsidR="00CE1173" w:rsidRPr="00BA156B" w:rsidDel="00E94926">
          <w:delText>sistema</w:delText>
        </w:r>
      </w:del>
      <w:ins w:id="2459" w:author="Regina Casanova" w:date="2018-07-22T20:30:00Z">
        <w:r w:rsidR="00EC3B35">
          <w:t>aplicativo informático</w:t>
        </w:r>
      </w:ins>
      <w:r w:rsidR="00CE1173" w:rsidRPr="00BA156B">
        <w:t xml:space="preserve"> centralizado</w:t>
      </w:r>
      <w:ins w:id="2460" w:author="Regina Casanova" w:date="2018-07-22T20:29:00Z">
        <w:r w:rsidR="00EC3B35">
          <w:t xml:space="preserve"> </w:t>
        </w:r>
      </w:ins>
      <w:ins w:id="2461" w:author="Regina Casanova" w:date="2018-07-22T20:30:00Z">
        <w:r w:rsidR="006C0F8E">
          <w:t>que permita</w:t>
        </w:r>
      </w:ins>
      <w:ins w:id="2462" w:author="Regina Casanova" w:date="2018-07-22T20:34:00Z">
        <w:r w:rsidR="006C0F8E">
          <w:t xml:space="preserve"> a todas las IPRESS recoger y manejar </w:t>
        </w:r>
      </w:ins>
      <w:ins w:id="2463" w:author="Regina Casanova" w:date="2018-07-22T20:37:00Z">
        <w:r w:rsidR="006C0F8E">
          <w:t>sus</w:t>
        </w:r>
      </w:ins>
      <w:ins w:id="2464" w:author="Regina Casanova" w:date="2018-07-22T20:34:00Z">
        <w:r w:rsidR="006C0F8E">
          <w:t xml:space="preserve"> reclamos</w:t>
        </w:r>
      </w:ins>
      <w:ins w:id="2465" w:author="Regina Casanova" w:date="2018-07-22T20:35:00Z">
        <w:r w:rsidR="006C0F8E">
          <w:t xml:space="preserve"> de manera ordenada y que </w:t>
        </w:r>
      </w:ins>
      <w:ins w:id="2466" w:author="Regina Casanova" w:date="2018-07-22T20:36:00Z">
        <w:r w:rsidR="006C0F8E">
          <w:t>además</w:t>
        </w:r>
      </w:ins>
      <w:ins w:id="2467" w:author="Regina Casanova" w:date="2018-07-22T20:35:00Z">
        <w:r w:rsidR="006C0F8E">
          <w:t xml:space="preserve"> </w:t>
        </w:r>
      </w:ins>
      <w:ins w:id="2468" w:author="Regina Casanova" w:date="2018-07-22T20:36:00Z">
        <w:r w:rsidR="006C0F8E">
          <w:t>permita</w:t>
        </w:r>
      </w:ins>
      <w:ins w:id="2469" w:author="Regina Casanova" w:date="2018-07-22T20:34:00Z">
        <w:r w:rsidR="006C0F8E">
          <w:t xml:space="preserve"> </w:t>
        </w:r>
      </w:ins>
      <w:ins w:id="2470" w:author="Regina Casanova" w:date="2018-07-22T20:33:00Z">
        <w:r w:rsidR="00EC3B35">
          <w:t>la supervisión de SUSALUD</w:t>
        </w:r>
      </w:ins>
      <w:ins w:id="2471" w:author="Regina Casanova" w:date="2018-07-22T20:38:00Z">
        <w:r w:rsidR="006C0F8E">
          <w:t xml:space="preserve"> </w:t>
        </w:r>
      </w:ins>
      <w:ins w:id="2472" w:author="Regina Casanova" w:date="2018-07-22T20:39:00Z">
        <w:r w:rsidR="006C0F8E">
          <w:t>sería</w:t>
        </w:r>
      </w:ins>
      <w:ins w:id="2473" w:author="Regina Casanova" w:date="2018-07-22T20:40:00Z">
        <w:r w:rsidR="006C0F8E">
          <w:t xml:space="preserve"> de</w:t>
        </w:r>
      </w:ins>
      <w:ins w:id="2474" w:author="Regina Casanova" w:date="2018-07-22T20:38:00Z">
        <w:r w:rsidR="006C0F8E">
          <w:t xml:space="preserve"> much</w:t>
        </w:r>
      </w:ins>
      <w:ins w:id="2475" w:author="Regina Casanova" w:date="2018-07-22T20:40:00Z">
        <w:r w:rsidR="006C0F8E">
          <w:t>a</w:t>
        </w:r>
      </w:ins>
      <w:ins w:id="2476" w:author="Regina Casanova" w:date="2018-07-22T20:38:00Z">
        <w:r w:rsidR="006C0F8E">
          <w:t xml:space="preserve"> más </w:t>
        </w:r>
      </w:ins>
      <w:ins w:id="2477" w:author="Regina Casanova" w:date="2018-07-22T20:40:00Z">
        <w:r w:rsidR="006C0F8E">
          <w:t>utilidad</w:t>
        </w:r>
      </w:ins>
      <w:ins w:id="2478" w:author="Regina Casanova" w:date="2018-07-22T20:38:00Z">
        <w:r w:rsidR="006C0F8E">
          <w:t xml:space="preserve"> que</w:t>
        </w:r>
      </w:ins>
      <w:ins w:id="2479" w:author="Regina Casanova" w:date="2018-07-22T20:39:00Z">
        <w:r w:rsidR="006C0F8E">
          <w:t xml:space="preserve"> </w:t>
        </w:r>
      </w:ins>
      <w:del w:id="2480" w:author="Regina Casanova" w:date="2018-07-22T20:39:00Z">
        <w:r w:rsidR="00CE1173" w:rsidRPr="00BA156B" w:rsidDel="006C0F8E">
          <w:delText xml:space="preserve"> </w:delText>
        </w:r>
        <w:commentRangeEnd w:id="2457"/>
        <w:r w:rsidR="000B37FE" w:rsidDel="006C0F8E">
          <w:rPr>
            <w:rStyle w:val="Refdecomentario"/>
            <w:rFonts w:cstheme="minorBidi"/>
            <w:lang w:val="es-ES_tradnl"/>
          </w:rPr>
          <w:commentReference w:id="2457"/>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481" w:author="Regina Casanova" w:date="2018-07-22T20:38:00Z">
        <w:r w:rsidR="008E7D99" w:rsidRPr="00BA156B" w:rsidDel="006C0F8E">
          <w:delText>,</w:delText>
        </w:r>
      </w:del>
      <w:del w:id="2482" w:author="Regina Casanova" w:date="2018-07-22T20:39:00Z">
        <w:r w:rsidR="00CE1173" w:rsidRPr="00BA156B" w:rsidDel="006C0F8E">
          <w:delText xml:space="preserve"> </w:delText>
        </w:r>
        <w:r w:rsidR="00AC63D1" w:rsidRPr="00BA156B" w:rsidDel="006C0F8E">
          <w:delText xml:space="preserve">no </w:delText>
        </w:r>
      </w:del>
      <w:del w:id="2483" w:author="Regina Casanova" w:date="2018-07-22T20:38:00Z">
        <w:r w:rsidR="00CE1173" w:rsidRPr="00BA156B" w:rsidDel="006C0F8E">
          <w:delText>h</w:delText>
        </w:r>
      </w:del>
      <w:del w:id="2484" w:author="Regina Casanova" w:date="2018-07-22T20:37:00Z">
        <w:r w:rsidR="00CE1173" w:rsidRPr="00BA156B" w:rsidDel="006C0F8E">
          <w:delText>ay la</w:delText>
        </w:r>
      </w:del>
      <w:del w:id="2485"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486" w:author="Regina Casanova" w:date="2018-06-18T17:53:00Z">
        <w:r w:rsidR="00CE1173" w:rsidRPr="00BA156B" w:rsidDel="00E94926">
          <w:delText>sistemas</w:delText>
        </w:r>
      </w:del>
      <w:ins w:id="2487" w:author="Regina Casanova" w:date="2018-07-22T20:38:00Z">
        <w:r w:rsidR="006C0F8E">
          <w:t>aplicativos</w:t>
        </w:r>
      </w:ins>
      <w:r w:rsidR="00CE1173" w:rsidRPr="00BA156B">
        <w:t xml:space="preserve"> independientes que realicen estas</w:t>
      </w:r>
      <w:ins w:id="2488" w:author="Regina Casanova" w:date="2018-07-22T20:40:00Z">
        <w:r w:rsidR="006C0F8E">
          <w:t xml:space="preserve"> mismas</w:t>
        </w:r>
      </w:ins>
      <w:r w:rsidR="00CE1173" w:rsidRPr="00BA156B">
        <w:t xml:space="preserve"> funciones, </w:t>
      </w:r>
      <w:r w:rsidR="00C60E77" w:rsidRPr="00BA156B">
        <w:t>ya que</w:t>
      </w:r>
      <w:ins w:id="2489" w:author="Regina Casanova" w:date="2018-07-22T20:39:00Z">
        <w:r w:rsidR="006C0F8E">
          <w:t xml:space="preserve"> </w:t>
        </w:r>
      </w:ins>
      <w:ins w:id="2490" w:author="Regina Casanova" w:date="2018-07-22T20:40:00Z">
        <w:r w:rsidR="006C0F8E">
          <w:t xml:space="preserve">implicarían </w:t>
        </w:r>
      </w:ins>
      <w:ins w:id="2491" w:author="Regina Casanova" w:date="2018-07-22T20:42:00Z">
        <w:r w:rsidR="006C0F8E">
          <w:t>un mayor esfuerzo al momento de fiscalizaci</w:t>
        </w:r>
      </w:ins>
      <w:ins w:id="2492" w:author="Regina Casanova" w:date="2018-07-22T20:43:00Z">
        <w:r w:rsidR="006C0F8E">
          <w:t>ón y no permitirían una concentración de datos similares</w:t>
        </w:r>
      </w:ins>
      <w:r w:rsidR="00CE1173" w:rsidRPr="00BA156B">
        <w:t>. Esto es debido a que u</w:t>
      </w:r>
      <w:r w:rsidRPr="00BA156B">
        <w:t xml:space="preserve">n </w:t>
      </w:r>
      <w:ins w:id="2493" w:author="Regina Casanova" w:date="2018-07-22T20:46:00Z">
        <w:r w:rsidR="003C45AD">
          <w:t>aplicativo</w:t>
        </w:r>
      </w:ins>
      <w:del w:id="2494"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495" w:author="Regina Casanova" w:date="2018-06-18T17:53:00Z">
        <w:r w:rsidRPr="00BA156B" w:rsidDel="00E94926">
          <w:delText xml:space="preserve">sistema </w:delText>
        </w:r>
      </w:del>
      <w:ins w:id="2496" w:author="Regina Casanova" w:date="2018-07-22T20:46:00Z">
        <w:r w:rsidR="003C45AD">
          <w:t>aplicativo informático</w:t>
        </w:r>
      </w:ins>
      <w:ins w:id="2497"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498" w:author="Regina Casanova" w:date="2018-06-18T17:53:00Z">
        <w:r w:rsidRPr="00BA156B" w:rsidDel="00E94926">
          <w:delText xml:space="preserve">sistema </w:delText>
        </w:r>
      </w:del>
      <w:ins w:id="2499" w:author="Regina Casanova" w:date="2018-07-22T20:46:00Z">
        <w:r w:rsidR="003C45AD">
          <w:t>aplicativo</w:t>
        </w:r>
      </w:ins>
      <w:ins w:id="2500"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501" w:author="Regina Casanova" w:date="2018-07-22T20:46:00Z">
        <w:r w:rsidR="003C45AD">
          <w:t>aplicativo inform</w:t>
        </w:r>
      </w:ins>
      <w:ins w:id="2502" w:author="Regina Casanova" w:date="2018-07-22T20:47:00Z">
        <w:r w:rsidR="003C45AD">
          <w:t>ático</w:t>
        </w:r>
      </w:ins>
      <w:del w:id="2503"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504" w:author="Regina Casanova" w:date="2018-06-18T17:53:00Z">
        <w:r w:rsidR="00D12CF6" w:rsidRPr="00BA156B" w:rsidDel="00E94926">
          <w:delText>sistem</w:delText>
        </w:r>
      </w:del>
      <w:ins w:id="2505" w:author="Regina Casanova" w:date="2018-07-22T20:47:00Z">
        <w:r w:rsidR="003C45AD">
          <w:t>aplicativo</w:t>
        </w:r>
      </w:ins>
      <w:del w:id="2506" w:author="Regina Casanova" w:date="2018-06-18T17:53:00Z">
        <w:r w:rsidR="00D12CF6" w:rsidRPr="00BA156B" w:rsidDel="00E94926">
          <w:delText>a</w:delText>
        </w:r>
      </w:del>
      <w:r w:rsidR="00D12CF6" w:rsidRPr="00BA156B">
        <w:t xml:space="preserve"> </w:t>
      </w:r>
      <w:ins w:id="2507"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508" w:author="Regina Casanova" w:date="2018-06-18T17:53:00Z">
        <w:r w:rsidR="00D12CF6" w:rsidRPr="00BA156B" w:rsidDel="00E94926">
          <w:delText xml:space="preserve">sistema </w:delText>
        </w:r>
      </w:del>
      <w:ins w:id="2509" w:author="Regina Casanova" w:date="2018-07-22T20:47:00Z">
        <w:r w:rsidR="003C45AD">
          <w:t xml:space="preserve">aplicativo </w:t>
        </w:r>
      </w:ins>
      <w:r w:rsidR="00EE665E" w:rsidRPr="00BA156B">
        <w:t xml:space="preserve">debe </w:t>
      </w:r>
      <w:del w:id="2510" w:author="Regina Casanova" w:date="2018-06-18T17:14:00Z">
        <w:r w:rsidR="00D12CF6" w:rsidRPr="00BA156B" w:rsidDel="00A85BE3">
          <w:delText xml:space="preserve">adaptarse </w:delText>
        </w:r>
      </w:del>
      <w:r w:rsidR="00A85BE3">
        <w:t>considerar</w:t>
      </w:r>
      <w:del w:id="2511"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512" w:author="Regina Casanova" w:date="2018-06-18T17:53:00Z">
        <w:r w:rsidR="00CE1173" w:rsidRPr="00BA156B" w:rsidDel="00E94926">
          <w:delText xml:space="preserve">sistema </w:delText>
        </w:r>
      </w:del>
      <w:ins w:id="2513" w:author="Regina Casanova" w:date="2018-07-22T20:47:00Z">
        <w:r w:rsidR="003C45AD">
          <w:t>aplicativo</w:t>
        </w:r>
      </w:ins>
      <w:ins w:id="2514"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515" w:author="Regina Casanova" w:date="2018-06-18T16:37:00Z">
        <w:r w:rsidR="00EC3916">
          <w:t xml:space="preserve"> la red </w:t>
        </w:r>
      </w:ins>
      <w:ins w:id="2516" w:author="Regina Casanova" w:date="2018-06-18T23:43:00Z">
        <w:r w:rsidR="003C6FC8">
          <w:t xml:space="preserve">de establecimientos de salud del </w:t>
        </w:r>
      </w:ins>
      <w:ins w:id="2517" w:author="Regina Casanova" w:date="2018-06-18T16:37:00Z">
        <w:r w:rsidR="00EC3916">
          <w:t xml:space="preserve">MINSA </w:t>
        </w:r>
        <w:r w:rsidR="0045196B">
          <w:t xml:space="preserve">del </w:t>
        </w:r>
      </w:ins>
      <w:del w:id="2518" w:author="Regina Casanova" w:date="2018-06-18T16:37:00Z">
        <w:r w:rsidR="00D12CF6" w:rsidRPr="0045196B" w:rsidDel="00EC3916">
          <w:delText xml:space="preserve">l </w:delText>
        </w:r>
        <w:r w:rsidR="00D12CF6" w:rsidRPr="0045196B" w:rsidDel="0045196B">
          <w:delText>Sistema de Salud del</w:delText>
        </w:r>
      </w:del>
      <w:del w:id="2519"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520" w:name="_Toc520655642"/>
      <w:r w:rsidRPr="00BA156B">
        <w:lastRenderedPageBreak/>
        <w:t>Objetivos</w:t>
      </w:r>
      <w:bookmarkEnd w:id="2520"/>
    </w:p>
    <w:p w14:paraId="021EFD47" w14:textId="25E547FA" w:rsidR="00172C25" w:rsidRPr="000538FD" w:rsidRDefault="006B20F8" w:rsidP="00A50DD7">
      <w:pPr>
        <w:pStyle w:val="Ttulo2"/>
        <w:numPr>
          <w:ilvl w:val="0"/>
          <w:numId w:val="7"/>
        </w:numPr>
        <w:rPr>
          <w:lang w:val="es-PE"/>
        </w:rPr>
      </w:pPr>
      <w:bookmarkStart w:id="2521" w:name="_Toc520655643"/>
      <w:r w:rsidRPr="00BA156B">
        <w:rPr>
          <w:lang w:val="es-PE"/>
        </w:rPr>
        <w:t>Objetivo General</w:t>
      </w:r>
      <w:bookmarkEnd w:id="2521"/>
    </w:p>
    <w:p w14:paraId="3665D694" w14:textId="03E2D766" w:rsidR="006B20F8" w:rsidRPr="000538FD" w:rsidRDefault="00172C25" w:rsidP="000538FD">
      <w:pPr>
        <w:pStyle w:val="Texto"/>
      </w:pPr>
      <w:r w:rsidRPr="00BA156B">
        <w:t xml:space="preserve">Proponer el </w:t>
      </w:r>
      <w:commentRangeStart w:id="2522"/>
      <w:r w:rsidRPr="00BA156B">
        <w:t xml:space="preserve">diseño de un </w:t>
      </w:r>
      <w:del w:id="2523" w:author="Regina Casanova" w:date="2018-06-18T17:53:00Z">
        <w:r w:rsidRPr="00BA156B" w:rsidDel="00E94926">
          <w:delText xml:space="preserve">sistema </w:delText>
        </w:r>
      </w:del>
      <w:ins w:id="2524" w:author="Regina Casanova" w:date="2018-07-22T20:47:00Z">
        <w:r w:rsidR="0043502A">
          <w:t>aplicativo inform</w:t>
        </w:r>
      </w:ins>
      <w:ins w:id="2525" w:author="Regina Casanova" w:date="2018-07-22T20:48:00Z">
        <w:r w:rsidR="0043502A">
          <w:t>ático</w:t>
        </w:r>
      </w:ins>
      <w:ins w:id="2526" w:author="Regina Casanova" w:date="2018-06-18T17:15:00Z">
        <w:r w:rsidR="00F11AB5">
          <w:t xml:space="preserve"> </w:t>
        </w:r>
      </w:ins>
      <w:r w:rsidRPr="00BA156B">
        <w:t>centralizado</w:t>
      </w:r>
      <w:ins w:id="2527" w:author="Regina Casanova" w:date="2018-07-22T20:49:00Z">
        <w:r w:rsidR="0043502A">
          <w:t xml:space="preserve">, que </w:t>
        </w:r>
      </w:ins>
      <w:ins w:id="2528" w:author="Regina Casanova" w:date="2018-07-22T20:55:00Z">
        <w:r w:rsidR="00A35EF0">
          <w:t>se encuentre adaptado a la normativa y principios vigentes</w:t>
        </w:r>
      </w:ins>
      <w:ins w:id="2529" w:author="Regina Casanova" w:date="2018-07-22T20:56:00Z">
        <w:r w:rsidR="00A35EF0">
          <w:t>,</w:t>
        </w:r>
      </w:ins>
      <w:ins w:id="2530" w:author="Regina Casanova" w:date="2018-07-22T20:55:00Z">
        <w:r w:rsidR="00A35EF0">
          <w:t xml:space="preserve"> </w:t>
        </w:r>
      </w:ins>
      <w:del w:id="2531" w:author="Regina Casanova" w:date="2018-07-22T20:49:00Z">
        <w:r w:rsidRPr="00BA156B" w:rsidDel="0043502A">
          <w:delText xml:space="preserve"> </w:delText>
        </w:r>
        <w:commentRangeEnd w:id="2522"/>
        <w:r w:rsidR="000B37FE" w:rsidDel="0043502A">
          <w:rPr>
            <w:rStyle w:val="Refdecomentario"/>
            <w:rFonts w:cstheme="minorBidi"/>
            <w:lang w:val="es-ES_tradnl"/>
          </w:rPr>
          <w:commentReference w:id="2522"/>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532" w:author="Regina Casanova" w:date="2018-07-29T18:56:00Z">
        <w:r w:rsidR="00E37469">
          <w:t>las</w:t>
        </w:r>
      </w:ins>
      <w:del w:id="2533"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534" w:name="_Toc520655644"/>
      <w:r w:rsidRPr="00BA156B">
        <w:rPr>
          <w:lang w:val="es-PE"/>
        </w:rPr>
        <w:t>Objetivos Específicos</w:t>
      </w:r>
      <w:bookmarkEnd w:id="2534"/>
    </w:p>
    <w:p w14:paraId="4D5281FB" w14:textId="5423F13B" w:rsidR="00F10FB2" w:rsidRPr="00BA156B" w:rsidDel="00F47011" w:rsidRDefault="00F10FB2" w:rsidP="00A50DD7">
      <w:pPr>
        <w:pStyle w:val="Texto"/>
        <w:numPr>
          <w:ilvl w:val="0"/>
          <w:numId w:val="12"/>
        </w:numPr>
        <w:rPr>
          <w:del w:id="2535" w:author="Owner" w:date="2018-08-04T07:50:00Z"/>
        </w:r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ins w:id="2536" w:author="Owner" w:date="2018-08-04T07:50:00Z">
        <w:r w:rsidR="00F47011">
          <w:t xml:space="preserve"> </w:t>
        </w:r>
      </w:ins>
    </w:p>
    <w:p w14:paraId="71515824" w14:textId="786AF140" w:rsidR="00A35C0B" w:rsidRPr="00BA156B" w:rsidDel="00F47011" w:rsidRDefault="00466A3D">
      <w:pPr>
        <w:pStyle w:val="Texto"/>
        <w:numPr>
          <w:ilvl w:val="0"/>
          <w:numId w:val="27"/>
        </w:numPr>
        <w:rPr>
          <w:del w:id="2537" w:author="Owner" w:date="2018-08-04T07:50:00Z"/>
        </w:rPr>
      </w:pPr>
      <w:r w:rsidRPr="00BA156B">
        <w:t>Personal Administrativo de SUSALUD</w:t>
      </w:r>
      <w:ins w:id="2538" w:author="Owner" w:date="2018-08-04T07:50:00Z">
        <w:r w:rsidR="00F47011">
          <w:t xml:space="preserve">, </w:t>
        </w:r>
      </w:ins>
      <w:del w:id="2539" w:author="Owner" w:date="2018-08-04T07:50:00Z">
        <w:r w:rsidR="00A35C0B" w:rsidRPr="00BA156B" w:rsidDel="00F47011">
          <w:delText>.</w:delText>
        </w:r>
      </w:del>
    </w:p>
    <w:p w14:paraId="58AF54BD" w14:textId="2F2CD5A5" w:rsidR="00466A3D" w:rsidRPr="00BA156B" w:rsidDel="00F47011" w:rsidRDefault="00CE1173">
      <w:pPr>
        <w:pStyle w:val="Texto"/>
        <w:numPr>
          <w:ilvl w:val="0"/>
          <w:numId w:val="27"/>
        </w:numPr>
        <w:rPr>
          <w:del w:id="2540" w:author="Owner" w:date="2018-08-04T07:50:00Z"/>
        </w:rPr>
      </w:pPr>
      <w:r w:rsidRPr="00BA156B">
        <w:t>Gestores</w:t>
      </w:r>
      <w:r w:rsidR="00466A3D" w:rsidRPr="00BA156B">
        <w:t xml:space="preserve"> de IPRESS</w:t>
      </w:r>
      <w:ins w:id="2541" w:author="Owner" w:date="2018-08-04T07:50:00Z">
        <w:r w:rsidR="00F47011">
          <w:t xml:space="preserve">, y </w:t>
        </w:r>
      </w:ins>
      <w:del w:id="2542" w:author="Owner" w:date="2018-08-04T07:50:00Z">
        <w:r w:rsidRPr="00BA156B" w:rsidDel="00F47011">
          <w:delText>.</w:delText>
        </w:r>
      </w:del>
    </w:p>
    <w:p w14:paraId="5952B3A5" w14:textId="1973AD6D" w:rsidR="00CE1173" w:rsidRPr="00BA156B" w:rsidRDefault="00CE1173">
      <w:pPr>
        <w:pStyle w:val="Texto"/>
        <w:numPr>
          <w:ilvl w:val="0"/>
          <w:numId w:val="27"/>
        </w:numPr>
      </w:pPr>
      <w:r w:rsidRPr="00BA156B">
        <w:t>Ciu</w:t>
      </w:r>
      <w:r w:rsidR="008044EE" w:rsidRPr="00BA156B">
        <w:t xml:space="preserve">dadanos que puedan presentar reclamos respecto a </w:t>
      </w:r>
      <w:ins w:id="2543"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544" w:author="Regina Casanova" w:date="2018-07-22T20:56:00Z">
        <w:r w:rsidR="00A35EF0">
          <w:t>aplicativo informático</w:t>
        </w:r>
      </w:ins>
      <w:del w:id="2545" w:author="Regina Casanova" w:date="2018-06-18T17:53:00Z">
        <w:r w:rsidRPr="00BA156B" w:rsidDel="00E94926">
          <w:delText xml:space="preserve">sistema </w:delText>
        </w:r>
      </w:del>
      <w:ins w:id="2546"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547" w:author="Regina Casanova" w:date="2018-06-18T16:43:00Z">
        <w:r w:rsidR="00EF06FE">
          <w:t>la red</w:t>
        </w:r>
      </w:ins>
      <w:ins w:id="2548" w:author="Regina Casanova" w:date="2018-06-18T23:44:00Z">
        <w:r w:rsidR="003C6FC8">
          <w:t xml:space="preserve"> establecimientos de salud del</w:t>
        </w:r>
      </w:ins>
      <w:ins w:id="2549" w:author="Regina Casanova" w:date="2018-06-18T16:43:00Z">
        <w:r w:rsidR="00EF06FE">
          <w:t xml:space="preserve"> MINSA</w:t>
        </w:r>
      </w:ins>
      <w:del w:id="2550"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551"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552" w:author="Regina Casanova" w:date="2018-07-07T15:31:00Z"/>
        </w:rPr>
      </w:pPr>
      <w:bookmarkStart w:id="2553" w:name="_Toc520655645"/>
      <w:r w:rsidRPr="00BA156B">
        <w:lastRenderedPageBreak/>
        <w:t>Metodología</w:t>
      </w:r>
      <w:bookmarkEnd w:id="2553"/>
    </w:p>
    <w:p w14:paraId="50CE624D" w14:textId="7F3369E6" w:rsidR="006F7425" w:rsidRDefault="006F7425">
      <w:pPr>
        <w:pStyle w:val="Texto"/>
        <w:rPr>
          <w:ins w:id="2554" w:author="Luis Fernando Llanos Zavalaga" w:date="2018-07-10T15:02:00Z"/>
        </w:rPr>
      </w:pPr>
      <w:ins w:id="2555"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556" w:author="Regina Casanova" w:date="2018-07-07T15:31:00Z"/>
        </w:rPr>
        <w:pPrChange w:id="2557" w:author="Regina Casanova" w:date="2018-07-07T15:32:00Z">
          <w:pPr/>
        </w:pPrChange>
      </w:pPr>
      <w:bookmarkStart w:id="2558" w:name="_Toc520655646"/>
      <w:ins w:id="2559" w:author="Regina Casanova" w:date="2018-07-07T15:31:00Z">
        <w:r>
          <w:t>Metodología para Sub-Estudio del objetivo específico #1, correspondiente a la Fase Exploratoria</w:t>
        </w:r>
        <w:bookmarkEnd w:id="2558"/>
        <w:r>
          <w:t xml:space="preserve"> </w:t>
        </w:r>
      </w:ins>
    </w:p>
    <w:p w14:paraId="4AF489CE" w14:textId="07183C1B" w:rsidR="006F7425" w:rsidRPr="00201302" w:rsidRDefault="006F7425">
      <w:pPr>
        <w:pStyle w:val="Ttulo3"/>
        <w:rPr>
          <w:ins w:id="2560" w:author="Regina Casanova" w:date="2018-07-07T15:31:00Z"/>
        </w:rPr>
        <w:pPrChange w:id="2561" w:author="Regina Casanova" w:date="2018-07-07T15:33:00Z">
          <w:pPr/>
        </w:pPrChange>
      </w:pPr>
      <w:bookmarkStart w:id="2562" w:name="_Toc520655647"/>
      <w:ins w:id="2563" w:author="Regina Casanova" w:date="2018-07-07T15:31:00Z">
        <w:r>
          <w:t>Diseño del estudio</w:t>
        </w:r>
        <w:bookmarkEnd w:id="2562"/>
      </w:ins>
    </w:p>
    <w:p w14:paraId="14A65328" w14:textId="6CB0A5DF" w:rsidR="006F7425" w:rsidRDefault="006F7425">
      <w:pPr>
        <w:pStyle w:val="Texto"/>
        <w:rPr>
          <w:ins w:id="2564" w:author="Regina Casanova" w:date="2018-07-07T15:31:00Z"/>
        </w:rPr>
        <w:pPrChange w:id="2565" w:author="Regina Casanova" w:date="2018-07-07T15:33:00Z">
          <w:pPr/>
        </w:pPrChange>
      </w:pPr>
      <w:ins w:id="2566" w:author="Regina Casanova" w:date="2018-07-07T15:31:00Z">
        <w:r>
          <w:t xml:space="preserve">Este es un sub-estudio cualitativo </w:t>
        </w:r>
      </w:ins>
      <w:ins w:id="2567" w:author="Luis Fernando Llanos Zavalaga" w:date="2018-07-10T13:51:00Z">
        <w:r w:rsidR="000B37FE">
          <w:t xml:space="preserve">de evaluación rápida, </w:t>
        </w:r>
      </w:ins>
      <w:ins w:id="2568" w:author="Regina Casanova" w:date="2018-07-07T15:31:00Z">
        <w:r>
          <w:t>donde se realiz</w:t>
        </w:r>
      </w:ins>
      <w:ins w:id="2569" w:author="Luis Fernando Llanos Zavalaga" w:date="2018-07-10T13:51:00Z">
        <w:r w:rsidR="000B37FE">
          <w:t>aron</w:t>
        </w:r>
      </w:ins>
      <w:ins w:id="2570" w:author="Regina Casanova" w:date="2018-07-07T15:31:00Z">
        <w:del w:id="2571"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572" w:author="Regina Casanova" w:date="2018-07-07T15:31:00Z"/>
        </w:rPr>
        <w:pPrChange w:id="2573" w:author="Regina Casanova" w:date="2018-07-07T15:33:00Z">
          <w:pPr/>
        </w:pPrChange>
      </w:pPr>
      <w:bookmarkStart w:id="2574" w:name="_Toc520655648"/>
      <w:ins w:id="2575" w:author="Regina Casanova" w:date="2018-07-07T15:31:00Z">
        <w:r>
          <w:t>Población</w:t>
        </w:r>
        <w:bookmarkEnd w:id="2574"/>
      </w:ins>
    </w:p>
    <w:p w14:paraId="2CF57E69" w14:textId="77777777" w:rsidR="006F7425" w:rsidRPr="00201302" w:rsidRDefault="006F7425" w:rsidP="00201302">
      <w:pPr>
        <w:pStyle w:val="Texto"/>
        <w:rPr>
          <w:ins w:id="2576" w:author="Regina Casanova" w:date="2018-07-07T15:31:00Z"/>
        </w:rPr>
      </w:pPr>
      <w:ins w:id="2577"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578" w:author="Regina Casanova" w:date="2018-07-07T15:31:00Z"/>
        </w:rPr>
        <w:pPrChange w:id="2579" w:author="Regina Casanova" w:date="2018-07-07T15:33:00Z">
          <w:pPr>
            <w:pStyle w:val="Texto"/>
            <w:numPr>
              <w:numId w:val="28"/>
            </w:numPr>
            <w:ind w:left="720" w:hanging="360"/>
          </w:pPr>
        </w:pPrChange>
      </w:pPr>
      <w:ins w:id="2580"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581" w:author="Regina Casanova" w:date="2018-07-07T15:31:00Z"/>
        </w:rPr>
        <w:pPrChange w:id="2582" w:author="Regina Casanova" w:date="2018-07-07T15:33:00Z">
          <w:pPr>
            <w:pStyle w:val="Texto"/>
            <w:numPr>
              <w:numId w:val="28"/>
            </w:numPr>
            <w:ind w:left="720" w:hanging="360"/>
          </w:pPr>
        </w:pPrChange>
      </w:pPr>
      <w:ins w:id="2583" w:author="Regina Casanova" w:date="2018-07-07T15:31:00Z">
        <w:r w:rsidRPr="00201302">
          <w:t>Gestores de IPRESS.</w:t>
        </w:r>
      </w:ins>
    </w:p>
    <w:p w14:paraId="3DACE587" w14:textId="77777777" w:rsidR="006F7425" w:rsidRPr="00201302" w:rsidRDefault="006F7425">
      <w:pPr>
        <w:pStyle w:val="Texto"/>
        <w:numPr>
          <w:ilvl w:val="0"/>
          <w:numId w:val="48"/>
        </w:numPr>
        <w:rPr>
          <w:ins w:id="2584" w:author="Regina Casanova" w:date="2018-07-07T15:31:00Z"/>
        </w:rPr>
        <w:pPrChange w:id="2585" w:author="Regina Casanova" w:date="2018-07-07T15:33:00Z">
          <w:pPr>
            <w:pStyle w:val="Texto"/>
            <w:numPr>
              <w:numId w:val="28"/>
            </w:numPr>
            <w:ind w:left="720" w:hanging="360"/>
          </w:pPr>
        </w:pPrChange>
      </w:pPr>
      <w:ins w:id="2586" w:author="Regina Casanova" w:date="2018-07-07T15:31:00Z">
        <w:r w:rsidRPr="00201302">
          <w:t>Ciudadanos peruanos que puedan presentar reclamos.</w:t>
        </w:r>
      </w:ins>
    </w:p>
    <w:p w14:paraId="4D0434E0" w14:textId="0BB34D94" w:rsidR="006F7425" w:rsidRPr="00201302" w:rsidRDefault="006F7425">
      <w:pPr>
        <w:pStyle w:val="Ttulo3"/>
        <w:rPr>
          <w:ins w:id="2587" w:author="Regina Casanova" w:date="2018-07-07T15:31:00Z"/>
        </w:rPr>
        <w:pPrChange w:id="2588" w:author="Regina Casanova" w:date="2018-07-07T15:34:00Z">
          <w:pPr/>
        </w:pPrChange>
      </w:pPr>
      <w:bookmarkStart w:id="2589" w:name="_Toc520655649"/>
      <w:ins w:id="2590" w:author="Regina Casanova" w:date="2018-07-07T15:31:00Z">
        <w:r>
          <w:lastRenderedPageBreak/>
          <w:t>Muestra</w:t>
        </w:r>
        <w:bookmarkEnd w:id="2589"/>
      </w:ins>
    </w:p>
    <w:p w14:paraId="3AF1A3BD" w14:textId="059211D7" w:rsidR="00A35EF0" w:rsidRPr="00B26073" w:rsidRDefault="006F7425" w:rsidP="00A35EF0">
      <w:pPr>
        <w:pStyle w:val="Texto"/>
        <w:rPr>
          <w:ins w:id="2591" w:author="Regina Casanova" w:date="2018-07-22T20:57:00Z"/>
        </w:rPr>
      </w:pPr>
      <w:ins w:id="2592" w:author="Regina Casanova" w:date="2018-07-07T15:31:00Z">
        <w:r>
          <w:t>21 entrevistas a profundidad con personas que cumplían pertenecer a uno de los tres tipos de usuarios investigados para este estudio</w:t>
        </w:r>
      </w:ins>
      <w:ins w:id="2593" w:author="Regina Casanova" w:date="2018-07-22T20:58:00Z">
        <w:r w:rsidR="00A35EF0">
          <w:t>. Ellos</w:t>
        </w:r>
      </w:ins>
      <w:ins w:id="2594" w:author="Regina Casanova" w:date="2018-07-22T20:57:00Z">
        <w:r w:rsidR="00A35EF0">
          <w:t xml:space="preserve"> </w:t>
        </w:r>
        <w:r w:rsidR="00A35EF0" w:rsidRPr="00BA156B">
          <w:t>se di</w:t>
        </w:r>
        <w:r w:rsidR="00A35EF0">
          <w:t>vid</w:t>
        </w:r>
      </w:ins>
      <w:ins w:id="2595" w:author="Regina Casanova" w:date="2018-07-22T20:58:00Z">
        <w:r w:rsidR="00A35EF0">
          <w:t>ieron</w:t>
        </w:r>
      </w:ins>
      <w:ins w:id="2596"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597" w:author="Regina Casanova" w:date="2018-07-22T20:57:00Z"/>
        </w:rPr>
      </w:pPr>
      <w:commentRangeStart w:id="2598"/>
      <w:ins w:id="2599"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08DB3A54" w:rsidR="00A35EF0" w:rsidRPr="00BA156B" w:rsidRDefault="00A35EF0" w:rsidP="00A35EF0">
      <w:pPr>
        <w:pStyle w:val="Texto"/>
        <w:numPr>
          <w:ilvl w:val="0"/>
          <w:numId w:val="30"/>
        </w:numPr>
        <w:rPr>
          <w:ins w:id="2600" w:author="Regina Casanova" w:date="2018-07-22T20:57:00Z"/>
        </w:rPr>
      </w:pPr>
      <w:ins w:id="2601" w:author="Regina Casanova" w:date="2018-07-22T20:57:00Z">
        <w:r w:rsidRPr="00BA156B">
          <w:t xml:space="preserve">Gestores de IPRESS: 6 en total. </w:t>
        </w:r>
        <w:commentRangeStart w:id="2602"/>
        <w:r w:rsidRPr="00BA156B">
          <w:t>Encontrados por recomendación dentro de la red del investigador.</w:t>
        </w:r>
        <w:commentRangeEnd w:id="2602"/>
        <w:r>
          <w:rPr>
            <w:rStyle w:val="Refdecomentario"/>
            <w:rFonts w:cstheme="minorBidi"/>
            <w:lang w:val="es-ES_tradnl"/>
          </w:rPr>
          <w:commentReference w:id="2602"/>
        </w:r>
      </w:ins>
      <w:ins w:id="2603" w:author="Usuario de Microsoft Office" w:date="2018-07-31T08:38:00Z">
        <w:r w:rsidR="00EB0430">
          <w:t xml:space="preserve"> Dichas entrevistas fueron a 2 </w:t>
        </w:r>
      </w:ins>
      <w:ins w:id="2604" w:author="Usuario de Microsoft Office" w:date="2018-07-31T08:39:00Z">
        <w:r w:rsidR="00EB0430">
          <w:t xml:space="preserve">directores anteriores y 4 que eran directores </w:t>
        </w:r>
      </w:ins>
      <w:ins w:id="2605" w:author="Usuario de Microsoft Office" w:date="2018-07-31T08:40:00Z">
        <w:r w:rsidR="00EB0430">
          <w:t xml:space="preserve">de establecimientos de salud del MINSA </w:t>
        </w:r>
      </w:ins>
      <w:ins w:id="2606" w:author="Usuario de Microsoft Office" w:date="2018-07-31T08:39:00Z">
        <w:r w:rsidR="00EB0430">
          <w:t xml:space="preserve">al momento de las entrevistas. </w:t>
        </w:r>
      </w:ins>
      <w:ins w:id="2607" w:author="Usuario de Microsoft Office" w:date="2018-07-31T08:47:00Z">
        <w:r w:rsidR="00EB0430">
          <w:t xml:space="preserve">Se cubrió un establecimiento de salud categoría I-2, un establecimiento categoría II-2, dos establecimientos categoría III-1 y un establecimiento III-2. </w:t>
        </w:r>
      </w:ins>
      <w:ins w:id="2608" w:author="Usuario de Microsoft Office" w:date="2018-07-31T08:43:00Z">
        <w:r w:rsidR="00EB0430">
          <w:t xml:space="preserve"> </w:t>
        </w:r>
      </w:ins>
    </w:p>
    <w:p w14:paraId="41042A16" w14:textId="77777777" w:rsidR="00A35EF0" w:rsidRDefault="00A35EF0" w:rsidP="00A35EF0">
      <w:pPr>
        <w:pStyle w:val="Texto"/>
        <w:numPr>
          <w:ilvl w:val="0"/>
          <w:numId w:val="30"/>
        </w:numPr>
        <w:rPr>
          <w:ins w:id="2609" w:author="Regina Casanova" w:date="2018-07-22T20:58:00Z"/>
        </w:rPr>
      </w:pPr>
      <w:ins w:id="2610"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598"/>
        <w:r>
          <w:rPr>
            <w:rStyle w:val="Refdecomentario"/>
            <w:rFonts w:cstheme="minorBidi"/>
            <w:lang w:val="es-ES_tradnl"/>
          </w:rPr>
          <w:commentReference w:id="2598"/>
        </w:r>
      </w:ins>
    </w:p>
    <w:p w14:paraId="2B2634F3" w14:textId="77777777" w:rsidR="00A35EF0" w:rsidRDefault="00A35EF0">
      <w:pPr>
        <w:pStyle w:val="Texto"/>
        <w:rPr>
          <w:ins w:id="2611" w:author="Regina Casanova" w:date="2018-07-22T20:58:00Z"/>
        </w:rPr>
        <w:pPrChange w:id="2612" w:author="Regina Casanova" w:date="2018-07-22T20:58:00Z">
          <w:pPr>
            <w:pStyle w:val="Texto"/>
            <w:numPr>
              <w:numId w:val="30"/>
            </w:numPr>
            <w:ind w:left="720" w:hanging="360"/>
          </w:pPr>
        </w:pPrChange>
      </w:pPr>
    </w:p>
    <w:p w14:paraId="6E04D48F" w14:textId="77777777" w:rsidR="00A35EF0" w:rsidRPr="008D23C7" w:rsidRDefault="00A35EF0">
      <w:pPr>
        <w:pStyle w:val="Texto"/>
        <w:rPr>
          <w:ins w:id="2613" w:author="Regina Casanova" w:date="2018-07-22T20:57:00Z"/>
        </w:rPr>
        <w:pPrChange w:id="2614" w:author="Regina Casanova" w:date="2018-07-22T20:58:00Z">
          <w:pPr>
            <w:pStyle w:val="Texto"/>
            <w:numPr>
              <w:numId w:val="30"/>
            </w:numPr>
            <w:ind w:left="720" w:hanging="360"/>
          </w:pPr>
        </w:pPrChange>
      </w:pPr>
    </w:p>
    <w:p w14:paraId="57A0AA9F" w14:textId="6E53D205" w:rsidR="006F7425" w:rsidRDefault="00604071">
      <w:pPr>
        <w:pStyle w:val="Ttulo3"/>
        <w:rPr>
          <w:ins w:id="2615" w:author="Regina Casanova" w:date="2018-08-04T17:45:00Z"/>
        </w:rPr>
        <w:pPrChange w:id="2616" w:author="Regina Casanova" w:date="2018-07-22T20:58:00Z">
          <w:pPr/>
        </w:pPrChange>
      </w:pPr>
      <w:del w:id="2617" w:author="Regina Casanova" w:date="2018-07-22T20:57:00Z">
        <w:r w:rsidDel="00A35EF0">
          <w:rPr>
            <w:rStyle w:val="Refdecomentario"/>
            <w:rFonts w:cstheme="minorBidi"/>
            <w:lang w:val="es-ES_tradnl"/>
          </w:rPr>
          <w:lastRenderedPageBreak/>
          <w:commentReference w:id="2618"/>
        </w:r>
      </w:del>
      <w:bookmarkStart w:id="2619" w:name="_Toc520655650"/>
      <w:commentRangeStart w:id="2620"/>
      <w:ins w:id="2621" w:author="Regina Casanova" w:date="2018-07-07T15:31:00Z">
        <w:r w:rsidR="006F7425">
          <w:t xml:space="preserve">Operacionalización de </w:t>
        </w:r>
      </w:ins>
      <w:commentRangeEnd w:id="2620"/>
      <w:ins w:id="2622" w:author="Regina Casanova" w:date="2018-07-22T20:58:00Z">
        <w:r w:rsidR="00A35EF0">
          <w:t>dimensiones</w:t>
        </w:r>
      </w:ins>
      <w:bookmarkEnd w:id="2619"/>
      <w:del w:id="2623" w:author="Regina Casanova" w:date="2018-07-22T20:58:00Z">
        <w:r w:rsidR="00C27F0A" w:rsidDel="00A35EF0">
          <w:rPr>
            <w:rStyle w:val="Refdecomentario"/>
            <w:rFonts w:eastAsiaTheme="minorHAnsi" w:cstheme="minorBidi"/>
            <w:color w:val="auto"/>
            <w:lang w:val="es-ES_tradnl"/>
          </w:rPr>
          <w:commentReference w:id="2620"/>
        </w:r>
      </w:del>
    </w:p>
    <w:p w14:paraId="53918168" w14:textId="4EEE3D76" w:rsidR="00AB2DA7" w:rsidRDefault="00AB2DA7" w:rsidP="00AB2DA7">
      <w:pPr>
        <w:pStyle w:val="Texto"/>
        <w:rPr>
          <w:ins w:id="2624" w:author="Regina Casanova" w:date="2018-08-04T17:49:00Z"/>
        </w:rPr>
        <w:pPrChange w:id="2625" w:author="Regina Casanova" w:date="2018-08-04T17:52:00Z">
          <w:pPr/>
        </w:pPrChange>
      </w:pPr>
      <w:ins w:id="2626" w:author="Regina Casanova" w:date="2018-08-04T17:52:00Z">
        <w:r>
          <w:t>Para este sub-estudio</w:t>
        </w:r>
      </w:ins>
      <w:ins w:id="2627" w:author="Regina Casanova" w:date="2018-08-04T17:46:00Z">
        <w:r>
          <w:t xml:space="preserve"> se consideraron las siguientes dimensiones para las entrevistas a profundidad que se tuvieron c</w:t>
        </w:r>
      </w:ins>
      <w:ins w:id="2628" w:author="Regina Casanova" w:date="2018-08-04T17:48:00Z">
        <w:r>
          <w:t>on</w:t>
        </w:r>
      </w:ins>
      <w:ins w:id="2629" w:author="Regina Casanova" w:date="2018-08-04T17:46:00Z">
        <w:r>
          <w:t xml:space="preserve"> los</w:t>
        </w:r>
      </w:ins>
      <w:ins w:id="2630" w:author="Regina Casanova" w:date="2018-08-04T17:48:00Z">
        <w:r>
          <w:t xml:space="preserve"> tres</w:t>
        </w:r>
      </w:ins>
      <w:ins w:id="2631" w:author="Regina Casanova" w:date="2018-08-04T17:46:00Z">
        <w:r>
          <w:t xml:space="preserve"> tipos de usuarios</w:t>
        </w:r>
      </w:ins>
      <w:ins w:id="2632" w:author="Regina Casanova" w:date="2018-08-04T17:48:00Z">
        <w:r>
          <w:t xml:space="preserve"> finales</w:t>
        </w:r>
      </w:ins>
      <w:ins w:id="2633" w:author="Regina Casanova" w:date="2018-08-04T17:46:00Z">
        <w:r>
          <w:t xml:space="preserve">. </w:t>
        </w:r>
      </w:ins>
      <w:ins w:id="2634" w:author="Regina Casanova" w:date="2018-08-04T17:53:00Z">
        <w:r w:rsidR="00C61358">
          <w:t>Para la recolección de dichas dimensiones s</w:t>
        </w:r>
      </w:ins>
      <w:ins w:id="2635" w:author="Regina Casanova" w:date="2018-08-04T17:47:00Z">
        <w:r>
          <w:t xml:space="preserve">e </w:t>
        </w:r>
      </w:ins>
      <w:ins w:id="2636" w:author="Regina Casanova" w:date="2018-08-04T17:52:00Z">
        <w:r>
          <w:t>elaboró</w:t>
        </w:r>
      </w:ins>
      <w:ins w:id="2637" w:author="Regina Casanova" w:date="2018-08-04T17:47:00Z">
        <w:r>
          <w:t xml:space="preserve"> la </w:t>
        </w:r>
      </w:ins>
      <w:ins w:id="2638" w:author="Regina Casanova" w:date="2018-08-04T17:52:00Z">
        <w:r w:rsidR="00C61358">
          <w:t>Guía</w:t>
        </w:r>
      </w:ins>
      <w:ins w:id="2639" w:author="Regina Casanova" w:date="2018-08-04T17:47:00Z">
        <w:r>
          <w:t xml:space="preserve"> </w:t>
        </w:r>
      </w:ins>
      <w:ins w:id="2640" w:author="Regina Casanova" w:date="2018-08-04T17:48:00Z">
        <w:r>
          <w:t>Semi-</w:t>
        </w:r>
      </w:ins>
      <w:ins w:id="2641" w:author="Regina Casanova" w:date="2018-08-04T17:47:00Z">
        <w:r>
          <w:t>Estructurada de Entrevista a Profundidad para usuarios finales</w:t>
        </w:r>
      </w:ins>
      <w:ins w:id="2642" w:author="Regina Casanova" w:date="2018-08-04T17:48:00Z">
        <w:r>
          <w:t xml:space="preserve"> Nº1 (</w:t>
        </w:r>
      </w:ins>
      <w:ins w:id="2643" w:author="Regina Casanova" w:date="2018-08-04T17:49:00Z">
        <w:r>
          <w:t xml:space="preserve">disponible en este documento como </w:t>
        </w:r>
      </w:ins>
      <w:ins w:id="2644" w:author="Regina Casanova" w:date="2018-08-04T17:48:00Z">
        <w:r>
          <w:t>Anexo</w:t>
        </w:r>
      </w:ins>
      <w:ins w:id="2645" w:author="Regina Casanova" w:date="2018-08-04T17:49:00Z">
        <w:r>
          <w:t xml:space="preserve"> 3)</w:t>
        </w:r>
      </w:ins>
      <w:ins w:id="2646" w:author="Regina Casanova" w:date="2018-08-04T17:48:00Z">
        <w:r>
          <w:t xml:space="preserve"> </w:t>
        </w:r>
      </w:ins>
      <w:ins w:id="2647" w:author="Regina Casanova" w:date="2018-08-04T17:53:00Z">
        <w:r w:rsidR="00C61358">
          <w:t>y</w:t>
        </w:r>
      </w:ins>
      <w:ins w:id="2648" w:author="Regina Casanova" w:date="2018-08-04T17:49:00Z">
        <w:r>
          <w:t xml:space="preserve"> se consideraron las siguientes sub-dimensiones</w:t>
        </w:r>
      </w:ins>
      <w:ins w:id="2649" w:author="Regina Casanova" w:date="2018-08-04T17:51:00Z">
        <w:r>
          <w:t xml:space="preserve"> cualitativas</w:t>
        </w:r>
      </w:ins>
      <w:ins w:id="2650" w:author="Regina Casanova" w:date="2018-08-04T17:49:00Z">
        <w:r>
          <w:t>:</w:t>
        </w:r>
      </w:ins>
    </w:p>
    <w:p w14:paraId="1BAC824F" w14:textId="11D8932C" w:rsidR="00AB2DA7" w:rsidRDefault="00AB2DA7" w:rsidP="00C61358">
      <w:pPr>
        <w:pStyle w:val="Texto"/>
        <w:numPr>
          <w:ilvl w:val="0"/>
          <w:numId w:val="59"/>
        </w:numPr>
        <w:rPr>
          <w:ins w:id="2651" w:author="Regina Casanova" w:date="2018-08-04T17:49:00Z"/>
        </w:rPr>
        <w:pPrChange w:id="2652" w:author="Regina Casanova" w:date="2018-08-04T17:54:00Z">
          <w:pPr/>
        </w:pPrChange>
      </w:pPr>
      <w:ins w:id="2653" w:author="Regina Casanova" w:date="2018-08-04T17:49:00Z">
        <w:r>
          <w:t>Percepción de reclamos</w:t>
        </w:r>
      </w:ins>
      <w:ins w:id="2654" w:author="Regina Casanova" w:date="2018-08-04T17:50:00Z">
        <w:r>
          <w:t xml:space="preserve">: Se iba a recolectar la </w:t>
        </w:r>
      </w:ins>
      <w:ins w:id="2655" w:author="Regina Casanova" w:date="2018-08-04T17:51:00Z">
        <w:r>
          <w:t>a</w:t>
        </w:r>
      </w:ins>
      <w:ins w:id="2656" w:author="Regina Casanova" w:date="2018-08-04T17:50:00Z">
        <w:r>
          <w:t>preciación sobre el concepto e importancia de los reclamos para las mejoras dentro del sector salud.</w:t>
        </w:r>
      </w:ins>
      <w:ins w:id="2657" w:author="Regina Casanova" w:date="2018-08-04T17:54:00Z">
        <w:r w:rsidR="00C61358">
          <w:t xml:space="preserve"> Se </w:t>
        </w:r>
      </w:ins>
      <w:ins w:id="2658" w:author="Regina Casanova" w:date="2018-08-04T17:55:00Z">
        <w:r w:rsidR="00C61358">
          <w:t>consideró</w:t>
        </w:r>
      </w:ins>
      <w:ins w:id="2659" w:author="Regina Casanova" w:date="2018-08-04T17:54:00Z">
        <w:r w:rsidR="00C61358">
          <w:t xml:space="preserve"> oportuno recolectar esta información ya que </w:t>
        </w:r>
      </w:ins>
      <w:ins w:id="2660" w:author="Regina Casanova" w:date="2018-08-04T17:56:00Z">
        <w:r w:rsidR="00C61358">
          <w:t>cabía</w:t>
        </w:r>
      </w:ins>
      <w:ins w:id="2661" w:author="Regina Casanova" w:date="2018-08-04T17:55:00Z">
        <w:r w:rsidR="00C61358">
          <w:t xml:space="preserve"> la posibilidad que algunos de los tres tipos de usuarios no considerara relevante el tema de los reclamos, lo cual podría presentarse como un impedimento a la realizaci</w:t>
        </w:r>
      </w:ins>
      <w:ins w:id="2662" w:author="Regina Casanova" w:date="2018-08-04T17:56:00Z">
        <w:r w:rsidR="00C61358">
          <w:t>ón y/o éxito de este estudio.</w:t>
        </w:r>
      </w:ins>
    </w:p>
    <w:p w14:paraId="07511A8F" w14:textId="3390050D" w:rsidR="00AB2DA7" w:rsidRDefault="00AB2DA7" w:rsidP="00C61358">
      <w:pPr>
        <w:pStyle w:val="Texto"/>
        <w:numPr>
          <w:ilvl w:val="0"/>
          <w:numId w:val="59"/>
        </w:numPr>
        <w:rPr>
          <w:ins w:id="2663" w:author="Regina Casanova" w:date="2018-08-04T17:50:00Z"/>
        </w:rPr>
        <w:pPrChange w:id="2664" w:author="Regina Casanova" w:date="2018-08-04T17:54:00Z">
          <w:pPr/>
        </w:pPrChange>
      </w:pPr>
      <w:ins w:id="2665" w:author="Regina Casanova" w:date="2018-08-04T17:49:00Z">
        <w:r>
          <w:t>Rol de los reclamos y manejo de su informaci</w:t>
        </w:r>
      </w:ins>
      <w:ins w:id="2666" w:author="Regina Casanova" w:date="2018-08-04T17:50:00Z">
        <w:r>
          <w:t xml:space="preserve">ón: </w:t>
        </w:r>
        <w:r>
          <w:t>Se iba a recolectar</w:t>
        </w:r>
        <w:r>
          <w:t xml:space="preserve"> la </w:t>
        </w:r>
      </w:ins>
      <w:ins w:id="2667" w:author="Regina Casanova" w:date="2018-08-04T17:51:00Z">
        <w:r>
          <w:t>a</w:t>
        </w:r>
      </w:ins>
      <w:ins w:id="2668" w:author="Regina Casanova" w:date="2018-08-04T17:50:00Z">
        <w:r>
          <w:t>preciación sobre el rol actual de los reclamos y del manejo de información</w:t>
        </w:r>
      </w:ins>
      <w:ins w:id="2669" w:author="Regina Casanova" w:date="2018-08-04T17:51:00Z">
        <w:r>
          <w:t xml:space="preserve"> proveniente de los reclamos</w:t>
        </w:r>
      </w:ins>
      <w:ins w:id="2670" w:author="Regina Casanova" w:date="2018-08-04T17:50:00Z">
        <w:r>
          <w:t>.</w:t>
        </w:r>
      </w:ins>
      <w:ins w:id="2671" w:author="Regina Casanova" w:date="2018-08-04T17:56:00Z">
        <w:r w:rsidR="00C61358">
          <w:t xml:space="preserve"> Se consideró oportuno recolectar esta información ya que se necesitaba conocer como </w:t>
        </w:r>
      </w:ins>
      <w:ins w:id="2672" w:author="Regina Casanova" w:date="2018-08-04T17:57:00Z">
        <w:r w:rsidR="00C61358">
          <w:t xml:space="preserve">los tres tipos de usuarios </w:t>
        </w:r>
      </w:ins>
      <w:ins w:id="2673" w:author="Regina Casanova" w:date="2018-08-04T17:56:00Z">
        <w:r w:rsidR="00C61358">
          <w:t xml:space="preserve">percibían </w:t>
        </w:r>
      </w:ins>
      <w:ins w:id="2674" w:author="Regina Casanova" w:date="2018-08-04T17:57:00Z">
        <w:r w:rsidR="00C61358">
          <w:t xml:space="preserve">que eran tratados los reclamos y </w:t>
        </w:r>
      </w:ins>
      <w:ins w:id="2675" w:author="Regina Casanova" w:date="2018-08-04T17:58:00Z">
        <w:r w:rsidR="00C61358">
          <w:t>cuáles</w:t>
        </w:r>
      </w:ins>
      <w:ins w:id="2676" w:author="Regina Casanova" w:date="2018-08-04T17:57:00Z">
        <w:r w:rsidR="00C61358">
          <w:t xml:space="preserve"> eran sus </w:t>
        </w:r>
      </w:ins>
      <w:ins w:id="2677" w:author="Regina Casanova" w:date="2018-08-04T17:58:00Z">
        <w:r w:rsidR="00C61358">
          <w:t>propuestas</w:t>
        </w:r>
      </w:ins>
      <w:ins w:id="2678" w:author="Regina Casanova" w:date="2018-08-04T17:57:00Z">
        <w:r w:rsidR="00C61358">
          <w:t xml:space="preserve"> a </w:t>
        </w:r>
      </w:ins>
      <w:ins w:id="2679" w:author="Regina Casanova" w:date="2018-08-04T17:58:00Z">
        <w:r w:rsidR="00C61358">
          <w:t>cómo</w:t>
        </w:r>
      </w:ins>
      <w:ins w:id="2680" w:author="Regina Casanova" w:date="2018-08-04T17:57:00Z">
        <w:r w:rsidR="00C61358">
          <w:t xml:space="preserve"> deberían </w:t>
        </w:r>
      </w:ins>
      <w:ins w:id="2681" w:author="Regina Casanova" w:date="2018-08-04T17:58:00Z">
        <w:r w:rsidR="00C61358">
          <w:t>ser tratados los reclamos.</w:t>
        </w:r>
      </w:ins>
    </w:p>
    <w:p w14:paraId="06DE48B8" w14:textId="300742AB" w:rsidR="00AB2DA7" w:rsidRDefault="00AB2DA7" w:rsidP="00C61358">
      <w:pPr>
        <w:pStyle w:val="Texto"/>
        <w:numPr>
          <w:ilvl w:val="0"/>
          <w:numId w:val="59"/>
        </w:numPr>
        <w:rPr>
          <w:ins w:id="2682" w:author="Regina Casanova" w:date="2018-08-04T17:54:00Z"/>
        </w:rPr>
        <w:pPrChange w:id="2683" w:author="Regina Casanova" w:date="2018-08-04T17:54:00Z">
          <w:pPr/>
        </w:pPrChange>
      </w:pPr>
      <w:ins w:id="2684" w:author="Regina Casanova" w:date="2018-08-04T17:50:00Z">
        <w:r>
          <w:t xml:space="preserve">Herramienta informática: </w:t>
        </w:r>
        <w:r>
          <w:t>Se iba a recolectar</w:t>
        </w:r>
      </w:ins>
      <w:ins w:id="2685" w:author="Regina Casanova" w:date="2018-08-04T17:51:00Z">
        <w:r>
          <w:t xml:space="preserve"> la a</w:t>
        </w:r>
        <w:r>
          <w:t>preciación sobre la utilidad de una herramienta informática para informatización en el recojo y manejo de reclamos.</w:t>
        </w:r>
      </w:ins>
      <w:ins w:id="2686" w:author="Regina Casanova" w:date="2018-08-04T17:58:00Z">
        <w:r w:rsidR="00C61358">
          <w:t xml:space="preserve"> Se consideró oportuno recolectar esta información ya que se necesitaba conocer las </w:t>
        </w:r>
      </w:ins>
      <w:ins w:id="2687" w:author="Regina Casanova" w:date="2018-08-04T18:01:00Z">
        <w:r w:rsidR="00C61358">
          <w:t>la disposición</w:t>
        </w:r>
        <w:r w:rsidR="00C61358">
          <w:t xml:space="preserve"> </w:t>
        </w:r>
      </w:ins>
      <w:ins w:id="2688" w:author="Regina Casanova" w:date="2018-08-04T18:00:00Z">
        <w:r w:rsidR="00C61358">
          <w:t>de los tres tipos de usuarios</w:t>
        </w:r>
        <w:r w:rsidR="00C61358">
          <w:t xml:space="preserve"> </w:t>
        </w:r>
      </w:ins>
      <w:ins w:id="2689" w:author="Regina Casanova" w:date="2018-08-04T17:59:00Z">
        <w:r w:rsidR="00C61358">
          <w:t xml:space="preserve">al uso de una herramienta informática para </w:t>
        </w:r>
      </w:ins>
      <w:ins w:id="2690" w:author="Regina Casanova" w:date="2018-08-04T18:01:00Z">
        <w:r w:rsidR="00C61358">
          <w:t xml:space="preserve">la recolección y </w:t>
        </w:r>
      </w:ins>
      <w:ins w:id="2691" w:author="Regina Casanova" w:date="2018-08-04T17:59:00Z">
        <w:r w:rsidR="00C61358">
          <w:t>tratamiento de reclamos</w:t>
        </w:r>
      </w:ins>
      <w:ins w:id="2692" w:author="Regina Casanova" w:date="2018-08-04T18:01:00Z">
        <w:r w:rsidR="00C61358">
          <w:t>.</w:t>
        </w:r>
      </w:ins>
    </w:p>
    <w:p w14:paraId="34BC849A" w14:textId="3AABD142" w:rsidR="006F7425" w:rsidRDefault="00F47011">
      <w:pPr>
        <w:pStyle w:val="Ttulo3"/>
        <w:rPr>
          <w:ins w:id="2693" w:author="Regina Casanova" w:date="2018-07-07T15:31:00Z"/>
        </w:rPr>
        <w:pPrChange w:id="2694" w:author="Regina Casanova" w:date="2018-07-07T15:36:00Z">
          <w:pPr/>
        </w:pPrChange>
      </w:pPr>
      <w:ins w:id="2695" w:author="Owner" w:date="2018-08-04T07:53:00Z">
        <w:del w:id="2696" w:author="Regina Casanova" w:date="2018-08-04T17:52:00Z">
          <w:r w:rsidDel="00AB2DA7">
            <w:lastRenderedPageBreak/>
            <w:delText xml:space="preserve">Dimensión </w:delText>
          </w:r>
        </w:del>
      </w:ins>
      <w:del w:id="2697" w:author="Regina Casanova" w:date="2018-08-04T17:52:00Z">
        <w:r w:rsidDel="00AB2DA7">
          <w:rPr>
            <w:rStyle w:val="Refdecomentario"/>
            <w:rFonts w:cstheme="minorBidi"/>
            <w:b/>
            <w:bCs/>
            <w:color w:val="auto"/>
            <w:lang w:val="es-ES_tradnl"/>
          </w:rPr>
          <w:commentReference w:id="2698"/>
        </w:r>
      </w:del>
      <w:bookmarkStart w:id="2699" w:name="_Toc520655651"/>
      <w:ins w:id="2700" w:author="Regina Casanova" w:date="2018-07-07T15:31:00Z">
        <w:r w:rsidR="006F7425">
          <w:t>Procedimientos y Técnicas</w:t>
        </w:r>
        <w:bookmarkEnd w:id="2699"/>
      </w:ins>
    </w:p>
    <w:p w14:paraId="5B28ECDC" w14:textId="345C56F6" w:rsidR="006F7425" w:rsidRPr="00A35EF0" w:rsidRDefault="00F45921" w:rsidP="00201302">
      <w:pPr>
        <w:pStyle w:val="Texto"/>
        <w:rPr>
          <w:ins w:id="2701" w:author="Regina Casanova" w:date="2018-07-07T15:31:00Z"/>
          <w:lang w:val="es-ES_tradnl"/>
          <w:rPrChange w:id="2702" w:author="Regina Casanova" w:date="2018-07-22T21:03:00Z">
            <w:rPr>
              <w:ins w:id="2703" w:author="Regina Casanova" w:date="2018-07-07T15:31:00Z"/>
            </w:rPr>
          </w:rPrChange>
        </w:rPr>
      </w:pPr>
      <w:ins w:id="2704" w:author="Luis Fernando Llanos Zavalaga" w:date="2018-07-10T13:57:00Z">
        <w:r>
          <w:t>S</w:t>
        </w:r>
      </w:ins>
      <w:ins w:id="2705" w:author="Regina Casanova" w:date="2018-07-07T15:31:00Z">
        <w:del w:id="2706"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707" w:author="Regina Casanova" w:date="2018-07-29T19:16:00Z">
        <w:r w:rsidR="00F95B03">
          <w:t>aplicativo informático</w:t>
        </w:r>
      </w:ins>
      <w:ins w:id="2708" w:author="Regina Casanova" w:date="2018-07-07T15:31:00Z">
        <w:r w:rsidR="006F7425" w:rsidRPr="00201302">
          <w:t xml:space="preserve"> para poder conocer principalmente cuáles eran sus diversas percepciones y opiniones sobre los reclamos y la propuesta del </w:t>
        </w:r>
      </w:ins>
      <w:ins w:id="2709" w:author="Regina Casanova" w:date="2018-07-29T19:16:00Z">
        <w:r w:rsidR="00F95B03">
          <w:t>aplicativo informático</w:t>
        </w:r>
      </w:ins>
      <w:ins w:id="2710" w:author="Regina Casanova" w:date="2018-07-07T15:31:00Z">
        <w:r w:rsidR="006F7425" w:rsidRPr="00201302">
          <w:t xml:space="preserve">. </w:t>
        </w:r>
        <w:commentRangeStart w:id="2711"/>
        <w:r w:rsidR="006F7425" w:rsidRPr="00201302">
          <w:t xml:space="preserve">Para esta etapa, se </w:t>
        </w:r>
      </w:ins>
      <w:ins w:id="2712" w:author="Regina Casanova" w:date="2018-07-22T21:00:00Z">
        <w:r w:rsidR="00A35EF0">
          <w:t xml:space="preserve">necesitaba </w:t>
        </w:r>
      </w:ins>
      <w:ins w:id="2713" w:author="Regina Casanova" w:date="2018-07-07T15:31:00Z">
        <w:r w:rsidR="006F7425" w:rsidRPr="00201302">
          <w:t>entrevistar al menos a 3 personas por tipo de usuario</w:t>
        </w:r>
      </w:ins>
      <w:ins w:id="2714" w:author="Regina Casanova" w:date="2018-07-22T21:00:00Z">
        <w:r w:rsidR="00A35EF0">
          <w:t xml:space="preserve"> para poder recabar percepciones</w:t>
        </w:r>
      </w:ins>
      <w:ins w:id="2715" w:author="Regina Casanova" w:date="2018-07-22T21:03:00Z">
        <w:r w:rsidR="00A35EF0">
          <w:t xml:space="preserve"> totales</w:t>
        </w:r>
      </w:ins>
      <w:ins w:id="2716" w:author="Regina Casanova" w:date="2018-07-22T21:00:00Z">
        <w:r w:rsidR="00A35EF0">
          <w:t xml:space="preserve"> </w:t>
        </w:r>
      </w:ins>
      <w:ins w:id="2717" w:author="Regina Casanova" w:date="2018-07-22T21:01:00Z">
        <w:r w:rsidR="00A35EF0">
          <w:t>a cada tipo de usuario</w:t>
        </w:r>
      </w:ins>
      <w:ins w:id="2718" w:author="Regina Casanova" w:date="2018-07-07T15:31:00Z">
        <w:r w:rsidR="006F7425" w:rsidRPr="00201302">
          <w:t>.</w:t>
        </w:r>
      </w:ins>
      <w:commentRangeEnd w:id="2711"/>
      <w:r>
        <w:rPr>
          <w:rStyle w:val="Refdecomentario"/>
          <w:rFonts w:cstheme="minorBidi"/>
          <w:lang w:val="es-ES_tradnl"/>
        </w:rPr>
        <w:commentReference w:id="2711"/>
      </w:r>
    </w:p>
    <w:p w14:paraId="4C13890A" w14:textId="3C67CBC5" w:rsidR="006F7425" w:rsidRPr="00201302" w:rsidRDefault="006F7425" w:rsidP="00201302">
      <w:pPr>
        <w:pStyle w:val="Texto"/>
        <w:rPr>
          <w:ins w:id="2719" w:author="Regina Casanova" w:date="2018-07-07T15:31:00Z"/>
        </w:rPr>
      </w:pPr>
      <w:ins w:id="2720" w:author="Regina Casanova" w:date="2018-07-07T15:31:00Z">
        <w:r w:rsidRPr="00201302">
          <w:t xml:space="preserve">Lo segundo que se realizó fue el análisis de las entrevistas a los tres tipos de usuarios, donde se identificaron los objetivos a cumplir dentro del nuevo </w:t>
        </w:r>
      </w:ins>
      <w:ins w:id="2721" w:author="Regina Casanova" w:date="2018-07-29T19:16:00Z">
        <w:r w:rsidR="00F95B03">
          <w:t>aplicativo informático</w:t>
        </w:r>
      </w:ins>
      <w:ins w:id="2722"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B8C690B" w:rsidR="00B170C5" w:rsidRDefault="00A35EF0" w:rsidP="00201302">
      <w:pPr>
        <w:pStyle w:val="Texto"/>
        <w:rPr>
          <w:ins w:id="2723" w:author="Regina Casanova" w:date="2018-07-29T12:53:00Z"/>
        </w:rPr>
      </w:pPr>
      <w:ins w:id="2724" w:author="Regina Casanova" w:date="2018-07-07T15:31:00Z">
        <w:r>
          <w:t xml:space="preserve">Finalmente, se vio necesaria </w:t>
        </w:r>
      </w:ins>
      <w:ins w:id="2725" w:author="Regina Casanova" w:date="2018-07-22T21:05:00Z">
        <w:r>
          <w:t>una propuesta de</w:t>
        </w:r>
      </w:ins>
      <w:ins w:id="2726" w:author="Regina Casanova" w:date="2018-07-07T15:31:00Z">
        <w:r w:rsidR="006F7425" w:rsidRPr="00201302">
          <w:t xml:space="preserve"> modificación de la tabla de clasificación de reclamos vigente debido a que ella es engorrosa y compleja para encontrar el tipo adecuado de reclamo. </w:t>
        </w:r>
      </w:ins>
      <w:ins w:id="2727" w:author="Regina Casanova" w:date="2018-07-22T21:06:00Z">
        <w:r w:rsidR="00B347EB">
          <w:t>Posteriormente, di</w:t>
        </w:r>
        <w:r w:rsidR="00293261">
          <w:t>cha propuesta se validó con</w:t>
        </w:r>
      </w:ins>
      <w:ins w:id="2728" w:author="Regina Casanova" w:date="2018-08-04T18:03:00Z">
        <w:r w:rsidR="00293261">
          <w:t xml:space="preserve"> personal de la SUSALUD</w:t>
        </w:r>
      </w:ins>
      <w:ins w:id="2729" w:author="Regina Casanova" w:date="2018-07-22T21:06:00Z">
        <w:r w:rsidR="00293261">
          <w:t xml:space="preserve"> </w:t>
        </w:r>
      </w:ins>
      <w:ins w:id="2730" w:author="Regina Casanova" w:date="2018-08-04T18:04:00Z">
        <w:r w:rsidR="00293261">
          <w:t xml:space="preserve">de la </w:t>
        </w:r>
        <w:r w:rsidR="00293261" w:rsidRPr="00BA156B">
          <w:t>Intendencia de Promoción de Derechos en Salud</w:t>
        </w:r>
      </w:ins>
      <w:del w:id="2731" w:author="Regina Casanova" w:date="2018-08-04T18:04:00Z">
        <w:r w:rsidR="00F47011" w:rsidDel="00293261">
          <w:rPr>
            <w:rStyle w:val="Refdecomentario"/>
            <w:rFonts w:cstheme="minorBidi"/>
            <w:lang w:val="es-ES_tradnl"/>
          </w:rPr>
          <w:commentReference w:id="2732"/>
        </w:r>
      </w:del>
      <w:ins w:id="2733" w:author="Regina Casanova" w:date="2018-08-04T18:05:00Z">
        <w:r w:rsidR="00293261">
          <w:t xml:space="preserve"> y la Intendencia de Investigación y Desarrollo</w:t>
        </w:r>
      </w:ins>
      <w:ins w:id="2734" w:author="Regina Casanova" w:date="2018-07-22T21:06:00Z">
        <w:r w:rsidR="00B347EB">
          <w:t xml:space="preserve">. </w:t>
        </w:r>
      </w:ins>
      <w:commentRangeStart w:id="2735"/>
      <w:ins w:id="2736" w:author="Regina Casanova" w:date="2018-07-07T15:31:00Z">
        <w:r w:rsidR="006F7425" w:rsidRPr="00201302">
          <w:t xml:space="preserve">Para </w:t>
        </w:r>
      </w:ins>
      <w:ins w:id="2737" w:author="Regina Casanova" w:date="2018-07-22T21:05:00Z">
        <w:r>
          <w:t>dar la propuesta</w:t>
        </w:r>
      </w:ins>
      <w:ins w:id="2738" w:author="Regina Casanova" w:date="2018-07-07T15:31:00Z">
        <w:r w:rsidR="006F7425" w:rsidRPr="00201302">
          <w:t xml:space="preserve"> </w:t>
        </w:r>
      </w:ins>
      <w:ins w:id="2739" w:author="Regina Casanova" w:date="2018-07-22T21:05:00Z">
        <w:r>
          <w:t xml:space="preserve">de </w:t>
        </w:r>
      </w:ins>
      <w:ins w:id="2740" w:author="Regina Casanova" w:date="2018-07-07T15:31:00Z">
        <w:r w:rsidR="006F7425" w:rsidRPr="00201302">
          <w:t xml:space="preserve">nueva clasificación de reclamos se utilizó una técnica de UCD llamada </w:t>
        </w:r>
        <w:r w:rsidR="006F7425" w:rsidRPr="007808F4">
          <w:rPr>
            <w:lang w:val="es-PE"/>
            <w:rPrChange w:id="2741"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2742"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743" w:author="Regina Casanova" w:date="2018-07-07T15:31:00Z">
        <w:r w:rsidR="006F7425" w:rsidRPr="00201302">
          <w:fldChar w:fldCharType="separate"/>
        </w:r>
      </w:ins>
      <w:r w:rsidR="00C126C6" w:rsidRPr="00C126C6">
        <w:rPr>
          <w:noProof/>
        </w:rPr>
        <w:t>(46)</w:t>
      </w:r>
      <w:ins w:id="2744" w:author="Regina Casanova" w:date="2018-07-07T15:31:00Z">
        <w:r w:rsidR="006F7425" w:rsidRPr="00201302">
          <w:fldChar w:fldCharType="end"/>
        </w:r>
        <w:r w:rsidR="006F7425" w:rsidRPr="00201302">
          <w:t xml:space="preserve"> que requiere menor tiempo para las entrevistas. </w:t>
        </w:r>
      </w:ins>
      <w:commentRangeEnd w:id="2735"/>
      <w:r w:rsidR="00DE6ADF">
        <w:rPr>
          <w:rStyle w:val="Refdecomentario"/>
          <w:rFonts w:cstheme="minorBidi"/>
          <w:lang w:val="es-ES_tradnl"/>
        </w:rPr>
        <w:commentReference w:id="2735"/>
      </w:r>
      <w:ins w:id="2745"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w:t>
        </w:r>
        <w:r w:rsidR="006F7425" w:rsidRPr="00201302">
          <w:lastRenderedPageBreak/>
          <w:t xml:space="preserve">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746" w:author="Luis Fernando Llanos Zavalaga" w:date="2018-07-10T15:02:00Z"/>
        </w:rPr>
      </w:pPr>
      <w:commentRangeStart w:id="2747"/>
      <w:ins w:id="2748" w:author="Regina Casanova" w:date="2018-07-29T12:53:00Z">
        <w:r w:rsidRPr="00BA156B">
          <w:t>Para re</w:t>
        </w:r>
        <w:r>
          <w:t>alizar esta</w:t>
        </w:r>
        <w:r w:rsidRPr="00BA156B">
          <w:t xml:space="preserve"> reclasificación, </w:t>
        </w:r>
      </w:ins>
      <w:ins w:id="2749" w:author="Regina Casanova" w:date="2018-07-29T12:54:00Z">
        <w:r>
          <w:t xml:space="preserve">primero </w:t>
        </w:r>
      </w:ins>
      <w:ins w:id="2750" w:author="Regina Casanova" w:date="2018-07-29T12:53:00Z">
        <w:r w:rsidRPr="00BA156B">
          <w:t xml:space="preserve">se revisó la </w:t>
        </w:r>
        <w:commentRangeEnd w:id="2747"/>
        <w:r>
          <w:rPr>
            <w:rStyle w:val="Refdecomentario"/>
            <w:rFonts w:cstheme="minorBidi"/>
            <w:lang w:val="es-ES_tradnl"/>
          </w:rPr>
          <w:commentReference w:id="2747"/>
        </w:r>
        <w:r w:rsidRPr="00BA156B">
          <w:t>tabla de clasificación actual y se encontraron varios tipos de reclamos repetidos o que podían ser contenidos dentro de otros.</w:t>
        </w:r>
      </w:ins>
      <w:ins w:id="2751" w:author="Regina Casanova" w:date="2018-07-29T12:54:00Z">
        <w:r>
          <w:t xml:space="preserve"> Con esto se encontraron un total de 45 tipos de reclamos que necesitaban ser organizados y categorizados. Ellos fueron escritos en 45 tarjetas </w:t>
        </w:r>
      </w:ins>
      <w:ins w:id="2752" w:author="Regina Casanova" w:date="2018-07-29T12:56:00Z">
        <w:r>
          <w:t>físicas</w:t>
        </w:r>
      </w:ins>
      <w:ins w:id="2753" w:author="Regina Casanova" w:date="2018-07-29T12:54:00Z">
        <w:r>
          <w:t xml:space="preserve"> </w:t>
        </w:r>
      </w:ins>
      <w:ins w:id="2754" w:author="Regina Casanova" w:date="2018-07-29T12:56:00Z">
        <w:r>
          <w:t>que fueron entregadas a una persona experta en el tema de reclamos de IPRESS</w:t>
        </w:r>
      </w:ins>
      <w:ins w:id="2755"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756"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757"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ins w:id="2758" w:author="Regina Casanova" w:date="2018-07-29T12:26:00Z">
        <w:r w:rsidR="006A631E" w:rsidRPr="00BA156B">
          <w:t xml:space="preserve">Al finalizar esta dinámica, se obtuvo en total 10 categorías diferentes que contenían un total de 46 tarjetas.  </w:t>
        </w:r>
      </w:ins>
      <w:ins w:id="2759" w:author="Regina Casanova" w:date="2018-07-29T12:27:00Z">
        <w:r w:rsidR="006A631E">
          <w:t>Cuando ya el usuario experto</w:t>
        </w:r>
        <w:r>
          <w:t xml:space="preserve"> determin</w:t>
        </w:r>
      </w:ins>
      <w:ins w:id="2760" w:author="Regina Casanova" w:date="2018-07-29T12:57:00Z">
        <w:r>
          <w:t>ó</w:t>
        </w:r>
      </w:ins>
      <w:ins w:id="2761" w:author="Regina Casanova" w:date="2018-07-29T12:27:00Z">
        <w:r w:rsidR="006A631E">
          <w:t xml:space="preserve"> que era su clasificación final, se pasó a versión digital utilizando </w:t>
        </w:r>
      </w:ins>
      <w:ins w:id="2762" w:author="Regina Casanova" w:date="2018-07-29T12:34:00Z">
        <w:r w:rsidR="001D23EF">
          <w:t>un tablero d</w:t>
        </w:r>
      </w:ins>
      <w:ins w:id="2763" w:author="Regina Casanova" w:date="2018-07-29T12:27:00Z">
        <w:r w:rsidR="00DD3059">
          <w:t>e</w:t>
        </w:r>
      </w:ins>
      <w:ins w:id="2764" w:author="Regina Casanova" w:date="2018-07-29T12:42:00Z">
        <w:r w:rsidR="00DD3059">
          <w:t xml:space="preserve"> la aplicación basad</w:t>
        </w:r>
      </w:ins>
      <w:ins w:id="2765" w:author="Regina Casanova" w:date="2018-07-29T12:45:00Z">
        <w:r w:rsidR="00DD3059">
          <w:t xml:space="preserve">a </w:t>
        </w:r>
      </w:ins>
      <w:ins w:id="2766" w:author="Regina Casanova" w:date="2018-07-29T12:42:00Z">
        <w:r w:rsidR="00DD3059">
          <w:t xml:space="preserve">en web </w:t>
        </w:r>
        <w:r w:rsidR="00DD3059">
          <w:lastRenderedPageBreak/>
          <w:t>para el manejo</w:t>
        </w:r>
      </w:ins>
      <w:ins w:id="2767" w:author="Regina Casanova" w:date="2018-07-29T12:43:00Z">
        <w:r w:rsidR="00DD3059">
          <w:t xml:space="preserve"> de proyecto</w:t>
        </w:r>
      </w:ins>
      <w:ins w:id="2768" w:author="Regina Casanova" w:date="2018-07-29T12:42:00Z">
        <w:r w:rsidR="001D23EF">
          <w:t xml:space="preserve"> </w:t>
        </w:r>
      </w:ins>
      <w:ins w:id="2769" w:author="Regina Casanova" w:date="2018-07-29T12:39:00Z">
        <w:r w:rsidR="001D23EF">
          <w:t>gratuito</w:t>
        </w:r>
      </w:ins>
      <w:ins w:id="2770" w:author="Regina Casanova" w:date="2018-07-29T12:27:00Z">
        <w:r w:rsidR="006A631E">
          <w:t xml:space="preserve"> Trello</w:t>
        </w:r>
      </w:ins>
      <w:ins w:id="2771" w:author="Regina Casanova" w:date="2018-07-29T12:39:00Z">
        <w:r w:rsidR="001D23EF">
          <w:t xml:space="preserve"> (Trello Inc.</w:t>
        </w:r>
      </w:ins>
      <w:ins w:id="2772" w:author="Regina Casanova" w:date="2018-07-29T12:41:00Z">
        <w:r w:rsidR="001D23EF">
          <w:t>, New York City, USA</w:t>
        </w:r>
      </w:ins>
      <w:ins w:id="2773" w:author="Regina Casanova" w:date="2018-07-29T12:42:00Z">
        <w:r w:rsidR="00DD3059">
          <w:t>)</w:t>
        </w:r>
      </w:ins>
      <w:ins w:id="2774" w:author="Regina Casanova" w:date="2018-07-29T12:39:00Z">
        <w:r w:rsidR="001D23EF">
          <w:t xml:space="preserve"> </w:t>
        </w:r>
      </w:ins>
      <w:ins w:id="2775" w:author="Regina Casanova" w:date="2018-07-29T12:27:00Z">
        <w:r w:rsidR="006A631E">
          <w:t>para poder mostrarlo a los siguientes entrevistados</w:t>
        </w:r>
      </w:ins>
      <w:ins w:id="2776" w:author="Regina Casanova" w:date="2018-07-29T12:34:00Z">
        <w:r w:rsidR="001D23EF">
          <w:t xml:space="preserve">. </w:t>
        </w:r>
      </w:ins>
      <w:ins w:id="2777" w:author="Regina Casanova" w:date="2018-07-29T12:44:00Z">
        <w:r w:rsidR="00DD3059">
          <w:t xml:space="preserve">Se utilizó dicho aplicativo debido a su facilidad de crear tarjetas que pudieran ser movidas en diferentes organizaciones de una sencilla e intuitiva para el entrevistado. </w:t>
        </w:r>
      </w:ins>
      <w:ins w:id="2778" w:author="Regina Casanova" w:date="2018-07-29T12:35:00Z">
        <w:r w:rsidR="001D23EF">
          <w:t xml:space="preserve">Creado el primer tablero, cada categoría </w:t>
        </w:r>
      </w:ins>
      <w:ins w:id="2779" w:author="Regina Casanova" w:date="2018-07-29T12:45:00Z">
        <w:r w:rsidR="00DD3059">
          <w:t xml:space="preserve">propuesta por el primer entrevistado </w:t>
        </w:r>
      </w:ins>
      <w:ins w:id="2780" w:author="Regina Casanova" w:date="2018-07-29T12:36:00Z">
        <w:r w:rsidR="001D23EF">
          <w:t xml:space="preserve">se separó </w:t>
        </w:r>
      </w:ins>
      <w:ins w:id="2781" w:author="Regina Casanova" w:date="2018-07-29T12:35:00Z">
        <w:r w:rsidR="001D23EF">
          <w:t xml:space="preserve">en columnas mientras que los </w:t>
        </w:r>
      </w:ins>
      <w:ins w:id="2782" w:author="Regina Casanova" w:date="2018-07-29T12:36:00Z">
        <w:r w:rsidR="001D23EF">
          <w:t>ítems</w:t>
        </w:r>
      </w:ins>
      <w:ins w:id="2783" w:author="Regina Casanova" w:date="2018-07-29T12:35:00Z">
        <w:r w:rsidR="001D23EF">
          <w:t xml:space="preserve"> </w:t>
        </w:r>
      </w:ins>
      <w:ins w:id="2784" w:author="Regina Casanova" w:date="2018-07-29T12:36:00Z">
        <w:r w:rsidR="001D23EF">
          <w:t>eran las filas correspondientes a su categoría respectiva. Posterio</w:t>
        </w:r>
      </w:ins>
      <w:ins w:id="2785" w:author="Regina Casanova" w:date="2018-07-29T12:37:00Z">
        <w:r w:rsidR="001D23EF">
          <w:t>r</w:t>
        </w:r>
      </w:ins>
      <w:ins w:id="2786" w:author="Regina Casanova" w:date="2018-07-29T12:36:00Z">
        <w:r w:rsidR="001D23EF">
          <w:t>mente</w:t>
        </w:r>
      </w:ins>
      <w:ins w:id="2787" w:author="Regina Casanova" w:date="2018-07-29T12:37:00Z">
        <w:r w:rsidR="001D23EF">
          <w:t>, dicho tablero fue copiado para poder mostrarlo al siguiente entrevistado y que él pudiera hacer sus cambios respectivos en dicho tablero</w:t>
        </w:r>
      </w:ins>
      <w:ins w:id="2788" w:author="Regina Casanova" w:date="2018-07-29T12:38:00Z">
        <w:r w:rsidR="001D23EF">
          <w:t xml:space="preserve"> organizándolo de la manera que considerara correspondiente. </w:t>
        </w:r>
      </w:ins>
      <w:ins w:id="2789" w:author="Regina Casanova" w:date="2018-07-29T12:46:00Z">
        <w:r w:rsidR="00DD3059">
          <w:t>Dicho procedimiento fue repetido para todos los entrevistados y a todos se les dio la posibilidad de reorganizar la clasificaci</w:t>
        </w:r>
      </w:ins>
      <w:ins w:id="2790" w:author="Regina Casanova" w:date="2018-07-29T12:47:00Z">
        <w:r w:rsidR="00DD3059">
          <w:t>ón de la manera que consideraran conveniente.</w:t>
        </w:r>
      </w:ins>
      <w:ins w:id="2791" w:author="Regina Casanova" w:date="2018-07-29T12:51:00Z">
        <w:r w:rsidR="00DD3059">
          <w:t xml:space="preserve"> </w:t>
        </w:r>
      </w:ins>
      <w:ins w:id="2792" w:author="Regina Casanova" w:date="2018-07-29T12:47:00Z">
        <w:r w:rsidR="00DD3059">
          <w:t xml:space="preserve"> </w:t>
        </w:r>
      </w:ins>
    </w:p>
    <w:p w14:paraId="45409BA2" w14:textId="59E44FA6" w:rsidR="006F7425" w:rsidRPr="005956FA" w:rsidRDefault="006F7425">
      <w:pPr>
        <w:pStyle w:val="Ttulo2"/>
        <w:rPr>
          <w:ins w:id="2793" w:author="Regina Casanova" w:date="2018-07-07T15:31:00Z"/>
        </w:rPr>
        <w:pPrChange w:id="2794" w:author="Regina Casanova" w:date="2018-07-07T15:37:00Z">
          <w:pPr/>
        </w:pPrChange>
      </w:pPr>
      <w:bookmarkStart w:id="2795" w:name="_Toc520655652"/>
      <w:ins w:id="2796" w:author="Regina Casanova" w:date="2018-07-07T15:31:00Z">
        <w:r>
          <w:t>Metodología para Sub-Estudio del objetivo específico #2, correspondiente a la Fase de Diseño</w:t>
        </w:r>
        <w:bookmarkEnd w:id="2795"/>
      </w:ins>
    </w:p>
    <w:p w14:paraId="33F3CF4C" w14:textId="7BC45599" w:rsidR="006F7425" w:rsidRPr="005956FA" w:rsidRDefault="006F7425">
      <w:pPr>
        <w:pStyle w:val="Ttulo3"/>
        <w:rPr>
          <w:ins w:id="2797" w:author="Regina Casanova" w:date="2018-07-07T15:31:00Z"/>
        </w:rPr>
        <w:pPrChange w:id="2798" w:author="Regina Casanova" w:date="2018-07-07T15:37:00Z">
          <w:pPr/>
        </w:pPrChange>
      </w:pPr>
      <w:bookmarkStart w:id="2799" w:name="_Toc520655653"/>
      <w:ins w:id="2800" w:author="Regina Casanova" w:date="2018-07-07T15:31:00Z">
        <w:r>
          <w:t>Diseño del estudio</w:t>
        </w:r>
        <w:bookmarkEnd w:id="2799"/>
      </w:ins>
    </w:p>
    <w:p w14:paraId="473ABD73" w14:textId="438B94E6" w:rsidR="006F7425" w:rsidRDefault="006F7425">
      <w:pPr>
        <w:pStyle w:val="Texto"/>
        <w:rPr>
          <w:ins w:id="2801" w:author="Regina Casanova" w:date="2018-07-07T15:31:00Z"/>
        </w:rPr>
        <w:pPrChange w:id="2802" w:author="Regina Casanova" w:date="2018-07-07T15:37:00Z">
          <w:pPr/>
        </w:pPrChange>
      </w:pPr>
      <w:ins w:id="2803" w:author="Regina Casanova" w:date="2018-07-07T15:31:00Z">
        <w:r>
          <w:t xml:space="preserve">Este es un sub-estudio de prototipado, donde se realizó el diseño de un prototipo para un </w:t>
        </w:r>
      </w:ins>
      <w:ins w:id="2804" w:author="Regina Casanova" w:date="2018-07-29T19:16:00Z">
        <w:r w:rsidR="00F95B03">
          <w:t>aplicativo informático</w:t>
        </w:r>
      </w:ins>
      <w:ins w:id="2805" w:author="Regina Casanova" w:date="2018-07-07T15:31:00Z">
        <w:r>
          <w:t xml:space="preserve"> de gestión de reclamos.</w:t>
        </w:r>
      </w:ins>
    </w:p>
    <w:p w14:paraId="39C645D9" w14:textId="41DE099D" w:rsidR="006F7425" w:rsidRPr="005956FA" w:rsidRDefault="006F7425">
      <w:pPr>
        <w:pStyle w:val="Ttulo3"/>
        <w:rPr>
          <w:ins w:id="2806" w:author="Regina Casanova" w:date="2018-07-07T15:31:00Z"/>
        </w:rPr>
        <w:pPrChange w:id="2807" w:author="Regina Casanova" w:date="2018-07-07T15:37:00Z">
          <w:pPr/>
        </w:pPrChange>
      </w:pPr>
      <w:bookmarkStart w:id="2808" w:name="_Toc520655654"/>
      <w:ins w:id="2809" w:author="Regina Casanova" w:date="2018-07-07T15:31:00Z">
        <w:r>
          <w:t>Población</w:t>
        </w:r>
        <w:bookmarkEnd w:id="2808"/>
      </w:ins>
    </w:p>
    <w:p w14:paraId="6D168378" w14:textId="00C365AA" w:rsidR="006F7425" w:rsidRDefault="006F7425">
      <w:pPr>
        <w:pStyle w:val="Texto"/>
        <w:rPr>
          <w:ins w:id="2810" w:author="Regina Casanova" w:date="2018-07-07T15:31:00Z"/>
        </w:rPr>
        <w:pPrChange w:id="2811" w:author="Regina Casanova" w:date="2018-07-07T15:37:00Z">
          <w:pPr/>
        </w:pPrChange>
      </w:pPr>
      <w:ins w:id="2812" w:author="Regina Casanova" w:date="2018-07-07T15:31:00Z">
        <w:r>
          <w:t xml:space="preserve">Necesidades para un </w:t>
        </w:r>
      </w:ins>
      <w:ins w:id="2813" w:author="Regina Casanova" w:date="2018-07-29T19:16:00Z">
        <w:r w:rsidR="00F95B03">
          <w:t>aplicativo informático</w:t>
        </w:r>
      </w:ins>
      <w:ins w:id="2814"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815" w:author="Regina Casanova" w:date="2018-07-07T15:31:00Z"/>
        </w:rPr>
        <w:pPrChange w:id="2816" w:author="Regina Casanova" w:date="2018-07-07T15:37:00Z">
          <w:pPr/>
        </w:pPrChange>
      </w:pPr>
      <w:bookmarkStart w:id="2817" w:name="_Toc520655655"/>
      <w:ins w:id="2818" w:author="Regina Casanova" w:date="2018-07-07T15:31:00Z">
        <w:r>
          <w:lastRenderedPageBreak/>
          <w:t>Muestra</w:t>
        </w:r>
        <w:bookmarkEnd w:id="2817"/>
      </w:ins>
    </w:p>
    <w:p w14:paraId="3564EEB8" w14:textId="70CFF26D" w:rsidR="006F7425" w:rsidRDefault="006F7425">
      <w:pPr>
        <w:pStyle w:val="Texto"/>
        <w:rPr>
          <w:ins w:id="2819" w:author="Regina Casanova" w:date="2018-07-07T15:31:00Z"/>
        </w:rPr>
        <w:pPrChange w:id="2820" w:author="Regina Casanova" w:date="2018-07-07T15:37:00Z">
          <w:pPr/>
        </w:pPrChange>
      </w:pPr>
      <w:ins w:id="2821" w:author="Regina Casanova" w:date="2018-07-07T15:31:00Z">
        <w:r>
          <w:t>58 necesidades presentad</w:t>
        </w:r>
      </w:ins>
      <w:ins w:id="2822" w:author="Owner" w:date="2018-08-04T07:57:00Z">
        <w:r w:rsidR="00CF1A3E">
          <w:t>a</w:t>
        </w:r>
      </w:ins>
      <w:ins w:id="2823" w:author="Regina Casanova" w:date="2018-07-07T15:31:00Z">
        <w:del w:id="2824" w:author="Owner" w:date="2018-08-04T07:57:00Z">
          <w:r w:rsidDel="00CF1A3E">
            <w:delText>o</w:delText>
          </w:r>
        </w:del>
        <w:r>
          <w:t>s por los tres tipos de usuarios entrevistados.</w:t>
        </w:r>
      </w:ins>
    </w:p>
    <w:p w14:paraId="7AEA2435" w14:textId="6FECC318" w:rsidR="006F7425" w:rsidRPr="005956FA" w:rsidRDefault="00B17392">
      <w:pPr>
        <w:pStyle w:val="Ttulo3"/>
        <w:rPr>
          <w:ins w:id="2825" w:author="Regina Casanova" w:date="2018-07-07T15:31:00Z"/>
        </w:rPr>
        <w:pPrChange w:id="2826" w:author="Regina Casanova" w:date="2018-07-07T15:37:00Z">
          <w:pPr/>
        </w:pPrChange>
      </w:pPr>
      <w:bookmarkStart w:id="2827" w:name="_Toc520655656"/>
      <w:commentRangeStart w:id="2828"/>
      <w:ins w:id="2829" w:author="Regina Casanova" w:date="2018-07-07T15:31:00Z">
        <w:r>
          <w:t xml:space="preserve">Operacionalización de </w:t>
        </w:r>
      </w:ins>
      <w:ins w:id="2830" w:author="Regina Casanova" w:date="2018-07-22T21:09:00Z">
        <w:del w:id="2831" w:author="Owner" w:date="2018-08-04T07:59:00Z">
          <w:r w:rsidDel="00CF1A3E">
            <w:delText>dimensiones</w:delText>
          </w:r>
        </w:del>
      </w:ins>
      <w:bookmarkEnd w:id="2827"/>
      <w:commentRangeEnd w:id="2828"/>
      <w:del w:id="2832" w:author="Owner" w:date="2018-08-04T07:59:00Z">
        <w:r w:rsidR="00CF1A3E" w:rsidDel="00CF1A3E">
          <w:rPr>
            <w:rStyle w:val="Refdecomentario"/>
            <w:rFonts w:eastAsiaTheme="minorHAnsi" w:cstheme="minorBidi"/>
            <w:color w:val="auto"/>
            <w:lang w:val="es-ES_tradnl"/>
          </w:rPr>
          <w:commentReference w:id="2828"/>
        </w:r>
      </w:del>
      <w:ins w:id="2833" w:author="Owner" w:date="2018-08-04T07:59:00Z">
        <w:r w:rsidR="00CF1A3E">
          <w:t xml:space="preserve">Variables </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Change w:id="2834" w:author="Regina Casanova" w:date="2018-08-04T18:06:00Z">
          <w:tblPr>
            <w:tblStyle w:val="Tabladecuadrcula4-nfasis2"/>
            <w:tblpPr w:leftFromText="142" w:rightFromText="142" w:bottomFromText="567" w:vertAnchor="text" w:tblpY="1"/>
            <w:tblW w:w="7427" w:type="dxa"/>
            <w:tblLayout w:type="fixed"/>
            <w:tblLook w:val="04A0" w:firstRow="1" w:lastRow="0" w:firstColumn="1" w:lastColumn="0" w:noHBand="0" w:noVBand="1"/>
          </w:tblPr>
        </w:tblPrChange>
      </w:tblPr>
      <w:tblGrid>
        <w:gridCol w:w="1980"/>
        <w:gridCol w:w="1843"/>
        <w:gridCol w:w="1701"/>
        <w:gridCol w:w="1903"/>
        <w:tblGridChange w:id="2835">
          <w:tblGrid>
            <w:gridCol w:w="1809"/>
            <w:gridCol w:w="2014"/>
            <w:gridCol w:w="1559"/>
            <w:gridCol w:w="2045"/>
          </w:tblGrid>
        </w:tblGridChange>
      </w:tblGrid>
      <w:tr w:rsidR="006F7425" w:rsidRPr="00BA156B" w14:paraId="05EC5B84" w14:textId="77777777" w:rsidTr="00604F17">
        <w:trPr>
          <w:cnfStyle w:val="100000000000" w:firstRow="1" w:lastRow="0" w:firstColumn="0" w:lastColumn="0" w:oddVBand="0" w:evenVBand="0" w:oddHBand="0" w:evenHBand="0" w:firstRowFirstColumn="0" w:firstRowLastColumn="0" w:lastRowFirstColumn="0" w:lastRowLastColumn="0"/>
          <w:ins w:id="2836" w:author="Regina Casanova" w:date="2018-07-07T15:31:00Z"/>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Change w:id="2837" w:author="Regina Casanova" w:date="2018-08-04T18:06:00Z">
              <w:tcPr>
                <w:tcW w:w="1809" w:type="dxa"/>
                <w:tcBorders>
                  <w:right w:val="single" w:sz="4" w:space="0" w:color="ED7D31" w:themeColor="accent2"/>
                </w:tcBorders>
              </w:tcPr>
            </w:tcPrChange>
          </w:tcPr>
          <w:p w14:paraId="037C0A8E" w14:textId="77777777" w:rsidR="006F7425" w:rsidRPr="00BA156B" w:rsidRDefault="006F7425" w:rsidP="004105E1">
            <w:pPr>
              <w:pStyle w:val="Texto"/>
              <w:cnfStyle w:val="101000000000" w:firstRow="1" w:lastRow="0" w:firstColumn="1" w:lastColumn="0" w:oddVBand="0" w:evenVBand="0" w:oddHBand="0" w:evenHBand="0" w:firstRowFirstColumn="0" w:firstRowLastColumn="0" w:lastRowFirstColumn="0" w:lastRowLastColumn="0"/>
              <w:rPr>
                <w:ins w:id="2838" w:author="Regina Casanova" w:date="2018-07-07T15:31:00Z"/>
              </w:rPr>
            </w:pPr>
            <w:ins w:id="2839" w:author="Regina Casanova" w:date="2018-07-07T15:31:00Z">
              <w:r w:rsidRPr="00BA156B">
                <w:t>Nombre de Variable</w:t>
              </w:r>
            </w:ins>
          </w:p>
        </w:tc>
        <w:tc>
          <w:tcPr>
            <w:tcW w:w="1843" w:type="dxa"/>
            <w:tcBorders>
              <w:left w:val="single" w:sz="4" w:space="0" w:color="ED7D31" w:themeColor="accent2"/>
              <w:right w:val="single" w:sz="4" w:space="0" w:color="ED7D31" w:themeColor="accent2"/>
            </w:tcBorders>
            <w:tcPrChange w:id="2840" w:author="Regina Casanova" w:date="2018-08-04T18:06:00Z">
              <w:tcPr>
                <w:tcW w:w="2014" w:type="dxa"/>
                <w:tcBorders>
                  <w:left w:val="single" w:sz="4" w:space="0" w:color="ED7D31" w:themeColor="accent2"/>
                  <w:right w:val="single" w:sz="4" w:space="0" w:color="ED7D31" w:themeColor="accent2"/>
                </w:tcBorders>
              </w:tcPr>
            </w:tcPrChange>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1" w:author="Regina Casanova" w:date="2018-07-07T15:31:00Z"/>
              </w:rPr>
            </w:pPr>
            <w:ins w:id="2842" w:author="Regina Casanova" w:date="2018-07-07T15:31:00Z">
              <w:r w:rsidRPr="00BA156B">
                <w:t>Descripción</w:t>
              </w:r>
            </w:ins>
          </w:p>
        </w:tc>
        <w:tc>
          <w:tcPr>
            <w:tcW w:w="1701" w:type="dxa"/>
            <w:tcBorders>
              <w:left w:val="single" w:sz="4" w:space="0" w:color="ED7D31" w:themeColor="accent2"/>
              <w:right w:val="single" w:sz="4" w:space="0" w:color="ED7D31" w:themeColor="accent2"/>
            </w:tcBorders>
            <w:tcPrChange w:id="2843" w:author="Regina Casanova" w:date="2018-08-04T18:06:00Z">
              <w:tcPr>
                <w:tcW w:w="1559" w:type="dxa"/>
                <w:tcBorders>
                  <w:left w:val="single" w:sz="4" w:space="0" w:color="ED7D31" w:themeColor="accent2"/>
                  <w:right w:val="single" w:sz="4" w:space="0" w:color="ED7D31" w:themeColor="accent2"/>
                </w:tcBorders>
              </w:tcPr>
            </w:tcPrChange>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4" w:author="Regina Casanova" w:date="2018-07-07T15:31:00Z"/>
              </w:rPr>
            </w:pPr>
            <w:ins w:id="2845" w:author="Regina Casanova" w:date="2018-07-07T15:31:00Z">
              <w:r w:rsidRPr="00BA156B">
                <w:t>Tipo de Variable</w:t>
              </w:r>
            </w:ins>
          </w:p>
        </w:tc>
        <w:tc>
          <w:tcPr>
            <w:tcW w:w="1903" w:type="dxa"/>
            <w:tcBorders>
              <w:left w:val="single" w:sz="4" w:space="0" w:color="ED7D31" w:themeColor="accent2"/>
            </w:tcBorders>
            <w:tcPrChange w:id="2846" w:author="Regina Casanova" w:date="2018-08-04T18:06:00Z">
              <w:tcPr>
                <w:tcW w:w="2045" w:type="dxa"/>
                <w:tcBorders>
                  <w:left w:val="single" w:sz="4" w:space="0" w:color="ED7D31" w:themeColor="accent2"/>
                </w:tcBorders>
              </w:tcPr>
            </w:tcPrChange>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847" w:author="Regina Casanova" w:date="2018-07-07T15:31:00Z"/>
              </w:rPr>
            </w:pPr>
            <w:ins w:id="2848" w:author="Regina Casanova" w:date="2018-07-07T15:31:00Z">
              <w:r w:rsidRPr="00BA156B">
                <w:t>Fuente de Información</w:t>
              </w:r>
            </w:ins>
          </w:p>
        </w:tc>
      </w:tr>
      <w:tr w:rsidR="006F7425" w:rsidRPr="00BA156B" w14:paraId="0470ACEF" w14:textId="77777777" w:rsidTr="00604F17">
        <w:trPr>
          <w:cnfStyle w:val="000000100000" w:firstRow="0" w:lastRow="0" w:firstColumn="0" w:lastColumn="0" w:oddVBand="0" w:evenVBand="0" w:oddHBand="1" w:evenHBand="0" w:firstRowFirstColumn="0" w:firstRowLastColumn="0" w:lastRowFirstColumn="0" w:lastRowLastColumn="0"/>
          <w:ins w:id="2849" w:author="Regina Casanova" w:date="2018-07-07T15:31:00Z"/>
        </w:trPr>
        <w:tc>
          <w:tcPr>
            <w:cnfStyle w:val="001000000000" w:firstRow="0" w:lastRow="0" w:firstColumn="1" w:lastColumn="0" w:oddVBand="0" w:evenVBand="0" w:oddHBand="0" w:evenHBand="0" w:firstRowFirstColumn="0" w:firstRowLastColumn="0" w:lastRowFirstColumn="0" w:lastRowLastColumn="0"/>
            <w:tcW w:w="1980" w:type="dxa"/>
            <w:tcPrChange w:id="2850" w:author="Regina Casanova" w:date="2018-08-04T18:06:00Z">
              <w:tcPr>
                <w:tcW w:w="1809" w:type="dxa"/>
              </w:tcPr>
            </w:tcPrChange>
          </w:tcPr>
          <w:p w14:paraId="577F8B54"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851" w:author="Regina Casanova" w:date="2018-07-07T15:31:00Z"/>
              </w:rPr>
            </w:pPr>
            <w:ins w:id="2852" w:author="Regina Casanova" w:date="2018-07-07T15:31:00Z">
              <w:r>
                <w:t>Requerimientos de Usuario</w:t>
              </w:r>
            </w:ins>
          </w:p>
        </w:tc>
        <w:tc>
          <w:tcPr>
            <w:tcW w:w="1843" w:type="dxa"/>
            <w:tcPrChange w:id="2853" w:author="Regina Casanova" w:date="2018-08-04T18:06:00Z">
              <w:tcPr>
                <w:tcW w:w="2014" w:type="dxa"/>
              </w:tcPr>
            </w:tcPrChange>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54" w:author="Regina Casanova" w:date="2018-07-07T15:31:00Z"/>
              </w:rPr>
            </w:pPr>
            <w:ins w:id="2855" w:author="Regina Casanova" w:date="2018-07-07T15:31:00Z">
              <w:r>
                <w:t>Solicitudes técnicas presentadas por los tres tipos de usuarios</w:t>
              </w:r>
            </w:ins>
          </w:p>
        </w:tc>
        <w:tc>
          <w:tcPr>
            <w:tcW w:w="1701" w:type="dxa"/>
            <w:tcPrChange w:id="2856" w:author="Regina Casanova" w:date="2018-08-04T18:06:00Z">
              <w:tcPr>
                <w:tcW w:w="1559" w:type="dxa"/>
              </w:tcPr>
            </w:tcPrChange>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57" w:author="Regina Casanova" w:date="2018-07-07T15:31:00Z"/>
              </w:rPr>
            </w:pPr>
            <w:ins w:id="2858" w:author="Regina Casanova" w:date="2018-07-07T15:31:00Z">
              <w:r>
                <w:t>Cualitativas</w:t>
              </w:r>
            </w:ins>
          </w:p>
        </w:tc>
        <w:tc>
          <w:tcPr>
            <w:tcW w:w="1903" w:type="dxa"/>
            <w:tcPrChange w:id="2859" w:author="Regina Casanova" w:date="2018-08-04T18:06:00Z">
              <w:tcPr>
                <w:tcW w:w="2045" w:type="dxa"/>
              </w:tcPr>
            </w:tcPrChange>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860" w:author="Regina Casanova" w:date="2018-07-07T15:31:00Z"/>
              </w:rPr>
            </w:pPr>
            <w:ins w:id="2861" w:author="Regina Casanova" w:date="2018-07-07T15:31:00Z">
              <w:r>
                <w:t>Análisis de necesidades.</w:t>
              </w:r>
            </w:ins>
          </w:p>
        </w:tc>
      </w:tr>
    </w:tbl>
    <w:p w14:paraId="28A9490D" w14:textId="01FFC3D2" w:rsidR="006F7425" w:rsidRPr="005956FA" w:rsidRDefault="006F7425">
      <w:pPr>
        <w:pStyle w:val="Ttulo3"/>
        <w:rPr>
          <w:ins w:id="2862" w:author="Regina Casanova" w:date="2018-07-07T15:31:00Z"/>
        </w:rPr>
        <w:pPrChange w:id="2863" w:author="Regina Casanova" w:date="2018-07-07T15:38:00Z">
          <w:pPr/>
        </w:pPrChange>
      </w:pPr>
      <w:bookmarkStart w:id="2864" w:name="_Toc520655657"/>
      <w:ins w:id="2865" w:author="Regina Casanova" w:date="2018-07-07T15:31:00Z">
        <w:r>
          <w:t>Procedimientos y Técnicas</w:t>
        </w:r>
        <w:bookmarkEnd w:id="2864"/>
      </w:ins>
    </w:p>
    <w:p w14:paraId="01643BFD" w14:textId="77777777" w:rsidR="006F7425" w:rsidRPr="005956FA" w:rsidRDefault="006F7425" w:rsidP="005956FA">
      <w:pPr>
        <w:pStyle w:val="Texto"/>
        <w:rPr>
          <w:ins w:id="2866" w:author="Regina Casanova" w:date="2018-07-07T15:31:00Z"/>
        </w:rPr>
      </w:pPr>
      <w:ins w:id="2867"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868" w:author="Regina Casanova" w:date="2018-07-07T15:31:00Z"/>
          <w:rStyle w:val="Referenciaintensa"/>
          <w:color w:val="auto"/>
          <w:lang w:val="es-PE"/>
        </w:rPr>
      </w:pPr>
      <w:ins w:id="2869" w:author="Regina Casanova" w:date="2018-07-07T15:31:00Z">
        <w:r w:rsidRPr="00BA156B">
          <w:rPr>
            <w:rStyle w:val="Referenciaintensa"/>
            <w:color w:val="auto"/>
            <w:lang w:val="es-PE"/>
          </w:rPr>
          <w:t>“Como [usuario / tipo de usuario] quiero [necesidad] para poder [objetivo]”</w:t>
        </w:r>
      </w:ins>
    </w:p>
    <w:p w14:paraId="1908C66E" w14:textId="77777777" w:rsidR="006F7425" w:rsidRPr="005956FA" w:rsidRDefault="006F7425" w:rsidP="005956FA">
      <w:pPr>
        <w:pStyle w:val="Texto"/>
        <w:rPr>
          <w:ins w:id="2870" w:author="Regina Casanova" w:date="2018-07-07T15:31:00Z"/>
        </w:rPr>
      </w:pPr>
      <w:ins w:id="2871" w:author="Regina Casanova" w:date="2018-07-07T15:31:00Z">
        <w:r w:rsidRPr="005956FA">
          <w:rPr>
            <w:rPrChange w:id="2872"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873" w:author="Regina Casanova" w:date="2018-07-07T15:31:00Z"/>
        </w:rPr>
      </w:pPr>
      <w:ins w:id="2874" w:author="Regina Casanova" w:date="2018-07-07T15:31:00Z">
        <w:r w:rsidRPr="005956FA">
          <w:lastRenderedPageBreak/>
          <w:t xml:space="preserve">Con los objetivos y requerimientos hechos por cada tipo de usuario, se hicieron diversos wireframes en lápiz y papel con posibles bocetos de cada pantalla del </w:t>
        </w:r>
      </w:ins>
      <w:ins w:id="2875" w:author="Regina Casanova" w:date="2018-07-29T19:16:00Z">
        <w:r w:rsidR="00F95B03">
          <w:t>aplicativo informático</w:t>
        </w:r>
      </w:ins>
      <w:ins w:id="2876"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877" w:author="Regina Casanova" w:date="2018-07-07T15:31:00Z"/>
        </w:rPr>
      </w:pPr>
      <w:ins w:id="2878" w:author="Regina Casanova" w:date="2018-07-07T15:31:00Z">
        <w:r w:rsidRPr="005956FA">
          <w:t xml:space="preserve">Con estos wireframes se determinó cuál era el boceto a prototipar con el que los diversos tipos de usuarios pudieran cumplir sus tareas. Una vez se tuvieron los </w:t>
        </w:r>
        <w:r w:rsidRPr="007808F4">
          <w:rPr>
            <w:lang w:val="es-PE"/>
            <w:rPrChange w:id="2879" w:author="Regina Casanova" w:date="2018-07-10T20:19:00Z">
              <w:rPr/>
            </w:rPrChange>
          </w:rPr>
          <w:t>wireframes</w:t>
        </w:r>
        <w:r w:rsidRPr="005956FA">
          <w:t xml:space="preserve">, se hicieron los prototipos utilizando el </w:t>
        </w:r>
      </w:ins>
      <w:ins w:id="2880" w:author="Regina Casanova" w:date="2018-07-29T19:16:00Z">
        <w:r w:rsidR="00F95B03">
          <w:t>aplicativo informático</w:t>
        </w:r>
      </w:ins>
      <w:ins w:id="2881" w:author="Regina Casanova" w:date="2018-07-07T15:31:00Z">
        <w:r w:rsidRPr="005956FA">
          <w:t xml:space="preserve"> </w:t>
        </w:r>
        <w:r w:rsidRPr="007808F4">
          <w:rPr>
            <w:lang w:val="es-PE"/>
            <w:rPrChange w:id="2882" w:author="Regina Casanova" w:date="2018-07-10T20:19:00Z">
              <w:rPr/>
            </w:rPrChange>
          </w:rPr>
          <w:t>Axure</w:t>
        </w:r>
        <w:r w:rsidRPr="005956FA">
          <w:t xml:space="preserve"> RP v8 (Axure </w:t>
        </w:r>
      </w:ins>
      <w:ins w:id="2883" w:author="Regina Casanova" w:date="2018-07-29T19:16:00Z">
        <w:r w:rsidR="00F95B03">
          <w:t>Aplicativo informático</w:t>
        </w:r>
      </w:ins>
      <w:ins w:id="2884" w:author="Regina Casanova" w:date="2018-07-07T15:31:00Z">
        <w:r w:rsidRPr="005956FA">
          <w:t xml:space="preserve"> </w:t>
        </w:r>
        <w:r w:rsidRPr="007808F4">
          <w:rPr>
            <w:lang w:val="es-PE"/>
            <w:rPrChange w:id="2885" w:author="Regina Casanova" w:date="2018-07-10T20:19:00Z">
              <w:rPr/>
            </w:rPrChange>
          </w:rPr>
          <w:t>Solutions</w:t>
        </w:r>
        <w:r w:rsidRPr="005956FA">
          <w:t xml:space="preserve">, San Diego, CA bajo la licencia completa de Mg. Miguel Coloma). Se eligió este </w:t>
        </w:r>
      </w:ins>
      <w:ins w:id="2886" w:author="Regina Casanova" w:date="2018-07-29T19:16:00Z">
        <w:r w:rsidR="00F95B03">
          <w:t>aplicativo informático</w:t>
        </w:r>
      </w:ins>
      <w:ins w:id="2887"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888" w:author="Luis Fernando Llanos Zavalaga" w:date="2018-07-10T15:03:00Z"/>
        </w:rPr>
      </w:pPr>
      <w:ins w:id="2889" w:author="Regina Casanova" w:date="2018-07-07T15:31:00Z">
        <w:r w:rsidRPr="005956FA">
          <w:t xml:space="preserve">Estos prototipos no contaban con mucho detalle gráfico. Esto se hizo adrede para que durante las pruebas los usuarios se enfocarán en la funcionalidad del </w:t>
        </w:r>
      </w:ins>
      <w:ins w:id="2890" w:author="Regina Casanova" w:date="2018-07-29T19:16:00Z">
        <w:r w:rsidR="00F95B03">
          <w:t>aplicativo informático</w:t>
        </w:r>
      </w:ins>
      <w:ins w:id="2891"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892" w:author="Regina Casanova" w:date="2018-07-07T15:31:00Z"/>
        </w:rPr>
      </w:pPr>
    </w:p>
    <w:p w14:paraId="78906DC0" w14:textId="77777777" w:rsidR="006F7425" w:rsidRDefault="006F7425">
      <w:pPr>
        <w:pStyle w:val="Ttulo2"/>
        <w:rPr>
          <w:ins w:id="2893" w:author="Regina Casanova" w:date="2018-07-07T15:31:00Z"/>
        </w:rPr>
        <w:pPrChange w:id="2894" w:author="Regina Casanova" w:date="2018-07-07T15:38:00Z">
          <w:pPr/>
        </w:pPrChange>
      </w:pPr>
      <w:bookmarkStart w:id="2895" w:name="_Toc520655658"/>
      <w:ins w:id="2896" w:author="Regina Casanova" w:date="2018-07-07T15:31:00Z">
        <w:r>
          <w:lastRenderedPageBreak/>
          <w:t>Metodología para Sub-Estudio del objetivo específico #3, correspondiente a la Fase de Pruebas</w:t>
        </w:r>
        <w:bookmarkEnd w:id="2895"/>
      </w:ins>
    </w:p>
    <w:p w14:paraId="4AA40B0A" w14:textId="77777777" w:rsidR="006F7425" w:rsidRDefault="006F7425">
      <w:pPr>
        <w:pStyle w:val="Ttulo3"/>
        <w:rPr>
          <w:ins w:id="2897" w:author="Regina Casanova" w:date="2018-07-07T15:31:00Z"/>
        </w:rPr>
        <w:pPrChange w:id="2898" w:author="Regina Casanova" w:date="2018-07-07T15:38:00Z">
          <w:pPr/>
        </w:pPrChange>
      </w:pPr>
      <w:bookmarkStart w:id="2899" w:name="_Toc520655659"/>
      <w:ins w:id="2900" w:author="Regina Casanova" w:date="2018-07-07T15:31:00Z">
        <w:r>
          <w:t>Diseño del estudio</w:t>
        </w:r>
        <w:bookmarkEnd w:id="2899"/>
      </w:ins>
    </w:p>
    <w:p w14:paraId="12485DF2" w14:textId="53FD9C41" w:rsidR="006F7425" w:rsidRPr="005956FA" w:rsidRDefault="006F7425" w:rsidP="005956FA">
      <w:pPr>
        <w:pStyle w:val="Texto"/>
        <w:rPr>
          <w:ins w:id="2901" w:author="Regina Casanova" w:date="2018-07-07T15:31:00Z"/>
        </w:rPr>
      </w:pPr>
      <w:ins w:id="2902"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903" w:author="Regina Casanova" w:date="2018-07-29T19:16:00Z">
        <w:r w:rsidR="00F95B03">
          <w:t>aplicativo informático</w:t>
        </w:r>
      </w:ins>
      <w:ins w:id="2904" w:author="Regina Casanova" w:date="2018-07-07T15:31:00Z">
        <w:r w:rsidRPr="005956FA">
          <w:t xml:space="preserve">. </w:t>
        </w:r>
      </w:ins>
    </w:p>
    <w:p w14:paraId="6B4E8AE5" w14:textId="34D62D9E" w:rsidR="006F7425" w:rsidRDefault="006F7425">
      <w:pPr>
        <w:pStyle w:val="Ttulo3"/>
        <w:rPr>
          <w:ins w:id="2905" w:author="Regina Casanova" w:date="2018-07-07T15:31:00Z"/>
        </w:rPr>
        <w:pPrChange w:id="2906" w:author="Regina Casanova" w:date="2018-07-07T15:39:00Z">
          <w:pPr/>
        </w:pPrChange>
      </w:pPr>
      <w:bookmarkStart w:id="2907" w:name="_Toc520655660"/>
      <w:ins w:id="2908" w:author="Regina Casanova" w:date="2018-07-07T15:31:00Z">
        <w:r>
          <w:t>Población</w:t>
        </w:r>
        <w:bookmarkEnd w:id="2907"/>
      </w:ins>
    </w:p>
    <w:p w14:paraId="3F335CEA" w14:textId="77777777" w:rsidR="006F7425" w:rsidRPr="00BA156B" w:rsidRDefault="006F7425" w:rsidP="006F7425">
      <w:pPr>
        <w:pStyle w:val="Texto"/>
        <w:rPr>
          <w:ins w:id="2909" w:author="Regina Casanova" w:date="2018-07-07T15:31:00Z"/>
        </w:rPr>
      </w:pPr>
      <w:ins w:id="2910"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911" w:author="Regina Casanova" w:date="2018-07-07T15:31:00Z"/>
        </w:rPr>
      </w:pPr>
      <w:ins w:id="2912"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913" w:author="Regina Casanova" w:date="2018-07-07T15:31:00Z"/>
        </w:rPr>
      </w:pPr>
      <w:ins w:id="2914"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915" w:author="Regina Casanova" w:date="2018-07-07T15:31:00Z"/>
        </w:rPr>
      </w:pPr>
      <w:ins w:id="2916" w:author="Regina Casanova" w:date="2018-07-07T15:31:00Z">
        <w:r w:rsidRPr="00BA156B">
          <w:t>Ciudadanos peruanos que puedan presentar reclamos.</w:t>
        </w:r>
      </w:ins>
    </w:p>
    <w:p w14:paraId="6B2C64F1" w14:textId="68652B4A" w:rsidR="006F7425" w:rsidRPr="005956FA" w:rsidRDefault="006F7425">
      <w:pPr>
        <w:pStyle w:val="Ttulo3"/>
        <w:rPr>
          <w:ins w:id="2917" w:author="Regina Casanova" w:date="2018-07-07T15:31:00Z"/>
        </w:rPr>
        <w:pPrChange w:id="2918" w:author="Regina Casanova" w:date="2018-07-07T15:39:00Z">
          <w:pPr/>
        </w:pPrChange>
      </w:pPr>
      <w:bookmarkStart w:id="2919" w:name="_Toc520655661"/>
      <w:ins w:id="2920" w:author="Regina Casanova" w:date="2018-07-07T15:31:00Z">
        <w:r>
          <w:t>Muestra</w:t>
        </w:r>
        <w:bookmarkEnd w:id="2919"/>
      </w:ins>
    </w:p>
    <w:p w14:paraId="41742C1F" w14:textId="02917CB4" w:rsidR="00B17392" w:rsidRDefault="00B17392" w:rsidP="00B17392">
      <w:pPr>
        <w:pStyle w:val="Texto"/>
        <w:rPr>
          <w:ins w:id="2921" w:author="Regina Casanova" w:date="2018-07-22T21:09:00Z"/>
        </w:rPr>
      </w:pPr>
      <w:ins w:id="2922"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923" w:author="Regina Casanova" w:date="2018-07-22T21:09:00Z"/>
        </w:rPr>
      </w:pPr>
      <w:ins w:id="2924"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925" w:author="Regina Casanova" w:date="2018-07-22T21:09:00Z"/>
        </w:rPr>
      </w:pPr>
      <w:ins w:id="2926"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927" w:author="Regina Casanova" w:date="2018-07-22T21:10:00Z"/>
          <w:rStyle w:val="Refdecomentario"/>
          <w:sz w:val="24"/>
          <w:szCs w:val="24"/>
          <w:rPrChange w:id="2928" w:author="Regina Casanova" w:date="2018-07-22T21:10:00Z">
            <w:rPr>
              <w:ins w:id="2929" w:author="Regina Casanova" w:date="2018-07-22T21:10:00Z"/>
              <w:rStyle w:val="Refdecomentario"/>
              <w:rFonts w:eastAsiaTheme="majorEastAsia"/>
              <w:color w:val="000000" w:themeColor="text1"/>
              <w:lang w:val="es-ES"/>
            </w:rPr>
          </w:rPrChange>
        </w:rPr>
        <w:pPrChange w:id="2930" w:author="Regina Casanova" w:date="2018-07-22T21:10:00Z">
          <w:pPr/>
        </w:pPrChange>
      </w:pPr>
      <w:ins w:id="2931"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Default="00B17392">
      <w:pPr>
        <w:pStyle w:val="Ttulo3"/>
        <w:rPr>
          <w:ins w:id="2932" w:author="Regina Casanova" w:date="2018-08-04T18:07:00Z"/>
        </w:rPr>
        <w:pPrChange w:id="2933" w:author="Regina Casanova" w:date="2018-07-22T21:10:00Z">
          <w:pPr/>
        </w:pPrChange>
      </w:pPr>
      <w:ins w:id="2934" w:author="Regina Casanova" w:date="2018-07-22T21:10:00Z">
        <w:r w:rsidDel="00B17392">
          <w:rPr>
            <w:rStyle w:val="Refdecomentario"/>
            <w:rFonts w:cstheme="minorBidi"/>
            <w:lang w:val="es-ES_tradnl"/>
          </w:rPr>
          <w:t xml:space="preserve"> </w:t>
        </w:r>
      </w:ins>
      <w:del w:id="2935" w:author="Regina Casanova" w:date="2018-07-22T21:09:00Z">
        <w:r w:rsidR="00DE6ADF" w:rsidDel="00B17392">
          <w:rPr>
            <w:rStyle w:val="Refdecomentario"/>
            <w:rFonts w:cstheme="minorBidi"/>
            <w:lang w:val="es-ES_tradnl"/>
          </w:rPr>
          <w:commentReference w:id="2936"/>
        </w:r>
      </w:del>
      <w:bookmarkStart w:id="2937" w:name="_Toc520655662"/>
      <w:ins w:id="2938" w:author="Regina Casanova" w:date="2018-07-07T15:31:00Z">
        <w:r w:rsidR="006F7425">
          <w:t>Operacionaliza</w:t>
        </w:r>
        <w:r>
          <w:t xml:space="preserve">ción de </w:t>
        </w:r>
      </w:ins>
      <w:ins w:id="2939" w:author="Regina Casanova" w:date="2018-07-22T21:10:00Z">
        <w:r>
          <w:t>dimensiones</w:t>
        </w:r>
      </w:ins>
      <w:bookmarkEnd w:id="2937"/>
    </w:p>
    <w:p w14:paraId="591C544B" w14:textId="60BAE856" w:rsidR="00604F17" w:rsidRDefault="00604F17" w:rsidP="00604F17">
      <w:pPr>
        <w:pStyle w:val="Texto"/>
        <w:rPr>
          <w:ins w:id="2940" w:author="Regina Casanova" w:date="2018-08-04T18:11:00Z"/>
        </w:rPr>
      </w:pPr>
      <w:ins w:id="2941" w:author="Regina Casanova" w:date="2018-08-04T18:11:00Z">
        <w:r>
          <w:t xml:space="preserve">Para este sub-estudio se consideraron las siguientes dimensiones para las entrevistas a profundidad que se tuvieron con los tres tipos de usuarios finales. </w:t>
        </w:r>
      </w:ins>
      <w:ins w:id="2942" w:author="Regina Casanova" w:date="2018-08-04T18:14:00Z">
        <w:r w:rsidR="00C01EC4">
          <w:t>S</w:t>
        </w:r>
      </w:ins>
      <w:ins w:id="2943" w:author="Regina Casanova" w:date="2018-08-04T18:11:00Z">
        <w:r>
          <w:t>e consideraron las siguientes sub-dimensiones cualitativas</w:t>
        </w:r>
      </w:ins>
      <w:ins w:id="2944" w:author="Regina Casanova" w:date="2018-08-04T18:13:00Z">
        <w:r w:rsidR="00C01EC4">
          <w:t xml:space="preserve"> que se </w:t>
        </w:r>
      </w:ins>
      <w:ins w:id="2945" w:author="Regina Casanova" w:date="2018-08-04T18:14:00Z">
        <w:r w:rsidR="00C01EC4">
          <w:t>calificaban</w:t>
        </w:r>
      </w:ins>
      <w:ins w:id="2946" w:author="Regina Casanova" w:date="2018-08-04T18:13:00Z">
        <w:r>
          <w:t xml:space="preserve"> de forma dicotómica </w:t>
        </w:r>
      </w:ins>
      <w:ins w:id="2947" w:author="Regina Casanova" w:date="2018-08-04T18:14:00Z">
        <w:r w:rsidR="00C01EC4">
          <w:t>(Sí / No)</w:t>
        </w:r>
      </w:ins>
      <w:ins w:id="2948" w:author="Regina Casanova" w:date="2018-08-04T18:11:00Z">
        <w:r>
          <w:t>:</w:t>
        </w:r>
      </w:ins>
    </w:p>
    <w:p w14:paraId="124DD524" w14:textId="2C5F793C" w:rsidR="00604F17" w:rsidRDefault="00604F17" w:rsidP="00C01EC4">
      <w:pPr>
        <w:pStyle w:val="Texto"/>
        <w:numPr>
          <w:ilvl w:val="0"/>
          <w:numId w:val="60"/>
        </w:numPr>
        <w:rPr>
          <w:ins w:id="2949" w:author="Regina Casanova" w:date="2018-08-04T18:12:00Z"/>
        </w:rPr>
        <w:pPrChange w:id="2950" w:author="Regina Casanova" w:date="2018-08-04T18:16:00Z">
          <w:pPr/>
        </w:pPrChange>
      </w:pPr>
      <w:ins w:id="2951" w:author="Regina Casanova" w:date="2018-08-04T18:12:00Z">
        <w:r>
          <w:t xml:space="preserve">Resolución de tareas: Definida como </w:t>
        </w:r>
      </w:ins>
      <w:ins w:id="2952" w:author="Regina Casanova" w:date="2018-08-04T18:13:00Z">
        <w:r>
          <w:t>e</w:t>
        </w:r>
      </w:ins>
      <w:ins w:id="2953" w:author="Regina Casanova" w:date="2018-08-04T18:12:00Z">
        <w:r w:rsidRPr="00BA156B">
          <w:t>l éxito o fracaso del usuario en la resolución de ciertas tareas específicas a su tipo de usuario a realizarse</w:t>
        </w:r>
      </w:ins>
      <w:ins w:id="2954" w:author="Regina Casanova" w:date="2018-08-04T18:13:00Z">
        <w:r>
          <w:t xml:space="preserve"> </w:t>
        </w:r>
        <w:r w:rsidRPr="00BA156B">
          <w:t>uti</w:t>
        </w:r>
        <w:r>
          <w:t>lizando el prototipo del aplicativo</w:t>
        </w:r>
        <w:r>
          <w:t>.</w:t>
        </w:r>
      </w:ins>
      <w:ins w:id="2955" w:author="Regina Casanova" w:date="2018-08-04T18:14:00Z">
        <w:r w:rsidR="00C01EC4">
          <w:t xml:space="preserve"> Esta sub-</w:t>
        </w:r>
      </w:ins>
      <w:ins w:id="2956" w:author="Regina Casanova" w:date="2018-08-04T18:16:00Z">
        <w:r w:rsidR="00C01EC4">
          <w:t>dimensión</w:t>
        </w:r>
      </w:ins>
      <w:ins w:id="2957" w:author="Regina Casanova" w:date="2018-08-04T18:14:00Z">
        <w:r w:rsidR="00C01EC4">
          <w:t xml:space="preserve"> se recolecto mediante una observaci</w:t>
        </w:r>
      </w:ins>
      <w:ins w:id="2958" w:author="Regina Casanova" w:date="2018-08-04T18:15:00Z">
        <w:r w:rsidR="00C01EC4">
          <w:t xml:space="preserve">ón directa a la interacción del </w:t>
        </w:r>
      </w:ins>
      <w:ins w:id="2959" w:author="Regina Casanova" w:date="2018-08-04T18:16:00Z">
        <w:r w:rsidR="00C01EC4">
          <w:t>entrevistado</w:t>
        </w:r>
      </w:ins>
      <w:ins w:id="2960" w:author="Regina Casanova" w:date="2018-08-04T18:15:00Z">
        <w:r w:rsidR="00C01EC4">
          <w:t xml:space="preserve"> con el prototipo.</w:t>
        </w:r>
      </w:ins>
    </w:p>
    <w:p w14:paraId="18D29DA3" w14:textId="7D700FF1" w:rsidR="00604F17" w:rsidRDefault="00604F17" w:rsidP="00C01EC4">
      <w:pPr>
        <w:pStyle w:val="Texto"/>
        <w:numPr>
          <w:ilvl w:val="0"/>
          <w:numId w:val="60"/>
        </w:numPr>
        <w:rPr>
          <w:ins w:id="2961" w:author="Regina Casanova" w:date="2018-08-04T18:12:00Z"/>
        </w:rPr>
        <w:pPrChange w:id="2962" w:author="Regina Casanova" w:date="2018-08-04T18:16:00Z">
          <w:pPr/>
        </w:pPrChange>
      </w:pPr>
      <w:ins w:id="2963" w:author="Regina Casanova" w:date="2018-08-04T18:12:00Z">
        <w:r>
          <w:t xml:space="preserve">Comprensión de la interfaz gráfica: </w:t>
        </w:r>
      </w:ins>
      <w:ins w:id="2964" w:author="Regina Casanova" w:date="2018-08-04T18:13:00Z">
        <w:r>
          <w:t>Definido como la e</w:t>
        </w:r>
        <w:r w:rsidRPr="00BA156B">
          <w:t>valuación de si el usuario entendió el propósito de cada pantalla de la interfaz con la que interactuó durante la prueba.</w:t>
        </w:r>
      </w:ins>
      <w:ins w:id="2965" w:author="Regina Casanova" w:date="2018-08-04T18:15:00Z">
        <w:r w:rsidR="00C01EC4">
          <w:t xml:space="preserve"> La información de dicha sub-</w:t>
        </w:r>
      </w:ins>
      <w:ins w:id="2966" w:author="Regina Casanova" w:date="2018-08-04T18:16:00Z">
        <w:r w:rsidR="00C01EC4">
          <w:t>dimensión</w:t>
        </w:r>
      </w:ins>
      <w:ins w:id="2967" w:author="Regina Casanova" w:date="2018-08-04T18:15:00Z">
        <w:r w:rsidR="00C01EC4">
          <w:t xml:space="preserve"> se recolecto utilizando la </w:t>
        </w:r>
        <w:r w:rsidR="00C01EC4">
          <w:t>Guía Estructurada de Entrevista a Profundidad para usuarios finales Nº2 (disponible en este documento como Anexo 4)</w:t>
        </w:r>
      </w:ins>
      <w:ins w:id="2968" w:author="Regina Casanova" w:date="2018-08-04T18:16:00Z">
        <w:r w:rsidR="00C01EC4">
          <w:t>.</w:t>
        </w:r>
      </w:ins>
    </w:p>
    <w:p w14:paraId="4EF67CDA" w14:textId="77777777" w:rsidR="00604F17" w:rsidRPr="00604F17" w:rsidRDefault="00604F17" w:rsidP="00604F17">
      <w:pPr>
        <w:rPr>
          <w:ins w:id="2969" w:author="Regina Casanova" w:date="2018-07-07T15:31:00Z"/>
          <w:lang w:val="es-ES"/>
          <w:rPrChange w:id="2970" w:author="Regina Casanova" w:date="2018-08-04T18:07:00Z">
            <w:rPr>
              <w:ins w:id="2971" w:author="Regina Casanova" w:date="2018-07-07T15:31:00Z"/>
            </w:rPr>
          </w:rPrChange>
        </w:rPr>
      </w:pPr>
    </w:p>
    <w:p w14:paraId="7C0A8D4E" w14:textId="67325CD4" w:rsidR="006F7425" w:rsidRPr="005956FA" w:rsidRDefault="006F7425">
      <w:pPr>
        <w:pStyle w:val="Ttulo3"/>
        <w:rPr>
          <w:ins w:id="2972" w:author="Regina Casanova" w:date="2018-07-07T15:31:00Z"/>
        </w:rPr>
        <w:pPrChange w:id="2973" w:author="Regina Casanova" w:date="2018-07-07T15:40:00Z">
          <w:pPr/>
        </w:pPrChange>
      </w:pPr>
      <w:bookmarkStart w:id="2974" w:name="_Toc520655663"/>
      <w:ins w:id="2975" w:author="Regina Casanova" w:date="2018-07-07T15:31:00Z">
        <w:r>
          <w:lastRenderedPageBreak/>
          <w:t>Procedimientos y Técnicas</w:t>
        </w:r>
        <w:bookmarkEnd w:id="2974"/>
      </w:ins>
    </w:p>
    <w:p w14:paraId="3BDBF155" w14:textId="77777777" w:rsidR="006F7425" w:rsidRPr="005956FA" w:rsidRDefault="006F7425" w:rsidP="005956FA">
      <w:pPr>
        <w:pStyle w:val="Texto"/>
        <w:rPr>
          <w:ins w:id="2976" w:author="Regina Casanova" w:date="2018-07-07T15:31:00Z"/>
        </w:rPr>
      </w:pPr>
      <w:ins w:id="2977" w:author="Regina Casanova" w:date="2018-07-07T15:31:00Z">
        <w:r w:rsidRPr="005956FA">
          <w:t>Se realizaron evaluaciones con todos los tipos de usuarios donde se enfocó lo siguiente:</w:t>
        </w:r>
      </w:ins>
    </w:p>
    <w:p w14:paraId="7FC6176D" w14:textId="70E457FE" w:rsidR="006F7425" w:rsidRPr="002416FB" w:rsidRDefault="006F7425">
      <w:pPr>
        <w:pStyle w:val="Ttulo4"/>
        <w:numPr>
          <w:ilvl w:val="0"/>
          <w:numId w:val="57"/>
        </w:numPr>
        <w:rPr>
          <w:ins w:id="2978" w:author="Regina Casanova" w:date="2018-07-07T15:31:00Z"/>
          <w:lang w:val="es-PE"/>
        </w:rPr>
        <w:pPrChange w:id="2979" w:author="Regina Casanova" w:date="2018-07-29T19:51:00Z">
          <w:pPr>
            <w:pStyle w:val="Ttulo4"/>
            <w:numPr>
              <w:numId w:val="15"/>
            </w:numPr>
          </w:pPr>
        </w:pPrChange>
      </w:pPr>
      <w:ins w:id="2980"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981" w:author="Regina Casanova" w:date="2018-07-07T15:31:00Z"/>
        </w:rPr>
      </w:pPr>
      <w:ins w:id="2982" w:author="Regina Casanova" w:date="2018-07-07T15:31:00Z">
        <w:r w:rsidRPr="00B26073">
          <w:t xml:space="preserve">Se definieron tareas específicas por cada tipo de usuario y se observó la forma de realización de ella por los usuarios. Con esto se determinó si el </w:t>
        </w:r>
      </w:ins>
      <w:ins w:id="2983" w:author="Regina Casanova" w:date="2018-07-29T19:16:00Z">
        <w:r w:rsidR="00F95B03">
          <w:t>aplicativo informático</w:t>
        </w:r>
      </w:ins>
      <w:ins w:id="2984"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985" w:author="Regina Casanova" w:date="2018-07-07T15:31:00Z"/>
          <w:lang w:val="es-PE"/>
        </w:rPr>
      </w:pPr>
      <w:ins w:id="2986"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987" w:author="Regina Casanova" w:date="2018-07-07T15:31:00Z"/>
        </w:rPr>
      </w:pPr>
      <w:ins w:id="2988" w:author="Regina Casanova" w:date="2018-07-07T15:31:00Z">
        <w:r w:rsidRPr="00B26073">
          <w:t>Para esto se utilizó el método ‘</w:t>
        </w:r>
        <w:r w:rsidRPr="007808F4">
          <w:rPr>
            <w:lang w:val="es-PE"/>
            <w:rPrChange w:id="2989"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990" w:author="Regina Casanova" w:date="2018-07-29T19:16:00Z">
        <w:r w:rsidR="00F95B03">
          <w:t>aplicativo informático</w:t>
        </w:r>
      </w:ins>
      <w:ins w:id="2991" w:author="Regina Casanova" w:date="2018-07-07T15:31:00Z">
        <w:r>
          <w:t xml:space="preserve"> planteado</w:t>
        </w:r>
        <w:r w:rsidRPr="00B26073">
          <w:t xml:space="preserve">. Con esto se determinó si el usuario entendía fácilmente el propósito que cumplía cada pantalla del </w:t>
        </w:r>
      </w:ins>
      <w:ins w:id="2992" w:author="Regina Casanova" w:date="2018-07-29T19:16:00Z">
        <w:r w:rsidR="00F95B03">
          <w:t>aplicativo informático</w:t>
        </w:r>
      </w:ins>
      <w:ins w:id="2993" w:author="Regina Casanova" w:date="2018-07-07T15:31:00Z">
        <w:r w:rsidRPr="00B26073">
          <w:t xml:space="preserve">. </w:t>
        </w:r>
      </w:ins>
    </w:p>
    <w:p w14:paraId="59FC3B0D" w14:textId="77777777" w:rsidR="006F7425" w:rsidRPr="00B26073" w:rsidRDefault="006F7425" w:rsidP="006F7425">
      <w:pPr>
        <w:pStyle w:val="Texto"/>
        <w:rPr>
          <w:ins w:id="2994" w:author="Regina Casanova" w:date="2018-07-07T15:31:00Z"/>
        </w:rPr>
      </w:pPr>
      <w:ins w:id="2995"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110509" w:rsidDel="006F7425" w:rsidRDefault="006F7425">
      <w:pPr>
        <w:pStyle w:val="Texto"/>
        <w:rPr>
          <w:del w:id="2996" w:author="Regina Casanova" w:date="2018-07-07T15:32:00Z"/>
          <w:rPrChange w:id="2997" w:author="Owner" w:date="2018-08-04T08:16:00Z">
            <w:rPr>
              <w:del w:id="2998" w:author="Regina Casanova" w:date="2018-07-07T15:32:00Z"/>
            </w:rPr>
          </w:rPrChange>
        </w:rPr>
        <w:pPrChange w:id="2999" w:author="Regina Casanova" w:date="2018-07-07T15:41:00Z">
          <w:pPr>
            <w:pStyle w:val="Ttulo1"/>
          </w:pPr>
        </w:pPrChange>
      </w:pPr>
      <w:commentRangeStart w:id="3000"/>
      <w:commentRangeStart w:id="3001"/>
      <w:ins w:id="3002" w:author="Regina Casanova" w:date="2018-07-07T15:31:00Z">
        <w:r w:rsidRPr="001F3397">
          <w:lastRenderedPageBreak/>
          <w:t>Se</w:t>
        </w:r>
      </w:ins>
      <w:commentRangeEnd w:id="3000"/>
      <w:ins w:id="3003" w:author="Regina Casanova" w:date="2018-07-20T20:33:00Z">
        <w:r w:rsidR="00E96A97" w:rsidRPr="001F3397">
          <w:rPr>
            <w:rStyle w:val="Refdecomentario"/>
            <w:b/>
            <w:bCs/>
          </w:rPr>
          <w:commentReference w:id="3000"/>
        </w:r>
      </w:ins>
      <w:ins w:id="3004" w:author="Regina Casanova" w:date="2018-07-07T15:31:00Z">
        <w:r w:rsidRPr="001F3397">
          <w:t xml:space="preserve"> utilizó la página web ShowMore </w:t>
        </w:r>
        <w:r w:rsidRPr="00D45FC4">
          <w:fldChar w:fldCharType="begin" w:fldLock="1"/>
        </w:r>
      </w:ins>
      <w:r w:rsidR="00C126C6" w:rsidRPr="00110509">
        <w:rPr>
          <w:b/>
          <w:rPrChange w:id="3005" w:author="Owner" w:date="2018-08-04T08:16:00Z">
            <w:rPr>
              <w:color w:val="FF0000"/>
            </w:rPr>
          </w:rPrChange>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3006" w:author="Regina Casanova" w:date="2018-07-07T15:31:00Z">
        <w:r w:rsidRPr="00110509">
          <w:rPr>
            <w:rPrChange w:id="3007" w:author="Owner" w:date="2018-08-04T08:16:00Z">
              <w:rPr/>
            </w:rPrChange>
          </w:rPr>
          <w:fldChar w:fldCharType="separate"/>
        </w:r>
      </w:ins>
      <w:r w:rsidR="00C126C6" w:rsidRPr="00110509">
        <w:rPr>
          <w:noProof/>
          <w:rPrChange w:id="3008" w:author="Owner" w:date="2018-08-04T08:16:00Z">
            <w:rPr>
              <w:b w:val="0"/>
              <w:noProof/>
              <w:color w:val="FF0000"/>
            </w:rPr>
          </w:rPrChange>
        </w:rPr>
        <w:t>(47)</w:t>
      </w:r>
      <w:ins w:id="3009" w:author="Regina Casanova" w:date="2018-07-07T15:31:00Z">
        <w:r w:rsidRPr="00D45FC4">
          <w:fldChar w:fldCharType="end"/>
        </w:r>
        <w:r w:rsidRPr="00735B29">
          <w:t xml:space="preserve"> producido por la empresa ShowMore con sede en Hong Kong que</w:t>
        </w:r>
      </w:ins>
      <w:ins w:id="3010" w:author="Regina Casanova" w:date="2018-07-22T21:10:00Z">
        <w:r w:rsidR="00B93985" w:rsidRPr="00110509">
          <w:rPr>
            <w:b/>
            <w:rPrChange w:id="3011" w:author="Owner" w:date="2018-08-04T08:16:00Z">
              <w:rPr>
                <w:color w:val="FF0000"/>
              </w:rPr>
            </w:rPrChange>
          </w:rPr>
          <w:t xml:space="preserve">, </w:t>
        </w:r>
        <w:r w:rsidR="00B93985" w:rsidRPr="00110509">
          <w:rPr>
            <w:rPrChange w:id="3012" w:author="Owner" w:date="2018-08-04T08:16:00Z">
              <w:rPr>
                <w:b w:val="0"/>
                <w:color w:val="FF0000"/>
              </w:rPr>
            </w:rPrChange>
          </w:rPr>
          <w:t>con</w:t>
        </w:r>
      </w:ins>
      <w:ins w:id="3013" w:author="Regina Casanova" w:date="2018-07-23T20:05:00Z">
        <w:r w:rsidR="00FF4692" w:rsidRPr="00110509">
          <w:rPr>
            <w:rPrChange w:id="3014" w:author="Owner" w:date="2018-08-04T08:16:00Z">
              <w:rPr>
                <w:b w:val="0"/>
                <w:color w:val="FF0000"/>
              </w:rPr>
            </w:rPrChange>
          </w:rPr>
          <w:t xml:space="preserve"> consentimiento</w:t>
        </w:r>
      </w:ins>
      <w:ins w:id="3015" w:author="Regina Casanova" w:date="2018-07-22T21:10:00Z">
        <w:r w:rsidR="00B93985" w:rsidRPr="00110509">
          <w:rPr>
            <w:rPrChange w:id="3016" w:author="Owner" w:date="2018-08-04T08:16:00Z">
              <w:rPr>
                <w:b w:val="0"/>
                <w:color w:val="FF0000"/>
              </w:rPr>
            </w:rPrChange>
          </w:rPr>
          <w:t xml:space="preserve"> de la persona </w:t>
        </w:r>
      </w:ins>
      <w:ins w:id="3017" w:author="Regina Casanova" w:date="2018-07-22T21:11:00Z">
        <w:r w:rsidR="00B93985" w:rsidRPr="00110509">
          <w:rPr>
            <w:rPrChange w:id="3018" w:author="Owner" w:date="2018-08-04T08:16:00Z">
              <w:rPr>
                <w:b w:val="0"/>
                <w:color w:val="FF0000"/>
              </w:rPr>
            </w:rPrChange>
          </w:rPr>
          <w:t>entrevistada</w:t>
        </w:r>
        <w:r w:rsidR="00B93985" w:rsidRPr="00110509">
          <w:rPr>
            <w:b/>
            <w:rPrChange w:id="3019" w:author="Owner" w:date="2018-08-04T08:16:00Z">
              <w:rPr>
                <w:color w:val="FF0000"/>
              </w:rPr>
            </w:rPrChange>
          </w:rPr>
          <w:t>,</w:t>
        </w:r>
      </w:ins>
      <w:ins w:id="3020" w:author="Regina Casanova" w:date="2018-07-07T15:31:00Z">
        <w:r w:rsidRPr="001F3397">
          <w:t xml:space="preserve"> permitía grabar la pantalla de la computadora</w:t>
        </w:r>
        <w:r w:rsidRPr="00D45FC4">
          <w:t xml:space="preserve">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3021" w:author="Regina Casanova" w:date="2018-07-07T15:30:00Z"/>
          <w:color w:val="FF0000"/>
          <w:lang w:val="es-PE"/>
          <w:rPrChange w:id="3022" w:author="Luis Fernando Llanos Zavalaga" w:date="2018-07-10T15:06:00Z">
            <w:rPr>
              <w:del w:id="3023" w:author="Regina Casanova" w:date="2018-07-07T15:30:00Z"/>
              <w:lang w:val="es-PE"/>
            </w:rPr>
          </w:rPrChange>
        </w:rPr>
        <w:pPrChange w:id="3024" w:author="Regina Casanova" w:date="2018-07-07T15:41:00Z">
          <w:pPr>
            <w:pStyle w:val="Ttulo2"/>
            <w:numPr>
              <w:numId w:val="8"/>
            </w:numPr>
            <w:spacing w:line="360" w:lineRule="auto"/>
          </w:pPr>
        </w:pPrChange>
      </w:pPr>
      <w:del w:id="3025" w:author="Regina Casanova" w:date="2018-07-07T15:30:00Z">
        <w:r w:rsidRPr="00DE6ADF" w:rsidDel="006F7425">
          <w:rPr>
            <w:color w:val="FF0000"/>
            <w:lang w:val="es-PE"/>
            <w:rPrChange w:id="3026" w:author="Luis Fernando Llanos Zavalaga" w:date="2018-07-10T15:06:00Z">
              <w:rPr>
                <w:lang w:val="es-PE"/>
              </w:rPr>
            </w:rPrChange>
          </w:rPr>
          <w:delText>Diseño del estudio</w:delText>
        </w:r>
      </w:del>
    </w:p>
    <w:p w14:paraId="3BB57895" w14:textId="1DDF5043" w:rsidR="00D652B7" w:rsidRPr="00DE6ADF" w:rsidDel="006F7425" w:rsidRDefault="00D652B7">
      <w:pPr>
        <w:pStyle w:val="Texto"/>
        <w:rPr>
          <w:del w:id="3027" w:author="Regina Casanova" w:date="2018-07-07T15:30:00Z"/>
          <w:color w:val="FF0000"/>
          <w:rPrChange w:id="3028" w:author="Luis Fernando Llanos Zavalaga" w:date="2018-07-10T15:06:00Z">
            <w:rPr>
              <w:del w:id="3029" w:author="Regina Casanova" w:date="2018-07-07T15:30:00Z"/>
            </w:rPr>
          </w:rPrChange>
        </w:rPr>
      </w:pPr>
      <w:del w:id="3030" w:author="Regina Casanova" w:date="2018-07-07T15:30:00Z">
        <w:r w:rsidRPr="00DE6ADF" w:rsidDel="006F7425">
          <w:rPr>
            <w:color w:val="FF0000"/>
            <w:rPrChange w:id="3031" w:author="Luis Fernando Llanos Zavalaga" w:date="2018-07-10T15:06:00Z">
              <w:rPr/>
            </w:rPrChange>
          </w:rPr>
          <w:delText>Este es un estudio de usabilidad, donde se evaluará el</w:delText>
        </w:r>
        <w:r w:rsidR="006305D4" w:rsidRPr="00DE6ADF" w:rsidDel="006F7425">
          <w:rPr>
            <w:color w:val="FF0000"/>
            <w:rPrChange w:id="3032" w:author="Luis Fernando Llanos Zavalaga" w:date="2018-07-10T15:06:00Z">
              <w:rPr/>
            </w:rPrChange>
          </w:rPr>
          <w:delText xml:space="preserve"> diseño</w:delText>
        </w:r>
        <w:r w:rsidR="008044EE" w:rsidRPr="00DE6ADF" w:rsidDel="006F7425">
          <w:rPr>
            <w:color w:val="FF0000"/>
            <w:rPrChange w:id="3033" w:author="Luis Fernando Llanos Zavalaga" w:date="2018-07-10T15:06:00Z">
              <w:rPr/>
            </w:rPrChange>
          </w:rPr>
          <w:delText xml:space="preserve"> del prototipo</w:delText>
        </w:r>
        <w:r w:rsidR="006305D4" w:rsidRPr="00DE6ADF" w:rsidDel="006F7425">
          <w:rPr>
            <w:color w:val="FF0000"/>
            <w:rPrChange w:id="3034" w:author="Luis Fernando Llanos Zavalaga" w:date="2018-07-10T15:06:00Z">
              <w:rPr/>
            </w:rPrChange>
          </w:rPr>
          <w:delText xml:space="preserve"> de un producto tecnológico</w:delText>
        </w:r>
        <w:r w:rsidRPr="00DE6ADF" w:rsidDel="006F7425">
          <w:rPr>
            <w:color w:val="FF0000"/>
            <w:rPrChange w:id="3035" w:author="Luis Fernando Llanos Zavalaga" w:date="2018-07-10T15:06:00Z">
              <w:rPr/>
            </w:rPrChange>
          </w:rPr>
          <w:delText xml:space="preserve"> mediante pruebas dirigidas a </w:delText>
        </w:r>
      </w:del>
      <w:del w:id="3036" w:author="Regina Casanova" w:date="2018-06-15T15:17:00Z">
        <w:r w:rsidRPr="00DE6ADF" w:rsidDel="0065488F">
          <w:rPr>
            <w:color w:val="FF0000"/>
            <w:rPrChange w:id="3037" w:author="Luis Fernando Llanos Zavalaga" w:date="2018-07-10T15:06:00Z">
              <w:rPr/>
            </w:rPrChange>
          </w:rPr>
          <w:delText>l</w:delText>
        </w:r>
        <w:r w:rsidR="008044EE" w:rsidRPr="00DE6ADF" w:rsidDel="0065488F">
          <w:rPr>
            <w:color w:val="FF0000"/>
            <w:rPrChange w:id="3038" w:author="Luis Fernando Llanos Zavalaga" w:date="2018-07-10T15:06:00Z">
              <w:rPr/>
            </w:rPrChange>
          </w:rPr>
          <w:delText>os</w:delText>
        </w:r>
      </w:del>
      <w:del w:id="3039" w:author="Regina Casanova" w:date="2018-07-07T15:30:00Z">
        <w:r w:rsidR="008044EE" w:rsidRPr="00DE6ADF" w:rsidDel="006F7425">
          <w:rPr>
            <w:color w:val="FF0000"/>
            <w:rPrChange w:id="3040" w:author="Luis Fernando Llanos Zavalaga" w:date="2018-07-10T15:06:00Z">
              <w:rPr/>
            </w:rPrChange>
          </w:rPr>
          <w:delText xml:space="preserve"> </w:delText>
        </w:r>
        <w:r w:rsidR="006305D4" w:rsidRPr="00DE6ADF" w:rsidDel="006F7425">
          <w:rPr>
            <w:color w:val="FF0000"/>
            <w:rPrChange w:id="3041" w:author="Luis Fernando Llanos Zavalaga" w:date="2018-07-10T15:06:00Z">
              <w:rPr/>
            </w:rPrChange>
          </w:rPr>
          <w:delText>usuarios</w:delText>
        </w:r>
        <w:r w:rsidR="008044EE" w:rsidRPr="00DE6ADF" w:rsidDel="006F7425">
          <w:rPr>
            <w:color w:val="FF0000"/>
            <w:rPrChange w:id="3042" w:author="Luis Fernando Llanos Zavalaga" w:date="2018-07-10T15:06:00Z">
              <w:rPr/>
            </w:rPrChange>
          </w:rPr>
          <w:delText xml:space="preserve"> final</w:delText>
        </w:r>
        <w:r w:rsidR="0065488F" w:rsidRPr="00DE6ADF" w:rsidDel="006F7425">
          <w:rPr>
            <w:color w:val="FF0000"/>
            <w:rPrChange w:id="3043" w:author="Luis Fernando Llanos Zavalaga" w:date="2018-07-10T15:06:00Z">
              <w:rPr/>
            </w:rPrChange>
          </w:rPr>
          <w:delText xml:space="preserve">es </w:delText>
        </w:r>
      </w:del>
      <w:del w:id="3044" w:author="Regina Casanova" w:date="2018-06-15T15:17:00Z">
        <w:r w:rsidR="008044EE" w:rsidRPr="00DE6ADF" w:rsidDel="0065488F">
          <w:rPr>
            <w:color w:val="FF0000"/>
            <w:rPrChange w:id="3045" w:author="Luis Fernando Llanos Zavalaga" w:date="2018-07-10T15:06:00Z">
              <w:rPr/>
            </w:rPrChange>
          </w:rPr>
          <w:delText>es</w:delText>
        </w:r>
        <w:r w:rsidR="006305D4" w:rsidRPr="00DE6ADF" w:rsidDel="0065488F">
          <w:rPr>
            <w:color w:val="FF0000"/>
            <w:rPrChange w:id="3046" w:author="Luis Fernando Llanos Zavalaga" w:date="2018-07-10T15:06:00Z">
              <w:rPr/>
            </w:rPrChange>
          </w:rPr>
          <w:delText xml:space="preserve"> del sistema</w:delText>
        </w:r>
      </w:del>
      <w:del w:id="3047" w:author="Regina Casanova" w:date="2018-07-07T15:30:00Z">
        <w:r w:rsidR="006305D4" w:rsidRPr="00DE6ADF" w:rsidDel="006F7425">
          <w:rPr>
            <w:color w:val="FF0000"/>
            <w:rPrChange w:id="3048" w:author="Luis Fernando Llanos Zavalaga" w:date="2018-07-10T15:06:00Z">
              <w:rPr/>
            </w:rPrChange>
          </w:rPr>
          <w:delText xml:space="preserve">. </w:delText>
        </w:r>
      </w:del>
    </w:p>
    <w:p w14:paraId="14109D61" w14:textId="76625255" w:rsidR="00704DCF" w:rsidRPr="00DE6ADF" w:rsidDel="006F7425" w:rsidRDefault="00A12DD0">
      <w:pPr>
        <w:pStyle w:val="Texto"/>
        <w:rPr>
          <w:del w:id="3049" w:author="Regina Casanova" w:date="2018-07-07T15:30:00Z"/>
          <w:color w:val="FF0000"/>
          <w:lang w:val="es-PE"/>
          <w:rPrChange w:id="3050" w:author="Luis Fernando Llanos Zavalaga" w:date="2018-07-10T15:06:00Z">
            <w:rPr>
              <w:del w:id="3051" w:author="Regina Casanova" w:date="2018-07-07T15:30:00Z"/>
              <w:lang w:val="es-PE"/>
            </w:rPr>
          </w:rPrChange>
        </w:rPr>
        <w:pPrChange w:id="3052" w:author="Regina Casanova" w:date="2018-07-07T15:41:00Z">
          <w:pPr>
            <w:pStyle w:val="Ttulo2"/>
          </w:pPr>
        </w:pPrChange>
      </w:pPr>
      <w:del w:id="3053" w:author="Regina Casanova" w:date="2018-07-07T15:30:00Z">
        <w:r w:rsidRPr="00DE6ADF" w:rsidDel="006F7425">
          <w:rPr>
            <w:color w:val="FF0000"/>
            <w:lang w:val="es-PE"/>
            <w:rPrChange w:id="3054" w:author="Luis Fernando Llanos Zavalaga" w:date="2018-07-10T15:06:00Z">
              <w:rPr>
                <w:lang w:val="es-PE"/>
              </w:rPr>
            </w:rPrChange>
          </w:rPr>
          <w:delText>Población</w:delText>
        </w:r>
      </w:del>
    </w:p>
    <w:p w14:paraId="5C724D95" w14:textId="11689DEB" w:rsidR="00704DCF" w:rsidRPr="00DE6ADF" w:rsidDel="006F7425" w:rsidRDefault="00704DCF">
      <w:pPr>
        <w:pStyle w:val="Texto"/>
        <w:rPr>
          <w:del w:id="3055" w:author="Regina Casanova" w:date="2018-07-07T15:30:00Z"/>
          <w:color w:val="FF0000"/>
          <w:rPrChange w:id="3056" w:author="Luis Fernando Llanos Zavalaga" w:date="2018-07-10T15:06:00Z">
            <w:rPr>
              <w:del w:id="3057" w:author="Regina Casanova" w:date="2018-07-07T15:30:00Z"/>
            </w:rPr>
          </w:rPrChange>
        </w:rPr>
      </w:pPr>
      <w:del w:id="3058" w:author="Regina Casanova" w:date="2018-07-07T15:30:00Z">
        <w:r w:rsidRPr="00DE6ADF" w:rsidDel="006F7425">
          <w:rPr>
            <w:color w:val="FF0000"/>
            <w:rPrChange w:id="3059" w:author="Luis Fernando Llanos Zavalaga" w:date="2018-07-10T15:06:00Z">
              <w:rPr/>
            </w:rPrChange>
          </w:rPr>
          <w:delText>La població</w:delText>
        </w:r>
        <w:r w:rsidR="004665A1" w:rsidRPr="00DE6ADF" w:rsidDel="006F7425">
          <w:rPr>
            <w:color w:val="FF0000"/>
            <w:rPrChange w:id="3060" w:author="Luis Fernando Llanos Zavalaga" w:date="2018-07-10T15:06:00Z">
              <w:rPr/>
            </w:rPrChange>
          </w:rPr>
          <w:delText>n en estudio</w:delText>
        </w:r>
        <w:r w:rsidRPr="00DE6ADF" w:rsidDel="006F7425">
          <w:rPr>
            <w:color w:val="FF0000"/>
            <w:rPrChange w:id="3061" w:author="Luis Fernando Llanos Zavalaga" w:date="2018-07-10T15:06:00Z">
              <w:rPr/>
            </w:rPrChange>
          </w:rPr>
          <w:delText xml:space="preserve"> se divide en </w:delText>
        </w:r>
        <w:r w:rsidR="00F53309" w:rsidRPr="00DE6ADF" w:rsidDel="006F7425">
          <w:rPr>
            <w:color w:val="FF0000"/>
            <w:rPrChange w:id="3062" w:author="Luis Fernando Llanos Zavalaga" w:date="2018-07-10T15:06:00Z">
              <w:rPr/>
            </w:rPrChange>
          </w:rPr>
          <w:delText>tres</w:delText>
        </w:r>
        <w:r w:rsidR="0059544B" w:rsidRPr="00DE6ADF" w:rsidDel="006F7425">
          <w:rPr>
            <w:color w:val="FF0000"/>
            <w:rPrChange w:id="3063" w:author="Luis Fernando Llanos Zavalaga" w:date="2018-07-10T15:06:00Z">
              <w:rPr/>
            </w:rPrChange>
          </w:rPr>
          <w:delText xml:space="preserve"> </w:delText>
        </w:r>
        <w:r w:rsidR="0051146D" w:rsidRPr="00DE6ADF" w:rsidDel="006F7425">
          <w:rPr>
            <w:color w:val="FF0000"/>
            <w:rPrChange w:id="3064" w:author="Luis Fernando Llanos Zavalaga" w:date="2018-07-10T15:06:00Z">
              <w:rPr/>
            </w:rPrChange>
          </w:rPr>
          <w:delText>tipos</w:delText>
        </w:r>
        <w:r w:rsidRPr="00DE6ADF" w:rsidDel="006F7425">
          <w:rPr>
            <w:color w:val="FF0000"/>
            <w:rPrChange w:id="3065"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3066" w:author="Regina Casanova" w:date="2018-07-07T15:30:00Z"/>
          <w:color w:val="FF0000"/>
          <w:rPrChange w:id="3067" w:author="Luis Fernando Llanos Zavalaga" w:date="2018-07-10T15:06:00Z">
            <w:rPr>
              <w:del w:id="3068" w:author="Regina Casanova" w:date="2018-07-07T15:30:00Z"/>
            </w:rPr>
          </w:rPrChange>
        </w:rPr>
        <w:pPrChange w:id="3069" w:author="Regina Casanova" w:date="2018-07-07T15:41:00Z">
          <w:pPr>
            <w:pStyle w:val="Texto"/>
            <w:numPr>
              <w:numId w:val="28"/>
            </w:numPr>
            <w:ind w:left="720" w:hanging="360"/>
          </w:pPr>
        </w:pPrChange>
      </w:pPr>
      <w:del w:id="3070" w:author="Regina Casanova" w:date="2018-07-07T15:30:00Z">
        <w:r w:rsidRPr="00DE6ADF" w:rsidDel="006F7425">
          <w:rPr>
            <w:color w:val="FF0000"/>
            <w:rPrChange w:id="3071" w:author="Luis Fernando Llanos Zavalaga" w:date="2018-07-10T15:06:00Z">
              <w:rPr/>
            </w:rPrChange>
          </w:rPr>
          <w:delText>Per</w:delText>
        </w:r>
        <w:r w:rsidR="008044EE" w:rsidRPr="00DE6ADF" w:rsidDel="006F7425">
          <w:rPr>
            <w:color w:val="FF0000"/>
            <w:rPrChange w:id="3072"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3073" w:author="Regina Casanova" w:date="2018-07-07T15:30:00Z"/>
          <w:color w:val="FF0000"/>
          <w:rPrChange w:id="3074" w:author="Luis Fernando Llanos Zavalaga" w:date="2018-07-10T15:06:00Z">
            <w:rPr>
              <w:del w:id="3075" w:author="Regina Casanova" w:date="2018-07-07T15:30:00Z"/>
            </w:rPr>
          </w:rPrChange>
        </w:rPr>
        <w:pPrChange w:id="3076" w:author="Regina Casanova" w:date="2018-07-07T15:41:00Z">
          <w:pPr>
            <w:pStyle w:val="Texto"/>
            <w:numPr>
              <w:numId w:val="28"/>
            </w:numPr>
            <w:ind w:left="720" w:hanging="360"/>
          </w:pPr>
        </w:pPrChange>
      </w:pPr>
      <w:del w:id="3077" w:author="Regina Casanova" w:date="2018-07-07T15:30:00Z">
        <w:r w:rsidRPr="00DE6ADF" w:rsidDel="006F7425">
          <w:rPr>
            <w:color w:val="FF0000"/>
            <w:rPrChange w:id="3078" w:author="Luis Fernando Llanos Zavalaga" w:date="2018-07-10T15:06:00Z">
              <w:rPr/>
            </w:rPrChange>
          </w:rPr>
          <w:delText>Gestores</w:delText>
        </w:r>
        <w:r w:rsidR="006305D4" w:rsidRPr="00DE6ADF" w:rsidDel="006F7425">
          <w:rPr>
            <w:color w:val="FF0000"/>
            <w:rPrChange w:id="3079" w:author="Luis Fernando Llanos Zavalaga" w:date="2018-07-10T15:06:00Z">
              <w:rPr/>
            </w:rPrChange>
          </w:rPr>
          <w:delText xml:space="preserve"> de IPRESS</w:delText>
        </w:r>
        <w:r w:rsidRPr="00DE6ADF" w:rsidDel="006F7425">
          <w:rPr>
            <w:color w:val="FF0000"/>
            <w:rPrChange w:id="3080" w:author="Luis Fernando Llanos Zavalaga" w:date="2018-07-10T15:06:00Z">
              <w:rPr/>
            </w:rPrChange>
          </w:rPr>
          <w:delText>.</w:delText>
        </w:r>
      </w:del>
    </w:p>
    <w:p w14:paraId="06042FD9" w14:textId="66413005" w:rsidR="002F42CB" w:rsidRPr="00DE6ADF" w:rsidDel="006F7425" w:rsidRDefault="004665A1">
      <w:pPr>
        <w:pStyle w:val="Texto"/>
        <w:rPr>
          <w:del w:id="3081" w:author="Regina Casanova" w:date="2018-07-07T15:30:00Z"/>
          <w:color w:val="FF0000"/>
          <w:rPrChange w:id="3082" w:author="Luis Fernando Llanos Zavalaga" w:date="2018-07-10T15:06:00Z">
            <w:rPr>
              <w:del w:id="3083" w:author="Regina Casanova" w:date="2018-07-07T15:30:00Z"/>
            </w:rPr>
          </w:rPrChange>
        </w:rPr>
        <w:pPrChange w:id="3084" w:author="Regina Casanova" w:date="2018-07-07T15:41:00Z">
          <w:pPr>
            <w:pStyle w:val="Texto"/>
            <w:numPr>
              <w:numId w:val="28"/>
            </w:numPr>
            <w:ind w:left="720" w:hanging="360"/>
          </w:pPr>
        </w:pPrChange>
      </w:pPr>
      <w:del w:id="3085" w:author="Regina Casanova" w:date="2018-07-07T15:30:00Z">
        <w:r w:rsidRPr="00DE6ADF" w:rsidDel="006F7425">
          <w:rPr>
            <w:color w:val="FF0000"/>
            <w:rPrChange w:id="3086" w:author="Luis Fernando Llanos Zavalaga" w:date="2018-07-10T15:06:00Z">
              <w:rPr/>
            </w:rPrChange>
          </w:rPr>
          <w:delText>Ciudadanos peruanos que puedan presentar</w:delText>
        </w:r>
        <w:r w:rsidR="0051146D" w:rsidRPr="00DE6ADF" w:rsidDel="006F7425">
          <w:rPr>
            <w:color w:val="FF0000"/>
            <w:rPrChange w:id="3087" w:author="Luis Fernando Llanos Zavalaga" w:date="2018-07-10T15:06:00Z">
              <w:rPr/>
            </w:rPrChange>
          </w:rPr>
          <w:delText xml:space="preserve"> reclamos</w:delText>
        </w:r>
        <w:r w:rsidR="008044EE" w:rsidRPr="00DE6ADF" w:rsidDel="006F7425">
          <w:rPr>
            <w:color w:val="FF0000"/>
            <w:rPrChange w:id="3088" w:author="Luis Fernando Llanos Zavalaga" w:date="2018-07-10T15:06:00Z">
              <w:rPr/>
            </w:rPrChange>
          </w:rPr>
          <w:delText>.</w:delText>
        </w:r>
      </w:del>
    </w:p>
    <w:p w14:paraId="13365756" w14:textId="75635D8E" w:rsidR="00AD62EA" w:rsidRPr="00DE6ADF" w:rsidDel="006F7425" w:rsidRDefault="00A12DD0">
      <w:pPr>
        <w:pStyle w:val="Texto"/>
        <w:rPr>
          <w:del w:id="3089" w:author="Regina Casanova" w:date="2018-07-07T15:30:00Z"/>
          <w:color w:val="FF0000"/>
          <w:lang w:val="es-PE"/>
          <w:rPrChange w:id="3090" w:author="Luis Fernando Llanos Zavalaga" w:date="2018-07-10T15:06:00Z">
            <w:rPr>
              <w:del w:id="3091" w:author="Regina Casanova" w:date="2018-07-07T15:30:00Z"/>
              <w:lang w:val="es-PE"/>
            </w:rPr>
          </w:rPrChange>
        </w:rPr>
        <w:pPrChange w:id="3092" w:author="Regina Casanova" w:date="2018-07-07T15:41:00Z">
          <w:pPr>
            <w:pStyle w:val="Ttulo2"/>
          </w:pPr>
        </w:pPrChange>
      </w:pPr>
      <w:del w:id="3093" w:author="Regina Casanova" w:date="2018-07-07T15:30:00Z">
        <w:r w:rsidRPr="00DE6ADF" w:rsidDel="006F7425">
          <w:rPr>
            <w:color w:val="FF0000"/>
            <w:lang w:val="es-PE"/>
            <w:rPrChange w:id="3094" w:author="Luis Fernando Llanos Zavalaga" w:date="2018-07-10T15:06:00Z">
              <w:rPr>
                <w:lang w:val="es-PE"/>
              </w:rPr>
            </w:rPrChange>
          </w:rPr>
          <w:delText>Muestr</w:delText>
        </w:r>
        <w:r w:rsidR="00FB6147" w:rsidRPr="00DE6ADF" w:rsidDel="006F7425">
          <w:rPr>
            <w:color w:val="FF0000"/>
            <w:lang w:val="es-PE"/>
            <w:rPrChange w:id="3095" w:author="Luis Fernando Llanos Zavalaga" w:date="2018-07-10T15:06:00Z">
              <w:rPr>
                <w:lang w:val="es-PE"/>
              </w:rPr>
            </w:rPrChange>
          </w:rPr>
          <w:delText>a</w:delText>
        </w:r>
      </w:del>
    </w:p>
    <w:p w14:paraId="26C14B58" w14:textId="20D92294" w:rsidR="002E5B65" w:rsidRPr="00DE6ADF" w:rsidDel="006F7425" w:rsidRDefault="00C532C1">
      <w:pPr>
        <w:pStyle w:val="Texto"/>
        <w:rPr>
          <w:del w:id="3096" w:author="Regina Casanova" w:date="2018-07-07T15:30:00Z"/>
          <w:color w:val="FF0000"/>
          <w:rPrChange w:id="3097" w:author="Luis Fernando Llanos Zavalaga" w:date="2018-07-10T15:06:00Z">
            <w:rPr>
              <w:del w:id="3098" w:author="Regina Casanova" w:date="2018-07-07T15:30:00Z"/>
            </w:rPr>
          </w:rPrChange>
        </w:rPr>
      </w:pPr>
      <w:del w:id="3099" w:author="Regina Casanova" w:date="2018-07-07T15:30:00Z">
        <w:r w:rsidRPr="00DE6ADF" w:rsidDel="006F7425">
          <w:rPr>
            <w:color w:val="FF0000"/>
            <w:rPrChange w:id="3100" w:author="Luis Fernando Llanos Zavalaga" w:date="2018-07-10T15:06:00Z">
              <w:rPr/>
            </w:rPrChange>
          </w:rPr>
          <w:delText xml:space="preserve">Para este estudio se </w:delText>
        </w:r>
        <w:r w:rsidR="00816A41" w:rsidRPr="00DE6ADF" w:rsidDel="006F7425">
          <w:rPr>
            <w:color w:val="FF0000"/>
            <w:rPrChange w:id="3101" w:author="Luis Fernando Llanos Zavalaga" w:date="2018-07-10T15:06:00Z">
              <w:rPr/>
            </w:rPrChange>
          </w:rPr>
          <w:delText xml:space="preserve">programó entrevistas </w:delText>
        </w:r>
        <w:r w:rsidR="0059544B" w:rsidRPr="00DE6ADF" w:rsidDel="006F7425">
          <w:rPr>
            <w:color w:val="FF0000"/>
            <w:rPrChange w:id="3102" w:author="Luis Fernando Llanos Zavalaga" w:date="2018-07-10T15:06:00Z">
              <w:rPr/>
            </w:rPrChange>
          </w:rPr>
          <w:delText xml:space="preserve">con </w:delText>
        </w:r>
        <w:r w:rsidR="007E3601" w:rsidRPr="00DE6ADF" w:rsidDel="006F7425">
          <w:rPr>
            <w:color w:val="FF0000"/>
            <w:rPrChange w:id="3103" w:author="Luis Fernando Llanos Zavalaga" w:date="2018-07-10T15:06:00Z">
              <w:rPr/>
            </w:rPrChange>
          </w:rPr>
          <w:delText>por lo menos</w:delText>
        </w:r>
        <w:r w:rsidRPr="00DE6ADF" w:rsidDel="006F7425">
          <w:rPr>
            <w:color w:val="FF0000"/>
            <w:rPrChange w:id="3104" w:author="Luis Fernando Llanos Zavalaga" w:date="2018-07-10T15:06:00Z">
              <w:rPr/>
            </w:rPrChange>
          </w:rPr>
          <w:delText xml:space="preserve"> tres personas </w:delText>
        </w:r>
        <w:r w:rsidR="00816A41" w:rsidRPr="00DE6ADF" w:rsidDel="006F7425">
          <w:rPr>
            <w:color w:val="FF0000"/>
            <w:rPrChange w:id="3105" w:author="Luis Fernando Llanos Zavalaga" w:date="2018-07-10T15:06:00Z">
              <w:rPr/>
            </w:rPrChange>
          </w:rPr>
          <w:delText xml:space="preserve">de </w:delText>
        </w:r>
        <w:r w:rsidRPr="00DE6ADF" w:rsidDel="006F7425">
          <w:rPr>
            <w:color w:val="FF0000"/>
            <w:rPrChange w:id="3106" w:author="Luis Fernando Llanos Zavalaga" w:date="2018-07-10T15:06:00Z">
              <w:rPr/>
            </w:rPrChange>
          </w:rPr>
          <w:delText xml:space="preserve">cada </w:delText>
        </w:r>
        <w:r w:rsidR="0086507C" w:rsidRPr="00DE6ADF" w:rsidDel="006F7425">
          <w:rPr>
            <w:color w:val="FF0000"/>
            <w:rPrChange w:id="3107" w:author="Luis Fernando Llanos Zavalaga" w:date="2018-07-10T15:06:00Z">
              <w:rPr/>
            </w:rPrChange>
          </w:rPr>
          <w:delText>uno de los tres</w:delText>
        </w:r>
        <w:r w:rsidR="0059544B" w:rsidRPr="00DE6ADF" w:rsidDel="006F7425">
          <w:rPr>
            <w:color w:val="FF0000"/>
            <w:rPrChange w:id="3108" w:author="Luis Fernando Llanos Zavalaga" w:date="2018-07-10T15:06:00Z">
              <w:rPr/>
            </w:rPrChange>
          </w:rPr>
          <w:delText xml:space="preserve"> </w:delText>
        </w:r>
        <w:r w:rsidRPr="00DE6ADF" w:rsidDel="006F7425">
          <w:rPr>
            <w:color w:val="FF0000"/>
            <w:rPrChange w:id="3109" w:author="Luis Fernando Llanos Zavalaga" w:date="2018-07-10T15:06:00Z">
              <w:rPr/>
            </w:rPrChange>
          </w:rPr>
          <w:delText>tipo</w:delText>
        </w:r>
        <w:r w:rsidR="00043E74" w:rsidRPr="00DE6ADF" w:rsidDel="006F7425">
          <w:rPr>
            <w:color w:val="FF0000"/>
            <w:rPrChange w:id="3110" w:author="Luis Fernando Llanos Zavalaga" w:date="2018-07-10T15:06:00Z">
              <w:rPr/>
            </w:rPrChange>
          </w:rPr>
          <w:delText>s</w:delText>
        </w:r>
        <w:r w:rsidRPr="00DE6ADF" w:rsidDel="006F7425">
          <w:rPr>
            <w:color w:val="FF0000"/>
            <w:rPrChange w:id="3111" w:author="Luis Fernando Llanos Zavalaga" w:date="2018-07-10T15:06:00Z">
              <w:rPr/>
            </w:rPrChange>
          </w:rPr>
          <w:delText xml:space="preserve"> de usuario </w:delText>
        </w:r>
        <w:r w:rsidR="00043E74" w:rsidRPr="00DE6ADF" w:rsidDel="006F7425">
          <w:rPr>
            <w:color w:val="FF0000"/>
            <w:rPrChange w:id="3112" w:author="Luis Fernando Llanos Zavalaga" w:date="2018-07-10T15:06:00Z">
              <w:rPr/>
            </w:rPrChange>
          </w:rPr>
          <w:delText>descritos</w:delText>
        </w:r>
        <w:r w:rsidRPr="00DE6ADF" w:rsidDel="006F7425">
          <w:rPr>
            <w:color w:val="FF0000"/>
            <w:rPrChange w:id="3113" w:author="Luis Fernando Llanos Zavalaga" w:date="2018-07-10T15:06:00Z">
              <w:rPr/>
            </w:rPrChange>
          </w:rPr>
          <w:delText>.</w:delText>
        </w:r>
        <w:r w:rsidR="00F73463" w:rsidRPr="00DE6ADF" w:rsidDel="006F7425">
          <w:rPr>
            <w:color w:val="FF0000"/>
            <w:rPrChange w:id="3114" w:author="Luis Fernando Llanos Zavalaga" w:date="2018-07-10T15:06:00Z">
              <w:rPr/>
            </w:rPrChange>
          </w:rPr>
          <w:delText xml:space="preserve"> L</w:delText>
        </w:r>
        <w:r w:rsidR="002973BF" w:rsidRPr="00DE6ADF" w:rsidDel="006F7425">
          <w:rPr>
            <w:color w:val="FF0000"/>
            <w:rPrChange w:id="3115" w:author="Luis Fernando Llanos Zavalaga" w:date="2018-07-10T15:06:00Z">
              <w:rPr/>
            </w:rPrChange>
          </w:rPr>
          <w:delText>a muestra de</w:delText>
        </w:r>
        <w:r w:rsidR="00F73463" w:rsidRPr="00DE6ADF" w:rsidDel="006F7425">
          <w:rPr>
            <w:color w:val="FF0000"/>
            <w:rPrChange w:id="3116" w:author="Luis Fernando Llanos Zavalaga" w:date="2018-07-10T15:06:00Z">
              <w:rPr/>
            </w:rPrChange>
          </w:rPr>
          <w:delText xml:space="preserve"> ciudadanos entrevistados en la fase exploratoria </w:delText>
        </w:r>
        <w:r w:rsidR="002973BF" w:rsidRPr="00DE6ADF" w:rsidDel="006F7425">
          <w:rPr>
            <w:color w:val="FF0000"/>
            <w:rPrChange w:id="3117" w:author="Luis Fernando Llanos Zavalaga" w:date="2018-07-10T15:06:00Z">
              <w:rPr/>
            </w:rPrChange>
          </w:rPr>
          <w:delText xml:space="preserve">fue independiente de la muestra para </w:delText>
        </w:r>
        <w:r w:rsidR="00F73463" w:rsidRPr="00DE6ADF" w:rsidDel="006F7425">
          <w:rPr>
            <w:color w:val="FF0000"/>
            <w:rPrChange w:id="3118" w:author="Luis Fernando Llanos Zavalaga" w:date="2018-07-10T15:06:00Z">
              <w:rPr/>
            </w:rPrChange>
          </w:rPr>
          <w:delText xml:space="preserve">la fase de </w:delText>
        </w:r>
        <w:r w:rsidR="002973BF" w:rsidRPr="00DE6ADF" w:rsidDel="006F7425">
          <w:rPr>
            <w:color w:val="FF0000"/>
            <w:rPrChange w:id="3119" w:author="Luis Fernando Llanos Zavalaga" w:date="2018-07-10T15:06:00Z">
              <w:rPr/>
            </w:rPrChange>
          </w:rPr>
          <w:delText>evaluación</w:delText>
        </w:r>
        <w:r w:rsidR="002D03F7" w:rsidRPr="00DE6ADF" w:rsidDel="006F7425">
          <w:rPr>
            <w:color w:val="FF0000"/>
            <w:rPrChange w:id="3120" w:author="Luis Fernando Llanos Zavalaga" w:date="2018-07-10T15:06:00Z">
              <w:rPr/>
            </w:rPrChange>
          </w:rPr>
          <w:delText xml:space="preserve"> ya que la totalidad de personas entre</w:delText>
        </w:r>
        <w:r w:rsidR="008044EE" w:rsidRPr="00DE6ADF" w:rsidDel="006F7425">
          <w:rPr>
            <w:color w:val="FF0000"/>
            <w:rPrChange w:id="3121" w:author="Luis Fernando Llanos Zavalaga" w:date="2018-07-10T15:06:00Z">
              <w:rPr/>
            </w:rPrChange>
          </w:rPr>
          <w:delText>vistadas en la fase exploratoria</w:delText>
        </w:r>
        <w:r w:rsidR="002D03F7" w:rsidRPr="00DE6ADF" w:rsidDel="006F7425">
          <w:rPr>
            <w:color w:val="FF0000"/>
            <w:rPrChange w:id="3122" w:author="Luis Fernando Llanos Zavalaga" w:date="2018-07-10T15:06:00Z">
              <w:rPr/>
            </w:rPrChange>
          </w:rPr>
          <w:delText xml:space="preserve"> no se encontraban disponibles para la fase de evaluació</w:delText>
        </w:r>
        <w:r w:rsidR="00BA09FC" w:rsidRPr="00DE6ADF" w:rsidDel="006F7425">
          <w:rPr>
            <w:color w:val="FF0000"/>
            <w:rPrChange w:id="3123" w:author="Luis Fernando Llanos Zavalaga" w:date="2018-07-10T15:06:00Z">
              <w:rPr/>
            </w:rPrChange>
          </w:rPr>
          <w:delText xml:space="preserve">n. </w:delText>
        </w:r>
        <w:r w:rsidR="0086507C" w:rsidRPr="00DE6ADF" w:rsidDel="006F7425">
          <w:rPr>
            <w:color w:val="FF0000"/>
            <w:rPrChange w:id="3124" w:author="Luis Fernando Llanos Zavalaga" w:date="2018-07-10T15:06:00Z">
              <w:rPr/>
            </w:rPrChange>
          </w:rPr>
          <w:delText>Tanto e</w:delText>
        </w:r>
        <w:r w:rsidR="00BA09FC" w:rsidRPr="00DE6ADF" w:rsidDel="006F7425">
          <w:rPr>
            <w:color w:val="FF0000"/>
            <w:rPrChange w:id="3125" w:author="Luis Fernando Llanos Zavalaga" w:date="2018-07-10T15:06:00Z">
              <w:rPr/>
            </w:rPrChange>
          </w:rPr>
          <w:delText>n</w:delText>
        </w:r>
        <w:r w:rsidR="002D03F7" w:rsidRPr="00DE6ADF" w:rsidDel="006F7425">
          <w:rPr>
            <w:color w:val="FF0000"/>
            <w:rPrChange w:id="3126" w:author="Luis Fernando Llanos Zavalaga" w:date="2018-07-10T15:06:00Z">
              <w:rPr/>
            </w:rPrChange>
          </w:rPr>
          <w:delText xml:space="preserve"> la</w:delText>
        </w:r>
        <w:r w:rsidR="002E5B65" w:rsidRPr="00DE6ADF" w:rsidDel="006F7425">
          <w:rPr>
            <w:color w:val="FF0000"/>
            <w:rPrChange w:id="3127" w:author="Luis Fernando Llanos Zavalaga" w:date="2018-07-10T15:06:00Z">
              <w:rPr/>
            </w:rPrChange>
          </w:rPr>
          <w:delText xml:space="preserve"> fase exploratoria</w:delText>
        </w:r>
        <w:r w:rsidR="0086507C" w:rsidRPr="00DE6ADF" w:rsidDel="006F7425">
          <w:rPr>
            <w:color w:val="FF0000"/>
            <w:rPrChange w:id="3128" w:author="Luis Fernando Llanos Zavalaga" w:date="2018-07-10T15:06:00Z">
              <w:rPr/>
            </w:rPrChange>
          </w:rPr>
          <w:delText xml:space="preserve"> como en la fase de </w:delText>
        </w:r>
        <w:r w:rsidR="008044EE" w:rsidRPr="00DE6ADF" w:rsidDel="006F7425">
          <w:rPr>
            <w:color w:val="FF0000"/>
            <w:rPrChange w:id="3129" w:author="Luis Fernando Llanos Zavalaga" w:date="2018-07-10T15:06:00Z">
              <w:rPr/>
            </w:rPrChange>
          </w:rPr>
          <w:delText>evaluación</w:delText>
        </w:r>
        <w:r w:rsidR="0086507C" w:rsidRPr="00DE6ADF" w:rsidDel="006F7425">
          <w:rPr>
            <w:color w:val="FF0000"/>
            <w:rPrChange w:id="3130" w:author="Luis Fernando Llanos Zavalaga" w:date="2018-07-10T15:06:00Z">
              <w:rPr/>
            </w:rPrChange>
          </w:rPr>
          <w:delText xml:space="preserve">, y para todos los tipos de usuarios se </w:delText>
        </w:r>
        <w:r w:rsidR="00B14113" w:rsidRPr="00DE6ADF" w:rsidDel="006F7425">
          <w:rPr>
            <w:color w:val="FF0000"/>
            <w:rPrChange w:id="3131" w:author="Luis Fernando Llanos Zavalaga" w:date="2018-07-10T15:06:00Z">
              <w:rPr/>
            </w:rPrChange>
          </w:rPr>
          <w:delText>utilizó</w:delText>
        </w:r>
        <w:r w:rsidR="0086507C" w:rsidRPr="00DE6ADF" w:rsidDel="006F7425">
          <w:rPr>
            <w:color w:val="FF0000"/>
            <w:rPrChange w:id="3132" w:author="Luis Fernando Llanos Zavalaga" w:date="2018-07-10T15:06:00Z">
              <w:rPr/>
            </w:rPrChange>
          </w:rPr>
          <w:delText xml:space="preserve"> </w:delText>
        </w:r>
        <w:r w:rsidR="00D15E0F" w:rsidRPr="00DE6ADF" w:rsidDel="006F7425">
          <w:rPr>
            <w:color w:val="FF0000"/>
            <w:rPrChange w:id="3133" w:author="Luis Fernando Llanos Zavalaga" w:date="2018-07-10T15:06:00Z">
              <w:rPr/>
            </w:rPrChange>
          </w:rPr>
          <w:delText>muestreo propositivo</w:delText>
        </w:r>
        <w:r w:rsidR="00B14113" w:rsidRPr="00DE6ADF" w:rsidDel="006F7425">
          <w:rPr>
            <w:color w:val="FF0000"/>
            <w:rPrChange w:id="3134" w:author="Luis Fernando Llanos Zavalaga" w:date="2018-07-10T15:06:00Z">
              <w:rPr/>
            </w:rPrChange>
          </w:rPr>
          <w:delText>.</w:delText>
        </w:r>
      </w:del>
    </w:p>
    <w:p w14:paraId="0CB28AD9" w14:textId="45105E4F" w:rsidR="00B26073" w:rsidRPr="00DE6ADF" w:rsidDel="006F7425" w:rsidRDefault="00B26073">
      <w:pPr>
        <w:pStyle w:val="Texto"/>
        <w:rPr>
          <w:del w:id="3135" w:author="Regina Casanova" w:date="2018-07-07T15:30:00Z"/>
          <w:color w:val="FF0000"/>
          <w:rPrChange w:id="3136" w:author="Luis Fernando Llanos Zavalaga" w:date="2018-07-10T15:06:00Z">
            <w:rPr>
              <w:del w:id="3137" w:author="Regina Casanova" w:date="2018-07-07T15:30:00Z"/>
            </w:rPr>
          </w:rPrChange>
        </w:rPr>
      </w:pPr>
    </w:p>
    <w:p w14:paraId="2CEEA61D" w14:textId="102B4396" w:rsidR="00FB6147" w:rsidRPr="00DE6ADF" w:rsidDel="006F7425" w:rsidRDefault="004C67AC">
      <w:pPr>
        <w:pStyle w:val="Texto"/>
        <w:rPr>
          <w:del w:id="3138" w:author="Regina Casanova" w:date="2018-07-07T15:30:00Z"/>
          <w:color w:val="FF0000"/>
          <w:lang w:val="es-PE"/>
          <w:rPrChange w:id="3139" w:author="Luis Fernando Llanos Zavalaga" w:date="2018-07-10T15:06:00Z">
            <w:rPr>
              <w:del w:id="3140" w:author="Regina Casanova" w:date="2018-07-07T15:30:00Z"/>
              <w:lang w:val="es-PE"/>
            </w:rPr>
          </w:rPrChange>
        </w:rPr>
        <w:pPrChange w:id="3141" w:author="Regina Casanova" w:date="2018-07-07T15:41:00Z">
          <w:pPr>
            <w:pStyle w:val="Ttulo2"/>
          </w:pPr>
        </w:pPrChange>
      </w:pPr>
      <w:del w:id="3142" w:author="Regina Casanova" w:date="2018-07-07T15:30:00Z">
        <w:r w:rsidRPr="00DE6ADF" w:rsidDel="006F7425">
          <w:rPr>
            <w:color w:val="FF0000"/>
            <w:lang w:val="es-PE"/>
            <w:rPrChange w:id="3143" w:author="Luis Fernando Llanos Zavalaga" w:date="2018-07-10T15:06:00Z">
              <w:rPr>
                <w:lang w:val="es-PE"/>
              </w:rPr>
            </w:rPrChange>
          </w:rPr>
          <w:delText>Operacionalizació</w:delText>
        </w:r>
        <w:r w:rsidR="00A12DD0" w:rsidRPr="00DE6ADF" w:rsidDel="006F7425">
          <w:rPr>
            <w:color w:val="FF0000"/>
            <w:lang w:val="es-PE"/>
            <w:rPrChange w:id="3144" w:author="Luis Fernando Llanos Zavalaga" w:date="2018-07-10T15:06:00Z">
              <w:rPr>
                <w:lang w:val="es-PE"/>
              </w:rPr>
            </w:rPrChange>
          </w:rPr>
          <w:delText>n de variables</w:delText>
        </w:r>
      </w:del>
      <w:commentRangeEnd w:id="3001"/>
      <w:r w:rsidR="00DE6ADF">
        <w:rPr>
          <w:rStyle w:val="Refdecomentario"/>
          <w:rFonts w:cstheme="minorBidi"/>
          <w:b/>
          <w:bCs/>
          <w:lang w:val="es-ES_tradnl"/>
        </w:rPr>
        <w:commentReference w:id="3001"/>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3145"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3146" w:author="Regina Casanova" w:date="2018-07-07T15:42:00Z"/>
              </w:rPr>
              <w:pPrChange w:id="3147" w:author="Regina Casanova" w:date="2018-07-07T15:41:00Z">
                <w:pPr>
                  <w:pStyle w:val="Ttulo2"/>
                  <w:outlineLvl w:val="1"/>
                </w:pPr>
              </w:pPrChange>
            </w:pPr>
          </w:p>
          <w:p w14:paraId="648A0D47" w14:textId="77777777" w:rsidR="00DD3059" w:rsidRDefault="00DD3059" w:rsidP="005956FA">
            <w:pPr>
              <w:pStyle w:val="Ttulo2"/>
              <w:outlineLvl w:val="1"/>
              <w:rPr>
                <w:ins w:id="3148" w:author="Regina Casanova" w:date="2018-07-29T12:43:00Z"/>
              </w:rPr>
            </w:pPr>
            <w:bookmarkStart w:id="3149" w:name="_Toc520655664"/>
            <w:bookmarkEnd w:id="3149"/>
          </w:p>
          <w:p w14:paraId="5A677E5A" w14:textId="66CC80D8" w:rsidR="00041C8E" w:rsidRPr="00DD3059" w:rsidDel="006F7425" w:rsidRDefault="00041C8E">
            <w:pPr>
              <w:rPr>
                <w:del w:id="3150" w:author="Regina Casanova" w:date="2018-07-07T15:30:00Z"/>
              </w:rPr>
              <w:pPrChange w:id="3151" w:author="Regina Casanova" w:date="2018-07-29T12:43:00Z">
                <w:pPr>
                  <w:pStyle w:val="Texto"/>
                </w:pPr>
              </w:pPrChange>
            </w:pPr>
            <w:del w:id="3152" w:author="Regina Casanova" w:date="2018-07-07T15:30:00Z">
              <w:r w:rsidRPr="00BA156B" w:rsidDel="006F7425">
                <w:delText>Nombre de Variable</w:delText>
              </w:r>
              <w:bookmarkStart w:id="3153" w:name="_Toc520655270"/>
              <w:bookmarkEnd w:id="3153"/>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3154" w:author="Regina Casanova" w:date="2018-07-07T15:30:00Z"/>
              </w:rPr>
            </w:pPr>
            <w:del w:id="3155" w:author="Regina Casanova" w:date="2018-07-07T15:30:00Z">
              <w:r w:rsidRPr="00BA156B" w:rsidDel="006F7425">
                <w:delText>Descripción</w:delText>
              </w:r>
              <w:bookmarkStart w:id="3156" w:name="_Toc520655271"/>
              <w:bookmarkEnd w:id="3156"/>
            </w:del>
          </w:p>
        </w:tc>
        <w:tc>
          <w:tcPr>
            <w:tcW w:w="1559" w:type="dxa"/>
          </w:tcPr>
          <w:p w14:paraId="41120D34" w14:textId="667B4B9B" w:rsidR="00041C8E" w:rsidRPr="00BA156B" w:rsidDel="006F7425" w:rsidRDefault="00041C8E" w:rsidP="001E6041">
            <w:pPr>
              <w:pStyle w:val="Texto"/>
              <w:cnfStyle w:val="100000000000" w:firstRow="1" w:lastRow="0" w:firstColumn="0" w:lastColumn="0" w:oddVBand="0" w:evenVBand="0" w:oddHBand="0" w:evenHBand="0" w:firstRowFirstColumn="0" w:firstRowLastColumn="0" w:lastRowFirstColumn="0" w:lastRowLastColumn="0"/>
              <w:rPr>
                <w:del w:id="3157" w:author="Regina Casanova" w:date="2018-07-07T15:30:00Z"/>
              </w:rPr>
            </w:pPr>
            <w:del w:id="3158" w:author="Regina Casanova" w:date="2018-07-07T15:30:00Z">
              <w:r w:rsidRPr="00BA156B" w:rsidDel="006F7425">
                <w:delText>Tipo de Variable</w:delText>
              </w:r>
              <w:bookmarkStart w:id="3159" w:name="_Toc520655272"/>
              <w:bookmarkEnd w:id="3159"/>
            </w:del>
          </w:p>
        </w:tc>
        <w:tc>
          <w:tcPr>
            <w:tcW w:w="1247" w:type="dxa"/>
          </w:tcPr>
          <w:p w14:paraId="6C914800" w14:textId="2310594B" w:rsidR="00041C8E" w:rsidRPr="00BA156B" w:rsidDel="006F7425" w:rsidRDefault="00041C8E" w:rsidP="00AA3D69">
            <w:pPr>
              <w:pStyle w:val="Texto"/>
              <w:cnfStyle w:val="100000000000" w:firstRow="1" w:lastRow="0" w:firstColumn="0" w:lastColumn="0" w:oddVBand="0" w:evenVBand="0" w:oddHBand="0" w:evenHBand="0" w:firstRowFirstColumn="0" w:firstRowLastColumn="0" w:lastRowFirstColumn="0" w:lastRowLastColumn="0"/>
              <w:rPr>
                <w:del w:id="3160" w:author="Regina Casanova" w:date="2018-07-07T15:30:00Z"/>
              </w:rPr>
            </w:pPr>
            <w:del w:id="3161" w:author="Regina Casanova" w:date="2018-07-07T15:30:00Z">
              <w:r w:rsidRPr="00BA156B" w:rsidDel="006F7425">
                <w:delText>Opciones</w:delText>
              </w:r>
              <w:bookmarkStart w:id="3162" w:name="_Toc520655273"/>
              <w:bookmarkEnd w:id="3162"/>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163" w:author="Regina Casanova" w:date="2018-07-07T15:30:00Z"/>
              </w:rPr>
              <w:pPrChange w:id="3164"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165" w:author="Regina Casanova" w:date="2018-07-07T15:30:00Z">
              <w:r w:rsidRPr="00BA156B" w:rsidDel="006F7425">
                <w:delText>Fuente de Información</w:delText>
              </w:r>
              <w:bookmarkStart w:id="3166" w:name="_Toc520655274"/>
              <w:bookmarkEnd w:id="3166"/>
            </w:del>
          </w:p>
        </w:tc>
        <w:bookmarkStart w:id="3167" w:name="_Toc520655275"/>
        <w:bookmarkEnd w:id="3167"/>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3168"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3169" w:author="Regina Casanova" w:date="2018-07-07T15:30:00Z"/>
              </w:rPr>
            </w:pPr>
            <w:del w:id="3170" w:author="Regina Casanova" w:date="2018-07-07T15:30:00Z">
              <w:r w:rsidRPr="00BA156B" w:rsidDel="006F7425">
                <w:delText>Resolución de Tareas</w:delText>
              </w:r>
              <w:bookmarkStart w:id="3171" w:name="_Toc520655276"/>
              <w:bookmarkEnd w:id="3171"/>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3172" w:author="Regina Casanova" w:date="2018-07-07T15:30:00Z"/>
              </w:rPr>
            </w:pPr>
            <w:del w:id="3173" w:author="Regina Casanova" w:date="2018-07-07T15:30:00Z">
              <w:r w:rsidRPr="00BA156B" w:rsidDel="006F7425">
                <w:delText>El éxito o fracaso del usuario en la resoluc</w:delText>
              </w:r>
            </w:del>
            <w:del w:id="3174" w:author="Unknown">
              <w:r w:rsidRPr="00BA156B" w:rsidDel="00DD3059">
                <w:delText>i</w:delText>
              </w:r>
            </w:del>
            <w:bookmarkStart w:id="3175" w:name="_Toc520655665"/>
            <w:ins w:id="3176" w:author="Regina Casanova" w:date="2018-07-29T12:43:00Z">
              <w:r w:rsidRPr="00BA156B">
                <w:t>ó</w:t>
              </w:r>
            </w:ins>
            <w:bookmarkEnd w:id="3175"/>
            <w:del w:id="3177"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rsidP="001E6041">
            <w:pPr>
              <w:pStyle w:val="Texto"/>
              <w:cnfStyle w:val="000000100000" w:firstRow="0" w:lastRow="0" w:firstColumn="0" w:lastColumn="0" w:oddVBand="0" w:evenVBand="0" w:oddHBand="1" w:evenHBand="0" w:firstRowFirstColumn="0" w:firstRowLastColumn="0" w:lastRowFirstColumn="0" w:lastRowLastColumn="0"/>
              <w:rPr>
                <w:del w:id="3178" w:author="Regina Casanova" w:date="2018-07-07T15:30:00Z"/>
              </w:rPr>
            </w:pPr>
            <w:del w:id="3179" w:author="Regina Casanova" w:date="2018-07-07T15:30:00Z">
              <w:r w:rsidRPr="00BA156B" w:rsidDel="006F7425">
                <w:delText>Cualitativa – Dicotómica</w:delText>
              </w:r>
              <w:bookmarkStart w:id="3180" w:name="_Toc520655278"/>
              <w:bookmarkEnd w:id="3180"/>
            </w:del>
          </w:p>
        </w:tc>
        <w:tc>
          <w:tcPr>
            <w:tcW w:w="1247" w:type="dxa"/>
          </w:tcPr>
          <w:p w14:paraId="2AD272B7" w14:textId="7908487B" w:rsidR="00041C8E" w:rsidRPr="00BA156B" w:rsidDel="006F7425" w:rsidRDefault="00EE62F8" w:rsidP="00AA3D69">
            <w:pPr>
              <w:pStyle w:val="Texto"/>
              <w:cnfStyle w:val="000000100000" w:firstRow="0" w:lastRow="0" w:firstColumn="0" w:lastColumn="0" w:oddVBand="0" w:evenVBand="0" w:oddHBand="1" w:evenHBand="0" w:firstRowFirstColumn="0" w:firstRowLastColumn="0" w:lastRowFirstColumn="0" w:lastRowLastColumn="0"/>
              <w:rPr>
                <w:del w:id="3181" w:author="Regina Casanova" w:date="2018-07-07T15:30:00Z"/>
              </w:rPr>
            </w:pPr>
            <w:del w:id="3182" w:author="Regina Casanova" w:date="2018-07-07T15:30:00Z">
              <w:r w:rsidDel="006F7425">
                <w:delText>Sí</w:delText>
              </w:r>
              <w:r w:rsidR="00041C8E" w:rsidRPr="00BA156B" w:rsidDel="006F7425">
                <w:delText xml:space="preserve"> - No</w:delText>
              </w:r>
              <w:bookmarkStart w:id="3183" w:name="_Toc520655279"/>
              <w:bookmarkEnd w:id="3183"/>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184" w:author="Regina Casanova" w:date="2018-07-07T15:30:00Z"/>
              </w:rPr>
              <w:pPrChange w:id="3185"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186" w:author="Regina Casanova" w:date="2018-07-07T15:30:00Z">
              <w:r w:rsidRPr="00BA156B" w:rsidDel="006F7425">
                <w:delText>Observación Directa</w:delText>
              </w:r>
              <w:bookmarkStart w:id="3187" w:name="_Toc520655280"/>
              <w:bookmarkEnd w:id="3187"/>
            </w:del>
          </w:p>
        </w:tc>
        <w:bookmarkStart w:id="3188" w:name="_Toc520655281"/>
        <w:bookmarkEnd w:id="3188"/>
      </w:tr>
      <w:tr w:rsidR="00944CD0" w:rsidRPr="00BA156B" w:rsidDel="006F7425" w14:paraId="027C9570" w14:textId="6CC6996A" w:rsidTr="008443A9">
        <w:trPr>
          <w:del w:id="3189"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3190" w:author="Regina Casanova" w:date="2018-07-07T15:30:00Z"/>
              </w:rPr>
            </w:pPr>
            <w:del w:id="3191" w:author="Regina Casanova" w:date="2018-07-07T15:30:00Z">
              <w:r w:rsidRPr="00BA156B" w:rsidDel="006F7425">
                <w:delText>Comprensión de la interfaz gráfica</w:delText>
              </w:r>
              <w:bookmarkStart w:id="3192" w:name="_Toc520655282"/>
              <w:bookmarkEnd w:id="3192"/>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3193" w:author="Regina Casanova" w:date="2018-07-07T15:30:00Z"/>
              </w:rPr>
            </w:pPr>
            <w:del w:id="3194"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195" w:name="_Toc520655283"/>
              <w:bookmarkEnd w:id="3195"/>
            </w:del>
          </w:p>
        </w:tc>
        <w:tc>
          <w:tcPr>
            <w:tcW w:w="1559" w:type="dxa"/>
          </w:tcPr>
          <w:p w14:paraId="5F9DF25E" w14:textId="0CC974BD" w:rsidR="00041C8E" w:rsidRPr="00BA156B" w:rsidDel="006F7425" w:rsidRDefault="00041C8E" w:rsidP="001E6041">
            <w:pPr>
              <w:pStyle w:val="Texto"/>
              <w:cnfStyle w:val="000000000000" w:firstRow="0" w:lastRow="0" w:firstColumn="0" w:lastColumn="0" w:oddVBand="0" w:evenVBand="0" w:oddHBand="0" w:evenHBand="0" w:firstRowFirstColumn="0" w:firstRowLastColumn="0" w:lastRowFirstColumn="0" w:lastRowLastColumn="0"/>
              <w:rPr>
                <w:del w:id="3196" w:author="Regina Casanova" w:date="2018-07-07T15:30:00Z"/>
              </w:rPr>
            </w:pPr>
            <w:del w:id="3197" w:author="Regina Casanova" w:date="2018-07-07T15:30:00Z">
              <w:r w:rsidRPr="00BA156B" w:rsidDel="006F7425">
                <w:delText>Cualitativa - Dicotómica</w:delText>
              </w:r>
              <w:bookmarkStart w:id="3198" w:name="_Toc520655284"/>
              <w:bookmarkEnd w:id="3198"/>
            </w:del>
          </w:p>
        </w:tc>
        <w:tc>
          <w:tcPr>
            <w:tcW w:w="1247" w:type="dxa"/>
          </w:tcPr>
          <w:p w14:paraId="4967F782" w14:textId="6068557D" w:rsidR="00041C8E" w:rsidRPr="00BA156B" w:rsidDel="006F7425" w:rsidRDefault="00EE62F8" w:rsidP="00AA3D69">
            <w:pPr>
              <w:pStyle w:val="Texto"/>
              <w:cnfStyle w:val="000000000000" w:firstRow="0" w:lastRow="0" w:firstColumn="0" w:lastColumn="0" w:oddVBand="0" w:evenVBand="0" w:oddHBand="0" w:evenHBand="0" w:firstRowFirstColumn="0" w:firstRowLastColumn="0" w:lastRowFirstColumn="0" w:lastRowLastColumn="0"/>
              <w:rPr>
                <w:del w:id="3199" w:author="Regina Casanova" w:date="2018-07-07T15:30:00Z"/>
              </w:rPr>
            </w:pPr>
            <w:del w:id="3200" w:author="Regina Casanova" w:date="2018-07-07T15:30:00Z">
              <w:r w:rsidDel="006F7425">
                <w:delText>Sí</w:delText>
              </w:r>
              <w:r w:rsidR="00041C8E" w:rsidRPr="00BA156B" w:rsidDel="006F7425">
                <w:delText xml:space="preserve"> - No</w:delText>
              </w:r>
              <w:bookmarkStart w:id="3201" w:name="_Toc520655285"/>
              <w:bookmarkEnd w:id="3201"/>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202" w:author="Regina Casanova" w:date="2018-07-07T15:30:00Z"/>
              </w:rPr>
              <w:pPrChange w:id="3203"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204" w:author="Regina Casanova" w:date="2018-07-07T15:30:00Z">
              <w:r w:rsidRPr="00625BCC" w:rsidDel="006F7425">
                <w:delText xml:space="preserve">Guía Estructurada de Entrevista a Profundidad para usuarios finales Nº2 </w:delText>
              </w:r>
              <w:bookmarkStart w:id="3205" w:name="_Toc520655286"/>
              <w:bookmarkEnd w:id="3205"/>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206" w:author="Regina Casanova" w:date="2018-07-07T15:30:00Z"/>
              </w:rPr>
              <w:pPrChange w:id="3207"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208" w:name="_Toc520655287"/>
            <w:bookmarkEnd w:id="3208"/>
          </w:p>
        </w:tc>
        <w:bookmarkStart w:id="3209" w:name="_Toc520655288"/>
        <w:bookmarkEnd w:id="3209"/>
      </w:tr>
    </w:tbl>
    <w:p w14:paraId="6AF5491B" w14:textId="437CBE31" w:rsidR="00000DBF" w:rsidRPr="00F95B03" w:rsidDel="006F7425" w:rsidRDefault="00F95B03">
      <w:pPr>
        <w:pStyle w:val="Ttulo2"/>
        <w:numPr>
          <w:ilvl w:val="0"/>
          <w:numId w:val="0"/>
        </w:numPr>
        <w:ind w:left="142"/>
        <w:rPr>
          <w:del w:id="3210" w:author="Regina Casanova" w:date="2018-07-07T15:30:00Z"/>
        </w:rPr>
        <w:pPrChange w:id="3211" w:author="Regina Casanova" w:date="2018-07-29T19:24:00Z">
          <w:pPr>
            <w:pStyle w:val="Ttulo2"/>
          </w:pPr>
        </w:pPrChange>
      </w:pPr>
      <w:bookmarkStart w:id="3212" w:name="_Toc520655666"/>
      <w:ins w:id="3213" w:author="Regina Casanova" w:date="2018-07-29T19:23:00Z">
        <w:r>
          <w:t>IV.</w:t>
        </w:r>
        <w:bookmarkEnd w:id="3212"/>
        <w:r>
          <w:t xml:space="preserve"> </w:t>
        </w:r>
      </w:ins>
      <w:ins w:id="3214" w:author="Regina Casanova" w:date="2018-07-29T19:24:00Z">
        <w:r>
          <w:tab/>
        </w:r>
      </w:ins>
      <w:del w:id="3215" w:author="Regina Casanova" w:date="2018-07-07T15:30:00Z">
        <w:r w:rsidR="00A12DD0" w:rsidRPr="00F95B03" w:rsidDel="006F7425">
          <w:delText>Procedimientos y técnicas</w:delText>
        </w:r>
        <w:bookmarkStart w:id="3216" w:name="_Toc520655289"/>
        <w:bookmarkEnd w:id="3216"/>
      </w:del>
    </w:p>
    <w:p w14:paraId="5F028996" w14:textId="75B2449E" w:rsidR="0053122A" w:rsidRPr="00F95B03" w:rsidDel="006F7425" w:rsidRDefault="0053122A">
      <w:pPr>
        <w:pStyle w:val="Ttulo2"/>
        <w:numPr>
          <w:ilvl w:val="0"/>
          <w:numId w:val="0"/>
        </w:numPr>
        <w:ind w:left="142"/>
        <w:rPr>
          <w:del w:id="3217" w:author="Regina Casanova" w:date="2018-07-07T15:30:00Z"/>
        </w:rPr>
        <w:pPrChange w:id="3218" w:author="Regina Casanova" w:date="2018-07-29T19:24:00Z">
          <w:pPr>
            <w:pStyle w:val="Ttulo3"/>
            <w:numPr>
              <w:ilvl w:val="0"/>
              <w:numId w:val="6"/>
            </w:numPr>
          </w:pPr>
        </w:pPrChange>
      </w:pPr>
      <w:del w:id="3219" w:author="Regina Casanova" w:date="2018-07-07T15:30:00Z">
        <w:r w:rsidRPr="00F95B03" w:rsidDel="006F7425">
          <w:delText>Investigación de usuarios</w:delText>
        </w:r>
        <w:bookmarkStart w:id="3220" w:name="_Toc520655290"/>
        <w:bookmarkEnd w:id="3220"/>
      </w:del>
    </w:p>
    <w:p w14:paraId="664FCF1E" w14:textId="37E3A6F7" w:rsidR="00A0375B" w:rsidRPr="00F95B03" w:rsidDel="006F7425" w:rsidRDefault="00EE62F8">
      <w:pPr>
        <w:pStyle w:val="Ttulo2"/>
        <w:numPr>
          <w:ilvl w:val="0"/>
          <w:numId w:val="0"/>
        </w:numPr>
        <w:ind w:left="142"/>
        <w:rPr>
          <w:del w:id="3221" w:author="Regina Casanova" w:date="2018-07-07T15:30:00Z"/>
        </w:rPr>
        <w:pPrChange w:id="3222" w:author="Regina Casanova" w:date="2018-07-29T19:24:00Z">
          <w:pPr>
            <w:pStyle w:val="Texto"/>
          </w:pPr>
        </w:pPrChange>
      </w:pPr>
      <w:del w:id="3223"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224" w:author="Regina Casanova" w:date="2018-06-18T17:53:00Z">
        <w:r w:rsidR="008044EE" w:rsidRPr="00F95B03" w:rsidDel="00E94926">
          <w:delText xml:space="preserve">sistema </w:delText>
        </w:r>
      </w:del>
      <w:del w:id="3225"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226" w:author="Regina Casanova" w:date="2018-06-18T17:53:00Z">
        <w:r w:rsidR="0053122A" w:rsidRPr="00F95B03" w:rsidDel="00E94926">
          <w:delText>sistema</w:delText>
        </w:r>
      </w:del>
      <w:del w:id="3227"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228" w:name="_Toc520655291"/>
        <w:bookmarkEnd w:id="3228"/>
      </w:del>
    </w:p>
    <w:p w14:paraId="3519A24C" w14:textId="75D9472F" w:rsidR="00BE3E2C" w:rsidRPr="00F95B03" w:rsidDel="006F7425" w:rsidRDefault="00EE62F8">
      <w:pPr>
        <w:pStyle w:val="Ttulo2"/>
        <w:numPr>
          <w:ilvl w:val="0"/>
          <w:numId w:val="0"/>
        </w:numPr>
        <w:ind w:left="142"/>
        <w:rPr>
          <w:del w:id="3229" w:author="Regina Casanova" w:date="2018-07-07T15:30:00Z"/>
        </w:rPr>
        <w:pPrChange w:id="3230" w:author="Regina Casanova" w:date="2018-07-29T19:24:00Z">
          <w:pPr>
            <w:pStyle w:val="Texto"/>
          </w:pPr>
        </w:pPrChange>
      </w:pPr>
      <w:del w:id="3231"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232" w:author="Regina Casanova" w:date="2018-06-18T17:53:00Z">
        <w:r w:rsidR="00BE3E2C" w:rsidRPr="00F95B03" w:rsidDel="00E94926">
          <w:delText xml:space="preserve">sistema </w:delText>
        </w:r>
      </w:del>
      <w:del w:id="3233" w:author="Regina Casanova" w:date="2018-06-18T17:31:00Z">
        <w:r w:rsidR="00BE3E2C" w:rsidRPr="00F95B03" w:rsidDel="00A63767">
          <w:delText>de</w:delText>
        </w:r>
      </w:del>
      <w:del w:id="3234"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235" w:name="_Toc520655292"/>
        <w:bookmarkEnd w:id="3235"/>
      </w:del>
    </w:p>
    <w:p w14:paraId="33741C65" w14:textId="725266ED" w:rsidR="009609C2" w:rsidRPr="00F95B03" w:rsidDel="006F7425" w:rsidRDefault="008044EE">
      <w:pPr>
        <w:pStyle w:val="Ttulo2"/>
        <w:numPr>
          <w:ilvl w:val="0"/>
          <w:numId w:val="0"/>
        </w:numPr>
        <w:ind w:left="142"/>
        <w:rPr>
          <w:del w:id="3236" w:author="Regina Casanova" w:date="2018-07-07T15:30:00Z"/>
        </w:rPr>
        <w:pPrChange w:id="3237" w:author="Regina Casanova" w:date="2018-07-29T19:24:00Z">
          <w:pPr>
            <w:pStyle w:val="Texto"/>
          </w:pPr>
        </w:pPrChange>
      </w:pPr>
      <w:del w:id="3238"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239" w:name="_Toc520655293"/>
        <w:bookmarkEnd w:id="3239"/>
      </w:del>
    </w:p>
    <w:p w14:paraId="1D3F29F4" w14:textId="5CD5793E" w:rsidR="009609C2" w:rsidRPr="00F95B03" w:rsidDel="006F7425" w:rsidRDefault="009609C2">
      <w:pPr>
        <w:pStyle w:val="Ttulo2"/>
        <w:numPr>
          <w:ilvl w:val="0"/>
          <w:numId w:val="0"/>
        </w:numPr>
        <w:ind w:left="142"/>
        <w:rPr>
          <w:del w:id="3240" w:author="Regina Casanova" w:date="2018-07-07T15:30:00Z"/>
          <w:rStyle w:val="Referenciaintensa"/>
          <w:bCs w:val="0"/>
          <w:smallCaps w:val="0"/>
          <w:color w:val="000000" w:themeColor="text1"/>
          <w:spacing w:val="0"/>
          <w:rPrChange w:id="3241" w:author="Regina Casanova" w:date="2018-07-29T19:22:00Z">
            <w:rPr>
              <w:del w:id="3242" w:author="Regina Casanova" w:date="2018-07-07T15:30:00Z"/>
              <w:rStyle w:val="Referenciaintensa"/>
              <w:rFonts w:cstheme="minorBidi"/>
              <w:color w:val="auto"/>
              <w:lang w:val="es-PE"/>
            </w:rPr>
          </w:rPrChange>
        </w:rPr>
        <w:pPrChange w:id="3243" w:author="Regina Casanova" w:date="2018-07-29T19:24:00Z">
          <w:pPr>
            <w:pStyle w:val="Texto"/>
            <w:jc w:val="center"/>
          </w:pPr>
        </w:pPrChange>
      </w:pPr>
      <w:del w:id="3244" w:author="Regina Casanova" w:date="2018-07-07T15:30:00Z">
        <w:r w:rsidRPr="00F95B03" w:rsidDel="006F7425">
          <w:rPr>
            <w:rStyle w:val="Referenciaintensa"/>
            <w:bCs w:val="0"/>
            <w:smallCaps w:val="0"/>
            <w:color w:val="000000" w:themeColor="text1"/>
            <w:spacing w:val="0"/>
            <w:rPrChange w:id="3245" w:author="Regina Casanova" w:date="2018-07-29T19:22:00Z">
              <w:rPr>
                <w:rStyle w:val="Referenciaintensa"/>
                <w:color w:val="auto"/>
                <w:lang w:val="es-PE"/>
              </w:rPr>
            </w:rPrChange>
          </w:rPr>
          <w:delText>“Como [usuario / tipo de usuario] quiero [necesidad] para poder [objetivo]”</w:delText>
        </w:r>
        <w:bookmarkStart w:id="3246" w:name="_Toc520655294"/>
        <w:bookmarkEnd w:id="3246"/>
      </w:del>
    </w:p>
    <w:p w14:paraId="7CE23EEF" w14:textId="18CC0E56" w:rsidR="00A04522" w:rsidRPr="00F95B03" w:rsidDel="006F7425" w:rsidRDefault="00CE6C8A">
      <w:pPr>
        <w:pStyle w:val="Ttulo2"/>
        <w:numPr>
          <w:ilvl w:val="0"/>
          <w:numId w:val="0"/>
        </w:numPr>
        <w:ind w:left="142"/>
        <w:rPr>
          <w:del w:id="3247" w:author="Regina Casanova" w:date="2018-07-07T15:30:00Z"/>
        </w:rPr>
        <w:pPrChange w:id="3248" w:author="Regina Casanova" w:date="2018-07-29T19:24:00Z">
          <w:pPr>
            <w:pStyle w:val="Texto"/>
          </w:pPr>
        </w:pPrChange>
      </w:pPr>
      <w:del w:id="3249" w:author="Regina Casanova" w:date="2018-07-07T15:30:00Z">
        <w:r w:rsidRPr="00F95B03" w:rsidDel="006F7425">
          <w:delText>Con estas Historias de Usuario se pudo realizar la tabla de requerimientos que implicaba agregar una columna de prioridad a cada requerimiento.</w:delText>
        </w:r>
        <w:bookmarkStart w:id="3250" w:name="_Toc520655295"/>
        <w:bookmarkEnd w:id="3250"/>
      </w:del>
    </w:p>
    <w:p w14:paraId="134F4CAC" w14:textId="73284949" w:rsidR="001C33EF" w:rsidRPr="00F95B03" w:rsidDel="006F7425" w:rsidRDefault="00A04522">
      <w:pPr>
        <w:pStyle w:val="Ttulo2"/>
        <w:numPr>
          <w:ilvl w:val="0"/>
          <w:numId w:val="0"/>
        </w:numPr>
        <w:ind w:left="142"/>
        <w:rPr>
          <w:del w:id="3251" w:author="Regina Casanova" w:date="2018-07-07T15:30:00Z"/>
        </w:rPr>
        <w:pPrChange w:id="3252" w:author="Regina Casanova" w:date="2018-07-29T19:24:00Z">
          <w:pPr>
            <w:pStyle w:val="Texto"/>
          </w:pPr>
        </w:pPrChange>
      </w:pPr>
      <w:del w:id="3253"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rPr>
            <w:b w:val="0"/>
          </w:rPr>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rPr>
            <w:b w:val="0"/>
          </w:rPr>
          <w:fldChar w:fldCharType="separate"/>
        </w:r>
        <w:r w:rsidR="00D92F33" w:rsidRPr="00F95B03" w:rsidDel="006F7425">
          <w:rPr>
            <w:rPrChange w:id="3254" w:author="Regina Casanova" w:date="2018-07-29T19:22:00Z">
              <w:rPr>
                <w:noProof/>
              </w:rPr>
            </w:rPrChange>
          </w:rPr>
          <w:delText>(45)</w:delText>
        </w:r>
        <w:r w:rsidR="00EC2BAF" w:rsidRPr="00F95B03" w:rsidDel="006F7425">
          <w:rPr>
            <w:b w:val="0"/>
          </w:rPr>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255" w:name="_Toc520655296"/>
        <w:bookmarkEnd w:id="3255"/>
      </w:del>
    </w:p>
    <w:p w14:paraId="643D2BC3" w14:textId="5F4082E2" w:rsidR="0053122A" w:rsidRPr="00F95B03" w:rsidDel="006F7425" w:rsidRDefault="0053122A">
      <w:pPr>
        <w:pStyle w:val="Ttulo2"/>
        <w:numPr>
          <w:ilvl w:val="0"/>
          <w:numId w:val="0"/>
        </w:numPr>
        <w:ind w:left="142"/>
        <w:rPr>
          <w:del w:id="3256" w:author="Regina Casanova" w:date="2018-07-07T15:30:00Z"/>
        </w:rPr>
        <w:pPrChange w:id="3257" w:author="Regina Casanova" w:date="2018-07-29T19:24:00Z">
          <w:pPr>
            <w:pStyle w:val="Ttulo3"/>
            <w:numPr>
              <w:ilvl w:val="0"/>
              <w:numId w:val="6"/>
            </w:numPr>
          </w:pPr>
        </w:pPrChange>
      </w:pPr>
      <w:del w:id="3258" w:author="Regina Casanova" w:date="2018-07-07T15:30:00Z">
        <w:r w:rsidRPr="00F95B03" w:rsidDel="006F7425">
          <w:delText>Diseño y Prototipado</w:delText>
        </w:r>
        <w:bookmarkStart w:id="3259" w:name="_Toc520655297"/>
        <w:bookmarkEnd w:id="3259"/>
      </w:del>
    </w:p>
    <w:p w14:paraId="2D95C735" w14:textId="11BA983B" w:rsidR="008E130E" w:rsidRPr="00F95B03" w:rsidDel="006F7425" w:rsidRDefault="00AD6104">
      <w:pPr>
        <w:pStyle w:val="Ttulo2"/>
        <w:numPr>
          <w:ilvl w:val="0"/>
          <w:numId w:val="0"/>
        </w:numPr>
        <w:ind w:left="142"/>
        <w:rPr>
          <w:del w:id="3260" w:author="Regina Casanova" w:date="2018-07-07T15:30:00Z"/>
        </w:rPr>
        <w:pPrChange w:id="3261" w:author="Regina Casanova" w:date="2018-07-29T19:24:00Z">
          <w:pPr>
            <w:pStyle w:val="Texto"/>
          </w:pPr>
        </w:pPrChange>
      </w:pPr>
      <w:del w:id="3262"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263" w:author="Regina Casanova" w:date="2018-06-18T23:45:00Z">
        <w:r w:rsidRPr="00F95B03" w:rsidDel="003C6FC8">
          <w:delText>á</w:delText>
        </w:r>
      </w:del>
      <w:del w:id="3264" w:author="Regina Casanova" w:date="2018-07-07T15:30:00Z">
        <w:r w:rsidR="003C6FC8" w:rsidRPr="00F95B03" w:rsidDel="006F7425">
          <w:delText>ntalla</w:delText>
        </w:r>
      </w:del>
      <w:del w:id="3265" w:author="Regina Casanova" w:date="2018-06-18T23:45:00Z">
        <w:r w:rsidRPr="00F95B03" w:rsidDel="003C6FC8">
          <w:delText>gina</w:delText>
        </w:r>
      </w:del>
      <w:del w:id="3266" w:author="Regina Casanova" w:date="2018-07-07T15:30:00Z">
        <w:r w:rsidRPr="00F95B03" w:rsidDel="006F7425">
          <w:delText xml:space="preserve"> del </w:delText>
        </w:r>
      </w:del>
      <w:del w:id="3267" w:author="Regina Casanova" w:date="2018-06-18T17:53:00Z">
        <w:r w:rsidRPr="00F95B03" w:rsidDel="00E94926">
          <w:delText>sistema</w:delText>
        </w:r>
      </w:del>
      <w:del w:id="3268"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269" w:name="_Toc520655298"/>
        <w:bookmarkEnd w:id="3269"/>
      </w:del>
    </w:p>
    <w:p w14:paraId="5C9E06E9" w14:textId="16D08131" w:rsidR="008E130E" w:rsidRPr="00F95B03" w:rsidDel="006F7425" w:rsidRDefault="00F631C4">
      <w:pPr>
        <w:pStyle w:val="Ttulo2"/>
        <w:numPr>
          <w:ilvl w:val="0"/>
          <w:numId w:val="0"/>
        </w:numPr>
        <w:ind w:left="142"/>
        <w:rPr>
          <w:del w:id="3270" w:author="Regina Casanova" w:date="2018-07-07T15:30:00Z"/>
        </w:rPr>
        <w:pPrChange w:id="3271" w:author="Regina Casanova" w:date="2018-07-29T19:24:00Z">
          <w:pPr>
            <w:pStyle w:val="Texto"/>
          </w:pPr>
        </w:pPrChange>
      </w:pPr>
      <w:del w:id="3272"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273" w:name="_Toc520655299"/>
        <w:bookmarkEnd w:id="3273"/>
      </w:del>
    </w:p>
    <w:p w14:paraId="71067A37" w14:textId="4A837527" w:rsidR="00766B86" w:rsidRPr="00F95B03" w:rsidDel="006F7425" w:rsidRDefault="00AD6104">
      <w:pPr>
        <w:pStyle w:val="Ttulo2"/>
        <w:numPr>
          <w:ilvl w:val="0"/>
          <w:numId w:val="0"/>
        </w:numPr>
        <w:ind w:left="142"/>
        <w:rPr>
          <w:del w:id="3274" w:author="Regina Casanova" w:date="2018-07-07T15:30:00Z"/>
        </w:rPr>
        <w:pPrChange w:id="3275" w:author="Regina Casanova" w:date="2018-07-29T19:24:00Z">
          <w:pPr>
            <w:pStyle w:val="Texto"/>
          </w:pPr>
        </w:pPrChange>
      </w:pPr>
      <w:del w:id="3276"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277" w:author="Regina Casanova" w:date="2018-06-18T17:53:00Z">
        <w:r w:rsidR="00172054" w:rsidRPr="00F95B03" w:rsidDel="00E94926">
          <w:delText xml:space="preserve">sistema </w:delText>
        </w:r>
      </w:del>
      <w:del w:id="3278" w:author="Regina Casanova" w:date="2018-07-07T15:30:00Z">
        <w:r w:rsidR="00172054" w:rsidRPr="00F95B03" w:rsidDel="006F7425">
          <w:delText>planteado y no en detalles estéticos de él.</w:delText>
        </w:r>
        <w:bookmarkStart w:id="3279" w:name="_Toc520655300"/>
        <w:bookmarkEnd w:id="3279"/>
      </w:del>
    </w:p>
    <w:p w14:paraId="208B7536" w14:textId="30B5A98C" w:rsidR="0053122A" w:rsidRPr="00F95B03" w:rsidDel="006F7425" w:rsidRDefault="0053122A">
      <w:pPr>
        <w:pStyle w:val="Ttulo2"/>
        <w:numPr>
          <w:ilvl w:val="0"/>
          <w:numId w:val="0"/>
        </w:numPr>
        <w:ind w:left="142"/>
        <w:rPr>
          <w:del w:id="3280" w:author="Regina Casanova" w:date="2018-07-07T15:30:00Z"/>
        </w:rPr>
        <w:pPrChange w:id="3281" w:author="Regina Casanova" w:date="2018-07-29T19:24:00Z">
          <w:pPr>
            <w:pStyle w:val="Ttulo3"/>
            <w:numPr>
              <w:ilvl w:val="0"/>
              <w:numId w:val="6"/>
            </w:numPr>
          </w:pPr>
        </w:pPrChange>
      </w:pPr>
      <w:del w:id="3282" w:author="Regina Casanova" w:date="2018-07-07T15:30:00Z">
        <w:r w:rsidRPr="00F95B03" w:rsidDel="006F7425">
          <w:delText>Pruebas de Usuario</w:delText>
        </w:r>
        <w:bookmarkStart w:id="3283" w:name="_Toc520655301"/>
        <w:bookmarkEnd w:id="3283"/>
      </w:del>
    </w:p>
    <w:p w14:paraId="57EA6C02" w14:textId="77E55465" w:rsidR="0053122A" w:rsidRPr="00F95B03" w:rsidDel="006F7425" w:rsidRDefault="0053122A">
      <w:pPr>
        <w:pStyle w:val="Ttulo2"/>
        <w:numPr>
          <w:ilvl w:val="0"/>
          <w:numId w:val="0"/>
        </w:numPr>
        <w:ind w:left="142"/>
        <w:rPr>
          <w:del w:id="3284" w:author="Regina Casanova" w:date="2018-07-07T15:30:00Z"/>
        </w:rPr>
        <w:pPrChange w:id="3285" w:author="Regina Casanova" w:date="2018-07-29T19:24:00Z">
          <w:pPr>
            <w:pStyle w:val="Texto"/>
          </w:pPr>
        </w:pPrChange>
      </w:pPr>
      <w:del w:id="3286"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287" w:name="_Toc520655302"/>
        <w:bookmarkEnd w:id="3287"/>
      </w:del>
    </w:p>
    <w:p w14:paraId="2D888DDC" w14:textId="673C8C48" w:rsidR="00B26073" w:rsidRPr="00F95B03" w:rsidDel="006F7425" w:rsidRDefault="0053122A">
      <w:pPr>
        <w:pStyle w:val="Ttulo2"/>
        <w:numPr>
          <w:ilvl w:val="0"/>
          <w:numId w:val="0"/>
        </w:numPr>
        <w:ind w:left="142"/>
        <w:rPr>
          <w:del w:id="3288" w:author="Regina Casanova" w:date="2018-07-07T15:30:00Z"/>
        </w:rPr>
        <w:pPrChange w:id="3289" w:author="Regina Casanova" w:date="2018-07-29T19:24:00Z">
          <w:pPr>
            <w:pStyle w:val="Ttulo4"/>
            <w:numPr>
              <w:numId w:val="29"/>
            </w:numPr>
          </w:pPr>
        </w:pPrChange>
      </w:pPr>
      <w:del w:id="3290" w:author="Regina Casanova" w:date="2018-07-07T15:30:00Z">
        <w:r w:rsidRPr="00F95B03" w:rsidDel="006F7425">
          <w:delText>R</w:delText>
        </w:r>
        <w:r w:rsidR="00FB7003" w:rsidRPr="00F95B03" w:rsidDel="006F7425">
          <w:delText xml:space="preserve">esolución de tareas: </w:delText>
        </w:r>
        <w:bookmarkStart w:id="3291" w:name="_Toc520655303"/>
        <w:bookmarkEnd w:id="3291"/>
      </w:del>
    </w:p>
    <w:p w14:paraId="0FC56170" w14:textId="59C1A077" w:rsidR="00BE7297" w:rsidRPr="00F95B03" w:rsidDel="006F7425" w:rsidRDefault="00FB7003">
      <w:pPr>
        <w:pStyle w:val="Ttulo2"/>
        <w:numPr>
          <w:ilvl w:val="0"/>
          <w:numId w:val="0"/>
        </w:numPr>
        <w:ind w:left="142"/>
        <w:rPr>
          <w:del w:id="3292" w:author="Regina Casanova" w:date="2018-07-07T15:30:00Z"/>
        </w:rPr>
        <w:pPrChange w:id="3293" w:author="Regina Casanova" w:date="2018-07-29T19:24:00Z">
          <w:pPr>
            <w:pStyle w:val="Texto"/>
          </w:pPr>
        </w:pPrChange>
      </w:pPr>
      <w:del w:id="3294"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295" w:author="Regina Casanova" w:date="2018-06-18T17:53:00Z">
        <w:r w:rsidRPr="00F95B03" w:rsidDel="00E94926">
          <w:delText xml:space="preserve">sistema </w:delText>
        </w:r>
      </w:del>
      <w:del w:id="3296"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297" w:name="_Toc520655304"/>
        <w:bookmarkEnd w:id="3297"/>
      </w:del>
    </w:p>
    <w:p w14:paraId="3AFF40B4" w14:textId="6124BD6B" w:rsidR="00B26073" w:rsidRPr="00F95B03" w:rsidDel="006F7425" w:rsidRDefault="00D9167B">
      <w:pPr>
        <w:pStyle w:val="Ttulo2"/>
        <w:numPr>
          <w:ilvl w:val="0"/>
          <w:numId w:val="0"/>
        </w:numPr>
        <w:ind w:left="142"/>
        <w:rPr>
          <w:del w:id="3298" w:author="Regina Casanova" w:date="2018-07-07T15:30:00Z"/>
        </w:rPr>
        <w:pPrChange w:id="3299" w:author="Regina Casanova" w:date="2018-07-29T19:24:00Z">
          <w:pPr>
            <w:pStyle w:val="Ttulo4"/>
          </w:pPr>
        </w:pPrChange>
      </w:pPr>
      <w:del w:id="3300" w:author="Regina Casanova" w:date="2018-07-07T15:30:00Z">
        <w:r w:rsidRPr="00F95B03" w:rsidDel="006F7425">
          <w:delText>Comprensión de la interfaz gráfica</w:delText>
        </w:r>
        <w:r w:rsidR="00FB7003" w:rsidRPr="00F95B03" w:rsidDel="006F7425">
          <w:delText xml:space="preserve">: </w:delText>
        </w:r>
        <w:bookmarkStart w:id="3301" w:name="_Toc520655305"/>
        <w:bookmarkEnd w:id="3301"/>
      </w:del>
    </w:p>
    <w:p w14:paraId="4E3D5823" w14:textId="4623355C" w:rsidR="00E340D1" w:rsidRPr="00F95B03" w:rsidDel="006F7425" w:rsidRDefault="00B075F0">
      <w:pPr>
        <w:pStyle w:val="Ttulo2"/>
        <w:numPr>
          <w:ilvl w:val="0"/>
          <w:numId w:val="0"/>
        </w:numPr>
        <w:ind w:left="142"/>
        <w:rPr>
          <w:del w:id="3302" w:author="Regina Casanova" w:date="2018-07-07T15:30:00Z"/>
        </w:rPr>
        <w:pPrChange w:id="3303" w:author="Regina Casanova" w:date="2018-07-29T19:24:00Z">
          <w:pPr>
            <w:pStyle w:val="Texto"/>
          </w:pPr>
        </w:pPrChange>
      </w:pPr>
      <w:del w:id="3304"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305" w:author="Regina Casanova" w:date="2018-06-15T15:59:00Z">
        <w:r w:rsidR="00FB7003" w:rsidRPr="00F95B03" w:rsidDel="00A77F4C">
          <w:delText>l</w:delText>
        </w:r>
      </w:del>
      <w:del w:id="3306"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307" w:author="Regina Casanova" w:date="2018-06-18T17:53:00Z">
        <w:r w:rsidR="00842F17" w:rsidRPr="00F95B03" w:rsidDel="00E94926">
          <w:delText>sistema</w:delText>
        </w:r>
      </w:del>
      <w:del w:id="3308"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309" w:author="Regina Casanova" w:date="2018-06-18T17:53:00Z">
        <w:r w:rsidR="00BE7297" w:rsidRPr="00F95B03" w:rsidDel="00E94926">
          <w:delText>sistema</w:delText>
        </w:r>
      </w:del>
      <w:del w:id="3310" w:author="Regina Casanova" w:date="2018-07-07T15:30:00Z">
        <w:r w:rsidR="00FB7003" w:rsidRPr="00F95B03" w:rsidDel="006F7425">
          <w:delText xml:space="preserve">. </w:delText>
        </w:r>
        <w:bookmarkStart w:id="3311" w:name="_Toc520655306"/>
        <w:bookmarkEnd w:id="3311"/>
      </w:del>
    </w:p>
    <w:p w14:paraId="013B9FB1" w14:textId="491D83AB" w:rsidR="00DB066D" w:rsidRPr="00F95B03" w:rsidDel="006F7425" w:rsidRDefault="00E340D1">
      <w:pPr>
        <w:pStyle w:val="Ttulo2"/>
        <w:numPr>
          <w:ilvl w:val="0"/>
          <w:numId w:val="0"/>
        </w:numPr>
        <w:ind w:left="142"/>
        <w:rPr>
          <w:del w:id="3312" w:author="Regina Casanova" w:date="2018-07-07T15:30:00Z"/>
        </w:rPr>
        <w:pPrChange w:id="3313" w:author="Regina Casanova" w:date="2018-07-29T19:24:00Z">
          <w:pPr>
            <w:pStyle w:val="Texto"/>
          </w:pPr>
        </w:pPrChange>
      </w:pPr>
      <w:del w:id="3314"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315" w:name="_Toc520655307"/>
        <w:bookmarkEnd w:id="3315"/>
      </w:del>
    </w:p>
    <w:p w14:paraId="684CAD61" w14:textId="104B7FC5" w:rsidR="00BC16E5" w:rsidRPr="00F95B03" w:rsidDel="006F7425" w:rsidRDefault="00296153">
      <w:pPr>
        <w:pStyle w:val="Ttulo2"/>
        <w:numPr>
          <w:ilvl w:val="0"/>
          <w:numId w:val="0"/>
        </w:numPr>
        <w:ind w:left="142"/>
        <w:rPr>
          <w:del w:id="3316" w:author="Regina Casanova" w:date="2018-07-07T15:30:00Z"/>
        </w:rPr>
        <w:pPrChange w:id="3317" w:author="Regina Casanova" w:date="2018-07-29T19:24:00Z">
          <w:pPr>
            <w:pStyle w:val="Texto"/>
          </w:pPr>
        </w:pPrChange>
      </w:pPr>
      <w:del w:id="3318"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rPr>
            <w:b w:val="0"/>
          </w:rPr>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rPr>
            <w:b w:val="0"/>
          </w:rPr>
          <w:fldChar w:fldCharType="separate"/>
        </w:r>
        <w:r w:rsidR="00D92F33" w:rsidRPr="00F95B03" w:rsidDel="006F7425">
          <w:rPr>
            <w:rPrChange w:id="3319" w:author="Regina Casanova" w:date="2018-07-29T19:22:00Z">
              <w:rPr>
                <w:noProof/>
              </w:rPr>
            </w:rPrChange>
          </w:rPr>
          <w:delText>(46)</w:delText>
        </w:r>
        <w:r w:rsidR="00EC2BAF" w:rsidRPr="00F95B03" w:rsidDel="006F7425">
          <w:rPr>
            <w:b w:val="0"/>
          </w:rPr>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320" w:name="_Toc520655308"/>
        <w:bookmarkEnd w:id="3320"/>
      </w:del>
    </w:p>
    <w:p w14:paraId="186DB3C2" w14:textId="40EE1720" w:rsidR="003F2CA5" w:rsidRPr="00F95B03" w:rsidRDefault="00A12DD0">
      <w:pPr>
        <w:pStyle w:val="Ttulo2"/>
        <w:numPr>
          <w:ilvl w:val="0"/>
          <w:numId w:val="0"/>
        </w:numPr>
        <w:ind w:left="142"/>
        <w:pPrChange w:id="3321" w:author="Regina Casanova" w:date="2018-07-29T19:24:00Z">
          <w:pPr>
            <w:pStyle w:val="Ttulo2"/>
          </w:pPr>
        </w:pPrChange>
      </w:pPr>
      <w:bookmarkStart w:id="3322" w:name="_Toc520655667"/>
      <w:r w:rsidRPr="00F95B03">
        <w:rPr>
          <w:rStyle w:val="Ttulo3Car"/>
          <w:rPrChange w:id="3323" w:author="Regina Casanova" w:date="2018-07-29T19:22:00Z">
            <w:rPr>
              <w:rStyle w:val="Ttulo3Car"/>
              <w:lang w:val="es-PE"/>
            </w:rPr>
          </w:rPrChange>
        </w:rPr>
        <w:t>Consideraciones éticas</w:t>
      </w:r>
      <w:bookmarkEnd w:id="3322"/>
    </w:p>
    <w:p w14:paraId="66F84663" w14:textId="5CC35660" w:rsidR="003F2CA5" w:rsidRPr="00B26073" w:rsidRDefault="00A01145" w:rsidP="00B26073">
      <w:pPr>
        <w:pStyle w:val="Texto"/>
      </w:pPr>
      <w:ins w:id="3324" w:author="Regina Casanova" w:date="2018-07-22T22:18:00Z">
        <w:r>
          <w:t>Este proyecto</w:t>
        </w:r>
      </w:ins>
      <w:ins w:id="3325" w:author="Regina Casanova" w:date="2018-07-22T22:21:00Z">
        <w:r>
          <w:t xml:space="preserve"> al</w:t>
        </w:r>
      </w:ins>
      <w:ins w:id="3326" w:author="Regina Casanova" w:date="2018-07-22T22:18:00Z">
        <w:r>
          <w:t xml:space="preserve"> recab</w:t>
        </w:r>
      </w:ins>
      <w:ins w:id="3327" w:author="Regina Casanova" w:date="2018-07-22T22:21:00Z">
        <w:r>
          <w:t>ar</w:t>
        </w:r>
      </w:ins>
      <w:ins w:id="3328" w:author="Regina Casanova" w:date="2018-07-22T22:18:00Z">
        <w:r w:rsidR="00BC7E14">
          <w:t xml:space="preserve"> percepciones personales de </w:t>
        </w:r>
        <w:r>
          <w:t xml:space="preserve">sujetos de experimentación humanos, fue </w:t>
        </w:r>
      </w:ins>
      <w:ins w:id="3329" w:author="Regina Casanova" w:date="2018-07-22T22:21:00Z">
        <w:r>
          <w:t xml:space="preserve">previamente </w:t>
        </w:r>
      </w:ins>
      <w:ins w:id="3330" w:author="Regina Casanova" w:date="2018-07-22T22:18:00Z">
        <w:r>
          <w:t xml:space="preserve">revisado y aprobado por el </w:t>
        </w:r>
      </w:ins>
      <w:ins w:id="3331" w:author="Regina Casanova" w:date="2018-07-22T22:19:00Z">
        <w:r>
          <w:t>Comité</w:t>
        </w:r>
      </w:ins>
      <w:ins w:id="3332" w:author="Regina Casanova" w:date="2018-07-22T22:18:00Z">
        <w:r>
          <w:t xml:space="preserve"> </w:t>
        </w:r>
      </w:ins>
      <w:ins w:id="3333" w:author="Regina Casanova" w:date="2018-07-22T22:19:00Z">
        <w:r>
          <w:t xml:space="preserve">de Ética de la Universidad Peruana Cayetano Heredia. </w:t>
        </w:r>
      </w:ins>
      <w:commentRangeStart w:id="3334"/>
      <w:del w:id="3335"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334"/>
        <w:r w:rsidR="00DE6ADF" w:rsidDel="00A01145">
          <w:rPr>
            <w:rStyle w:val="Refdecomentario"/>
            <w:rFonts w:cstheme="minorBidi"/>
            <w:lang w:val="es-ES_tradnl"/>
          </w:rPr>
          <w:commentReference w:id="3334"/>
        </w:r>
        <w:r w:rsidR="00F92F53" w:rsidRPr="00BA156B" w:rsidDel="00A01145">
          <w:delText xml:space="preserve">y </w:delText>
        </w:r>
      </w:del>
      <w:ins w:id="3336" w:author="Regina Casanova" w:date="2018-07-22T22:19:00Z">
        <w:r>
          <w:t>A</w:t>
        </w:r>
      </w:ins>
      <w:del w:id="3337" w:author="Regina Casanova" w:date="2018-07-22T22:19:00Z">
        <w:r w:rsidR="00F92F53" w:rsidRPr="00BA156B" w:rsidDel="00A01145">
          <w:delText>a</w:delText>
        </w:r>
      </w:del>
      <w:r w:rsidR="00F92F53" w:rsidRPr="00BA156B">
        <w:t xml:space="preserve">unque </w:t>
      </w:r>
      <w:del w:id="3338"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339" w:author="Regina Casanova" w:date="2018-07-22T22:21:00Z">
        <w:r>
          <w:t>los entrevistados</w:t>
        </w:r>
      </w:ins>
      <w:del w:id="3340"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341" w:author="Regina Casanova" w:date="2018-07-22T22:19:00Z">
        <w:r>
          <w:t>, se les pidió a los entrevistados de la fase exploratoria la firma de un consentimiento informado que contaba con la aprobaci</w:t>
        </w:r>
      </w:ins>
      <w:ins w:id="3342" w:author="Regina Casanova" w:date="2018-07-22T22:20:00Z">
        <w:r>
          <w:t>ón del Comité de Ética antes mencionado</w:t>
        </w:r>
      </w:ins>
      <w:r w:rsidR="00296153" w:rsidRPr="00BA156B">
        <w:t xml:space="preserve">. </w:t>
      </w:r>
      <w:del w:id="3343"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344" w:name="_Toc520655668"/>
      <w:r w:rsidRPr="00BA156B">
        <w:rPr>
          <w:lang w:val="es-PE"/>
        </w:rPr>
        <w:t>A</w:t>
      </w:r>
      <w:r w:rsidR="00A12DD0" w:rsidRPr="00BA156B">
        <w:rPr>
          <w:lang w:val="es-PE"/>
        </w:rPr>
        <w:t>nálisis</w:t>
      </w:r>
      <w:bookmarkEnd w:id="3344"/>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 xml:space="preserve">Dicho análisis consistió en la </w:t>
      </w:r>
      <w:r w:rsidR="006C6CB1" w:rsidRPr="00BA156B">
        <w:lastRenderedPageBreak/>
        <w:t>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345" w:name="_Toc520655669"/>
      <w:r w:rsidRPr="00BA156B">
        <w:lastRenderedPageBreak/>
        <w:t>Resultados</w:t>
      </w:r>
      <w:bookmarkEnd w:id="3345"/>
    </w:p>
    <w:p w14:paraId="63470BC4" w14:textId="77777777" w:rsidR="00FE7867" w:rsidRPr="00BA156B" w:rsidRDefault="00FE7867" w:rsidP="00A50DD7">
      <w:pPr>
        <w:pStyle w:val="Ttulo2"/>
        <w:numPr>
          <w:ilvl w:val="0"/>
          <w:numId w:val="9"/>
        </w:numPr>
        <w:rPr>
          <w:lang w:val="es-PE"/>
        </w:rPr>
      </w:pPr>
      <w:bookmarkStart w:id="3346" w:name="_Toc520655670"/>
      <w:r w:rsidRPr="00BA156B">
        <w:rPr>
          <w:lang w:val="es-PE"/>
        </w:rPr>
        <w:t>Fase Exploratori</w:t>
      </w:r>
      <w:r w:rsidR="00F847EF" w:rsidRPr="00BA156B">
        <w:rPr>
          <w:lang w:val="es-PE"/>
        </w:rPr>
        <w:t>a</w:t>
      </w:r>
      <w:bookmarkEnd w:id="3346"/>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347" w:author="Regina Casanova" w:date="2018-06-25T12:41:00Z">
        <w:r w:rsidR="003B4DBC">
          <w:t xml:space="preserve">los </w:t>
        </w:r>
      </w:ins>
      <w:ins w:id="3348" w:author="Regina Casanova" w:date="2018-06-25T12:39:00Z">
        <w:r w:rsidR="003B4DBC">
          <w:t>temas</w:t>
        </w:r>
      </w:ins>
      <w:ins w:id="3349" w:author="Regina Casanova" w:date="2018-06-25T12:41:00Z">
        <w:r w:rsidR="003B4DBC">
          <w:t xml:space="preserve"> señalados en la Guía de Entrevistas Nº1</w:t>
        </w:r>
      </w:ins>
      <w:del w:id="3350" w:author="Regina Casanova" w:date="2018-06-25T12:39:00Z">
        <w:r w:rsidR="00630815" w:rsidRPr="00BA156B" w:rsidDel="003B4DBC">
          <w:delText>tipo de usuario</w:delText>
        </w:r>
      </w:del>
      <w:r w:rsidR="00F84BBE" w:rsidRPr="00BA156B">
        <w:t>:</w:t>
      </w:r>
      <w:r w:rsidR="006746CC" w:rsidRPr="00BA156B">
        <w:t xml:space="preserve"> </w:t>
      </w:r>
      <w:ins w:id="3351" w:author="Regina Casanova" w:date="2018-06-25T12:39:00Z">
        <w:r w:rsidR="003B4DBC">
          <w:t xml:space="preserve">Percepción de los reclamos, </w:t>
        </w:r>
      </w:ins>
      <w:ins w:id="3352" w:author="Regina Casanova" w:date="2018-06-25T12:40:00Z">
        <w:r w:rsidR="003B4DBC">
          <w:t>r</w:t>
        </w:r>
      </w:ins>
      <w:ins w:id="3353" w:author="Regina Casanova" w:date="2018-06-25T12:39:00Z">
        <w:r w:rsidR="003B4DBC">
          <w:t xml:space="preserve">ol de los reclamos y manejo de </w:t>
        </w:r>
      </w:ins>
      <w:ins w:id="3354" w:author="Regina Casanova" w:date="2018-06-25T12:40:00Z">
        <w:r w:rsidR="003B4DBC">
          <w:t>información, herramienta informática y temas adicionales mencionados por los entrevistados</w:t>
        </w:r>
      </w:ins>
      <w:del w:id="3355"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356"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357" w:author="Regina Casanova" w:date="2018-06-25T12:40:00Z">
        <w:r w:rsidR="003B4DBC">
          <w:t xml:space="preserve">Estas </w:t>
        </w:r>
      </w:ins>
      <w:ins w:id="3358"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359"/>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2153824A" w:rsidR="00F847EF" w:rsidRPr="00BA156B" w:rsidRDefault="00F847EF" w:rsidP="00B01000">
      <w:pPr>
        <w:pStyle w:val="Texto"/>
        <w:numPr>
          <w:ilvl w:val="0"/>
          <w:numId w:val="30"/>
        </w:numPr>
      </w:pPr>
      <w:r w:rsidRPr="00BA156B">
        <w:t xml:space="preserve">Gestores de IPRESS: 6 en total. </w:t>
      </w:r>
      <w:commentRangeStart w:id="3360"/>
      <w:r w:rsidRPr="00BA156B">
        <w:t>Encontrados por recomendación dentro de la red del investigador.</w:t>
      </w:r>
      <w:commentRangeEnd w:id="3360"/>
      <w:r w:rsidR="004D4C89">
        <w:rPr>
          <w:rStyle w:val="Refdecomentario"/>
          <w:rFonts w:cstheme="minorBidi"/>
          <w:lang w:val="es-ES_tradnl"/>
        </w:rPr>
        <w:commentReference w:id="3360"/>
      </w:r>
      <w:ins w:id="3361" w:author="Usuario de Microsoft Office" w:date="2018-07-31T08:59:00Z">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ins>
    </w:p>
    <w:p w14:paraId="6A5E3EF3" w14:textId="0B4E160C" w:rsidR="00F847EF" w:rsidRPr="008D23C7" w:rsidRDefault="00F847EF" w:rsidP="00A50DD7">
      <w:pPr>
        <w:pStyle w:val="Texto"/>
        <w:numPr>
          <w:ilvl w:val="0"/>
          <w:numId w:val="30"/>
        </w:numPr>
      </w:pPr>
      <w:r w:rsidRPr="00BA156B">
        <w:t>Ciudadanos</w:t>
      </w:r>
      <w:del w:id="3362" w:author="Regina Casanova" w:date="2018-06-25T12:41:00Z">
        <w:r w:rsidRPr="00BA156B" w:rsidDel="003B4DBC">
          <w:delText xml:space="preserve"> peruanos</w:delText>
        </w:r>
      </w:del>
      <w:r w:rsidRPr="00BA156B">
        <w:t xml:space="preserve">: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commentRangeEnd w:id="3359"/>
      <w:r w:rsidR="006B071F">
        <w:rPr>
          <w:rStyle w:val="Refdecomentario"/>
          <w:rFonts w:cstheme="minorBidi"/>
          <w:lang w:val="es-ES_tradnl"/>
        </w:rPr>
        <w:commentReference w:id="3359"/>
      </w:r>
    </w:p>
    <w:p w14:paraId="275D80DB" w14:textId="4DB078D0" w:rsidR="006746CC" w:rsidRDefault="0015683A" w:rsidP="008D23C7">
      <w:pPr>
        <w:pStyle w:val="Texto"/>
        <w:rPr>
          <w:ins w:id="3363"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364" w:author="Regina Casanova" w:date="2018-06-25T12:42:00Z"/>
        </w:rPr>
        <w:pPrChange w:id="3365" w:author="Regina Casanova" w:date="2018-06-25T12:42:00Z">
          <w:pPr/>
        </w:pPrChange>
      </w:pPr>
      <w:bookmarkStart w:id="3366" w:name="_Toc520655671"/>
      <w:commentRangeStart w:id="3367"/>
      <w:ins w:id="3368" w:author="Regina Casanova" w:date="2018-06-25T12:42:00Z">
        <w:r>
          <w:t>Percepción de los reclamos</w:t>
        </w:r>
      </w:ins>
      <w:commentRangeEnd w:id="3367"/>
      <w:r w:rsidR="004D4C89">
        <w:rPr>
          <w:rStyle w:val="Refdecomentario"/>
          <w:rFonts w:eastAsiaTheme="minorHAnsi" w:cstheme="minorBidi"/>
          <w:color w:val="auto"/>
          <w:lang w:val="es-ES_tradnl"/>
        </w:rPr>
        <w:commentReference w:id="3367"/>
      </w:r>
      <w:bookmarkEnd w:id="3366"/>
    </w:p>
    <w:p w14:paraId="628B92AB" w14:textId="60D5A0D4" w:rsidR="003B4DBC" w:rsidRPr="00BC4099" w:rsidRDefault="003B4DBC">
      <w:pPr>
        <w:pStyle w:val="Texto"/>
        <w:rPr>
          <w:ins w:id="3369" w:author="Regina Casanova" w:date="2018-06-25T12:42:00Z"/>
        </w:rPr>
        <w:pPrChange w:id="3370" w:author="Regina Casanova" w:date="2018-06-25T12:42:00Z">
          <w:pPr/>
        </w:pPrChange>
      </w:pPr>
      <w:ins w:id="3371" w:author="Regina Casanova" w:date="2018-06-25T12:42:00Z">
        <w:r w:rsidRPr="00BC4099">
          <w:t xml:space="preserve">Acerca del tema de los reclamos, los </w:t>
        </w:r>
        <w:del w:id="3372" w:author="Owner" w:date="2018-08-04T08:19:00Z">
          <w:r w:rsidRPr="00BC4099" w:rsidDel="00110509">
            <w:delText xml:space="preserve">usuarios </w:delText>
          </w:r>
        </w:del>
        <w:r w:rsidRPr="00BC4099">
          <w:t>entrevistados dieron sus opiniones sobre una diversidad de temas que van desde lo que entendían por reclamos, hasta experiencias personales y laborales. Las percepciones se resumen en los siguientes párrafos.</w:t>
        </w:r>
      </w:ins>
    </w:p>
    <w:p w14:paraId="288B9F0D" w14:textId="3F4FE1AD" w:rsidR="007338A1" w:rsidRDefault="00625E59">
      <w:pPr>
        <w:pStyle w:val="Texto"/>
        <w:rPr>
          <w:ins w:id="3373" w:author="USER" w:date="2018-07-23T11:17:00Z"/>
        </w:rPr>
      </w:pPr>
      <w:ins w:id="3374" w:author="USER" w:date="2018-07-23T11:25:00Z">
        <w:r>
          <w:t>En</w:t>
        </w:r>
      </w:ins>
      <w:ins w:id="3375" w:author="USER" w:date="2018-07-23T11:17:00Z">
        <w:r w:rsidR="007338A1">
          <w:t xml:space="preserve"> la definición de reclamos, todos los </w:t>
        </w:r>
      </w:ins>
      <w:ins w:id="3376" w:author="Owner" w:date="2018-08-04T08:19:00Z">
        <w:r w:rsidR="00110509" w:rsidRPr="00BC4099">
          <w:t xml:space="preserve">entrevistados </w:t>
        </w:r>
      </w:ins>
      <w:ins w:id="3377" w:author="USER" w:date="2018-07-23T11:17:00Z">
        <w:del w:id="3378" w:author="Owner" w:date="2018-08-04T08:19:00Z">
          <w:r w:rsidR="007338A1" w:rsidDel="00110509">
            <w:delText xml:space="preserve">tipos de usuarios </w:delText>
          </w:r>
        </w:del>
        <w:r w:rsidR="007338A1">
          <w:t xml:space="preserve">tuvieron opiniones similares a que era </w:t>
        </w:r>
      </w:ins>
      <w:ins w:id="3379" w:author="USER" w:date="2018-07-23T11:18:00Z">
        <w:r w:rsidR="007338A1">
          <w:t xml:space="preserve">la manifestación de una incomodidad o insatisfacción presentada por un servicio mal brindado. </w:t>
        </w:r>
      </w:ins>
      <w:ins w:id="3380" w:author="USER" w:date="2018-07-23T11:19:00Z">
        <w:r w:rsidR="007338A1">
          <w:t>S</w:t>
        </w:r>
      </w:ins>
      <w:ins w:id="3381" w:author="USER" w:date="2018-07-23T11:18:00Z">
        <w:r w:rsidR="007338A1">
          <w:t>eñal</w:t>
        </w:r>
      </w:ins>
      <w:ins w:id="3382" w:author="USER" w:date="2018-07-23T11:19:00Z">
        <w:r w:rsidR="007338A1">
          <w:t>aron</w:t>
        </w:r>
      </w:ins>
      <w:ins w:id="3383" w:author="USER" w:date="2018-07-23T11:18:00Z">
        <w:r w:rsidR="007338A1">
          <w:t xml:space="preserve"> que esta manifestación podría ser tanto escrita como verbal</w:t>
        </w:r>
      </w:ins>
      <w:ins w:id="3384"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385" w:author="USER" w:date="2018-07-23T11:19:00Z"/>
        </w:rPr>
      </w:pPr>
      <w:ins w:id="3386" w:author="Regina Casanova" w:date="2018-06-25T12:42:00Z">
        <w:del w:id="3387"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388" w:author="Regina Casanova" w:date="2018-07-22T22:22:00Z">
        <w:del w:id="3389" w:author="USER" w:date="2018-07-23T11:19:00Z">
          <w:r w:rsidR="00A072FC" w:rsidDel="007338A1">
            <w:delText xml:space="preserve"> mientras que</w:delText>
          </w:r>
        </w:del>
      </w:ins>
      <w:ins w:id="3390" w:author="Regina Casanova" w:date="2018-06-25T12:42:00Z">
        <w:del w:id="3391" w:author="USER" w:date="2018-07-23T11:19:00Z">
          <w:r w:rsidR="00A072FC" w:rsidDel="007338A1">
            <w:delText xml:space="preserve"> </w:delText>
          </w:r>
        </w:del>
      </w:ins>
      <w:ins w:id="3392" w:author="Regina Casanova" w:date="2018-07-22T22:22:00Z">
        <w:del w:id="3393" w:author="USER" w:date="2018-07-23T11:19:00Z">
          <w:r w:rsidR="00A072FC" w:rsidDel="007338A1">
            <w:delText>l</w:delText>
          </w:r>
        </w:del>
      </w:ins>
      <w:ins w:id="3394" w:author="Regina Casanova" w:date="2018-06-25T12:42:00Z">
        <w:del w:id="3395" w:author="USER" w:date="2018-07-23T11:19:00Z">
          <w:r w:rsidRPr="00BC4099" w:rsidDel="007338A1">
            <w:delText>os gestores de IPRESS definieron los reclamos como el descontento de las personas por un servicio mal brindado</w:delText>
          </w:r>
        </w:del>
      </w:ins>
      <w:ins w:id="3396" w:author="Regina Casanova" w:date="2018-07-22T22:22:00Z">
        <w:del w:id="3397" w:author="USER" w:date="2018-07-23T11:19:00Z">
          <w:r w:rsidR="00A072FC" w:rsidDel="007338A1">
            <w:delText>,</w:delText>
          </w:r>
        </w:del>
      </w:ins>
      <w:ins w:id="3398" w:author="Regina Casanova" w:date="2018-06-25T12:42:00Z">
        <w:del w:id="3399"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400" w:author="USER" w:date="2018-07-23T11:24:00Z"/>
        </w:rPr>
        <w:pPrChange w:id="3401" w:author="Regina Casanova" w:date="2018-06-25T12:42:00Z">
          <w:pPr/>
        </w:pPrChange>
      </w:pPr>
      <w:ins w:id="3402" w:author="USER" w:date="2018-07-23T11:25:00Z">
        <w:r>
          <w:t>Sobre la importancia de los reclamos, tanto el personal de SUSALUD como los ciudadanos identificaron que ven a los reclamos como una manera de encontrar deficiencias y fallas que permitan mejorar los servicios</w:t>
        </w:r>
      </w:ins>
      <w:ins w:id="3403" w:author="USER" w:date="2018-07-23T11:26:00Z">
        <w:r>
          <w:t xml:space="preserve"> de salud</w:t>
        </w:r>
      </w:ins>
      <w:ins w:id="3404" w:author="USER" w:date="2018-07-23T11:25:00Z">
        <w:r>
          <w:t xml:space="preserve"> brindados</w:t>
        </w:r>
      </w:ins>
      <w:ins w:id="3405" w:author="USER" w:date="2018-07-23T11:26:00Z">
        <w:r>
          <w:t xml:space="preserve">. Los ciudadanos recalcaron </w:t>
        </w:r>
      </w:ins>
      <w:ins w:id="3406" w:author="USER" w:date="2018-07-23T11:28:00Z">
        <w:r>
          <w:t>que,</w:t>
        </w:r>
      </w:ins>
      <w:ins w:id="3407" w:author="USER" w:date="2018-07-23T11:26:00Z">
        <w:r>
          <w:t xml:space="preserve"> con los reclamos, van a poder cumplir las expectativas que ellos tienen acerca de la atención sanitaria. Por otro lado, los gestores mencionaron que ven importantes los reclamos debido a que son un </w:t>
        </w:r>
      </w:ins>
      <w:ins w:id="3408"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409" w:author="Luis Fernando Llanos Zavalaga" w:date="2018-07-10T15:17:00Z"/>
          <w:del w:id="3410" w:author="USER" w:date="2018-07-23T11:28:00Z"/>
        </w:rPr>
      </w:pPr>
      <w:commentRangeStart w:id="3411"/>
      <w:ins w:id="3412" w:author="USER" w:date="2018-07-23T11:28:00Z">
        <w:r w:rsidRPr="00BC4099" w:rsidDel="00625E59">
          <w:lastRenderedPageBreak/>
          <w:t xml:space="preserve"> </w:t>
        </w:r>
      </w:ins>
      <w:ins w:id="3413" w:author="Regina Casanova" w:date="2018-06-25T12:42:00Z">
        <w:del w:id="3414"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415" w:author="Regina Casanova" w:date="2018-07-22T22:23:00Z">
        <w:del w:id="3416" w:author="USER" w:date="2018-07-23T11:28:00Z">
          <w:r w:rsidR="00A072FC" w:rsidDel="00625E59">
            <w:delText xml:space="preserve">Por otro lado, </w:delText>
          </w:r>
        </w:del>
      </w:ins>
    </w:p>
    <w:p w14:paraId="3C1A451F" w14:textId="7BA10535" w:rsidR="003B4DBC" w:rsidDel="00625E59" w:rsidRDefault="00A072FC">
      <w:pPr>
        <w:pStyle w:val="Texto"/>
        <w:rPr>
          <w:ins w:id="3417" w:author="Regina Casanova" w:date="2018-06-25T12:42:00Z"/>
          <w:del w:id="3418" w:author="USER" w:date="2018-07-23T11:28:00Z"/>
        </w:rPr>
        <w:pPrChange w:id="3419" w:author="Regina Casanova" w:date="2018-06-25T12:42:00Z">
          <w:pPr/>
        </w:pPrChange>
      </w:pPr>
      <w:ins w:id="3420" w:author="Regina Casanova" w:date="2018-07-22T22:23:00Z">
        <w:del w:id="3421" w:author="USER" w:date="2018-07-23T11:28:00Z">
          <w:r w:rsidDel="00625E59">
            <w:delText>l</w:delText>
          </w:r>
        </w:del>
      </w:ins>
      <w:ins w:id="3422" w:author="Regina Casanova" w:date="2018-06-25T12:42:00Z">
        <w:del w:id="3423"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Default="003B4DBC" w:rsidP="003B4DBC">
      <w:pPr>
        <w:pStyle w:val="Cita"/>
        <w:rPr>
          <w:ins w:id="3424" w:author="Owner" w:date="2018-08-04T08:22:00Z"/>
        </w:rPr>
      </w:pPr>
      <w:ins w:id="3425" w:author="Regina Casanova" w:date="2018-06-25T12:42:00Z">
        <w:r w:rsidRPr="008D23C7">
          <w:t>“…Para mí lo más importante de un reclamo es que te permita encontrar las causas del reclamo y por lo tanto eliminarlas.”</w:t>
        </w:r>
      </w:ins>
      <w:commentRangeEnd w:id="3411"/>
      <w:r w:rsidR="00110509">
        <w:rPr>
          <w:rStyle w:val="Refdecomentario"/>
          <w:i w:val="0"/>
          <w:iCs w:val="0"/>
          <w:color w:val="auto"/>
        </w:rPr>
        <w:commentReference w:id="3411"/>
      </w:r>
    </w:p>
    <w:p w14:paraId="43E87357" w14:textId="61CA3481" w:rsidR="00110509" w:rsidRPr="00110509" w:rsidRDefault="00110509" w:rsidP="00486FA6">
      <w:pPr>
        <w:pStyle w:val="Texto"/>
        <w:jc w:val="right"/>
        <w:rPr>
          <w:ins w:id="3426" w:author="Regina Casanova" w:date="2018-06-25T12:42:00Z"/>
          <w:rPrChange w:id="3427" w:author="Owner" w:date="2018-08-04T08:22:00Z">
            <w:rPr>
              <w:ins w:id="3428" w:author="Regina Casanova" w:date="2018-06-25T12:42:00Z"/>
              <w:b/>
              <w:sz w:val="32"/>
            </w:rPr>
          </w:rPrChange>
        </w:rPr>
        <w:pPrChange w:id="3429" w:author="Regina Casanova" w:date="2018-08-05T20:01:00Z">
          <w:pPr>
            <w:pStyle w:val="Cita"/>
          </w:pPr>
        </w:pPrChange>
      </w:pPr>
      <w:commentRangeStart w:id="3430"/>
      <w:ins w:id="3431" w:author="Owner" w:date="2018-08-04T08:22:00Z">
        <w:r>
          <w:t>(</w:t>
        </w:r>
      </w:ins>
      <w:ins w:id="3432" w:author="Regina Casanova" w:date="2018-08-05T19:58:00Z">
        <w:r w:rsidR="0082731C">
          <w:t>Personal de SUSALUD</w:t>
        </w:r>
      </w:ins>
      <w:ins w:id="3433" w:author="Owner" w:date="2018-08-04T08:25:00Z">
        <w:del w:id="3434" w:author="Regina Casanova" w:date="2018-08-05T19:58:00Z">
          <w:r w:rsidDel="0082731C">
            <w:delText>Gesto</w:delText>
          </w:r>
        </w:del>
        <w:del w:id="3435" w:author="Regina Casanova" w:date="2018-08-05T19:57:00Z">
          <w:r w:rsidDel="0082731C">
            <w:delText>r de IPRESS</w:delText>
          </w:r>
        </w:del>
        <w:r>
          <w:t>)</w:t>
        </w:r>
      </w:ins>
      <w:commentRangeEnd w:id="3430"/>
      <w:ins w:id="3436" w:author="Owner" w:date="2018-08-04T08:26:00Z">
        <w:r w:rsidR="00044D02">
          <w:rPr>
            <w:rStyle w:val="Refdecomentario"/>
          </w:rPr>
          <w:commentReference w:id="3430"/>
        </w:r>
      </w:ins>
    </w:p>
    <w:p w14:paraId="62D3C81B" w14:textId="254D31E0" w:rsidR="00110509" w:rsidDel="0082731C" w:rsidRDefault="00110509">
      <w:pPr>
        <w:pStyle w:val="Texto"/>
        <w:rPr>
          <w:ins w:id="3437" w:author="Owner" w:date="2018-08-04T08:26:00Z"/>
          <w:del w:id="3438" w:author="Regina Casanova" w:date="2018-08-05T19:58:00Z"/>
        </w:rPr>
        <w:pPrChange w:id="3439" w:author="Regina Casanova" w:date="2018-06-25T12:43:00Z">
          <w:pPr/>
        </w:pPrChange>
      </w:pPr>
    </w:p>
    <w:p w14:paraId="0F0F6800" w14:textId="13C30FB4" w:rsidR="003B4DBC" w:rsidRPr="003B4DBC" w:rsidRDefault="003B4DBC">
      <w:pPr>
        <w:pStyle w:val="Texto"/>
        <w:rPr>
          <w:ins w:id="3440" w:author="Regina Casanova" w:date="2018-06-25T12:42:00Z"/>
        </w:rPr>
        <w:pPrChange w:id="3441" w:author="Regina Casanova" w:date="2018-06-25T12:43:00Z">
          <w:pPr/>
        </w:pPrChange>
      </w:pPr>
      <w:ins w:id="3442" w:author="Regina Casanova" w:date="2018-06-25T12:42:00Z">
        <w:r w:rsidRPr="00BC4099">
          <w:t>S</w:t>
        </w:r>
        <w:r>
          <w:t>obre impedimentos que presenta la resolución de</w:t>
        </w:r>
        <w:r w:rsidRPr="00BC4099">
          <w:t xml:space="preserve"> los reclamos, el personal de SUSALUD se refirió a que no existe un co</w:t>
        </w:r>
        <w:r w:rsidR="0089614D">
          <w:t>nsenso sobre qué información e</w:t>
        </w:r>
      </w:ins>
      <w:ins w:id="3443" w:author="Regina Casanova" w:date="2018-07-31T20:15:00Z">
        <w:r w:rsidR="0089614D">
          <w:t>s</w:t>
        </w:r>
      </w:ins>
      <w:ins w:id="3444" w:author="Regina Casanova" w:date="2018-06-25T12:42:00Z">
        <w:r w:rsidRPr="00BC4099">
          <w:t xml:space="preserve"> necesaria para el manejo de reclamos por parte de una IPRESS</w:t>
        </w:r>
      </w:ins>
      <w:ins w:id="3445" w:author="USER" w:date="2018-07-23T11:45:00Z">
        <w:r w:rsidR="00E427B4">
          <w:t>,</w:t>
        </w:r>
      </w:ins>
      <w:ins w:id="3446" w:author="Regina Casanova" w:date="2018-07-29T19:53:00Z">
        <w:r w:rsidR="000C743D">
          <w:t xml:space="preserve"> </w:t>
        </w:r>
      </w:ins>
      <w:ins w:id="3447" w:author="Regina Casanova" w:date="2018-06-25T12:42:00Z">
        <w:del w:id="3448"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449" w:author="USER" w:date="2018-07-23T11:46:00Z">
        <w:r w:rsidR="00604B0B">
          <w:t>, siendo esto último también señalado por los ciudadanos.</w:t>
        </w:r>
      </w:ins>
      <w:ins w:id="3450" w:author="Regina Casanova" w:date="2018-06-25T12:42:00Z">
        <w:del w:id="3451" w:author="USER" w:date="2018-07-23T11:46:00Z">
          <w:r w:rsidDel="00604B0B">
            <w:delText>,</w:delText>
          </w:r>
        </w:del>
        <w:r w:rsidRPr="00BC4099">
          <w:t xml:space="preserve"> </w:t>
        </w:r>
        <w:del w:id="3452"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453" w:author="USER" w:date="2018-07-23T11:47:00Z">
        <w:r w:rsidR="00604B0B">
          <w:t>Mientras tanto, l</w:t>
        </w:r>
      </w:ins>
      <w:ins w:id="3454" w:author="Regina Casanova" w:date="2018-06-25T12:42:00Z">
        <w:del w:id="3455"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456"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457" w:author="USER" w:date="2018-07-23T11:47:00Z">
        <w:r w:rsidR="00604B0B">
          <w:t>además</w:t>
        </w:r>
      </w:ins>
      <w:ins w:id="3458" w:author="Regina Casanova" w:date="2018-06-25T12:42:00Z">
        <w:r w:rsidRPr="00BC4099">
          <w:t xml:space="preserve"> que existe mucha burocracia para resolver los reclamos </w:t>
        </w:r>
      </w:ins>
      <w:ins w:id="3459" w:author="USER" w:date="2018-07-23T11:47:00Z">
        <w:r w:rsidR="00604B0B">
          <w:t>cuando</w:t>
        </w:r>
      </w:ins>
      <w:ins w:id="3460" w:author="Regina Casanova" w:date="2018-06-25T12:42:00Z">
        <w:del w:id="3461" w:author="USER" w:date="2018-07-23T11:47:00Z">
          <w:r w:rsidRPr="00BC4099" w:rsidDel="00604B0B">
            <w:delText>y que se</w:delText>
          </w:r>
        </w:del>
      </w:ins>
      <w:ins w:id="3462" w:author="USER" w:date="2018-07-23T11:47:00Z">
        <w:r w:rsidR="00604B0B">
          <w:t xml:space="preserve"> se</w:t>
        </w:r>
      </w:ins>
      <w:ins w:id="3463" w:author="Regina Casanova" w:date="2018-06-25T12:42:00Z">
        <w:r w:rsidRPr="00BC4099">
          <w:t xml:space="preserve"> </w:t>
        </w:r>
        <w:r w:rsidRPr="00BC4099">
          <w:lastRenderedPageBreak/>
          <w:t xml:space="preserve">necesita autonomía para ello, además que el tiempo de acción para dar solución a un reclamo de 30 días es muy largo. </w:t>
        </w:r>
      </w:ins>
    </w:p>
    <w:p w14:paraId="5D158E48" w14:textId="77777777" w:rsidR="003B4DBC" w:rsidRDefault="003B4DBC" w:rsidP="003B4DBC">
      <w:pPr>
        <w:pStyle w:val="Cita"/>
        <w:rPr>
          <w:ins w:id="3464" w:author="Regina Casanova" w:date="2018-08-05T20:00:00Z"/>
        </w:rPr>
      </w:pPr>
      <w:ins w:id="3465" w:author="Regina Casanova" w:date="2018-06-25T12:42:00Z">
        <w:r w:rsidRPr="008D23C7">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r w:rsidR="00110509">
        <w:rPr>
          <w:rStyle w:val="Refdecomentario"/>
          <w:i w:val="0"/>
          <w:iCs w:val="0"/>
          <w:color w:val="auto"/>
        </w:rPr>
        <w:commentReference w:id="3466"/>
      </w:r>
    </w:p>
    <w:p w14:paraId="71A9AA1E" w14:textId="6C672E4A" w:rsidR="00486FA6" w:rsidRPr="00486FA6" w:rsidRDefault="00486FA6" w:rsidP="00486FA6">
      <w:pPr>
        <w:pStyle w:val="Texto"/>
        <w:jc w:val="right"/>
        <w:rPr>
          <w:ins w:id="3467" w:author="Regina Casanova" w:date="2018-06-25T12:42:00Z"/>
          <w:rPrChange w:id="3468" w:author="Regina Casanova" w:date="2018-08-05T20:00:00Z">
            <w:rPr>
              <w:ins w:id="3469" w:author="Regina Casanova" w:date="2018-06-25T12:42:00Z"/>
              <w:b/>
              <w:sz w:val="32"/>
            </w:rPr>
          </w:rPrChange>
        </w:rPr>
        <w:pPrChange w:id="3470" w:author="Regina Casanova" w:date="2018-08-05T20:01:00Z">
          <w:pPr>
            <w:pStyle w:val="Cita"/>
          </w:pPr>
        </w:pPrChange>
      </w:pPr>
      <w:commentRangeStart w:id="3471"/>
      <w:ins w:id="3472" w:author="Regina Casanova" w:date="2018-08-05T20:00:00Z">
        <w:r>
          <w:t>(</w:t>
        </w:r>
        <w:r>
          <w:t>Ciudadano</w:t>
        </w:r>
        <w:r>
          <w:t>)</w:t>
        </w:r>
        <w:commentRangeEnd w:id="3471"/>
        <w:r>
          <w:rPr>
            <w:rStyle w:val="Refdecomentario"/>
          </w:rPr>
          <w:commentReference w:id="3471"/>
        </w:r>
      </w:ins>
    </w:p>
    <w:p w14:paraId="68EB6438" w14:textId="22758E18" w:rsidR="003B4DBC" w:rsidRPr="00BC4099" w:rsidRDefault="003B4DBC">
      <w:pPr>
        <w:pStyle w:val="Texto"/>
        <w:rPr>
          <w:ins w:id="3473" w:author="Regina Casanova" w:date="2018-06-25T12:42:00Z"/>
        </w:rPr>
        <w:pPrChange w:id="3474" w:author="Regina Casanova" w:date="2018-06-25T12:43:00Z">
          <w:pPr/>
        </w:pPrChange>
      </w:pPr>
      <w:ins w:id="3475" w:author="Regina Casanova" w:date="2018-06-25T12:42:00Z">
        <w:r w:rsidRPr="00BC4099">
          <w:t>C</w:t>
        </w:r>
        <w:r>
          <w:t>uando se les preguntó</w:t>
        </w:r>
        <w:r w:rsidRPr="00BC4099">
          <w:t xml:space="preserve"> sobre el procedimiento a seguir para colocar reclamos, </w:t>
        </w:r>
      </w:ins>
      <w:ins w:id="3476" w:author="USER" w:date="2018-07-23T11:50:00Z">
        <w:r w:rsidR="005C0380">
          <w:t xml:space="preserve">tanto </w:t>
        </w:r>
      </w:ins>
      <w:ins w:id="3477" w:author="Regina Casanova" w:date="2018-06-25T12:42:00Z">
        <w:r w:rsidRPr="00BC4099">
          <w:t>el personal de SUSALUD</w:t>
        </w:r>
        <w:del w:id="3478" w:author="USER" w:date="2018-07-23T11:48:00Z">
          <w:r w:rsidRPr="00BC4099" w:rsidDel="005C0380">
            <w:delText xml:space="preserve"> </w:delText>
          </w:r>
        </w:del>
      </w:ins>
      <w:ins w:id="3479" w:author="USER" w:date="2018-07-23T11:50:00Z">
        <w:r w:rsidR="005C0380">
          <w:t xml:space="preserve"> como los gestores</w:t>
        </w:r>
      </w:ins>
      <w:ins w:id="3480" w:author="Regina Casanova" w:date="2018-06-25T12:42:00Z">
        <w:r w:rsidRPr="00BC4099">
          <w:t xml:space="preserve"> dij</w:t>
        </w:r>
      </w:ins>
      <w:ins w:id="3481" w:author="USER" w:date="2018-07-23T11:50:00Z">
        <w:r w:rsidR="005C0380">
          <w:t>eron</w:t>
        </w:r>
      </w:ins>
      <w:ins w:id="3482" w:author="Regina Casanova" w:date="2018-06-25T12:42:00Z">
        <w:del w:id="3483"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484" w:author="USER" w:date="2018-07-23T11:50:00Z">
        <w:r w:rsidR="005C0380">
          <w:t xml:space="preserve"> el ciudadano y la IPRESS</w:t>
        </w:r>
      </w:ins>
      <w:ins w:id="3485" w:author="Regina Casanova" w:date="2018-07-23T20:05:00Z">
        <w:r w:rsidR="00FF4692">
          <w:t xml:space="preserve"> </w:t>
        </w:r>
      </w:ins>
      <w:ins w:id="3486" w:author="Regina Casanova" w:date="2018-06-25T12:42:00Z">
        <w:del w:id="3487" w:author="USER" w:date="2018-07-23T11:50:00Z">
          <w:r w:rsidRPr="00BC4099" w:rsidDel="005C0380">
            <w:delText xml:space="preserve"> ambos actores y</w:delText>
          </w:r>
        </w:del>
      </w:ins>
      <w:ins w:id="3488" w:author="USER" w:date="2018-07-23T11:50:00Z">
        <w:r w:rsidR="005C0380">
          <w:t>para</w:t>
        </w:r>
      </w:ins>
      <w:ins w:id="3489" w:author="Regina Casanova" w:date="2018-06-25T12:42:00Z">
        <w:r w:rsidRPr="00BC4099">
          <w:t xml:space="preserve"> poder realizar una investigación de lo ocurrido. </w:t>
        </w:r>
      </w:ins>
      <w:ins w:id="3490" w:author="USER" w:date="2018-07-23T11:51:00Z">
        <w:r w:rsidR="005C0380">
          <w:t>Adicionalmente, l</w:t>
        </w:r>
      </w:ins>
      <w:ins w:id="3491" w:author="Regina Casanova" w:date="2018-06-25T12:42:00Z">
        <w:del w:id="3492" w:author="USER" w:date="2018-07-23T11:51:00Z">
          <w:r w:rsidRPr="00BC4099" w:rsidDel="005C0380">
            <w:delText>L</w:delText>
          </w:r>
        </w:del>
        <w:r w:rsidRPr="00BC4099">
          <w:t xml:space="preserve">os gestores de las IPRESS señalaron que </w:t>
        </w:r>
      </w:ins>
      <w:ins w:id="3493" w:author="USER" w:date="2018-07-23T11:51:00Z">
        <w:r w:rsidR="005C0380">
          <w:t>también los ciudadanos podían usar las</w:t>
        </w:r>
      </w:ins>
      <w:ins w:id="3494" w:author="Regina Casanova" w:date="2018-06-25T12:42:00Z">
        <w:del w:id="3495" w:author="USER" w:date="2018-07-23T11:51:00Z">
          <w:r w:rsidRPr="00BC4099" w:rsidDel="005C0380">
            <w:delText>el procedimiento para presentar reclamos era por medio de las PAUS,</w:delText>
          </w:r>
        </w:del>
        <w:r w:rsidRPr="00BC4099">
          <w:t xml:space="preserve"> Unidades de Calidad</w:t>
        </w:r>
      </w:ins>
      <w:ins w:id="3496" w:author="Regina Casanova" w:date="2018-07-23T20:05:00Z">
        <w:r w:rsidR="00FF4692">
          <w:t xml:space="preserve"> </w:t>
        </w:r>
      </w:ins>
      <w:ins w:id="3497" w:author="Regina Casanova" w:date="2018-06-25T12:42:00Z">
        <w:del w:id="3498" w:author="USER" w:date="2018-07-23T11:51:00Z">
          <w:r w:rsidRPr="00BC4099" w:rsidDel="005C0380">
            <w:delText xml:space="preserve">, Libro de Reclamaciones </w:delText>
          </w:r>
        </w:del>
        <w:r w:rsidRPr="00BC4099">
          <w:t>y en</w:t>
        </w:r>
        <w:del w:id="3499" w:author="USER" w:date="2018-07-23T11:52:00Z">
          <w:r w:rsidRPr="00BC4099" w:rsidDel="005C0380">
            <w:delText xml:space="preserve"> ciertos</w:delText>
          </w:r>
        </w:del>
        <w:r w:rsidRPr="00BC4099">
          <w:t xml:space="preserve"> casos donde se encuentre </w:t>
        </w:r>
        <w:r w:rsidRPr="00BC4099">
          <w:lastRenderedPageBreak/>
          <w:t xml:space="preserve">disponible, el sistema Totem. </w:t>
        </w:r>
      </w:ins>
      <w:ins w:id="3500" w:author="USER" w:date="2018-07-23T11:52:00Z">
        <w:r w:rsidR="005C0380">
          <w:t>De manera diferente</w:t>
        </w:r>
      </w:ins>
      <w:ins w:id="3501" w:author="Regina Casanova" w:date="2018-06-25T12:42:00Z">
        <w:del w:id="3502" w:author="USER" w:date="2018-07-23T11:52:00Z">
          <w:r w:rsidRPr="00BC4099" w:rsidDel="005C0380">
            <w:delText>Por o</w:delText>
          </w:r>
          <w:r w:rsidDel="005C0380">
            <w:delText>tro lado, cuando se les preguntó</w:delText>
          </w:r>
          <w:r w:rsidRPr="00BC4099" w:rsidDel="005C0380">
            <w:delText xml:space="preserve"> a</w:delText>
          </w:r>
        </w:del>
      </w:ins>
      <w:ins w:id="3503" w:author="USER" w:date="2018-07-23T11:52:00Z">
        <w:r w:rsidR="005C0380">
          <w:t xml:space="preserve"> cuando</w:t>
        </w:r>
      </w:ins>
      <w:ins w:id="3504" w:author="Regina Casanova" w:date="2018-06-25T12:42:00Z">
        <w:r w:rsidRPr="00BC4099">
          <w:t xml:space="preserve"> los ciudadanos </w:t>
        </w:r>
      </w:ins>
      <w:ins w:id="3505" w:author="USER" w:date="2018-07-23T11:52:00Z">
        <w:r w:rsidR="005C0380">
          <w:t xml:space="preserve">fueron consultados sobre </w:t>
        </w:r>
      </w:ins>
      <w:ins w:id="3506"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3507" w:author="USER" w:date="2018-07-23T11:53:00Z">
        <w:r w:rsidR="005C0380">
          <w:t>Pocos</w:t>
        </w:r>
      </w:ins>
      <w:ins w:id="3508" w:author="Regina Casanova" w:date="2018-06-25T12:42:00Z">
        <w:del w:id="3509"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64E725F1" w:rsidR="00D17D47" w:rsidDel="006C4ABF" w:rsidRDefault="003B4DBC">
      <w:pPr>
        <w:pStyle w:val="Texto"/>
        <w:rPr>
          <w:ins w:id="3510" w:author="Luis Fernando Llanos Zavalaga" w:date="2018-07-10T15:32:00Z"/>
          <w:del w:id="3511" w:author="USER" w:date="2018-07-23T12:04:00Z"/>
        </w:rPr>
      </w:pPr>
      <w:ins w:id="3512" w:author="Regina Casanova" w:date="2018-06-25T12:42:00Z">
        <w:r w:rsidRPr="00BC4099">
          <w:t xml:space="preserve">Los entrevistados contaron diversas experiencias que </w:t>
        </w:r>
        <w:r>
          <w:t>tuvieron</w:t>
        </w:r>
        <w:r w:rsidRPr="00BC4099">
          <w:t xml:space="preserve"> en el ámbito personal como laboral en relación a los reclamos, </w:t>
        </w:r>
      </w:ins>
      <w:ins w:id="3513" w:author="USER" w:date="2018-07-23T11:54:00Z">
        <w:r w:rsidR="005C0380">
          <w:t>Tanto ciudadanos como personal de SUSALUD</w:t>
        </w:r>
      </w:ins>
      <w:ins w:id="3514" w:author="Regina Casanova" w:date="2018-06-25T12:42:00Z">
        <w:del w:id="3515"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516" w:author="USER" w:date="2018-07-23T11:54:00Z">
        <w:r w:rsidR="005C0380">
          <w:t>, algunos</w:t>
        </w:r>
      </w:ins>
      <w:ins w:id="3517" w:author="Regina Casanova" w:date="2018-06-25T12:42:00Z">
        <w:r w:rsidRPr="00BC4099">
          <w:t xml:space="preserve"> llegaron a solucionar el problema </w:t>
        </w:r>
        <w:r>
          <w:t>presentado</w:t>
        </w:r>
        <w:r w:rsidRPr="00BC4099">
          <w:t xml:space="preserve">, </w:t>
        </w:r>
      </w:ins>
      <w:ins w:id="3518" w:author="USER" w:date="2018-07-23T11:54:00Z">
        <w:r w:rsidR="005C0380">
          <w:t xml:space="preserve">a </w:t>
        </w:r>
      </w:ins>
      <w:ins w:id="3519" w:author="Regina Casanova" w:date="2018-06-25T12:42:00Z">
        <w:r w:rsidRPr="00BC4099">
          <w:t>otros</w:t>
        </w:r>
        <w:del w:id="3520" w:author="USER" w:date="2018-07-23T11:54:00Z">
          <w:r w:rsidRPr="00BC4099" w:rsidDel="005C0380">
            <w:delText xml:space="preserve"> que</w:delText>
          </w:r>
        </w:del>
        <w:r w:rsidRPr="00BC4099">
          <w:t xml:space="preserve"> nunca </w:t>
        </w:r>
      </w:ins>
      <w:ins w:id="3521" w:author="USER" w:date="2018-07-23T11:54:00Z">
        <w:r w:rsidR="005C0380">
          <w:t xml:space="preserve">se </w:t>
        </w:r>
      </w:ins>
      <w:ins w:id="3522" w:author="Regina Casanova" w:date="2018-06-25T12:42:00Z">
        <w:r w:rsidRPr="00BC4099">
          <w:t>les di</w:t>
        </w:r>
      </w:ins>
      <w:ins w:id="3523" w:author="USER" w:date="2018-07-23T11:54:00Z">
        <w:r w:rsidR="005C0380">
          <w:t>o</w:t>
        </w:r>
      </w:ins>
      <w:ins w:id="3524" w:author="Regina Casanova" w:date="2018-06-25T12:42:00Z">
        <w:del w:id="3525" w:author="USER" w:date="2018-07-23T11:54:00Z">
          <w:r w:rsidRPr="00BC4099" w:rsidDel="005C0380">
            <w:delText>eron</w:delText>
          </w:r>
        </w:del>
        <w:r w:rsidRPr="00BC4099">
          <w:t xml:space="preserve"> una respuesta</w:t>
        </w:r>
        <w:r>
          <w:t>,</w:t>
        </w:r>
        <w:r w:rsidRPr="00BC4099">
          <w:t xml:space="preserve"> e incluso </w:t>
        </w:r>
        <w:del w:id="3526" w:author="USER" w:date="2018-07-23T11:55:00Z">
          <w:r w:rsidRPr="00BC4099" w:rsidDel="005C0380">
            <w:delText>algunos mencionaron</w:delText>
          </w:r>
        </w:del>
      </w:ins>
      <w:ins w:id="3527" w:author="USER" w:date="2018-07-23T11:58:00Z">
        <w:r w:rsidR="006C4ABF">
          <w:t xml:space="preserve">hubo personas que </w:t>
        </w:r>
      </w:ins>
      <w:ins w:id="3528" w:author="USER" w:date="2018-07-23T11:55:00Z">
        <w:r w:rsidR="005C0380">
          <w:t>contaron</w:t>
        </w:r>
      </w:ins>
      <w:ins w:id="3529" w:author="Regina Casanova" w:date="2018-06-25T12:42:00Z">
        <w:r w:rsidRPr="00BC4099">
          <w:t xml:space="preserve"> que no les dieron información sobre donde poder presentar el reclamo ni cómo hacerlo. </w:t>
        </w:r>
      </w:ins>
      <w:ins w:id="3530" w:author="USER" w:date="2018-07-23T11:58:00Z">
        <w:r w:rsidR="006C4ABF">
          <w:t xml:space="preserve">Sumado a esto, </w:t>
        </w:r>
      </w:ins>
      <w:ins w:id="3531" w:author="Regina Casanova" w:date="2018-06-25T12:42:00Z">
        <w:del w:id="3532" w:author="USER" w:date="2018-07-23T11:58:00Z">
          <w:r w:rsidRPr="00BC4099" w:rsidDel="006C4ABF">
            <w:delText>L</w:delText>
          </w:r>
        </w:del>
      </w:ins>
      <w:ins w:id="3533" w:author="USER" w:date="2018-07-23T11:58:00Z">
        <w:r w:rsidR="006C4ABF">
          <w:t>l</w:t>
        </w:r>
      </w:ins>
      <w:ins w:id="3534" w:author="Regina Casanova" w:date="2018-06-25T12:42:00Z">
        <w:r w:rsidRPr="00BC4099">
          <w:t xml:space="preserve">os gestores de las IPRESS señalaron que </w:t>
        </w:r>
        <w:del w:id="3535" w:author="USER" w:date="2018-07-23T11:58:00Z">
          <w:r w:rsidRPr="00BC4099" w:rsidDel="006C4ABF">
            <w:delText xml:space="preserve">por experiencia el hecho que </w:delText>
          </w:r>
        </w:del>
        <w:del w:id="3536" w:author="USER" w:date="2018-07-23T12:02:00Z">
          <w:r w:rsidRPr="00BC4099" w:rsidDel="006C4ABF">
            <w:delText>el</w:delText>
          </w:r>
        </w:del>
      </w:ins>
      <w:ins w:id="3537" w:author="USER" w:date="2018-07-23T12:02:00Z">
        <w:r w:rsidR="006C4ABF">
          <w:t>como el</w:t>
        </w:r>
      </w:ins>
      <w:ins w:id="3538" w:author="Regina Casanova" w:date="2018-06-25T12:42:00Z">
        <w:r w:rsidRPr="00BC4099">
          <w:t xml:space="preserve"> personal prestador de salud no pued</w:t>
        </w:r>
      </w:ins>
      <w:ins w:id="3539" w:author="USER" w:date="2018-07-23T11:58:00Z">
        <w:r w:rsidR="006C4ABF">
          <w:t>e</w:t>
        </w:r>
      </w:ins>
      <w:ins w:id="3540" w:author="Regina Casanova" w:date="2018-06-25T12:42:00Z">
        <w:del w:id="3541" w:author="USER" w:date="2018-07-23T11:58:00Z">
          <w:r w:rsidRPr="00BC4099" w:rsidDel="006C4ABF">
            <w:delText>a</w:delText>
          </w:r>
        </w:del>
        <w:r w:rsidRPr="00BC4099">
          <w:t xml:space="preserve"> presentar reclamos hace </w:t>
        </w:r>
      </w:ins>
      <w:ins w:id="3542" w:author="USER" w:date="2018-07-23T11:59:00Z">
        <w:r w:rsidR="006C4ABF">
          <w:t>que</w:t>
        </w:r>
      </w:ins>
      <w:ins w:id="3543" w:author="Regina Casanova" w:date="2018-06-25T12:42:00Z">
        <w:del w:id="3544" w:author="USER" w:date="2018-07-23T11:59:00Z">
          <w:r w:rsidRPr="00BC4099" w:rsidDel="006C4ABF">
            <w:delText>difícil que</w:delText>
          </w:r>
        </w:del>
        <w:r w:rsidR="00F8474A">
          <w:t xml:space="preserve"> el</w:t>
        </w:r>
      </w:ins>
      <w:ins w:id="3545" w:author="Regina Casanova" w:date="2018-07-31T20:34:00Z">
        <w:r w:rsidR="00F8474A">
          <w:t>los</w:t>
        </w:r>
      </w:ins>
      <w:ins w:id="3546" w:author="USER" w:date="2018-07-23T11:59:00Z">
        <w:del w:id="3547" w:author="Regina Casanova" w:date="2018-07-31T20:34:00Z">
          <w:r w:rsidR="006C4ABF" w:rsidDel="00F8474A">
            <w:delText>no</w:delText>
          </w:r>
        </w:del>
        <w:r w:rsidR="006C4ABF">
          <w:t xml:space="preserve"> </w:t>
        </w:r>
      </w:ins>
      <w:ins w:id="3548" w:author="Regina Casanova" w:date="2018-06-25T12:42:00Z">
        <w:r w:rsidRPr="00BC4099">
          <w:t>se sienta</w:t>
        </w:r>
      </w:ins>
      <w:ins w:id="3549" w:author="Regina Casanova" w:date="2018-07-31T20:34:00Z">
        <w:r w:rsidR="00F8474A">
          <w:t>n</w:t>
        </w:r>
      </w:ins>
      <w:ins w:id="3550" w:author="Regina Casanova" w:date="2018-06-25T12:42:00Z">
        <w:r w:rsidRPr="00BC4099">
          <w:t xml:space="preserve"> </w:t>
        </w:r>
      </w:ins>
      <w:ins w:id="3551" w:author="Regina Casanova" w:date="2018-07-31T20:34:00Z">
        <w:r w:rsidR="00F8474A">
          <w:t xml:space="preserve">no </w:t>
        </w:r>
      </w:ins>
      <w:ins w:id="3552" w:author="Regina Casanova" w:date="2018-06-25T12:42:00Z">
        <w:r w:rsidRPr="00BC4099">
          <w:t>considerado</w:t>
        </w:r>
      </w:ins>
      <w:ins w:id="3553" w:author="Regina Casanova" w:date="2018-07-31T20:34:00Z">
        <w:r w:rsidR="00F8474A">
          <w:t>s</w:t>
        </w:r>
      </w:ins>
      <w:ins w:id="3554" w:author="Regina Casanova" w:date="2018-06-25T12:42:00Z">
        <w:r w:rsidRPr="00BC4099">
          <w:t xml:space="preserve">, </w:t>
        </w:r>
      </w:ins>
      <w:ins w:id="3555" w:author="USER" w:date="2018-07-23T11:59:00Z">
        <w:r w:rsidR="006C4ABF">
          <w:t>y que</w:t>
        </w:r>
      </w:ins>
      <w:ins w:id="3556" w:author="Regina Casanova" w:date="2018-06-25T12:42:00Z">
        <w:del w:id="3557" w:author="USER" w:date="2018-07-23T11:59:00Z">
          <w:r w:rsidRPr="00BC4099" w:rsidDel="006C4ABF">
            <w:delText>además que sienten que</w:delText>
          </w:r>
        </w:del>
        <w:r w:rsidRPr="00BC4099">
          <w:t xml:space="preserve"> SUSALUD </w:t>
        </w:r>
        <w:del w:id="3558" w:author="USER" w:date="2018-07-23T11:53:00Z">
          <w:r w:rsidRPr="00BC4099" w:rsidDel="005C0380">
            <w:delText>le</w:delText>
          </w:r>
        </w:del>
      </w:ins>
      <w:ins w:id="3559" w:author="USER" w:date="2018-07-23T11:53:00Z">
        <w:r w:rsidR="005C0380" w:rsidRPr="00BC4099">
          <w:t>les</w:t>
        </w:r>
      </w:ins>
      <w:ins w:id="3560" w:author="Regina Casanova" w:date="2018-06-25T12:42:00Z">
        <w:r w:rsidRPr="00BC4099">
          <w:t xml:space="preserve"> toma más importancia a los ciudadanos que a ellos</w:t>
        </w:r>
        <w:del w:id="3561" w:author="USER" w:date="2018-07-23T11:59:00Z">
          <w:r w:rsidRPr="00BC4099" w:rsidDel="006C4ABF">
            <w:delText xml:space="preserve"> mismos</w:delText>
          </w:r>
        </w:del>
        <w:r w:rsidRPr="00BC4099">
          <w:t xml:space="preserve">. También señalaron que </w:t>
        </w:r>
      </w:ins>
      <w:ins w:id="3562" w:author="USER" w:date="2018-07-23T12:00:00Z">
        <w:r w:rsidR="006C4ABF">
          <w:t>por</w:t>
        </w:r>
      </w:ins>
      <w:ins w:id="3563" w:author="Regina Casanova" w:date="2018-06-25T12:42:00Z">
        <w:del w:id="3564" w:author="USER" w:date="2018-07-23T12:00:00Z">
          <w:r w:rsidRPr="00BC4099" w:rsidDel="006C4ABF">
            <w:delText>al tener</w:delText>
          </w:r>
        </w:del>
        <w:r w:rsidRPr="00BC4099">
          <w:t xml:space="preserve"> problemas de comunicación con SUSALUD, ellos les entregan de forma tardía</w:t>
        </w:r>
      </w:ins>
      <w:ins w:id="3565" w:author="USER" w:date="2018-07-23T12:00:00Z">
        <w:r w:rsidR="006C4ABF">
          <w:t xml:space="preserve"> los</w:t>
        </w:r>
      </w:ins>
      <w:ins w:id="3566" w:author="Regina Casanova" w:date="2018-06-25T12:42:00Z">
        <w:r w:rsidRPr="00BC4099">
          <w:t xml:space="preserve"> repo</w:t>
        </w:r>
        <w:r>
          <w:t xml:space="preserve">rtes de reclamos </w:t>
        </w:r>
      </w:ins>
      <w:ins w:id="3567" w:author="USER" w:date="2018-07-23T12:00:00Z">
        <w:r w:rsidR="006C4ABF">
          <w:t>recibidos</w:t>
        </w:r>
      </w:ins>
      <w:ins w:id="3568" w:author="Regina Casanova" w:date="2018-06-25T12:42:00Z">
        <w:del w:id="3569" w:author="USER" w:date="2018-07-23T12:00:00Z">
          <w:r w:rsidDel="006C4ABF">
            <w:delText>presentados</w:delText>
          </w:r>
        </w:del>
        <w:r>
          <w:t xml:space="preserve"> por</w:t>
        </w:r>
        <w:r w:rsidRPr="00BC4099">
          <w:t xml:space="preserve"> lo que</w:t>
        </w:r>
        <w:del w:id="3570" w:author="USER" w:date="2018-07-23T12:00:00Z">
          <w:r w:rsidDel="006C4ABF">
            <w:delText xml:space="preserve"> a</w:delText>
          </w:r>
        </w:del>
        <w:r w:rsidRPr="00BC4099">
          <w:t xml:space="preserve"> ellos </w:t>
        </w:r>
        <w:r>
          <w:t xml:space="preserve">se </w:t>
        </w:r>
      </w:ins>
      <w:ins w:id="3571" w:author="USER" w:date="2018-07-23T12:00:00Z">
        <w:r w:rsidR="006C4ABF">
          <w:t xml:space="preserve">ven obligados a </w:t>
        </w:r>
      </w:ins>
      <w:ins w:id="3572" w:author="Regina Casanova" w:date="2018-06-25T12:42:00Z">
        <w:del w:id="3573" w:author="USER" w:date="2018-07-23T12:01:00Z">
          <w:r w:rsidDel="006C4ABF">
            <w:delText>les dificulta</w:delText>
          </w:r>
          <w:r w:rsidRPr="00BC4099" w:rsidDel="006C4ABF">
            <w:delText xml:space="preserve"> </w:delText>
          </w:r>
        </w:del>
        <w:r w:rsidRPr="00BC4099">
          <w:t xml:space="preserve">encontrar una solución </w:t>
        </w:r>
      </w:ins>
      <w:ins w:id="3574" w:author="USER" w:date="2018-07-23T12:01:00Z">
        <w:r w:rsidR="006C4ABF">
          <w:t>a</w:t>
        </w:r>
      </w:ins>
      <w:ins w:id="3575" w:author="Regina Casanova" w:date="2018-06-25T12:42:00Z">
        <w:del w:id="3576"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577" w:author="Regina Casanova" w:date="2018-07-23T20:05:00Z">
        <w:r w:rsidR="00FF4692">
          <w:t xml:space="preserve"> </w:t>
        </w:r>
      </w:ins>
      <w:ins w:id="3578" w:author="Regina Casanova" w:date="2018-06-25T12:42:00Z">
        <w:del w:id="3579" w:author="USER" w:date="2018-07-23T12:04:00Z">
          <w:r w:rsidRPr="00BC4099" w:rsidDel="006C4ABF">
            <w:delText xml:space="preserve"> </w:delText>
          </w:r>
        </w:del>
      </w:ins>
    </w:p>
    <w:p w14:paraId="5F7F5CEA" w14:textId="55027693" w:rsidR="003B4DBC" w:rsidRDefault="003B4DBC">
      <w:pPr>
        <w:pStyle w:val="Texto"/>
        <w:rPr>
          <w:ins w:id="3580" w:author="Regina Casanova" w:date="2018-06-25T12:42:00Z"/>
        </w:rPr>
        <w:pPrChange w:id="3581" w:author="Regina Casanova" w:date="2018-06-25T12:43:00Z">
          <w:pPr/>
        </w:pPrChange>
      </w:pPr>
      <w:ins w:id="3582"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583" w:author="Regina Casanova" w:date="2018-06-25T12:47:00Z"/>
        </w:rPr>
      </w:pPr>
      <w:ins w:id="3584" w:author="Regina Casanova" w:date="2018-06-25T12:42:00Z">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r w:rsidR="00044D02">
        <w:rPr>
          <w:rStyle w:val="Refdecomentario"/>
          <w:i w:val="0"/>
          <w:iCs w:val="0"/>
          <w:color w:val="auto"/>
        </w:rPr>
        <w:commentReference w:id="3585"/>
      </w:r>
    </w:p>
    <w:p w14:paraId="4D67C285" w14:textId="2180BFC0" w:rsidR="00486FA6" w:rsidRPr="002B61FA" w:rsidRDefault="00486FA6" w:rsidP="00486FA6">
      <w:pPr>
        <w:pStyle w:val="Texto"/>
        <w:jc w:val="right"/>
        <w:rPr>
          <w:ins w:id="3586" w:author="Regina Casanova" w:date="2018-08-05T20:02:00Z"/>
        </w:rPr>
        <w:pPrChange w:id="3587" w:author="Regina Casanova" w:date="2018-08-05T20:02:00Z">
          <w:pPr>
            <w:ind w:right="560"/>
            <w:jc w:val="right"/>
          </w:pPr>
        </w:pPrChange>
      </w:pPr>
      <w:commentRangeStart w:id="3588"/>
      <w:ins w:id="3589" w:author="Regina Casanova" w:date="2018-08-05T20:02:00Z">
        <w:r>
          <w:t>(</w:t>
        </w:r>
      </w:ins>
      <w:ins w:id="3590" w:author="Regina Casanova" w:date="2018-08-05T20:03:00Z">
        <w:r>
          <w:t>Gestor de IPRESS</w:t>
        </w:r>
      </w:ins>
      <w:ins w:id="3591" w:author="Regina Casanova" w:date="2018-08-05T20:02:00Z">
        <w:r>
          <w:t>)</w:t>
        </w:r>
        <w:commentRangeEnd w:id="3588"/>
        <w:r>
          <w:rPr>
            <w:rStyle w:val="Refdecomentario"/>
          </w:rPr>
          <w:commentReference w:id="3588"/>
        </w:r>
      </w:ins>
    </w:p>
    <w:p w14:paraId="7D2C801C" w14:textId="0495972E" w:rsidR="003B4DBC" w:rsidRDefault="003B4DBC">
      <w:pPr>
        <w:pStyle w:val="Ttulo3"/>
        <w:rPr>
          <w:ins w:id="3592" w:author="Regina Casanova" w:date="2018-06-25T12:42:00Z"/>
        </w:rPr>
        <w:pPrChange w:id="3593" w:author="Regina Casanova" w:date="2018-06-25T12:47:00Z">
          <w:pPr/>
        </w:pPrChange>
      </w:pPr>
      <w:bookmarkStart w:id="3594" w:name="_Toc520655672"/>
      <w:commentRangeStart w:id="3595"/>
      <w:ins w:id="3596" w:author="Regina Casanova" w:date="2018-06-25T12:42:00Z">
        <w:r>
          <w:t>Rol de los reclamos y manejo de información</w:t>
        </w:r>
      </w:ins>
      <w:commentRangeEnd w:id="3595"/>
      <w:r w:rsidR="00D17D47">
        <w:rPr>
          <w:rStyle w:val="Refdecomentario"/>
          <w:rFonts w:eastAsiaTheme="minorHAnsi" w:cstheme="minorBidi"/>
          <w:color w:val="auto"/>
          <w:lang w:val="es-ES_tradnl"/>
        </w:rPr>
        <w:commentReference w:id="3595"/>
      </w:r>
      <w:bookmarkEnd w:id="3594"/>
    </w:p>
    <w:p w14:paraId="287846A9" w14:textId="16CF9C26" w:rsidR="00FF4692" w:rsidRDefault="00FF4692">
      <w:pPr>
        <w:pStyle w:val="Texto"/>
        <w:rPr>
          <w:ins w:id="3597" w:author="Regina Casanova" w:date="2018-07-23T20:10:00Z"/>
        </w:rPr>
        <w:pPrChange w:id="3598" w:author="Regina Casanova" w:date="2018-06-25T12:43:00Z">
          <w:pPr/>
        </w:pPrChange>
      </w:pPr>
      <w:ins w:id="3599"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600" w:author="Regina Casanova" w:date="2018-07-23T20:13:00Z">
        <w:r w:rsidR="00B224AF">
          <w:t xml:space="preserve">también resalto que los reclamos no son vistos como oportunidades de mejora y los ciudadanos mencionaron que los reclamos no son vistos como una forma de expresar que algo no </w:t>
        </w:r>
      </w:ins>
      <w:ins w:id="3601" w:author="Regina Casanova" w:date="2018-07-23T20:15:00Z">
        <w:r w:rsidR="00B224AF">
          <w:t>está</w:t>
        </w:r>
      </w:ins>
      <w:ins w:id="3602" w:author="Regina Casanova" w:date="2018-07-23T20:13:00Z">
        <w:r w:rsidR="00B224AF">
          <w:t xml:space="preserve"> funcionando dentro del establecimiento. </w:t>
        </w:r>
      </w:ins>
      <w:ins w:id="3603"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604" w:author="Regina Casanova" w:date="2018-07-23T20:16:00Z">
        <w:r w:rsidR="00B224AF">
          <w:t>ón e incluso hasta como algo punitivo.</w:t>
        </w:r>
      </w:ins>
    </w:p>
    <w:p w14:paraId="6475C228" w14:textId="57EB8C2E" w:rsidR="003B4DBC" w:rsidRDefault="00B224AF" w:rsidP="003B4DBC">
      <w:pPr>
        <w:pStyle w:val="Cita"/>
        <w:rPr>
          <w:ins w:id="3605" w:author="Regina Casanova" w:date="2018-08-05T20:03:00Z"/>
        </w:rPr>
      </w:pPr>
      <w:ins w:id="3606" w:author="Regina Casanova" w:date="2018-07-23T20:16:00Z">
        <w:r w:rsidRPr="008D23C7">
          <w:t xml:space="preserve"> </w:t>
        </w:r>
      </w:ins>
      <w:ins w:id="3607" w:author="Regina Casanova" w:date="2018-06-25T12:42:00Z">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003B4DBC"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ins>
      <w:r w:rsidR="00044D02">
        <w:rPr>
          <w:rStyle w:val="Refdecomentario"/>
          <w:i w:val="0"/>
          <w:iCs w:val="0"/>
          <w:color w:val="auto"/>
        </w:rPr>
        <w:commentReference w:id="3608"/>
      </w:r>
    </w:p>
    <w:p w14:paraId="374351DF" w14:textId="77777777" w:rsidR="00486FA6" w:rsidRPr="002B61FA" w:rsidRDefault="00486FA6" w:rsidP="00486FA6">
      <w:pPr>
        <w:pStyle w:val="Texto"/>
        <w:jc w:val="right"/>
        <w:rPr>
          <w:ins w:id="3609" w:author="Regina Casanova" w:date="2018-08-05T20:04:00Z"/>
        </w:rPr>
      </w:pPr>
      <w:commentRangeStart w:id="3610"/>
      <w:ins w:id="3611" w:author="Regina Casanova" w:date="2018-08-05T20:04:00Z">
        <w:r>
          <w:t>(Gestor de IPRESS)</w:t>
        </w:r>
        <w:commentRangeEnd w:id="3610"/>
        <w:r>
          <w:rPr>
            <w:rStyle w:val="Refdecomentario"/>
          </w:rPr>
          <w:commentReference w:id="3610"/>
        </w:r>
      </w:ins>
    </w:p>
    <w:p w14:paraId="19F94EB9" w14:textId="21FE2F4F" w:rsidR="00B224AF" w:rsidRDefault="00B224AF">
      <w:pPr>
        <w:pStyle w:val="Texto"/>
        <w:rPr>
          <w:ins w:id="3612" w:author="Regina Casanova" w:date="2018-07-23T20:23:00Z"/>
        </w:rPr>
        <w:pPrChange w:id="3613" w:author="Regina Casanova" w:date="2018-06-25T12:44:00Z">
          <w:pPr/>
        </w:pPrChange>
      </w:pPr>
      <w:ins w:id="3614" w:author="Regina Casanova" w:date="2018-07-23T20:23:00Z">
        <w:r>
          <w:t xml:space="preserve">Los tres tipos de usuarios coincidieron acerca del rol </w:t>
        </w:r>
      </w:ins>
      <w:ins w:id="3615" w:author="Regina Casanova" w:date="2018-07-23T20:24:00Z">
        <w:r w:rsidR="00AA2BB0">
          <w:t xml:space="preserve">positivo </w:t>
        </w:r>
      </w:ins>
      <w:ins w:id="3616" w:author="Regina Casanova" w:date="2018-07-23T20:23:00Z">
        <w:r>
          <w:t>que deberían tener los reclamos</w:t>
        </w:r>
      </w:ins>
      <w:ins w:id="3617" w:author="Regina Casanova" w:date="2018-07-23T20:24:00Z">
        <w:r w:rsidR="00AA2BB0">
          <w:t xml:space="preserve">. Todos mencionaron que los reclamos, al ser un llamado de atención de parte de los ciudadanos sobre el servicio de salud brindado, </w:t>
        </w:r>
      </w:ins>
      <w:ins w:id="3618" w:author="Regina Casanova" w:date="2018-07-23T20:25:00Z">
        <w:r w:rsidR="00AA2BB0">
          <w:t>deberían</w:t>
        </w:r>
      </w:ins>
      <w:ins w:id="3619" w:author="Regina Casanova" w:date="2018-07-23T20:24:00Z">
        <w:r w:rsidR="00AA2BB0">
          <w:t xml:space="preserve"> </w:t>
        </w:r>
      </w:ins>
      <w:ins w:id="3620" w:author="Regina Casanova" w:date="2018-07-23T20:25:00Z">
        <w:r w:rsidR="00AA2BB0">
          <w:t xml:space="preserve">ser vistos como un beneficio que permite revisar procesos, estándares e incluso elaborar proyectos de mejora para poder cumplir las expectativas de los ciudadanos. </w:t>
        </w:r>
      </w:ins>
      <w:ins w:id="3621" w:author="Regina Casanova" w:date="2018-07-23T20:26:00Z">
        <w:r w:rsidR="00AA2BB0">
          <w:t xml:space="preserve">Adicionalmente, los ciudadanos </w:t>
        </w:r>
      </w:ins>
      <w:ins w:id="3622" w:author="Regina Casanova" w:date="2018-07-23T20:27:00Z">
        <w:r w:rsidR="00AA2BB0">
          <w:t xml:space="preserve">destacaron que los reclamos deberían ser vistos como un reflejo del servicio que se </w:t>
        </w:r>
      </w:ins>
      <w:ins w:id="3623" w:author="Regina Casanova" w:date="2018-07-23T20:28:00Z">
        <w:r w:rsidR="00AA2BB0">
          <w:t>está</w:t>
        </w:r>
      </w:ins>
      <w:ins w:id="3624" w:author="Regina Casanova" w:date="2018-07-23T20:27:00Z">
        <w:r w:rsidR="00AA2BB0">
          <w:t xml:space="preserve"> brindando.</w:t>
        </w:r>
      </w:ins>
    </w:p>
    <w:p w14:paraId="4BF9F851" w14:textId="16328ECD" w:rsidR="003B4DBC" w:rsidRDefault="00AA2BB0" w:rsidP="003B4DBC">
      <w:pPr>
        <w:pStyle w:val="Cita"/>
        <w:rPr>
          <w:ins w:id="3625" w:author="Regina Casanova" w:date="2018-08-05T20:05:00Z"/>
        </w:rPr>
      </w:pPr>
      <w:ins w:id="3626" w:author="Regina Casanova" w:date="2018-07-23T20:28:00Z">
        <w:r w:rsidRPr="008D23C7">
          <w:t xml:space="preserve"> </w:t>
        </w:r>
      </w:ins>
      <w:ins w:id="3627" w:author="Regina Casanova" w:date="2018-06-25T12:42:00Z">
        <w:r w:rsidR="003B4DBC"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003B4DBC" w:rsidRPr="008D23C7">
          <w:lastRenderedPageBreak/>
          <w:t>ver con el reclamo, también resaltar algunas cosas que han sido buenas y eso lo pueda percibir la otra parte.”</w:t>
        </w:r>
      </w:ins>
      <w:r w:rsidR="00044D02">
        <w:rPr>
          <w:rStyle w:val="Refdecomentario"/>
          <w:i w:val="0"/>
          <w:iCs w:val="0"/>
          <w:color w:val="auto"/>
        </w:rPr>
        <w:commentReference w:id="3628"/>
      </w:r>
    </w:p>
    <w:p w14:paraId="31F20750" w14:textId="6B44FEF3" w:rsidR="00486FA6" w:rsidRPr="00486FA6" w:rsidRDefault="00486FA6" w:rsidP="00486FA6">
      <w:pPr>
        <w:pStyle w:val="Texto"/>
        <w:jc w:val="right"/>
        <w:rPr>
          <w:ins w:id="3629" w:author="Regina Casanova" w:date="2018-06-25T12:42:00Z"/>
        </w:rPr>
        <w:pPrChange w:id="3630" w:author="Regina Casanova" w:date="2018-08-05T20:05:00Z">
          <w:pPr>
            <w:pStyle w:val="Cita"/>
          </w:pPr>
        </w:pPrChange>
      </w:pPr>
      <w:commentRangeStart w:id="3631"/>
      <w:ins w:id="3632" w:author="Regina Casanova" w:date="2018-08-05T20:05:00Z">
        <w:r>
          <w:t>(</w:t>
        </w:r>
        <w:r>
          <w:t>Ciudadano</w:t>
        </w:r>
        <w:r>
          <w:t>)</w:t>
        </w:r>
        <w:commentRangeEnd w:id="3631"/>
        <w:r>
          <w:rPr>
            <w:rStyle w:val="Refdecomentario"/>
          </w:rPr>
          <w:commentReference w:id="3631"/>
        </w:r>
      </w:ins>
    </w:p>
    <w:p w14:paraId="2F69AC76" w14:textId="7E6093E3" w:rsidR="00AA2BB0" w:rsidRDefault="00AA2BB0">
      <w:pPr>
        <w:pStyle w:val="Texto"/>
        <w:rPr>
          <w:ins w:id="3633" w:author="Regina Casanova" w:date="2018-07-23T20:38:00Z"/>
        </w:rPr>
        <w:pPrChange w:id="3634" w:author="Regina Casanova" w:date="2018-06-25T12:44:00Z">
          <w:pPr/>
        </w:pPrChange>
      </w:pPr>
      <w:ins w:id="3635" w:author="Regina Casanova" w:date="2018-07-23T20:38:00Z">
        <w:r>
          <w:t xml:space="preserve">Sobre </w:t>
        </w:r>
      </w:ins>
      <w:ins w:id="3636" w:author="Regina Casanova" w:date="2018-07-23T20:39:00Z">
        <w:r w:rsidR="006C3002">
          <w:t>cómo</w:t>
        </w:r>
      </w:ins>
      <w:ins w:id="3637" w:author="Regina Casanova" w:date="2018-07-23T20:38:00Z">
        <w:r>
          <w:t xml:space="preserve"> se manejan ac</w:t>
        </w:r>
        <w:r w:rsidR="006C3002">
          <w:t>tualmente los reclamos,</w:t>
        </w:r>
      </w:ins>
      <w:ins w:id="3638" w:author="Regina Casanova" w:date="2018-07-23T20:39:00Z">
        <w:r w:rsidR="006C3002">
          <w:t xml:space="preserve"> </w:t>
        </w:r>
      </w:ins>
      <w:ins w:id="3639" w:author="Regina Casanova" w:date="2018-07-23T20:40:00Z">
        <w:r w:rsidR="006C3002">
          <w:t xml:space="preserve">tanto personal de SUSALUD como gestores </w:t>
        </w:r>
      </w:ins>
      <w:ins w:id="3640" w:author="Regina Casanova" w:date="2018-07-23T20:39:00Z">
        <w:r w:rsidR="006C3002">
          <w:t>se señalaron principalmente las PAUS</w:t>
        </w:r>
      </w:ins>
      <w:ins w:id="3641" w:author="Regina Casanova" w:date="2018-07-23T20:40:00Z">
        <w:r w:rsidR="006C3002">
          <w:t>, Libro de Reclamaciones</w:t>
        </w:r>
      </w:ins>
      <w:ins w:id="3642" w:author="Regina Casanova" w:date="2018-07-23T20:39:00Z">
        <w:r w:rsidR="006C3002">
          <w:t xml:space="preserve"> y el sistema Totem</w:t>
        </w:r>
      </w:ins>
      <w:ins w:id="3643" w:author="Regina Casanova" w:date="2018-07-23T20:40:00Z">
        <w:r w:rsidR="006C3002">
          <w:t xml:space="preserve">. </w:t>
        </w:r>
      </w:ins>
      <w:ins w:id="3644"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3645" w:author="Regina Casanova" w:date="2018-07-23T20:43:00Z">
        <w:r w:rsidR="006C3002">
          <w:t>cómo</w:t>
        </w:r>
      </w:ins>
      <w:ins w:id="3646" w:author="Regina Casanova" w:date="2018-07-23T20:41:00Z">
        <w:r w:rsidR="006C3002">
          <w:t xml:space="preserve"> es que se han resuelto problemas anteriores.</w:t>
        </w:r>
      </w:ins>
      <w:ins w:id="3647" w:author="Regina Casanova" w:date="2018-07-23T20:43:00Z">
        <w:r w:rsidR="006C3002">
          <w:t xml:space="preserve"> </w:t>
        </w:r>
      </w:ins>
      <w:ins w:id="3648" w:author="Regina Casanova" w:date="2018-07-23T20:52:00Z">
        <w:r w:rsidR="00110EAA">
          <w:t xml:space="preserve">Por </w:t>
        </w:r>
      </w:ins>
      <w:ins w:id="3649" w:author="Regina Casanova" w:date="2018-07-23T20:53:00Z">
        <w:r w:rsidR="00110EAA">
          <w:t>último</w:t>
        </w:r>
      </w:ins>
      <w:ins w:id="3650" w:author="Regina Casanova" w:date="2018-07-23T20:52:00Z">
        <w:r w:rsidR="00110EAA">
          <w:t xml:space="preserve">, </w:t>
        </w:r>
      </w:ins>
      <w:ins w:id="3651" w:author="Regina Casanova" w:date="2018-07-23T20:53:00Z">
        <w:r w:rsidR="00110EAA">
          <w:t xml:space="preserve">el personal de SUSALUD </w:t>
        </w:r>
      </w:ins>
      <w:ins w:id="3652" w:author="Regina Casanova" w:date="2018-07-23T20:52:00Z">
        <w:r w:rsidR="00110EAA">
          <w:t>mencion</w:t>
        </w:r>
      </w:ins>
      <w:ins w:id="3653" w:author="Regina Casanova" w:date="2018-07-23T20:53:00Z">
        <w:r w:rsidR="00110EAA">
          <w:t>ó</w:t>
        </w:r>
      </w:ins>
      <w:ins w:id="3654" w:author="Regina Casanova" w:date="2018-07-23T20:52:00Z">
        <w:r w:rsidR="00110EAA">
          <w:t xml:space="preserve"> que el Libro de Reclamaciones no se da abasto debido a que no tienen procesos claros para la interiorización de la información presentada por medio de este canal. </w:t>
        </w:r>
      </w:ins>
      <w:ins w:id="3655" w:author="Regina Casanova" w:date="2018-07-23T20:43:00Z">
        <w:r w:rsidR="006C3002">
          <w:t xml:space="preserve">Los gestores mencionaron sus experiencias en el trato de forma directa y personal con los pacientes para resolver un reclamo y </w:t>
        </w:r>
      </w:ins>
      <w:ins w:id="3656" w:author="Regina Casanova" w:date="2018-07-23T20:47:00Z">
        <w:r w:rsidR="006C3002">
          <w:t>como</w:t>
        </w:r>
      </w:ins>
      <w:ins w:id="3657" w:author="Regina Casanova" w:date="2018-07-23T20:43:00Z">
        <w:r w:rsidR="006C3002">
          <w:t xml:space="preserve"> luego realizan estadísticas de manera manual </w:t>
        </w:r>
      </w:ins>
      <w:ins w:id="3658" w:author="Regina Casanova" w:date="2018-07-23T20:47:00Z">
        <w:r w:rsidR="006C3002">
          <w:t>que les permita tomar decisiones</w:t>
        </w:r>
      </w:ins>
      <w:ins w:id="3659" w:author="Regina Casanova" w:date="2018-07-31T21:03:00Z">
        <w:r w:rsidR="00260EE3">
          <w:t xml:space="preserve"> pero</w:t>
        </w:r>
      </w:ins>
      <w:ins w:id="3660" w:author="Regina Casanova" w:date="2018-07-31T21:04:00Z">
        <w:r w:rsidR="009D110A">
          <w:t>,</w:t>
        </w:r>
      </w:ins>
      <w:ins w:id="3661" w:author="Regina Casanova" w:date="2018-07-31T21:03:00Z">
        <w:r w:rsidR="00260EE3">
          <w:t xml:space="preserve"> al </w:t>
        </w:r>
      </w:ins>
      <w:ins w:id="3662" w:author="Regina Casanova" w:date="2018-07-31T21:04:00Z">
        <w:r w:rsidR="009D110A">
          <w:t>tener que darle una respuesta pronta al ciudadano, hay deficiencias en hallar el problema en trasfondo</w:t>
        </w:r>
      </w:ins>
      <w:ins w:id="3663" w:author="Regina Casanova" w:date="2018-07-23T20:48:00Z">
        <w:r w:rsidR="006C3002">
          <w:t xml:space="preserve">. Señalaron también que </w:t>
        </w:r>
        <w:r w:rsidR="00110EAA">
          <w:t>existe</w:t>
        </w:r>
      </w:ins>
      <w:ins w:id="3664" w:author="Regina Casanova" w:date="2018-07-23T20:49:00Z">
        <w:r w:rsidR="00110EAA">
          <w:t>n procesos muy extensos ya que hay</w:t>
        </w:r>
      </w:ins>
      <w:ins w:id="3665" w:author="Regina Casanova" w:date="2018-07-23T20:48:00Z">
        <w:r w:rsidR="00110EAA">
          <w:t xml:space="preserve"> mucha delegaci</w:t>
        </w:r>
      </w:ins>
      <w:ins w:id="3666" w:author="Regina Casanova" w:date="2018-07-23T20:49:00Z">
        <w:r w:rsidR="00110EAA">
          <w:t xml:space="preserve">ón para la resolución de reclamos y que es por ello que toma tanto tiempo que se </w:t>
        </w:r>
      </w:ins>
      <w:ins w:id="3667" w:author="Regina Casanova" w:date="2018-07-23T20:50:00Z">
        <w:r w:rsidR="00110EAA">
          <w:t>dé</w:t>
        </w:r>
      </w:ins>
      <w:ins w:id="3668" w:author="Regina Casanova" w:date="2018-07-23T20:49:00Z">
        <w:r w:rsidR="00110EAA">
          <w:t xml:space="preserve"> una respuesta al ciudadano.</w:t>
        </w:r>
      </w:ins>
      <w:ins w:id="3669" w:author="Regina Casanova" w:date="2018-07-23T20:50:00Z">
        <w:r w:rsidR="00110EAA">
          <w:t xml:space="preserve"> Por otro lado, los ciudadanos no mencionaron sobre </w:t>
        </w:r>
      </w:ins>
      <w:ins w:id="3670" w:author="Regina Casanova" w:date="2018-07-23T20:51:00Z">
        <w:r w:rsidR="00110EAA">
          <w:t>cómo</w:t>
        </w:r>
      </w:ins>
      <w:ins w:id="3671" w:author="Regina Casanova" w:date="2018-07-23T20:50:00Z">
        <w:r w:rsidR="00110EAA">
          <w:t xml:space="preserve"> piensan que se manejan los reclamos </w:t>
        </w:r>
      </w:ins>
      <w:ins w:id="3672"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Default="00110EAA" w:rsidP="003B4DBC">
      <w:pPr>
        <w:pStyle w:val="Cita"/>
        <w:rPr>
          <w:ins w:id="3673" w:author="Regina Casanova" w:date="2018-08-05T20:06:00Z"/>
        </w:rPr>
      </w:pPr>
      <w:ins w:id="3674" w:author="Regina Casanova" w:date="2018-07-23T20:51:00Z">
        <w:r w:rsidRPr="008D23C7">
          <w:lastRenderedPageBreak/>
          <w:t xml:space="preserve"> </w:t>
        </w:r>
      </w:ins>
      <w:ins w:id="3675"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r w:rsidR="00044D02">
        <w:rPr>
          <w:rStyle w:val="Refdecomentario"/>
          <w:i w:val="0"/>
          <w:iCs w:val="0"/>
          <w:color w:val="auto"/>
        </w:rPr>
        <w:commentReference w:id="3676"/>
      </w:r>
    </w:p>
    <w:p w14:paraId="0186F2B9" w14:textId="59C9D564" w:rsidR="00452B7D" w:rsidRPr="00452B7D" w:rsidRDefault="00452B7D" w:rsidP="00452B7D">
      <w:pPr>
        <w:pStyle w:val="Texto"/>
        <w:jc w:val="right"/>
        <w:rPr>
          <w:ins w:id="3677" w:author="Regina Casanova" w:date="2018-06-25T12:42:00Z"/>
        </w:rPr>
        <w:pPrChange w:id="3678" w:author="Regina Casanova" w:date="2018-08-05T20:06:00Z">
          <w:pPr>
            <w:pStyle w:val="Cita"/>
          </w:pPr>
        </w:pPrChange>
      </w:pPr>
      <w:commentRangeStart w:id="3679"/>
      <w:ins w:id="3680" w:author="Regina Casanova" w:date="2018-08-05T20:06:00Z">
        <w:r>
          <w:t>(</w:t>
        </w:r>
        <w:r>
          <w:t>Personal de SUSALUD</w:t>
        </w:r>
        <w:r>
          <w:t>)</w:t>
        </w:r>
        <w:commentRangeEnd w:id="3679"/>
        <w:r>
          <w:rPr>
            <w:rStyle w:val="Refdecomentario"/>
          </w:rPr>
          <w:commentReference w:id="3679"/>
        </w:r>
      </w:ins>
    </w:p>
    <w:p w14:paraId="2C2DF0EF" w14:textId="13E5F7D8" w:rsidR="003B4DBC" w:rsidRDefault="003B4DBC">
      <w:pPr>
        <w:pStyle w:val="Texto"/>
        <w:rPr>
          <w:ins w:id="3681" w:author="Regina Casanova" w:date="2018-06-25T12:42:00Z"/>
        </w:rPr>
        <w:pPrChange w:id="3682" w:author="Regina Casanova" w:date="2018-06-25T12:44:00Z">
          <w:pPr/>
        </w:pPrChange>
      </w:pPr>
      <w:ins w:id="3683" w:author="Regina Casanova" w:date="2018-06-25T12:42:00Z">
        <w:r w:rsidRPr="008017B3">
          <w:t xml:space="preserve">Sobre cómo deberían ser manejados los reclamos, personal de SUSALUD </w:t>
        </w:r>
      </w:ins>
      <w:ins w:id="3684" w:author="Regina Casanova" w:date="2018-07-23T21:02:00Z">
        <w:r w:rsidR="00D841C5">
          <w:t xml:space="preserve">y los ciudadanos </w:t>
        </w:r>
      </w:ins>
      <w:ins w:id="3685" w:author="Regina Casanova" w:date="2018-06-25T12:42:00Z">
        <w:r>
          <w:t>señalaron</w:t>
        </w:r>
        <w:r w:rsidR="00D841C5">
          <w:t xml:space="preserve"> que debería</w:t>
        </w:r>
        <w:r w:rsidRPr="008017B3">
          <w:t xml:space="preserve"> difundir</w:t>
        </w:r>
      </w:ins>
      <w:ins w:id="3686" w:author="Regina Casanova" w:date="2018-07-23T21:02:00Z">
        <w:r w:rsidR="00D841C5">
          <w:t>se</w:t>
        </w:r>
      </w:ins>
      <w:ins w:id="3687"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688" w:author="Regina Casanova" w:date="2018-07-23T21:03:00Z">
        <w:r w:rsidR="00D841C5">
          <w:t xml:space="preserve"> parte de</w:t>
        </w:r>
      </w:ins>
      <w:ins w:id="3689" w:author="Regina Casanova" w:date="2018-06-25T12:42:00Z">
        <w:r w:rsidRPr="008017B3">
          <w:t xml:space="preserve"> los us</w:t>
        </w:r>
        <w:r w:rsidR="00D841C5">
          <w:t xml:space="preserve">uarios que utilizan el servicio y que por ello </w:t>
        </w:r>
      </w:ins>
      <w:ins w:id="3690" w:author="Regina Casanova" w:date="2018-07-23T21:03:00Z">
        <w:r w:rsidR="00D841C5">
          <w:t>deberían</w:t>
        </w:r>
      </w:ins>
      <w:ins w:id="3691" w:author="Regina Casanova" w:date="2018-06-25T12:42:00Z">
        <w:r w:rsidR="00D841C5">
          <w:t xml:space="preserve"> </w:t>
        </w:r>
      </w:ins>
      <w:ins w:id="3692" w:author="Regina Casanova" w:date="2018-07-23T21:03:00Z">
        <w:r w:rsidR="00D841C5">
          <w:t>tratarse los reclamos a más profundidad.</w:t>
        </w:r>
      </w:ins>
      <w:ins w:id="3693" w:author="Regina Casanova" w:date="2018-06-25T12:42:00Z">
        <w:r w:rsidRPr="008017B3">
          <w:t xml:space="preserve"> </w:t>
        </w:r>
      </w:ins>
      <w:ins w:id="3694" w:author="Regina Casanova" w:date="2018-07-23T21:03:00Z">
        <w:r w:rsidR="00D841C5">
          <w:t xml:space="preserve">Personal de SUSALUD aumento </w:t>
        </w:r>
      </w:ins>
      <w:ins w:id="3695" w:author="Regina Casanova" w:date="2018-07-23T21:04:00Z">
        <w:r w:rsidR="00D841C5">
          <w:t>también</w:t>
        </w:r>
      </w:ins>
      <w:ins w:id="3696" w:author="Regina Casanova" w:date="2018-07-23T21:03:00Z">
        <w:r w:rsidR="00D841C5">
          <w:t xml:space="preserve"> </w:t>
        </w:r>
      </w:ins>
      <w:ins w:id="3697" w:author="Regina Casanova" w:date="2018-07-23T21:04:00Z">
        <w:r w:rsidR="00D841C5">
          <w:t xml:space="preserve">que </w:t>
        </w:r>
      </w:ins>
      <w:ins w:id="3698" w:author="Regina Casanova" w:date="2018-06-25T12:42:00Z">
        <w:r w:rsidR="00D841C5">
          <w:t>debería</w:t>
        </w:r>
        <w:r w:rsidRPr="008017B3">
          <w:t xml:space="preserve"> realizar</w:t>
        </w:r>
      </w:ins>
      <w:ins w:id="3699" w:author="Regina Casanova" w:date="2018-07-23T21:04:00Z">
        <w:r w:rsidR="00D841C5">
          <w:t>se</w:t>
        </w:r>
      </w:ins>
      <w:ins w:id="3700" w:author="Regina Casanova" w:date="2018-06-25T12:42:00Z">
        <w:r w:rsidRPr="008017B3">
          <w:t xml:space="preserve"> copia periódica de todos </w:t>
        </w:r>
      </w:ins>
      <w:ins w:id="3701" w:author="Regina Casanova" w:date="2018-07-23T21:04:00Z">
        <w:r w:rsidR="00D841C5">
          <w:t>los reclamos</w:t>
        </w:r>
      </w:ins>
      <w:ins w:id="3702" w:author="Regina Casanova" w:date="2018-06-25T12:42:00Z">
        <w:r w:rsidRPr="008017B3">
          <w:t xml:space="preserve"> para que no ocurran inconvenientes con dicha información</w:t>
        </w:r>
      </w:ins>
      <w:ins w:id="3703" w:author="Regina Casanova" w:date="2018-07-23T21:04:00Z">
        <w:r w:rsidR="00D841C5">
          <w:t>, mientras que los ciudadanos agregaron que la automatización ayudaría enormemente para que los manejen de forma</w:t>
        </w:r>
      </w:ins>
      <w:ins w:id="3704" w:author="Regina Casanova" w:date="2018-07-23T21:05:00Z">
        <w:r w:rsidR="00D841C5">
          <w:t xml:space="preserve"> </w:t>
        </w:r>
      </w:ins>
      <w:ins w:id="3705" w:author="Regina Casanova" w:date="2018-07-23T21:04:00Z">
        <w:r w:rsidR="00D841C5">
          <w:t>correct</w:t>
        </w:r>
      </w:ins>
      <w:ins w:id="3706" w:author="Regina Casanova" w:date="2018-07-23T21:05:00Z">
        <w:r w:rsidR="00D841C5">
          <w:t xml:space="preserve">a y </w:t>
        </w:r>
      </w:ins>
      <w:ins w:id="3707" w:author="Regina Casanova" w:date="2018-07-23T21:06:00Z">
        <w:r w:rsidR="00D841C5">
          <w:t>así</w:t>
        </w:r>
      </w:ins>
      <w:ins w:id="3708" w:author="Regina Casanova" w:date="2018-07-23T21:05:00Z">
        <w:r w:rsidR="00D841C5">
          <w:t xml:space="preserve"> se </w:t>
        </w:r>
      </w:ins>
      <w:ins w:id="3709" w:author="Regina Casanova" w:date="2018-07-23T21:06:00Z">
        <w:r w:rsidR="00D841C5">
          <w:t>dé</w:t>
        </w:r>
      </w:ins>
      <w:ins w:id="3710" w:author="Regina Casanova" w:date="2018-07-23T21:05:00Z">
        <w:r w:rsidR="00D841C5">
          <w:t xml:space="preserve"> una solución general para todos los que presenten el mismo inconveniente y que no se solucione de forma personal</w:t>
        </w:r>
      </w:ins>
      <w:ins w:id="3711"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Default="003B4DBC">
      <w:pPr>
        <w:pStyle w:val="Cita"/>
        <w:rPr>
          <w:ins w:id="3712" w:author="Regina Casanova" w:date="2018-08-05T20:16:00Z"/>
        </w:rPr>
        <w:pPrChange w:id="3713" w:author="Regina Casanova" w:date="2018-06-25T12:44:00Z">
          <w:pPr/>
        </w:pPrChange>
      </w:pPr>
      <w:ins w:id="3714" w:author="Regina Casanova" w:date="2018-06-25T12:42:00Z">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r w:rsidR="00044D02">
        <w:rPr>
          <w:rStyle w:val="Refdecomentario"/>
          <w:i w:val="0"/>
          <w:iCs w:val="0"/>
          <w:color w:val="auto"/>
        </w:rPr>
        <w:commentReference w:id="3715"/>
      </w:r>
    </w:p>
    <w:p w14:paraId="1121E617" w14:textId="785BBDBD" w:rsidR="00651620" w:rsidRPr="00651620" w:rsidRDefault="00651620" w:rsidP="00651620">
      <w:pPr>
        <w:pStyle w:val="Texto"/>
        <w:jc w:val="right"/>
        <w:rPr>
          <w:ins w:id="3716" w:author="Regina Casanova" w:date="2018-06-25T12:42:00Z"/>
        </w:rPr>
        <w:pPrChange w:id="3717" w:author="Regina Casanova" w:date="2018-08-05T20:16:00Z">
          <w:pPr/>
        </w:pPrChange>
      </w:pPr>
      <w:commentRangeStart w:id="3718"/>
      <w:ins w:id="3719" w:author="Regina Casanova" w:date="2018-08-05T20:16:00Z">
        <w:r>
          <w:t>(</w:t>
        </w:r>
        <w:r w:rsidR="00BC3DD9">
          <w:t>Personal en SUSALUD</w:t>
        </w:r>
        <w:r>
          <w:t>)</w:t>
        </w:r>
        <w:commentRangeEnd w:id="3718"/>
        <w:r>
          <w:rPr>
            <w:rStyle w:val="Refdecomentario"/>
          </w:rPr>
          <w:commentReference w:id="3718"/>
        </w:r>
      </w:ins>
    </w:p>
    <w:p w14:paraId="0B6E587B" w14:textId="66D90A06" w:rsidR="003B4DBC" w:rsidRDefault="003B4DBC">
      <w:pPr>
        <w:pStyle w:val="Ttulo3"/>
        <w:rPr>
          <w:ins w:id="3720" w:author="Regina Casanova" w:date="2018-06-25T12:42:00Z"/>
        </w:rPr>
        <w:pPrChange w:id="3721" w:author="Regina Casanova" w:date="2018-06-25T12:44:00Z">
          <w:pPr/>
        </w:pPrChange>
      </w:pPr>
      <w:bookmarkStart w:id="3722" w:name="_Toc520655673"/>
      <w:ins w:id="3723" w:author="Regina Casanova" w:date="2018-06-25T12:42:00Z">
        <w:r>
          <w:t>Herramienta Informática</w:t>
        </w:r>
        <w:bookmarkEnd w:id="3722"/>
      </w:ins>
    </w:p>
    <w:p w14:paraId="2EB2D56D" w14:textId="04300530" w:rsidR="003B4DBC" w:rsidRDefault="003B4DBC">
      <w:pPr>
        <w:pStyle w:val="Texto"/>
        <w:rPr>
          <w:ins w:id="3724" w:author="Regina Casanova" w:date="2018-06-25T12:42:00Z"/>
        </w:rPr>
        <w:pPrChange w:id="3725" w:author="Regina Casanova" w:date="2018-06-25T12:44:00Z">
          <w:pPr/>
        </w:pPrChange>
      </w:pPr>
      <w:ins w:id="3726" w:author="Regina Casanova" w:date="2018-06-25T12:42:00Z">
        <w:r>
          <w:t>Se les preguntó</w:t>
        </w:r>
        <w:r w:rsidRPr="00DF2384">
          <w:t xml:space="preserve"> a todos sus percepciones de la herramienta informática planteada para gestionar los reclamos, se les hizo preguntas sobre </w:t>
        </w:r>
      </w:ins>
      <w:ins w:id="3727" w:author="Regina Casanova" w:date="2018-06-25T12:44:00Z">
        <w:r w:rsidRPr="00DF2384">
          <w:t>qué</w:t>
        </w:r>
      </w:ins>
      <w:ins w:id="3728"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60F9E1E8" w:rsidR="003B4DBC" w:rsidRDefault="003B4DBC">
      <w:pPr>
        <w:pStyle w:val="Texto"/>
        <w:rPr>
          <w:ins w:id="3729" w:author="Regina Casanova" w:date="2018-06-25T12:42:00Z"/>
        </w:rPr>
        <w:pPrChange w:id="3730" w:author="Regina Casanova" w:date="2018-06-25T12:44:00Z">
          <w:pPr/>
        </w:pPrChange>
      </w:pPr>
      <w:ins w:id="3731" w:author="Regina Casanova" w:date="2018-06-25T12:42:00Z">
        <w:r w:rsidRPr="00DF2384">
          <w:t>Todo</w:t>
        </w:r>
      </w:ins>
      <w:ins w:id="3732" w:author="Luis Fernando Llanos Zavalaga" w:date="2018-07-10T15:38:00Z">
        <w:r w:rsidR="00D17D47">
          <w:t>s</w:t>
        </w:r>
      </w:ins>
      <w:ins w:id="3733" w:author="Regina Casanova" w:date="2018-06-25T12:42:00Z">
        <w:r w:rsidRPr="00DF2384">
          <w:t xml:space="preserve"> los tipos de usuarios mencionaron que creían que la herramienta ser</w:t>
        </w:r>
      </w:ins>
      <w:ins w:id="3734" w:author="Owner" w:date="2018-08-04T08:29:00Z">
        <w:r w:rsidR="00044D02">
          <w:t>í</w:t>
        </w:r>
      </w:ins>
      <w:ins w:id="3735" w:author="Regina Casanova" w:date="2018-06-25T12:42:00Z">
        <w:del w:id="3736" w:author="Owner" w:date="2018-08-04T08:29:00Z">
          <w:r w:rsidRPr="00DF2384" w:rsidDel="00044D02">
            <w:delText>i</w:delText>
          </w:r>
        </w:del>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Default="003B4DBC" w:rsidP="003B4DBC">
      <w:pPr>
        <w:pStyle w:val="Cita"/>
        <w:rPr>
          <w:ins w:id="3737" w:author="Regina Casanova" w:date="2018-08-05T20:17:00Z"/>
        </w:rPr>
      </w:pPr>
      <w:ins w:id="3738" w:author="Regina Casanova" w:date="2018-06-25T12:42:00Z">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r w:rsidR="00044D02">
        <w:rPr>
          <w:rStyle w:val="Refdecomentario"/>
          <w:i w:val="0"/>
          <w:iCs w:val="0"/>
          <w:color w:val="auto"/>
        </w:rPr>
        <w:commentReference w:id="3739"/>
      </w:r>
    </w:p>
    <w:p w14:paraId="0D644EFB" w14:textId="3A241C90" w:rsidR="00BC3DD9" w:rsidRPr="00BC3DD9" w:rsidRDefault="00BC3DD9" w:rsidP="00BC3DD9">
      <w:pPr>
        <w:pStyle w:val="Texto"/>
        <w:jc w:val="right"/>
        <w:rPr>
          <w:ins w:id="3740" w:author="Regina Casanova" w:date="2018-06-25T12:42:00Z"/>
        </w:rPr>
        <w:pPrChange w:id="3741" w:author="Regina Casanova" w:date="2018-08-05T20:17:00Z">
          <w:pPr>
            <w:pStyle w:val="Cita"/>
          </w:pPr>
        </w:pPrChange>
      </w:pPr>
      <w:commentRangeStart w:id="3742"/>
      <w:ins w:id="3743" w:author="Regina Casanova" w:date="2018-08-05T20:17:00Z">
        <w:r>
          <w:t>(</w:t>
        </w:r>
      </w:ins>
      <w:ins w:id="3744" w:author="Regina Casanova" w:date="2018-08-05T20:19:00Z">
        <w:r>
          <w:t>Ciudadano</w:t>
        </w:r>
      </w:ins>
      <w:ins w:id="3745" w:author="Regina Casanova" w:date="2018-08-05T20:17:00Z">
        <w:r>
          <w:t>)</w:t>
        </w:r>
        <w:commentRangeEnd w:id="3742"/>
        <w:r>
          <w:rPr>
            <w:rStyle w:val="Refdecomentario"/>
          </w:rPr>
          <w:commentReference w:id="3742"/>
        </w:r>
      </w:ins>
    </w:p>
    <w:p w14:paraId="4F87F71D" w14:textId="61DA9772" w:rsidR="003B4DBC" w:rsidRDefault="003B4DBC">
      <w:pPr>
        <w:pStyle w:val="Texto"/>
        <w:rPr>
          <w:ins w:id="3746" w:author="Regina Casanova" w:date="2018-06-25T12:42:00Z"/>
        </w:rPr>
        <w:pPrChange w:id="3747" w:author="Regina Casanova" w:date="2018-06-25T12:44:00Z">
          <w:pPr/>
        </w:pPrChange>
      </w:pPr>
      <w:ins w:id="3748" w:author="Regina Casanova" w:date="2018-06-25T12:42:00Z">
        <w:r w:rsidRPr="00DF2384">
          <w:t xml:space="preserve">Acerca de las características que les gustaría que tuviera la herramienta, </w:t>
        </w:r>
      </w:ins>
      <w:ins w:id="3749" w:author="Regina Casanova" w:date="2018-07-23T21:10:00Z">
        <w:r w:rsidR="007D06DB">
          <w:t xml:space="preserve">todos los tipos de usuario mencionaron que </w:t>
        </w:r>
      </w:ins>
      <w:ins w:id="3750" w:author="Regina Casanova" w:date="2018-06-25T12:42:00Z">
        <w:r w:rsidRPr="00DF2384">
          <w:t>le</w:t>
        </w:r>
      </w:ins>
      <w:ins w:id="3751" w:author="Regina Casanova" w:date="2018-07-23T21:10:00Z">
        <w:r w:rsidR="007D06DB">
          <w:t>s</w:t>
        </w:r>
      </w:ins>
      <w:ins w:id="3752" w:author="Regina Casanova" w:date="2018-06-25T12:42:00Z">
        <w:r w:rsidRPr="00DF2384">
          <w:t xml:space="preserve"> gustaría que</w:t>
        </w:r>
      </w:ins>
      <w:ins w:id="3753" w:author="Regina Casanova" w:date="2018-07-23T21:10:00Z">
        <w:r w:rsidR="007D06DB">
          <w:t xml:space="preserve"> el aplicativo</w:t>
        </w:r>
      </w:ins>
      <w:ins w:id="3754"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755" w:author="Regina Casanova" w:date="2018-07-23T21:12:00Z">
        <w:r w:rsidR="001D45D1">
          <w:t xml:space="preserve"> Todos estuvieron de acuerdo en que </w:t>
        </w:r>
      </w:ins>
      <w:ins w:id="3756" w:author="Regina Casanova" w:date="2018-07-23T21:13:00Z">
        <w:r w:rsidR="001D45D1" w:rsidRPr="00DF2384">
          <w:t>esta herramienta serviría mucho para mejorar la comunicación entre paciente e IPRESS</w:t>
        </w:r>
        <w:r w:rsidR="001D45D1">
          <w:t xml:space="preserve">. </w:t>
        </w:r>
      </w:ins>
      <w:ins w:id="3757" w:author="Regina Casanova" w:date="2018-07-23T21:11:00Z">
        <w:r w:rsidR="001D45D1">
          <w:t>El personal de SUSALUD m</w:t>
        </w:r>
      </w:ins>
      <w:ins w:id="3758" w:author="Regina Casanova" w:date="2018-06-25T12:42:00Z">
        <w:r w:rsidR="001D45D1">
          <w:t>encion</w:t>
        </w:r>
      </w:ins>
      <w:ins w:id="3759" w:author="Regina Casanova" w:date="2018-07-23T21:13:00Z">
        <w:r w:rsidR="001D45D1">
          <w:t>ó,</w:t>
        </w:r>
      </w:ins>
      <w:ins w:id="3760" w:author="Regina Casanova" w:date="2018-07-23T21:11:00Z">
        <w:r w:rsidR="001D45D1">
          <w:t xml:space="preserve"> también</w:t>
        </w:r>
      </w:ins>
      <w:ins w:id="3761" w:author="Regina Casanova" w:date="2018-07-23T21:13:00Z">
        <w:r w:rsidR="001D45D1">
          <w:t>,</w:t>
        </w:r>
      </w:ins>
      <w:ins w:id="3762" w:author="Regina Casanova" w:date="2018-06-25T12:42:00Z">
        <w:r w:rsidRPr="00DF2384">
          <w:t xml:space="preserve"> que sería ideal que los ciudadanos recibieran una confirmación, sea por mensaje de texto o correo electrónico</w:t>
        </w:r>
      </w:ins>
      <w:ins w:id="3763" w:author="Regina Casanova" w:date="2018-07-23T21:11:00Z">
        <w:r w:rsidR="001D45D1">
          <w:t>,</w:t>
        </w:r>
      </w:ins>
      <w:ins w:id="3764"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765" w:author="Regina Casanova" w:date="2018-07-23T21:11:00Z">
        <w:r w:rsidR="001D45D1">
          <w:t>Añadieron q</w:t>
        </w:r>
      </w:ins>
      <w:ins w:id="3766" w:author="Regina Casanova" w:date="2018-06-25T12:42:00Z">
        <w:r w:rsidRPr="00DF2384">
          <w:t>ue debería considerar</w:t>
        </w:r>
      </w:ins>
      <w:ins w:id="3767" w:author="Regina Casanova" w:date="2018-07-23T21:11:00Z">
        <w:r w:rsidR="001D45D1">
          <w:t>se</w:t>
        </w:r>
      </w:ins>
      <w:ins w:id="3768" w:author="Regina Casanova" w:date="2018-06-25T12:42:00Z">
        <w:r w:rsidRPr="00DF2384">
          <w:t xml:space="preserve"> idiomas nativos para personas que </w:t>
        </w:r>
        <w:r>
          <w:t>no entendieran español y que pudiera ser accedido</w:t>
        </w:r>
        <w:r w:rsidRPr="00DF2384">
          <w:t xml:space="preserve"> por personas discapacitadas. </w:t>
        </w:r>
      </w:ins>
      <w:ins w:id="3769" w:author="Regina Casanova" w:date="2018-07-30T21:36:00Z">
        <w:r w:rsidR="00B82972">
          <w:t>Igual que los gestores, d</w:t>
        </w:r>
      </w:ins>
      <w:ins w:id="3770" w:author="Regina Casanova" w:date="2018-06-25T12:42:00Z">
        <w:r w:rsidRPr="00DF2384">
          <w:t>ijeron que les gustaría poder visualizar estadísticas de reclamos de las IPRESS</w:t>
        </w:r>
      </w:ins>
      <w:ins w:id="3771" w:author="Regina Casanova" w:date="2018-07-23T21:13:00Z">
        <w:r w:rsidR="001D45D1">
          <w:t>,</w:t>
        </w:r>
      </w:ins>
      <w:ins w:id="3772" w:author="Regina Casanova" w:date="2018-06-25T12:42:00Z">
        <w:r w:rsidRPr="00DF2384">
          <w:t xml:space="preserve"> que muestre</w:t>
        </w:r>
        <w:r>
          <w:t>n</w:t>
        </w:r>
        <w:r w:rsidRPr="00DF2384">
          <w:t xml:space="preserve"> reportes consolidados aplicando filtros seleccionados</w:t>
        </w:r>
      </w:ins>
      <w:ins w:id="3773" w:author="Regina Casanova" w:date="2018-07-23T21:13:00Z">
        <w:r w:rsidR="001D45D1">
          <w:t xml:space="preserve"> y datos de contacto en caso el ciudadano quisiera averiguar m</w:t>
        </w:r>
      </w:ins>
      <w:ins w:id="3774" w:author="Regina Casanova" w:date="2018-07-23T21:14:00Z">
        <w:r w:rsidR="001D45D1">
          <w:t>ás sobre el estado de su reclamo</w:t>
        </w:r>
      </w:ins>
      <w:ins w:id="3775" w:author="Regina Casanova" w:date="2018-06-25T12:42:00Z">
        <w:r w:rsidRPr="00DF2384">
          <w:t xml:space="preserve">. Los gestores de las IPRESS, </w:t>
        </w:r>
      </w:ins>
      <w:ins w:id="3776" w:author="Regina Casanova" w:date="2018-07-23T21:14:00Z">
        <w:r w:rsidR="001D45D1">
          <w:t xml:space="preserve">a </w:t>
        </w:r>
      </w:ins>
      <w:ins w:id="3777" w:author="Regina Casanova" w:date="2018-07-23T21:19:00Z">
        <w:r w:rsidR="00B82972">
          <w:t>todo lo menciona</w:t>
        </w:r>
      </w:ins>
      <w:ins w:id="3778" w:author="Regina Casanova" w:date="2018-07-30T21:36:00Z">
        <w:r w:rsidR="00B82972">
          <w:t>do</w:t>
        </w:r>
      </w:ins>
      <w:ins w:id="3779" w:author="Regina Casanova" w:date="2018-07-23T21:14:00Z">
        <w:r w:rsidR="001D45D1">
          <w:t xml:space="preserve"> </w:t>
        </w:r>
      </w:ins>
      <w:ins w:id="3780"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781" w:author="Regina Casanova" w:date="2018-07-23T21:14:00Z">
        <w:r w:rsidR="001D45D1">
          <w:t>,</w:t>
        </w:r>
      </w:ins>
      <w:ins w:id="3782" w:author="Regina Casanova" w:date="2018-06-25T12:42:00Z">
        <w:r w:rsidRPr="00DF2384">
          <w:t xml:space="preserve"> </w:t>
        </w:r>
      </w:ins>
      <w:ins w:id="3783" w:author="Regina Casanova" w:date="2018-07-23T21:14:00Z">
        <w:r w:rsidR="001D45D1">
          <w:t>a</w:t>
        </w:r>
      </w:ins>
      <w:ins w:id="3784" w:author="Regina Casanova" w:date="2018-06-25T12:42:00Z">
        <w:r w:rsidRPr="00DF2384">
          <w:t xml:space="preserve">demás </w:t>
        </w:r>
      </w:ins>
      <w:ins w:id="3785" w:author="Regina Casanova" w:date="2018-07-23T21:14:00Z">
        <w:r w:rsidR="001D45D1">
          <w:t>de</w:t>
        </w:r>
      </w:ins>
      <w:ins w:id="3786" w:author="Regina Casanova" w:date="2018-06-25T12:42:00Z">
        <w:r w:rsidRPr="00DF2384">
          <w:t xml:space="preserve"> una parte educativa en donde se dé a conocer los </w:t>
        </w:r>
        <w:r w:rsidRPr="00DF2384">
          <w:lastRenderedPageBreak/>
          <w:t>servicios de salud brindados para que los reclamos pr</w:t>
        </w:r>
        <w:r w:rsidR="00DF2387">
          <w:t>esentados sean valiosos y p</w:t>
        </w:r>
      </w:ins>
      <w:ins w:id="3787" w:author="Regina Casanova" w:date="2018-07-23T21:21:00Z">
        <w:r w:rsidR="00DF2387">
          <w:t>ermitan</w:t>
        </w:r>
      </w:ins>
      <w:ins w:id="3788" w:author="Regina Casanova" w:date="2018-06-25T12:42:00Z">
        <w:r w:rsidRPr="00DF2384">
          <w:t xml:space="preserve"> encontrar verdaderas fallas en sus procesos. </w:t>
        </w:r>
      </w:ins>
      <w:ins w:id="3789" w:author="Regina Casanova" w:date="2018-07-23T21:21:00Z">
        <w:r w:rsidR="00DF2387">
          <w:t xml:space="preserve">Señalaron esto debido a que </w:t>
        </w:r>
      </w:ins>
      <w:ins w:id="3790" w:author="Regina Casanova" w:date="2018-07-23T21:22:00Z">
        <w:r w:rsidR="00DF2387">
          <w:t>p</w:t>
        </w:r>
      </w:ins>
      <w:ins w:id="3791" w:author="Regina Casanova" w:date="2018-06-25T12:42:00Z">
        <w:r w:rsidRPr="00DF2384">
          <w:t>ara ellos</w:t>
        </w:r>
      </w:ins>
      <w:ins w:id="3792" w:author="Regina Casanova" w:date="2018-07-23T21:22:00Z">
        <w:r w:rsidR="00DF2387">
          <w:t>,</w:t>
        </w:r>
      </w:ins>
      <w:ins w:id="3793" w:author="Regina Casanova" w:date="2018-06-25T12:42:00Z">
        <w:r w:rsidRPr="00DF2384">
          <w:t xml:space="preserve"> es </w:t>
        </w:r>
      </w:ins>
      <w:ins w:id="3794" w:author="Regina Casanova" w:date="2018-07-23T21:22:00Z">
        <w:r w:rsidR="00DF2387">
          <w:t xml:space="preserve">de suma </w:t>
        </w:r>
      </w:ins>
      <w:ins w:id="3795" w:author="Regina Casanova" w:date="2018-06-25T12:42:00Z">
        <w:r w:rsidR="00DF2387">
          <w:t>importan</w:t>
        </w:r>
      </w:ins>
      <w:ins w:id="3796" w:author="Regina Casanova" w:date="2018-07-23T21:22:00Z">
        <w:r w:rsidR="00DF2387">
          <w:t>cia</w:t>
        </w:r>
      </w:ins>
      <w:ins w:id="3797" w:author="Regina Casanova" w:date="2018-06-25T12:42:00Z">
        <w:r w:rsidRPr="00DF2384">
          <w:t xml:space="preserve"> conocer que es lo que sucede en tiempo real en e</w:t>
        </w:r>
        <w:r>
          <w:t xml:space="preserve">l hospital y </w:t>
        </w:r>
      </w:ins>
      <w:ins w:id="3798" w:author="Regina Casanova" w:date="2018-07-23T21:22:00Z">
        <w:r w:rsidR="00DF2387">
          <w:t>mencionaron</w:t>
        </w:r>
      </w:ins>
      <w:ins w:id="3799" w:author="Regina Casanova" w:date="2018-06-25T12:42:00Z">
        <w:r>
          <w:t xml:space="preserve"> que no </w:t>
        </w:r>
      </w:ins>
      <w:ins w:id="3800" w:author="Regina Casanova" w:date="2018-07-23T21:22:00Z">
        <w:r w:rsidR="00DF2387">
          <w:t xml:space="preserve">les </w:t>
        </w:r>
      </w:ins>
      <w:ins w:id="3801" w:author="Regina Casanova" w:date="2018-06-25T12:42:00Z">
        <w:r w:rsidR="00DF2387">
          <w:t>sirve</w:t>
        </w:r>
        <w:r w:rsidRPr="00DF2384">
          <w:t xml:space="preserve"> información desactualizada</w:t>
        </w:r>
      </w:ins>
      <w:ins w:id="3802" w:author="Regina Casanova" w:date="2018-07-23T21:22:00Z">
        <w:r w:rsidR="00DF2387">
          <w:t xml:space="preserve"> o errónea</w:t>
        </w:r>
      </w:ins>
      <w:ins w:id="3803" w:author="Regina Casanova" w:date="2018-06-25T12:42:00Z">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Default="003B4DBC" w:rsidP="003B4DBC">
      <w:pPr>
        <w:pStyle w:val="Cita"/>
        <w:rPr>
          <w:ins w:id="3804" w:author="Regina Casanova" w:date="2018-08-05T20:20:00Z"/>
        </w:rPr>
      </w:pPr>
      <w:ins w:id="3805" w:author="Regina Casanova" w:date="2018-06-25T12:42:00Z">
        <w:r w:rsidRPr="008D23C7">
          <w:t xml:space="preserve">“Pero si sería bueno tener estadística para ver de qué parte es la que más se están quejando al final, emergencia, hospitalización, consulta externa, si en consulta externa que consultorio es el que más falencia tiene para poder mejorar, implementar, que se yo, esa parte </w:t>
        </w:r>
        <w:commentRangeStart w:id="3806"/>
        <w:r w:rsidRPr="008D23C7">
          <w:t>sí</w:t>
        </w:r>
      </w:ins>
      <w:commentRangeEnd w:id="3806"/>
      <w:r w:rsidR="00044D02">
        <w:rPr>
          <w:rStyle w:val="Refdecomentario"/>
          <w:i w:val="0"/>
          <w:iCs w:val="0"/>
          <w:color w:val="auto"/>
        </w:rPr>
        <w:commentReference w:id="3806"/>
      </w:r>
      <w:ins w:id="3807" w:author="Regina Casanova" w:date="2018-06-25T12:42:00Z">
        <w:r w:rsidRPr="008D23C7">
          <w:t>.”</w:t>
        </w:r>
      </w:ins>
    </w:p>
    <w:p w14:paraId="65F1B596" w14:textId="169EF091" w:rsidR="00BC3DD9" w:rsidRPr="00BC3DD9" w:rsidRDefault="00BC3DD9" w:rsidP="00BC3DD9">
      <w:pPr>
        <w:pStyle w:val="Texto"/>
        <w:jc w:val="right"/>
        <w:rPr>
          <w:ins w:id="3808" w:author="Regina Casanova" w:date="2018-08-05T20:20:00Z"/>
        </w:rPr>
      </w:pPr>
      <w:commentRangeStart w:id="3809"/>
      <w:ins w:id="3810" w:author="Regina Casanova" w:date="2018-08-05T20:20:00Z">
        <w:r>
          <w:t>(</w:t>
        </w:r>
        <w:r>
          <w:t>Gestor de IPRESS</w:t>
        </w:r>
        <w:r>
          <w:t>)</w:t>
        </w:r>
        <w:commentRangeEnd w:id="3809"/>
        <w:r>
          <w:rPr>
            <w:rStyle w:val="Refdecomentario"/>
          </w:rPr>
          <w:commentReference w:id="3809"/>
        </w:r>
      </w:ins>
    </w:p>
    <w:p w14:paraId="0F88AA4B" w14:textId="3334CAF3" w:rsidR="003B4DBC" w:rsidRDefault="003B4DBC">
      <w:pPr>
        <w:pStyle w:val="Texto"/>
        <w:rPr>
          <w:ins w:id="3811" w:author="Regina Casanova" w:date="2018-06-25T12:42:00Z"/>
        </w:rPr>
        <w:pPrChange w:id="3812" w:author="Regina Casanova" w:date="2018-06-25T12:45:00Z">
          <w:pPr/>
        </w:pPrChange>
      </w:pPr>
      <w:ins w:id="3813"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del w:id="3814" w:author="Owner" w:date="2018-08-04T08:31:00Z">
          <w:r w:rsidRPr="00DF2384" w:rsidDel="00044D02">
            <w:delText>hubieran</w:delText>
          </w:r>
        </w:del>
      </w:ins>
      <w:ins w:id="3815" w:author="Owner" w:date="2018-08-04T08:31:00Z">
        <w:r w:rsidR="00044D02">
          <w:t>haya</w:t>
        </w:r>
      </w:ins>
      <w:ins w:id="3816" w:author="Regina Casanova" w:date="2018-06-25T12:42:00Z">
        <w:r w:rsidRPr="00DF2384">
          <w:t xml:space="preserve">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ins>
      <w:ins w:id="3817" w:author="Regina Casanova" w:date="2018-07-30T22:09:00Z">
        <w:r w:rsidR="00655C3E">
          <w:t xml:space="preserve">y personal prestador de salud ya que los últimos </w:t>
        </w:r>
      </w:ins>
      <w:ins w:id="3818" w:author="Regina Casanova" w:date="2018-07-30T22:10:00Z">
        <w:r w:rsidR="00655C3E">
          <w:t>podrían</w:t>
        </w:r>
      </w:ins>
      <w:ins w:id="3819" w:author="Regina Casanova" w:date="2018-07-30T22:09:00Z">
        <w:r w:rsidR="00655C3E">
          <w:t xml:space="preserve"> </w:t>
        </w:r>
      </w:ins>
      <w:ins w:id="3820" w:author="Regina Casanova" w:date="2018-07-30T22:10:00Z">
        <w:r w:rsidR="00655C3E">
          <w:t xml:space="preserve">brindar mejoras con una visión privilegiada del problema </w:t>
        </w:r>
      </w:ins>
      <w:ins w:id="3821" w:author="Regina Casanova" w:date="2018-06-25T12:42:00Z">
        <w:r w:rsidRPr="00DF2384">
          <w:t xml:space="preserve">e incluso podría </w:t>
        </w:r>
      </w:ins>
      <w:ins w:id="3822" w:author="Regina Casanova" w:date="2018-07-30T22:10:00Z">
        <w:r w:rsidR="00655C3E">
          <w:t xml:space="preserve">servir para </w:t>
        </w:r>
      </w:ins>
      <w:ins w:id="3823" w:author="Regina Casanova" w:date="2018-06-25T12:42:00Z">
        <w:r w:rsidR="00655C3E">
          <w:t>empoderarlos</w:t>
        </w:r>
      </w:ins>
      <w:ins w:id="3824" w:author="Regina Casanova" w:date="2018-07-30T22:10:00Z">
        <w:r w:rsidR="00655C3E">
          <w:t>.</w:t>
        </w:r>
      </w:ins>
      <w:ins w:id="3825" w:author="Regina Casanova" w:date="2018-06-25T12:42:00Z">
        <w:r w:rsidRPr="00DF2384">
          <w:t xml:space="preserve"> Los gesto</w:t>
        </w:r>
        <w:r w:rsidR="006E78A0">
          <w:t xml:space="preserve">res </w:t>
        </w:r>
        <w:r w:rsidR="006E78A0">
          <w:lastRenderedPageBreak/>
          <w:t xml:space="preserve">de IPRESS mencionaron </w:t>
        </w:r>
      </w:ins>
      <w:ins w:id="3826" w:author="Regina Casanova" w:date="2018-07-23T21:24:00Z">
        <w:r w:rsidR="006E78A0">
          <w:t>también</w:t>
        </w:r>
      </w:ins>
      <w:ins w:id="3827" w:author="Regina Casanova" w:date="2018-06-25T12:42:00Z">
        <w:r w:rsidRPr="00DF2384">
          <w:t xml:space="preserve"> que necesitan identificar rápidamente en que parte del proceso fallan</w:t>
        </w:r>
      </w:ins>
      <w:ins w:id="3828" w:author="Regina Casanova" w:date="2018-07-30T21:49:00Z">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ins>
      <w:ins w:id="3829" w:author="Regina Casanova" w:date="2018-06-25T12:42:00Z">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ins>
      <w:ins w:id="3830" w:author="Regina Casanova" w:date="2018-07-23T21:25:00Z">
        <w:r w:rsidR="006E78A0">
          <w:t xml:space="preserve"> y</w:t>
        </w:r>
      </w:ins>
      <w:ins w:id="3831"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832" w:author="Regina Casanova" w:date="2018-07-23T21:25:00Z">
        <w:r w:rsidR="006E78A0">
          <w:t>señalaron</w:t>
        </w:r>
      </w:ins>
      <w:ins w:id="3833" w:author="Regina Casanova" w:date="2018-06-25T12:42:00Z">
        <w:r w:rsidRPr="00DF2384">
          <w:t xml:space="preserve"> que sus requerimientos más van por la autonomía de los procesos para resolución de reclamos y poder asegurarse que el reclamo llegue a alguien</w:t>
        </w:r>
      </w:ins>
      <w:ins w:id="3834" w:author="Regina Casanova" w:date="2018-07-23T21:25:00Z">
        <w:r w:rsidR="006E78A0">
          <w:t xml:space="preserve"> para ser resuelto</w:t>
        </w:r>
      </w:ins>
      <w:ins w:id="3835" w:author="Regina Casanova" w:date="2018-06-25T12:42:00Z">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w:t>
        </w:r>
      </w:ins>
      <w:ins w:id="3836" w:author="Regina Casanova" w:date="2018-07-30T21:52:00Z">
        <w:r w:rsidR="00DB3109">
          <w:t>dieran</w:t>
        </w:r>
      </w:ins>
      <w:ins w:id="3837" w:author="Regina Casanova" w:date="2018-06-25T12:42:00Z">
        <w:r w:rsidRPr="00DF2384">
          <w:t xml:space="preserve"> adjuntarse mate</w:t>
        </w:r>
        <w:r w:rsidR="00DB3109">
          <w:t xml:space="preserve">rial multimedia donde puedan </w:t>
        </w:r>
      </w:ins>
      <w:ins w:id="3838" w:author="Regina Casanova" w:date="2018-07-30T21:52:00Z">
        <w:r w:rsidR="00DB3109">
          <w:t>demostrar</w:t>
        </w:r>
      </w:ins>
      <w:ins w:id="3839" w:author="Regina Casanova" w:date="2018-06-25T12:42:00Z">
        <w:r w:rsidRPr="00DF2384">
          <w:t xml:space="preserve"> lo ocurrido.</w:t>
        </w:r>
      </w:ins>
    </w:p>
    <w:p w14:paraId="6CD7658F" w14:textId="77777777" w:rsidR="003B4DBC" w:rsidRDefault="003B4DBC" w:rsidP="003B4DBC">
      <w:pPr>
        <w:pStyle w:val="Cita"/>
        <w:rPr>
          <w:ins w:id="3840" w:author="Regina Casanova" w:date="2018-08-05T20:21:00Z"/>
        </w:rPr>
      </w:pPr>
      <w:ins w:id="3841" w:author="Regina Casanova" w:date="2018-06-25T12:42:00Z">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ins>
      <w:r w:rsidR="00044D02">
        <w:rPr>
          <w:rStyle w:val="Refdecomentario"/>
          <w:i w:val="0"/>
          <w:iCs w:val="0"/>
          <w:color w:val="auto"/>
        </w:rPr>
        <w:commentReference w:id="3842"/>
      </w:r>
    </w:p>
    <w:p w14:paraId="3C925D15" w14:textId="5C324C44" w:rsidR="006121CA" w:rsidRPr="006121CA" w:rsidRDefault="006121CA" w:rsidP="006121CA">
      <w:pPr>
        <w:pStyle w:val="Texto"/>
        <w:jc w:val="right"/>
        <w:rPr>
          <w:ins w:id="3843" w:author="Regina Casanova" w:date="2018-06-25T12:42:00Z"/>
        </w:rPr>
        <w:pPrChange w:id="3844" w:author="Regina Casanova" w:date="2018-08-05T20:21:00Z">
          <w:pPr>
            <w:pStyle w:val="Cita"/>
          </w:pPr>
        </w:pPrChange>
      </w:pPr>
      <w:commentRangeStart w:id="3845"/>
      <w:ins w:id="3846" w:author="Regina Casanova" w:date="2018-08-05T20:21:00Z">
        <w:r>
          <w:t>(</w:t>
        </w:r>
        <w:r>
          <w:t>Ciudadano</w:t>
        </w:r>
        <w:r>
          <w:t>)</w:t>
        </w:r>
        <w:commentRangeEnd w:id="3845"/>
        <w:r>
          <w:rPr>
            <w:rStyle w:val="Refdecomentario"/>
          </w:rPr>
          <w:commentReference w:id="3845"/>
        </w:r>
      </w:ins>
    </w:p>
    <w:p w14:paraId="1E60193C" w14:textId="77777777" w:rsidR="003B4DBC" w:rsidRDefault="003B4DBC">
      <w:pPr>
        <w:pStyle w:val="Ttulo3"/>
        <w:rPr>
          <w:ins w:id="3847" w:author="Regina Casanova" w:date="2018-06-25T12:42:00Z"/>
        </w:rPr>
        <w:pPrChange w:id="3848" w:author="Regina Casanova" w:date="2018-06-25T12:45:00Z">
          <w:pPr>
            <w:pStyle w:val="Prrafodelista"/>
            <w:numPr>
              <w:numId w:val="46"/>
            </w:numPr>
            <w:ind w:hanging="360"/>
          </w:pPr>
        </w:pPrChange>
      </w:pPr>
      <w:bookmarkStart w:id="3849" w:name="_Toc520655674"/>
      <w:ins w:id="3850" w:author="Regina Casanova" w:date="2018-06-25T12:42:00Z">
        <w:r>
          <w:t>Adicionales mencionados por los entrevistados</w:t>
        </w:r>
        <w:bookmarkEnd w:id="3849"/>
      </w:ins>
    </w:p>
    <w:p w14:paraId="1FAB2023" w14:textId="57C44BFA" w:rsidR="003B4DBC" w:rsidRDefault="003B4DBC">
      <w:pPr>
        <w:pStyle w:val="Texto"/>
        <w:rPr>
          <w:ins w:id="3851" w:author="Regina Casanova" w:date="2018-06-25T12:42:00Z"/>
        </w:rPr>
        <w:pPrChange w:id="3852" w:author="Regina Casanova" w:date="2018-06-25T12:45:00Z">
          <w:pPr>
            <w:spacing w:line="480" w:lineRule="auto"/>
          </w:pPr>
        </w:pPrChange>
      </w:pPr>
      <w:ins w:id="3853" w:author="Regina Casanova" w:date="2018-06-25T12:42:00Z">
        <w:r>
          <w:t>Adicionalmente a las preguntas efectuadas, los entrevistados mencionaron lo</w:t>
        </w:r>
        <w:del w:id="3854" w:author="Luis Fernando Llanos Zavalaga" w:date="2018-07-10T15:44:00Z">
          <w:r w:rsidDel="000C3480">
            <w:delText>s</w:delText>
          </w:r>
        </w:del>
        <w:r w:rsidR="00765F76">
          <w:t xml:space="preserve"> siguiente</w:t>
        </w:r>
      </w:ins>
      <w:ins w:id="3855" w:author="Regina Casanova" w:date="2018-07-23T21:35:00Z">
        <w:r w:rsidR="00765F76">
          <w:t>.</w:t>
        </w:r>
      </w:ins>
      <w:ins w:id="3856" w:author="Regina Casanova" w:date="2018-06-25T12:42:00Z">
        <w:r w:rsidR="00765F76">
          <w:t xml:space="preserve"> </w:t>
        </w:r>
      </w:ins>
      <w:ins w:id="3857" w:author="Regina Casanova" w:date="2018-07-23T21:35:00Z">
        <w:r w:rsidR="00765F76">
          <w:t>E</w:t>
        </w:r>
      </w:ins>
      <w:ins w:id="3858"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859" w:author="Regina Casanova" w:date="2018-06-25T12:45:00Z">
        <w:r>
          <w:t>también</w:t>
        </w:r>
      </w:ins>
      <w:ins w:id="3860"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861" w:author="Regina Casanova" w:date="2018-06-25T12:45:00Z">
        <w:r>
          <w:t>optimicen</w:t>
        </w:r>
      </w:ins>
      <w:ins w:id="3862"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863" w:author="Regina Casanova" w:date="2018-06-25T12:45:00Z">
        <w:r>
          <w:t>todavía</w:t>
        </w:r>
      </w:ins>
      <w:ins w:id="3864"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3865" w:author="Regina Casanova" w:date="2018-06-25T12:45:00Z">
        <w:r>
          <w:t>haría</w:t>
        </w:r>
      </w:ins>
      <w:ins w:id="3866"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867" w:author="Regina Casanova" w:date="2018-08-05T20:24:00Z"/>
        </w:rPr>
      </w:pPr>
      <w:ins w:id="3868" w:author="Regina Casanova" w:date="2018-06-25T12:42:00Z">
        <w:r w:rsidRPr="008D23C7">
          <w:t xml:space="preserve">“Entonces lo que se está haciendo es solamente atender a los que reclaman, pero el problema que es la oferta limitada no se </w:t>
        </w:r>
        <w:r w:rsidRPr="008D23C7">
          <w:lastRenderedPageBreak/>
          <w:t>está resolviendo, entonces eso es para mí lo más importante. Que haya cambios, no cosméticos, sino de fondo en la gestión de los establecimientos.”</w:t>
        </w:r>
      </w:ins>
      <w:r w:rsidR="00044D02">
        <w:rPr>
          <w:rStyle w:val="Refdecomentario"/>
          <w:i w:val="0"/>
          <w:iCs w:val="0"/>
          <w:color w:val="auto"/>
        </w:rPr>
        <w:commentReference w:id="3869"/>
      </w:r>
    </w:p>
    <w:p w14:paraId="61264E08" w14:textId="4ED3D26F" w:rsidR="006121CA" w:rsidRPr="006121CA" w:rsidRDefault="006121CA" w:rsidP="006121CA">
      <w:pPr>
        <w:pStyle w:val="Texto"/>
        <w:jc w:val="right"/>
        <w:rPr>
          <w:ins w:id="3870" w:author="Regina Casanova" w:date="2018-06-25T12:42:00Z"/>
        </w:rPr>
        <w:pPrChange w:id="3871" w:author="Regina Casanova" w:date="2018-08-05T20:24:00Z">
          <w:pPr>
            <w:pStyle w:val="Cita"/>
          </w:pPr>
        </w:pPrChange>
      </w:pPr>
      <w:commentRangeStart w:id="3872"/>
      <w:ins w:id="3873" w:author="Regina Casanova" w:date="2018-08-05T20:24:00Z">
        <w:r>
          <w:t>(</w:t>
        </w:r>
        <w:r>
          <w:t>Personal de SUSALUD</w:t>
        </w:r>
        <w:r>
          <w:t>)</w:t>
        </w:r>
        <w:commentRangeEnd w:id="3872"/>
        <w:r>
          <w:rPr>
            <w:rStyle w:val="Refdecomentario"/>
          </w:rPr>
          <w:commentReference w:id="3872"/>
        </w:r>
      </w:ins>
    </w:p>
    <w:p w14:paraId="2E13F863" w14:textId="03365F6A" w:rsidR="003B4DBC" w:rsidRPr="009C3A61" w:rsidRDefault="003B4DBC">
      <w:pPr>
        <w:pStyle w:val="Texto"/>
        <w:rPr>
          <w:ins w:id="3874" w:author="Regina Casanova" w:date="2018-06-25T12:42:00Z"/>
        </w:rPr>
        <w:pPrChange w:id="3875" w:author="Regina Casanova" w:date="2018-06-25T12:45:00Z">
          <w:pPr>
            <w:spacing w:line="480" w:lineRule="auto"/>
          </w:pPr>
        </w:pPrChange>
      </w:pPr>
      <w:ins w:id="3876"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3877" w:author="Regina Casanova" w:date="2018-07-23T21:36:00Z">
        <w:r w:rsidR="005A27E6">
          <w:t>sí</w:t>
        </w:r>
      </w:ins>
      <w:ins w:id="3878"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Default="003B4DBC" w:rsidP="003B4DBC">
      <w:pPr>
        <w:pStyle w:val="Cita"/>
        <w:rPr>
          <w:ins w:id="3879" w:author="Regina Casanova" w:date="2018-08-05T20:24:00Z"/>
        </w:rPr>
      </w:pPr>
      <w:ins w:id="3880"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881"/>
        <w:r w:rsidRPr="008D23C7">
          <w:t>reclamos</w:t>
        </w:r>
      </w:ins>
      <w:commentRangeEnd w:id="3881"/>
      <w:ins w:id="3882" w:author="Regina Casanova" w:date="2018-07-20T20:30:00Z">
        <w:r w:rsidR="007808F4">
          <w:rPr>
            <w:rStyle w:val="Refdecomentario"/>
            <w:i w:val="0"/>
            <w:iCs w:val="0"/>
            <w:color w:val="auto"/>
          </w:rPr>
          <w:commentReference w:id="3881"/>
        </w:r>
      </w:ins>
      <w:ins w:id="3883" w:author="Regina Casanova" w:date="2018-06-25T12:42:00Z">
        <w:r w:rsidRPr="008D23C7">
          <w:t>.”</w:t>
        </w:r>
      </w:ins>
      <w:r w:rsidR="00044D02">
        <w:rPr>
          <w:rStyle w:val="Refdecomentario"/>
          <w:i w:val="0"/>
          <w:iCs w:val="0"/>
          <w:color w:val="auto"/>
        </w:rPr>
        <w:commentReference w:id="3884"/>
      </w:r>
    </w:p>
    <w:p w14:paraId="1E8D10A1" w14:textId="77777777" w:rsidR="006121CA" w:rsidRPr="006121CA" w:rsidRDefault="006121CA" w:rsidP="006121CA">
      <w:pPr>
        <w:pStyle w:val="Texto"/>
        <w:jc w:val="right"/>
        <w:rPr>
          <w:ins w:id="3885" w:author="Regina Casanova" w:date="2018-08-05T20:24:00Z"/>
        </w:rPr>
      </w:pPr>
      <w:commentRangeStart w:id="3886"/>
      <w:ins w:id="3887" w:author="Regina Casanova" w:date="2018-08-05T20:24:00Z">
        <w:r>
          <w:lastRenderedPageBreak/>
          <w:t>(Personal de SUSALUD)</w:t>
        </w:r>
        <w:commentRangeEnd w:id="3886"/>
        <w:r>
          <w:rPr>
            <w:rStyle w:val="Refdecomentario"/>
          </w:rPr>
          <w:commentReference w:id="3886"/>
        </w:r>
      </w:ins>
    </w:p>
    <w:p w14:paraId="01E69993" w14:textId="0268D7F8" w:rsidR="003B4DBC" w:rsidRPr="003B4DBC" w:rsidDel="003B4DBC" w:rsidRDefault="003B4DBC" w:rsidP="008D23C7">
      <w:pPr>
        <w:pStyle w:val="Texto"/>
        <w:rPr>
          <w:del w:id="3888" w:author="Regina Casanova" w:date="2018-06-25T12:46:00Z"/>
          <w:lang w:val="es-ES_tradnl"/>
          <w:rPrChange w:id="3889" w:author="Regina Casanova" w:date="2018-06-25T12:42:00Z">
            <w:rPr>
              <w:del w:id="3890" w:author="Regina Casanova" w:date="2018-06-25T12:46:00Z"/>
            </w:rPr>
          </w:rPrChange>
        </w:rPr>
      </w:pPr>
      <w:bookmarkStart w:id="3891" w:name="_Toc520655317"/>
      <w:bookmarkStart w:id="3892" w:name="_Toc520655675"/>
      <w:bookmarkEnd w:id="3891"/>
      <w:bookmarkEnd w:id="3892"/>
      <w:commentRangeStart w:id="3893"/>
    </w:p>
    <w:p w14:paraId="49250F73" w14:textId="016B89A8" w:rsidR="00AD075D" w:rsidRPr="008D23C7" w:rsidDel="00154DB8" w:rsidRDefault="006746CC" w:rsidP="008D23C7">
      <w:pPr>
        <w:pStyle w:val="Ttulo3"/>
        <w:rPr>
          <w:del w:id="3894" w:author="Regina Casanova" w:date="2018-06-25T12:32:00Z"/>
        </w:rPr>
      </w:pPr>
      <w:del w:id="3895" w:author="Regina Casanova" w:date="2018-06-25T12:32:00Z">
        <w:r w:rsidRPr="008D23C7" w:rsidDel="00154DB8">
          <w:delText>Personal de SUSALUD</w:delText>
        </w:r>
        <w:bookmarkStart w:id="3896" w:name="_Toc520655318"/>
        <w:bookmarkStart w:id="3897" w:name="_Toc520655676"/>
        <w:bookmarkEnd w:id="3896"/>
        <w:bookmarkEnd w:id="3897"/>
      </w:del>
    </w:p>
    <w:p w14:paraId="678FA4BE" w14:textId="1EC78B76" w:rsidR="006746CC" w:rsidRPr="008D23C7" w:rsidDel="00154DB8" w:rsidRDefault="002B60A2" w:rsidP="008D23C7">
      <w:pPr>
        <w:pStyle w:val="Texto"/>
        <w:rPr>
          <w:del w:id="3898" w:author="Regina Casanova" w:date="2018-06-25T12:32:00Z"/>
        </w:rPr>
      </w:pPr>
      <w:del w:id="3899"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900" w:name="_Toc520655319"/>
        <w:bookmarkStart w:id="3901" w:name="_Toc520655677"/>
        <w:bookmarkEnd w:id="3900"/>
        <w:bookmarkEnd w:id="3901"/>
      </w:del>
    </w:p>
    <w:p w14:paraId="5388FA56" w14:textId="683DF067" w:rsidR="006746CC" w:rsidRPr="008D23C7" w:rsidDel="00154DB8" w:rsidRDefault="006746CC" w:rsidP="008D23C7">
      <w:pPr>
        <w:pStyle w:val="Cita"/>
        <w:rPr>
          <w:del w:id="3902" w:author="Regina Casanova" w:date="2018-06-25T12:32:00Z"/>
        </w:rPr>
      </w:pPr>
      <w:del w:id="3903" w:author="Regina Casanova" w:date="2018-06-25T12:32:00Z">
        <w:r w:rsidRPr="008D23C7" w:rsidDel="00154DB8">
          <w:delText>“…Para mí lo más importante de un reclamo es que te permita encontrar las causas del reclamo y por lo tanto eliminarlas.”</w:delText>
        </w:r>
        <w:bookmarkStart w:id="3904" w:name="_Toc520655320"/>
        <w:bookmarkStart w:id="3905" w:name="_Toc520655678"/>
        <w:bookmarkEnd w:id="3904"/>
        <w:bookmarkEnd w:id="3905"/>
      </w:del>
    </w:p>
    <w:p w14:paraId="02792B99" w14:textId="16670ECD" w:rsidR="006746CC" w:rsidRPr="008D23C7" w:rsidDel="00154DB8" w:rsidRDefault="006122C1" w:rsidP="008D23C7">
      <w:pPr>
        <w:pStyle w:val="Texto"/>
        <w:rPr>
          <w:del w:id="3906" w:author="Regina Casanova" w:date="2018-06-25T12:32:00Z"/>
        </w:rPr>
      </w:pPr>
      <w:del w:id="3907"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908" w:name="_Toc520655321"/>
        <w:bookmarkStart w:id="3909" w:name="_Toc520655679"/>
        <w:bookmarkEnd w:id="3908"/>
        <w:bookmarkEnd w:id="3909"/>
      </w:del>
    </w:p>
    <w:p w14:paraId="3C244CFC" w14:textId="7127FADC" w:rsidR="00BE774A" w:rsidRPr="008D23C7" w:rsidDel="00154DB8" w:rsidRDefault="00BE774A" w:rsidP="008D23C7">
      <w:pPr>
        <w:pStyle w:val="Texto"/>
        <w:rPr>
          <w:del w:id="3910" w:author="Regina Casanova" w:date="2018-06-25T12:32:00Z"/>
        </w:rPr>
      </w:pPr>
      <w:del w:id="3911"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912" w:name="_Toc520655322"/>
        <w:bookmarkStart w:id="3913" w:name="_Toc520655680"/>
        <w:bookmarkEnd w:id="3912"/>
        <w:bookmarkEnd w:id="3913"/>
      </w:del>
    </w:p>
    <w:p w14:paraId="57AA3F3B" w14:textId="27091AA6" w:rsidR="003200E4" w:rsidRPr="008D23C7" w:rsidDel="00154DB8" w:rsidRDefault="003200E4" w:rsidP="008D23C7">
      <w:pPr>
        <w:pStyle w:val="Cita"/>
        <w:rPr>
          <w:del w:id="3914" w:author="Regina Casanova" w:date="2018-06-25T12:32:00Z"/>
        </w:rPr>
      </w:pPr>
      <w:del w:id="3915"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916" w:name="_Toc520655323"/>
        <w:bookmarkStart w:id="3917" w:name="_Toc520655681"/>
        <w:bookmarkEnd w:id="3916"/>
        <w:bookmarkEnd w:id="3917"/>
      </w:del>
    </w:p>
    <w:p w14:paraId="302AF614" w14:textId="10A480F5" w:rsidR="006746CC" w:rsidRPr="008D23C7" w:rsidDel="00154DB8" w:rsidRDefault="0066763B" w:rsidP="008D23C7">
      <w:pPr>
        <w:pStyle w:val="Cita"/>
        <w:rPr>
          <w:del w:id="3918" w:author="Regina Casanova" w:date="2018-06-25T12:32:00Z"/>
        </w:rPr>
      </w:pPr>
      <w:del w:id="3919"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920" w:name="_Toc520655324"/>
        <w:bookmarkStart w:id="3921" w:name="_Toc520655682"/>
        <w:bookmarkEnd w:id="3920"/>
        <w:bookmarkEnd w:id="3921"/>
      </w:del>
    </w:p>
    <w:p w14:paraId="5A459C4D" w14:textId="4B2E97DD" w:rsidR="006746CC" w:rsidRPr="008D23C7" w:rsidDel="00154DB8" w:rsidRDefault="00BE774A" w:rsidP="008D23C7">
      <w:pPr>
        <w:pStyle w:val="Texto"/>
        <w:rPr>
          <w:del w:id="3922" w:author="Regina Casanova" w:date="2018-06-25T12:32:00Z"/>
        </w:rPr>
      </w:pPr>
      <w:del w:id="3923"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924" w:name="_Toc520655325"/>
        <w:bookmarkStart w:id="3925" w:name="_Toc520655683"/>
        <w:bookmarkEnd w:id="3924"/>
        <w:bookmarkEnd w:id="3925"/>
      </w:del>
    </w:p>
    <w:p w14:paraId="3ED77ED5" w14:textId="3A6ABD52" w:rsidR="00630088" w:rsidRPr="008D23C7" w:rsidDel="00154DB8" w:rsidRDefault="00007DC8" w:rsidP="008D23C7">
      <w:pPr>
        <w:pStyle w:val="Texto"/>
        <w:rPr>
          <w:del w:id="3926" w:author="Regina Casanova" w:date="2018-06-25T12:32:00Z"/>
        </w:rPr>
      </w:pPr>
      <w:del w:id="3927"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928" w:author="Regina Casanova" w:date="2018-06-18T17:53:00Z">
        <w:r w:rsidRPr="00BA156B" w:rsidDel="00E94926">
          <w:delText>sistema</w:delText>
        </w:r>
      </w:del>
      <w:del w:id="3929"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930" w:author="Regina Casanova" w:date="2018-06-18T17:53:00Z">
        <w:r w:rsidR="006746CC" w:rsidRPr="00BA156B" w:rsidDel="00E94926">
          <w:delText xml:space="preserve">sistema </w:delText>
        </w:r>
      </w:del>
      <w:del w:id="3931"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932" w:name="_Toc520655326"/>
        <w:bookmarkStart w:id="3933" w:name="_Toc520655684"/>
        <w:bookmarkEnd w:id="3932"/>
        <w:bookmarkEnd w:id="3933"/>
      </w:del>
    </w:p>
    <w:p w14:paraId="1089B81F" w14:textId="077931AA" w:rsidR="006746CC" w:rsidRPr="008D23C7" w:rsidDel="00154DB8" w:rsidRDefault="00630088" w:rsidP="008D23C7">
      <w:pPr>
        <w:pStyle w:val="Cita"/>
        <w:rPr>
          <w:del w:id="3934" w:author="Regina Casanova" w:date="2018-06-25T12:32:00Z"/>
        </w:rPr>
      </w:pPr>
      <w:del w:id="3935"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936" w:name="_Toc520655327"/>
        <w:bookmarkStart w:id="3937" w:name="_Toc520655685"/>
        <w:bookmarkEnd w:id="3936"/>
        <w:bookmarkEnd w:id="3937"/>
      </w:del>
    </w:p>
    <w:p w14:paraId="77C6EE91" w14:textId="50F2C3DA" w:rsidR="00630088" w:rsidRPr="008D23C7" w:rsidDel="00154DB8" w:rsidRDefault="006746CC" w:rsidP="008D23C7">
      <w:pPr>
        <w:pStyle w:val="Texto"/>
        <w:rPr>
          <w:del w:id="3938" w:author="Regina Casanova" w:date="2018-06-25T12:32:00Z"/>
        </w:rPr>
      </w:pPr>
      <w:del w:id="3939"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940" w:name="_Toc520655328"/>
        <w:bookmarkStart w:id="3941" w:name="_Toc520655686"/>
        <w:bookmarkEnd w:id="3940"/>
        <w:bookmarkEnd w:id="3941"/>
      </w:del>
    </w:p>
    <w:p w14:paraId="25BB2258" w14:textId="3C6926FC" w:rsidR="00630088" w:rsidRPr="008D23C7" w:rsidDel="00154DB8" w:rsidRDefault="00630088" w:rsidP="008D23C7">
      <w:pPr>
        <w:pStyle w:val="Cita"/>
        <w:rPr>
          <w:del w:id="3942" w:author="Regina Casanova" w:date="2018-06-25T12:32:00Z"/>
        </w:rPr>
      </w:pPr>
      <w:del w:id="3943"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944" w:name="_Toc520655329"/>
        <w:bookmarkStart w:id="3945" w:name="_Toc520655687"/>
        <w:bookmarkEnd w:id="3944"/>
        <w:bookmarkEnd w:id="3945"/>
      </w:del>
    </w:p>
    <w:p w14:paraId="7469AB9D" w14:textId="3A85615D" w:rsidR="006746CC" w:rsidRPr="008D23C7" w:rsidDel="00154DB8" w:rsidRDefault="0066763B" w:rsidP="008D23C7">
      <w:pPr>
        <w:pStyle w:val="Cita"/>
        <w:rPr>
          <w:del w:id="3946" w:author="Regina Casanova" w:date="2018-06-25T12:32:00Z"/>
        </w:rPr>
      </w:pPr>
      <w:del w:id="3947"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948" w:name="_Toc520655330"/>
        <w:bookmarkStart w:id="3949" w:name="_Toc520655688"/>
        <w:bookmarkEnd w:id="3948"/>
        <w:bookmarkEnd w:id="3949"/>
      </w:del>
    </w:p>
    <w:p w14:paraId="60DAD815" w14:textId="7C62BA54" w:rsidR="006746CC" w:rsidRPr="008D23C7" w:rsidDel="00154DB8" w:rsidRDefault="00007DC8" w:rsidP="008D23C7">
      <w:pPr>
        <w:pStyle w:val="Texto"/>
        <w:rPr>
          <w:del w:id="3950" w:author="Regina Casanova" w:date="2018-06-25T12:32:00Z"/>
        </w:rPr>
      </w:pPr>
      <w:del w:id="3951"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952" w:name="_Toc520655331"/>
        <w:bookmarkStart w:id="3953" w:name="_Toc520655689"/>
        <w:bookmarkEnd w:id="3952"/>
        <w:bookmarkEnd w:id="3953"/>
      </w:del>
    </w:p>
    <w:p w14:paraId="46A074B2" w14:textId="5D31B5D2" w:rsidR="00BE774A" w:rsidRPr="00BA156B" w:rsidDel="00154DB8" w:rsidRDefault="006746CC" w:rsidP="008D23C7">
      <w:pPr>
        <w:pStyle w:val="Texto"/>
        <w:rPr>
          <w:del w:id="3954" w:author="Regina Casanova" w:date="2018-06-25T12:32:00Z"/>
        </w:rPr>
      </w:pPr>
      <w:del w:id="3955"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956" w:name="_Toc520655332"/>
        <w:bookmarkStart w:id="3957" w:name="_Toc520655690"/>
        <w:bookmarkEnd w:id="3956"/>
        <w:bookmarkEnd w:id="3957"/>
      </w:del>
    </w:p>
    <w:p w14:paraId="4C60A423" w14:textId="1E4A0736" w:rsidR="006746CC" w:rsidRPr="008D23C7" w:rsidDel="00154DB8" w:rsidRDefault="00BE774A" w:rsidP="008D23C7">
      <w:pPr>
        <w:pStyle w:val="Cita"/>
        <w:rPr>
          <w:del w:id="3958" w:author="Regina Casanova" w:date="2018-06-25T12:32:00Z"/>
        </w:rPr>
      </w:pPr>
      <w:del w:id="3959" w:author="Regina Casanova" w:date="2018-06-25T12:32:00Z">
        <w:r w:rsidRPr="008D23C7" w:rsidDel="00154DB8">
          <w:delText>“Es un síntoma de que algo está mal, pero quieren evitarlo, no quieren verlo mucho menos encontrar las causas.”</w:delText>
        </w:r>
        <w:bookmarkStart w:id="3960" w:name="_Toc520655333"/>
        <w:bookmarkStart w:id="3961" w:name="_Toc520655691"/>
        <w:bookmarkEnd w:id="3960"/>
        <w:bookmarkEnd w:id="3961"/>
      </w:del>
    </w:p>
    <w:p w14:paraId="3285B971" w14:textId="6D651CB8" w:rsidR="00BE774A" w:rsidRPr="00BA156B" w:rsidDel="00154DB8" w:rsidRDefault="00BE774A" w:rsidP="008D23C7">
      <w:pPr>
        <w:pStyle w:val="Texto"/>
        <w:rPr>
          <w:del w:id="3962" w:author="Regina Casanova" w:date="2018-06-25T12:32:00Z"/>
        </w:rPr>
      </w:pPr>
      <w:del w:id="3963"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964" w:author="Regina Casanova" w:date="2018-06-18T17:53:00Z">
        <w:r w:rsidR="00630088" w:rsidRPr="00BA156B" w:rsidDel="00E94926">
          <w:delText xml:space="preserve">sistema </w:delText>
        </w:r>
      </w:del>
      <w:del w:id="3965"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966" w:author="Regina Casanova" w:date="2018-06-18T17:53:00Z">
        <w:r w:rsidR="006746CC" w:rsidRPr="00BA156B" w:rsidDel="00E94926">
          <w:delText xml:space="preserve">sistema </w:delText>
        </w:r>
      </w:del>
      <w:del w:id="3967"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968" w:author="Regina Casanova" w:date="2018-06-18T17:53:00Z">
        <w:r w:rsidR="006746CC" w:rsidRPr="00BA156B" w:rsidDel="00E94926">
          <w:delText xml:space="preserve">sistema </w:delText>
        </w:r>
      </w:del>
      <w:del w:id="3969" w:author="Regina Casanova" w:date="2018-06-25T12:32:00Z">
        <w:r w:rsidR="006746CC" w:rsidRPr="00BA156B" w:rsidDel="00154DB8">
          <w:delText xml:space="preserve">planteado. </w:delText>
        </w:r>
        <w:bookmarkStart w:id="3970" w:name="_Toc520655334"/>
        <w:bookmarkStart w:id="3971" w:name="_Toc520655692"/>
        <w:bookmarkEnd w:id="3970"/>
        <w:bookmarkEnd w:id="3971"/>
      </w:del>
    </w:p>
    <w:p w14:paraId="4F27FF03" w14:textId="678A8AFD" w:rsidR="006746CC" w:rsidRPr="008D23C7" w:rsidDel="00154DB8" w:rsidRDefault="00BE774A" w:rsidP="008D23C7">
      <w:pPr>
        <w:pStyle w:val="Cita"/>
        <w:rPr>
          <w:del w:id="3972" w:author="Regina Casanova" w:date="2018-06-25T12:32:00Z"/>
        </w:rPr>
      </w:pPr>
      <w:del w:id="3973"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974" w:name="_Toc520655335"/>
        <w:bookmarkStart w:id="3975" w:name="_Toc520655693"/>
        <w:bookmarkEnd w:id="3974"/>
        <w:bookmarkEnd w:id="3975"/>
      </w:del>
    </w:p>
    <w:p w14:paraId="4C6F038F" w14:textId="3ADA3E54" w:rsidR="00CF177C" w:rsidRPr="008D23C7" w:rsidDel="00154DB8" w:rsidRDefault="003E4E3C" w:rsidP="008D23C7">
      <w:pPr>
        <w:pStyle w:val="Ttulo3"/>
        <w:rPr>
          <w:del w:id="3976" w:author="Regina Casanova" w:date="2018-06-25T12:32:00Z"/>
        </w:rPr>
      </w:pPr>
      <w:del w:id="3977" w:author="Regina Casanova" w:date="2018-06-25T12:32:00Z">
        <w:r w:rsidRPr="008D23C7" w:rsidDel="00154DB8">
          <w:delText>Gestores</w:delText>
        </w:r>
        <w:r w:rsidR="006746CC" w:rsidRPr="008D23C7" w:rsidDel="00154DB8">
          <w:delText xml:space="preserve"> de IPRESS</w:delText>
        </w:r>
        <w:bookmarkStart w:id="3978" w:name="_Toc520655336"/>
        <w:bookmarkStart w:id="3979" w:name="_Toc520655694"/>
        <w:bookmarkEnd w:id="3978"/>
        <w:bookmarkEnd w:id="3979"/>
      </w:del>
    </w:p>
    <w:p w14:paraId="59E86D40" w14:textId="6E7DEB7D" w:rsidR="000C417A" w:rsidRPr="00BA156B" w:rsidDel="00154DB8" w:rsidRDefault="00FC4E53" w:rsidP="008D23C7">
      <w:pPr>
        <w:pStyle w:val="Texto"/>
        <w:rPr>
          <w:del w:id="3980" w:author="Regina Casanova" w:date="2018-06-25T12:32:00Z"/>
        </w:rPr>
      </w:pPr>
      <w:del w:id="3981"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982" w:name="_Toc520655337"/>
        <w:bookmarkStart w:id="3983" w:name="_Toc520655695"/>
        <w:bookmarkEnd w:id="3982"/>
        <w:bookmarkEnd w:id="3983"/>
      </w:del>
    </w:p>
    <w:p w14:paraId="44B40418" w14:textId="5CC6FE77" w:rsidR="00FC4E53" w:rsidRPr="008D23C7" w:rsidDel="00154DB8" w:rsidRDefault="00341389" w:rsidP="008D23C7">
      <w:pPr>
        <w:pStyle w:val="Cita"/>
        <w:rPr>
          <w:del w:id="3984" w:author="Regina Casanova" w:date="2018-06-25T12:32:00Z"/>
        </w:rPr>
      </w:pPr>
      <w:del w:id="3985"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986" w:name="_Toc520655338"/>
        <w:bookmarkStart w:id="3987" w:name="_Toc520655696"/>
        <w:bookmarkEnd w:id="3986"/>
        <w:bookmarkEnd w:id="3987"/>
      </w:del>
    </w:p>
    <w:p w14:paraId="490DF060" w14:textId="763E67F9" w:rsidR="00FC4E53" w:rsidRPr="00BA156B" w:rsidDel="00154DB8" w:rsidRDefault="00FC4E53" w:rsidP="008D23C7">
      <w:pPr>
        <w:pStyle w:val="Texto"/>
        <w:rPr>
          <w:del w:id="3988" w:author="Regina Casanova" w:date="2018-06-25T12:32:00Z"/>
        </w:rPr>
      </w:pPr>
      <w:del w:id="3989"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990" w:name="_Toc520655339"/>
        <w:bookmarkStart w:id="3991" w:name="_Toc520655697"/>
        <w:bookmarkEnd w:id="3990"/>
        <w:bookmarkEnd w:id="3991"/>
      </w:del>
    </w:p>
    <w:p w14:paraId="36CB5CAE" w14:textId="7B52E051" w:rsidR="00FC4E53" w:rsidRPr="008D23C7" w:rsidDel="00154DB8" w:rsidRDefault="000C417A" w:rsidP="008D23C7">
      <w:pPr>
        <w:pStyle w:val="Cita"/>
        <w:rPr>
          <w:del w:id="3992" w:author="Regina Casanova" w:date="2018-06-25T12:32:00Z"/>
        </w:rPr>
      </w:pPr>
      <w:del w:id="3993"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994" w:name="_Toc520655340"/>
        <w:bookmarkStart w:id="3995" w:name="_Toc520655698"/>
        <w:bookmarkEnd w:id="3994"/>
        <w:bookmarkEnd w:id="3995"/>
      </w:del>
    </w:p>
    <w:p w14:paraId="32AF55D4" w14:textId="10F1143F" w:rsidR="00FC4E53" w:rsidRPr="00BA156B" w:rsidDel="00154DB8" w:rsidRDefault="00FC4E53" w:rsidP="008D23C7">
      <w:pPr>
        <w:pStyle w:val="Texto"/>
        <w:rPr>
          <w:del w:id="3996" w:author="Regina Casanova" w:date="2018-06-25T12:32:00Z"/>
        </w:rPr>
      </w:pPr>
      <w:del w:id="3997"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998" w:author="Regina Casanova" w:date="2018-06-18T17:53:00Z">
        <w:r w:rsidR="00DE453E" w:rsidRPr="00BA156B" w:rsidDel="00E94926">
          <w:delText xml:space="preserve">sistema </w:delText>
        </w:r>
      </w:del>
      <w:del w:id="3999" w:author="Regina Casanova" w:date="2018-06-25T12:32:00Z">
        <w:r w:rsidR="00E87C58" w:rsidRPr="00BA156B" w:rsidDel="00154DB8">
          <w:delText xml:space="preserve">único que también </w:delText>
        </w:r>
      </w:del>
      <w:del w:id="4000" w:author="Regina Casanova" w:date="2018-06-18T15:30:00Z">
        <w:r w:rsidR="00E87C58" w:rsidRPr="00BA156B" w:rsidDel="00965288">
          <w:delText>permita</w:delText>
        </w:r>
      </w:del>
      <w:del w:id="4001"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4002" w:name="_Toc520655341"/>
        <w:bookmarkStart w:id="4003" w:name="_Toc520655699"/>
        <w:bookmarkEnd w:id="4002"/>
        <w:bookmarkEnd w:id="4003"/>
      </w:del>
    </w:p>
    <w:p w14:paraId="0B7C7EF6" w14:textId="695E06FE" w:rsidR="00FC4E53" w:rsidRPr="008D23C7" w:rsidDel="00154DB8" w:rsidRDefault="00FC4E53" w:rsidP="008D23C7">
      <w:pPr>
        <w:pStyle w:val="Cita"/>
        <w:rPr>
          <w:del w:id="4004" w:author="Regina Casanova" w:date="2018-06-25T12:32:00Z"/>
        </w:rPr>
      </w:pPr>
      <w:del w:id="4005"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4006" w:name="_Toc520655342"/>
        <w:bookmarkStart w:id="4007" w:name="_Toc520655700"/>
        <w:bookmarkEnd w:id="4006"/>
        <w:bookmarkEnd w:id="4007"/>
      </w:del>
    </w:p>
    <w:p w14:paraId="4511A823" w14:textId="0836C022" w:rsidR="00FC4E53" w:rsidRPr="008D23C7" w:rsidDel="00154DB8" w:rsidRDefault="00FC4E53" w:rsidP="008D23C7">
      <w:pPr>
        <w:pStyle w:val="Texto"/>
        <w:rPr>
          <w:del w:id="4008" w:author="Regina Casanova" w:date="2018-06-25T12:32:00Z"/>
        </w:rPr>
      </w:pPr>
      <w:del w:id="4009"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4010" w:name="_Toc520655343"/>
        <w:bookmarkStart w:id="4011" w:name="_Toc520655701"/>
        <w:bookmarkEnd w:id="4010"/>
        <w:bookmarkEnd w:id="4011"/>
      </w:del>
    </w:p>
    <w:p w14:paraId="516C1072" w14:textId="756B2984" w:rsidR="000C417A" w:rsidRPr="00BA156B" w:rsidDel="00154DB8" w:rsidRDefault="00FC4E53" w:rsidP="008D23C7">
      <w:pPr>
        <w:pStyle w:val="Texto"/>
        <w:rPr>
          <w:del w:id="4012" w:author="Regina Casanova" w:date="2018-06-25T12:32:00Z"/>
        </w:rPr>
      </w:pPr>
      <w:del w:id="4013"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4014" w:name="_Toc520655344"/>
        <w:bookmarkStart w:id="4015" w:name="_Toc520655702"/>
        <w:bookmarkEnd w:id="4014"/>
        <w:bookmarkEnd w:id="4015"/>
      </w:del>
    </w:p>
    <w:p w14:paraId="0A9203E1" w14:textId="5FD22EF6" w:rsidR="00341389" w:rsidRPr="008D23C7" w:rsidDel="00154DB8" w:rsidRDefault="000C417A" w:rsidP="008D23C7">
      <w:pPr>
        <w:pStyle w:val="Cita"/>
        <w:rPr>
          <w:del w:id="4016" w:author="Regina Casanova" w:date="2018-06-25T12:32:00Z"/>
        </w:rPr>
      </w:pPr>
      <w:del w:id="4017"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4018" w:name="_Toc520655345"/>
        <w:bookmarkStart w:id="4019" w:name="_Toc520655703"/>
        <w:bookmarkEnd w:id="4018"/>
        <w:bookmarkEnd w:id="4019"/>
      </w:del>
    </w:p>
    <w:p w14:paraId="1EAB72C8" w14:textId="6B6E55AF" w:rsidR="00FC4E53" w:rsidRPr="008D23C7" w:rsidDel="00154DB8" w:rsidRDefault="00341389" w:rsidP="008D23C7">
      <w:pPr>
        <w:pStyle w:val="Cita"/>
        <w:rPr>
          <w:del w:id="4020" w:author="Regina Casanova" w:date="2018-06-25T12:32:00Z"/>
        </w:rPr>
      </w:pPr>
      <w:del w:id="4021"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4022" w:name="_Toc520655346"/>
        <w:bookmarkStart w:id="4023" w:name="_Toc520655704"/>
        <w:bookmarkEnd w:id="4022"/>
        <w:bookmarkEnd w:id="4023"/>
      </w:del>
    </w:p>
    <w:p w14:paraId="325F244B" w14:textId="03D91313" w:rsidR="00FC4E53" w:rsidRPr="00BA156B" w:rsidDel="00154DB8" w:rsidRDefault="00FC4E53" w:rsidP="008D23C7">
      <w:pPr>
        <w:pStyle w:val="Texto"/>
        <w:rPr>
          <w:del w:id="4024" w:author="Regina Casanova" w:date="2018-06-25T12:32:00Z"/>
        </w:rPr>
      </w:pPr>
      <w:del w:id="4025"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4026" w:name="_Toc520655347"/>
        <w:bookmarkStart w:id="4027" w:name="_Toc520655705"/>
        <w:bookmarkEnd w:id="4026"/>
        <w:bookmarkEnd w:id="4027"/>
      </w:del>
    </w:p>
    <w:p w14:paraId="07002F96" w14:textId="16933385" w:rsidR="00FC4E53" w:rsidRPr="008D23C7" w:rsidDel="00154DB8" w:rsidRDefault="00341389" w:rsidP="008D23C7">
      <w:pPr>
        <w:pStyle w:val="Cita"/>
        <w:rPr>
          <w:del w:id="4028" w:author="Regina Casanova" w:date="2018-06-25T12:32:00Z"/>
        </w:rPr>
      </w:pPr>
      <w:del w:id="4029"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4030" w:name="_Toc520655348"/>
        <w:bookmarkStart w:id="4031" w:name="_Toc520655706"/>
        <w:bookmarkEnd w:id="4030"/>
        <w:bookmarkEnd w:id="4031"/>
      </w:del>
    </w:p>
    <w:p w14:paraId="2D2E34E8" w14:textId="4B096A83" w:rsidR="000C417A" w:rsidRPr="00BA156B" w:rsidDel="00154DB8" w:rsidRDefault="00FC4E53" w:rsidP="008D23C7">
      <w:pPr>
        <w:pStyle w:val="Texto"/>
        <w:rPr>
          <w:del w:id="4032" w:author="Regina Casanova" w:date="2018-06-25T12:32:00Z"/>
        </w:rPr>
      </w:pPr>
      <w:del w:id="4033"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4034" w:name="_Toc520655349"/>
        <w:bookmarkStart w:id="4035" w:name="_Toc520655707"/>
        <w:bookmarkEnd w:id="4034"/>
        <w:bookmarkEnd w:id="4035"/>
      </w:del>
    </w:p>
    <w:p w14:paraId="60B07096" w14:textId="2F260A0D" w:rsidR="00FC4E53" w:rsidRPr="008D23C7" w:rsidDel="00154DB8" w:rsidRDefault="000C417A" w:rsidP="008D23C7">
      <w:pPr>
        <w:pStyle w:val="Cita"/>
        <w:rPr>
          <w:del w:id="4036" w:author="Regina Casanova" w:date="2018-06-25T12:32:00Z"/>
        </w:rPr>
      </w:pPr>
      <w:del w:id="4037"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4038" w:name="_Toc520655350"/>
        <w:bookmarkStart w:id="4039" w:name="_Toc520655708"/>
        <w:bookmarkEnd w:id="4038"/>
        <w:bookmarkEnd w:id="4039"/>
      </w:del>
    </w:p>
    <w:p w14:paraId="743FCFCC" w14:textId="2D8C8FB7" w:rsidR="00FC4E53" w:rsidRPr="008D23C7" w:rsidDel="00154DB8" w:rsidRDefault="00FC4E53" w:rsidP="008D23C7">
      <w:pPr>
        <w:pStyle w:val="Texto"/>
        <w:rPr>
          <w:del w:id="4040" w:author="Regina Casanova" w:date="2018-06-25T12:32:00Z"/>
        </w:rPr>
      </w:pPr>
      <w:del w:id="4041"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4042" w:name="_Toc520655351"/>
        <w:bookmarkStart w:id="4043" w:name="_Toc520655709"/>
        <w:bookmarkEnd w:id="4042"/>
        <w:bookmarkEnd w:id="4043"/>
      </w:del>
    </w:p>
    <w:p w14:paraId="4F13AED5" w14:textId="6C257E0D" w:rsidR="00E77F1B" w:rsidRPr="008D23C7" w:rsidDel="00154DB8" w:rsidRDefault="006746CC" w:rsidP="008D23C7">
      <w:pPr>
        <w:pStyle w:val="Ttulo3"/>
        <w:rPr>
          <w:del w:id="4044" w:author="Regina Casanova" w:date="2018-06-25T12:32:00Z"/>
        </w:rPr>
      </w:pPr>
      <w:del w:id="4045" w:author="Regina Casanova" w:date="2018-06-25T12:32:00Z">
        <w:r w:rsidRPr="008D23C7" w:rsidDel="00154DB8">
          <w:delText>Ciudadanos</w:delText>
        </w:r>
        <w:bookmarkStart w:id="4046" w:name="_Toc520655352"/>
        <w:bookmarkStart w:id="4047" w:name="_Toc520655710"/>
        <w:bookmarkEnd w:id="4046"/>
        <w:bookmarkEnd w:id="4047"/>
      </w:del>
    </w:p>
    <w:p w14:paraId="1135515C" w14:textId="1AD6B352" w:rsidR="00E77F1B" w:rsidRPr="008D23C7" w:rsidDel="00154DB8" w:rsidRDefault="00E77F1B" w:rsidP="008D23C7">
      <w:pPr>
        <w:pStyle w:val="Texto"/>
        <w:rPr>
          <w:del w:id="4048" w:author="Regina Casanova" w:date="2018-06-25T12:32:00Z"/>
        </w:rPr>
      </w:pPr>
      <w:del w:id="4049"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4050" w:name="_Toc520655353"/>
        <w:bookmarkStart w:id="4051" w:name="_Toc520655711"/>
        <w:bookmarkEnd w:id="4050"/>
        <w:bookmarkEnd w:id="4051"/>
      </w:del>
    </w:p>
    <w:p w14:paraId="457F0339" w14:textId="0BD5A7EA" w:rsidR="00E77F1B" w:rsidRPr="00BA156B" w:rsidDel="00154DB8" w:rsidRDefault="005912AE" w:rsidP="008D23C7">
      <w:pPr>
        <w:pStyle w:val="Texto"/>
        <w:rPr>
          <w:del w:id="4052" w:author="Regina Casanova" w:date="2018-06-25T12:32:00Z"/>
        </w:rPr>
      </w:pPr>
      <w:del w:id="4053"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4054" w:name="_Toc520655354"/>
        <w:bookmarkStart w:id="4055" w:name="_Toc520655712"/>
        <w:bookmarkEnd w:id="4054"/>
        <w:bookmarkEnd w:id="4055"/>
      </w:del>
    </w:p>
    <w:p w14:paraId="32BACF81" w14:textId="4202765E" w:rsidR="00E77F1B" w:rsidRPr="008D23C7" w:rsidDel="00154DB8" w:rsidRDefault="00954D43" w:rsidP="008D23C7">
      <w:pPr>
        <w:pStyle w:val="Cita"/>
        <w:rPr>
          <w:del w:id="4056" w:author="Regina Casanova" w:date="2018-06-25T12:32:00Z"/>
        </w:rPr>
      </w:pPr>
      <w:del w:id="4057"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4058" w:name="_Toc520655355"/>
        <w:bookmarkStart w:id="4059" w:name="_Toc520655713"/>
        <w:bookmarkEnd w:id="4058"/>
        <w:bookmarkEnd w:id="4059"/>
      </w:del>
    </w:p>
    <w:p w14:paraId="6D292830" w14:textId="4F10B0E5" w:rsidR="00E77F1B" w:rsidRPr="008D23C7" w:rsidDel="00154DB8" w:rsidRDefault="00E77F1B" w:rsidP="008D23C7">
      <w:pPr>
        <w:pStyle w:val="Texto"/>
        <w:rPr>
          <w:del w:id="4060" w:author="Regina Casanova" w:date="2018-06-25T12:32:00Z"/>
        </w:rPr>
      </w:pPr>
      <w:del w:id="4061"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4062" w:name="_Toc520655356"/>
        <w:bookmarkStart w:id="4063" w:name="_Toc520655714"/>
        <w:bookmarkEnd w:id="4062"/>
        <w:bookmarkEnd w:id="4063"/>
      </w:del>
    </w:p>
    <w:p w14:paraId="5EF7BD4F" w14:textId="08A88268" w:rsidR="00E77F1B" w:rsidRPr="00BA156B" w:rsidDel="00154DB8" w:rsidRDefault="00E77F1B" w:rsidP="008D23C7">
      <w:pPr>
        <w:pStyle w:val="Texto"/>
        <w:rPr>
          <w:del w:id="4064" w:author="Regina Casanova" w:date="2018-06-25T12:32:00Z"/>
        </w:rPr>
      </w:pPr>
      <w:del w:id="4065"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4066" w:name="_Toc520655357"/>
        <w:bookmarkStart w:id="4067" w:name="_Toc520655715"/>
        <w:bookmarkEnd w:id="4066"/>
        <w:bookmarkEnd w:id="4067"/>
      </w:del>
    </w:p>
    <w:p w14:paraId="1B39A749" w14:textId="4EF23021" w:rsidR="0033734E" w:rsidRPr="008D23C7" w:rsidDel="00154DB8" w:rsidRDefault="0015501B" w:rsidP="008D23C7">
      <w:pPr>
        <w:pStyle w:val="Cita"/>
        <w:rPr>
          <w:del w:id="4068" w:author="Regina Casanova" w:date="2018-06-25T12:32:00Z"/>
        </w:rPr>
      </w:pPr>
      <w:del w:id="4069"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4070" w:name="_Toc520655358"/>
        <w:bookmarkStart w:id="4071" w:name="_Toc520655716"/>
        <w:bookmarkEnd w:id="4070"/>
        <w:bookmarkEnd w:id="4071"/>
      </w:del>
    </w:p>
    <w:p w14:paraId="7F8D12AA" w14:textId="2146CE25" w:rsidR="00E77F1B" w:rsidRPr="008D23C7" w:rsidDel="00154DB8" w:rsidRDefault="00E77F1B" w:rsidP="008D23C7">
      <w:pPr>
        <w:pStyle w:val="Texto"/>
        <w:rPr>
          <w:del w:id="4072" w:author="Regina Casanova" w:date="2018-06-25T12:32:00Z"/>
        </w:rPr>
      </w:pPr>
      <w:del w:id="4073"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4074" w:name="_Toc520655359"/>
        <w:bookmarkStart w:id="4075" w:name="_Toc520655717"/>
        <w:bookmarkEnd w:id="4074"/>
        <w:bookmarkEnd w:id="4075"/>
      </w:del>
    </w:p>
    <w:p w14:paraId="6A0630E7" w14:textId="6D81544C" w:rsidR="00E77F1B" w:rsidRPr="008D23C7" w:rsidDel="00154DB8" w:rsidRDefault="00E77F1B" w:rsidP="008D23C7">
      <w:pPr>
        <w:pStyle w:val="Texto"/>
        <w:rPr>
          <w:del w:id="4076" w:author="Regina Casanova" w:date="2018-06-25T12:32:00Z"/>
        </w:rPr>
      </w:pPr>
      <w:del w:id="4077"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4078" w:name="_Toc520655360"/>
        <w:bookmarkStart w:id="4079" w:name="_Toc520655718"/>
        <w:bookmarkEnd w:id="4078"/>
        <w:bookmarkEnd w:id="4079"/>
      </w:del>
    </w:p>
    <w:p w14:paraId="0A8EFCF7" w14:textId="4BFF6C3B" w:rsidR="00E77F1B" w:rsidRPr="00BA156B" w:rsidDel="00154DB8" w:rsidRDefault="00E77F1B" w:rsidP="008D23C7">
      <w:pPr>
        <w:pStyle w:val="Texto"/>
        <w:rPr>
          <w:del w:id="4080" w:author="Regina Casanova" w:date="2018-06-25T12:32:00Z"/>
        </w:rPr>
      </w:pPr>
      <w:del w:id="4081"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4082" w:name="_Toc520655361"/>
        <w:bookmarkStart w:id="4083" w:name="_Toc520655719"/>
        <w:bookmarkEnd w:id="4082"/>
        <w:bookmarkEnd w:id="4083"/>
      </w:del>
    </w:p>
    <w:p w14:paraId="2A8B4A8D" w14:textId="404E6A5B" w:rsidR="0033734E" w:rsidRPr="008D23C7" w:rsidDel="00154DB8" w:rsidRDefault="0033734E" w:rsidP="008D23C7">
      <w:pPr>
        <w:pStyle w:val="Cita"/>
        <w:rPr>
          <w:del w:id="4084" w:author="Regina Casanova" w:date="2018-06-25T12:32:00Z"/>
        </w:rPr>
      </w:pPr>
      <w:del w:id="4085"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4086" w:name="_Toc520655362"/>
        <w:bookmarkStart w:id="4087" w:name="_Toc520655720"/>
        <w:bookmarkEnd w:id="4086"/>
        <w:bookmarkEnd w:id="4087"/>
      </w:del>
    </w:p>
    <w:p w14:paraId="7249FBC5" w14:textId="56A92804" w:rsidR="00946A0E" w:rsidRPr="008D23C7" w:rsidDel="00154DB8" w:rsidRDefault="00946A0E" w:rsidP="008D23C7">
      <w:pPr>
        <w:pStyle w:val="Texto"/>
        <w:rPr>
          <w:del w:id="4088" w:author="Regina Casanova" w:date="2018-06-25T12:32:00Z"/>
        </w:rPr>
      </w:pPr>
      <w:del w:id="4089"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4090" w:author="Regina Casanova" w:date="2018-06-18T17:53:00Z">
        <w:r w:rsidRPr="00BA156B" w:rsidDel="00E94926">
          <w:delText xml:space="preserve">sistema </w:delText>
        </w:r>
      </w:del>
      <w:del w:id="4091" w:author="Regina Casanova" w:date="2018-06-25T12:32:00Z">
        <w:r w:rsidRPr="00BA156B" w:rsidDel="00154DB8">
          <w:delText>tenga la importancia debida y ayude a mostrar mejoras dentro de</w:delText>
        </w:r>
      </w:del>
      <w:del w:id="4092" w:author="Regina Casanova" w:date="2018-06-18T16:43:00Z">
        <w:r w:rsidRPr="00BA156B" w:rsidDel="00EF06FE">
          <w:delText>l sistema de salud</w:delText>
        </w:r>
      </w:del>
      <w:del w:id="4093" w:author="Regina Casanova" w:date="2018-06-25T12:32:00Z">
        <w:r w:rsidRPr="00BA156B" w:rsidDel="00154DB8">
          <w:delText xml:space="preserve">; es por ello que consideraron que es necesario que el ciudadano se identifique con algún documento de identidad. </w:delText>
        </w:r>
        <w:bookmarkStart w:id="4094" w:name="_Toc520655363"/>
        <w:bookmarkStart w:id="4095" w:name="_Toc520655721"/>
        <w:bookmarkEnd w:id="4094"/>
        <w:bookmarkEnd w:id="4095"/>
      </w:del>
    </w:p>
    <w:p w14:paraId="1B4CA782" w14:textId="378FADF0" w:rsidR="00946A0E" w:rsidRPr="008D23C7" w:rsidDel="00154DB8" w:rsidRDefault="00946A0E" w:rsidP="008D23C7">
      <w:pPr>
        <w:pStyle w:val="Cita"/>
        <w:rPr>
          <w:del w:id="4096" w:author="Regina Casanova" w:date="2018-06-25T12:32:00Z"/>
        </w:rPr>
      </w:pPr>
      <w:del w:id="4097"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4098" w:name="_Toc520655364"/>
        <w:bookmarkStart w:id="4099" w:name="_Toc520655722"/>
        <w:bookmarkEnd w:id="4098"/>
        <w:bookmarkEnd w:id="4099"/>
      </w:del>
    </w:p>
    <w:p w14:paraId="5FD575A4" w14:textId="23EB2CDD" w:rsidR="00946A0E" w:rsidRPr="008D23C7" w:rsidDel="00154DB8" w:rsidRDefault="00946A0E" w:rsidP="008D23C7">
      <w:pPr>
        <w:pStyle w:val="Texto"/>
        <w:rPr>
          <w:del w:id="4100" w:author="Regina Casanova" w:date="2018-06-25T12:32:00Z"/>
        </w:rPr>
      </w:pPr>
      <w:del w:id="4101"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4102" w:author="Regina Casanova" w:date="2018-06-18T17:53:00Z">
        <w:r w:rsidRPr="00BA156B" w:rsidDel="00E94926">
          <w:delText>sistema</w:delText>
        </w:r>
      </w:del>
      <w:del w:id="4103"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4104" w:author="Regina Casanova" w:date="2018-06-18T17:53:00Z">
        <w:r w:rsidRPr="00BA156B" w:rsidDel="00E94926">
          <w:delText>sistema</w:delText>
        </w:r>
      </w:del>
      <w:del w:id="4105" w:author="Regina Casanova" w:date="2018-06-25T12:32:00Z">
        <w:r w:rsidRPr="00BA156B" w:rsidDel="00154DB8">
          <w:delText xml:space="preserve"> y sugirieron que debería mostrarse aspectos positivos resaltados por los ciudadanos. </w:delText>
        </w:r>
        <w:bookmarkStart w:id="4106" w:name="_Toc520655365"/>
        <w:bookmarkStart w:id="4107" w:name="_Toc520655723"/>
        <w:bookmarkEnd w:id="4106"/>
        <w:bookmarkEnd w:id="4107"/>
      </w:del>
    </w:p>
    <w:p w14:paraId="2B32DEA0" w14:textId="34135ACC" w:rsidR="00717F0C" w:rsidRPr="008D23C7" w:rsidDel="00154DB8" w:rsidRDefault="00E77F1B" w:rsidP="008D23C7">
      <w:pPr>
        <w:pStyle w:val="Texto"/>
        <w:rPr>
          <w:del w:id="4108" w:author="Regina Casanova" w:date="2018-06-25T12:32:00Z"/>
        </w:rPr>
      </w:pPr>
      <w:del w:id="4109"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4110" w:name="_Toc520655366"/>
        <w:bookmarkStart w:id="4111" w:name="_Toc520655724"/>
        <w:bookmarkEnd w:id="4110"/>
        <w:bookmarkEnd w:id="4111"/>
      </w:del>
    </w:p>
    <w:p w14:paraId="06FD69F6" w14:textId="7B92FDF1" w:rsidR="008C4674" w:rsidRPr="008D23C7" w:rsidDel="00154DB8" w:rsidRDefault="00717F0C" w:rsidP="008D23C7">
      <w:pPr>
        <w:pStyle w:val="Texto"/>
        <w:rPr>
          <w:del w:id="4112" w:author="Regina Casanova" w:date="2018-06-25T12:32:00Z"/>
        </w:rPr>
      </w:pPr>
      <w:del w:id="4113" w:author="Regina Casanova" w:date="2018-06-25T12:32:00Z">
        <w:r w:rsidRPr="00BA156B" w:rsidDel="00154DB8">
          <w:delText xml:space="preserve">Los entrevistados aceptaron sin problemas de que se utilice el término ‘Solicitudes’ en lugar del término ‘Reclamos’ para el nombre del </w:delText>
        </w:r>
      </w:del>
      <w:del w:id="4114" w:author="Regina Casanova" w:date="2018-06-18T17:53:00Z">
        <w:r w:rsidRPr="00BA156B" w:rsidDel="00E94926">
          <w:delText>sistema</w:delText>
        </w:r>
      </w:del>
      <w:del w:id="4115"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4116" w:name="_Toc520655367"/>
        <w:bookmarkStart w:id="4117" w:name="_Toc520655725"/>
        <w:bookmarkEnd w:id="4116"/>
        <w:bookmarkEnd w:id="4117"/>
      </w:del>
    </w:p>
    <w:p w14:paraId="42D6BD7C" w14:textId="40934804" w:rsidR="00A0375B" w:rsidRPr="008D23C7" w:rsidRDefault="00A0375B" w:rsidP="008D23C7">
      <w:pPr>
        <w:pStyle w:val="Ttulo3"/>
      </w:pPr>
      <w:bookmarkStart w:id="4118" w:name="_Toc520655726"/>
      <w:r w:rsidRPr="008D23C7">
        <w:t>Tabla</w:t>
      </w:r>
      <w:ins w:id="4119" w:author="Regina Casanova" w:date="2018-06-18T16:35:00Z">
        <w:r w:rsidR="005C0CEB">
          <w:t>s</w:t>
        </w:r>
      </w:ins>
      <w:r w:rsidRPr="008D23C7">
        <w:t xml:space="preserve"> de hallazgos resaltantes</w:t>
      </w:r>
      <w:r w:rsidR="001C33EF" w:rsidRPr="008D23C7">
        <w:t xml:space="preserve"> </w:t>
      </w:r>
      <w:commentRangeEnd w:id="3893"/>
      <w:r w:rsidR="000C3480">
        <w:rPr>
          <w:rStyle w:val="Refdecomentario"/>
          <w:rFonts w:eastAsiaTheme="minorHAnsi" w:cstheme="minorBidi"/>
          <w:color w:val="auto"/>
          <w:lang w:val="es-ES_tradnl"/>
        </w:rPr>
        <w:commentReference w:id="3893"/>
      </w:r>
      <w:bookmarkEnd w:id="4118"/>
    </w:p>
    <w:p w14:paraId="28DFFC51" w14:textId="41C5B551" w:rsidR="00EA0533" w:rsidRDefault="00A0375B" w:rsidP="008D23C7">
      <w:pPr>
        <w:pStyle w:val="Texto"/>
        <w:rPr>
          <w:ins w:id="4120"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4121" w:author="Regina Casanova" w:date="2018-06-18T15:42:00Z"/>
        </w:rPr>
        <w:pPrChange w:id="4122" w:author="Regina Casanova" w:date="2018-06-18T16:36:00Z">
          <w:pPr>
            <w:pStyle w:val="Texto"/>
          </w:pPr>
        </w:pPrChange>
      </w:pPr>
      <w:ins w:id="4123" w:author="Regina Casanova" w:date="2018-06-18T15:42:00Z">
        <w:r>
          <w:t xml:space="preserve">Objetivos a cumplir dentro del </w:t>
        </w:r>
      </w:ins>
      <w:ins w:id="4124" w:author="Regina Casanova" w:date="2018-07-29T19:16:00Z">
        <w:r w:rsidR="00F95B03">
          <w:t>aplicativo informático</w:t>
        </w:r>
      </w:ins>
      <w:ins w:id="4125" w:author="Regina Casanova" w:date="2018-06-18T15:42:00Z">
        <w:r>
          <w:t>:</w:t>
        </w:r>
      </w:ins>
    </w:p>
    <w:tbl>
      <w:tblPr>
        <w:tblStyle w:val="Tablaconcuadrcula"/>
        <w:tblW w:w="0" w:type="auto"/>
        <w:tblLook w:val="04A0" w:firstRow="1" w:lastRow="0" w:firstColumn="1" w:lastColumn="0" w:noHBand="0" w:noVBand="1"/>
      </w:tblPr>
      <w:tblGrid>
        <w:gridCol w:w="2547"/>
        <w:gridCol w:w="5374"/>
      </w:tblGrid>
      <w:tr w:rsidR="00F46AAA" w14:paraId="44A45321" w14:textId="77777777" w:rsidTr="0092578F">
        <w:trPr>
          <w:trHeight w:val="456"/>
          <w:ins w:id="4126" w:author="Regina Casanova" w:date="2018-06-18T15:42:00Z"/>
        </w:trPr>
        <w:tc>
          <w:tcPr>
            <w:tcW w:w="2547" w:type="dxa"/>
            <w:vMerge w:val="restart"/>
          </w:tcPr>
          <w:p w14:paraId="4075B9D9" w14:textId="7FA9ADAF" w:rsidR="00F46AAA" w:rsidRDefault="00F46AAA" w:rsidP="008D23C7">
            <w:pPr>
              <w:pStyle w:val="Texto"/>
              <w:rPr>
                <w:ins w:id="4127" w:author="Regina Casanova" w:date="2018-06-18T15:42:00Z"/>
              </w:rPr>
            </w:pPr>
            <w:ins w:id="4128" w:author="Regina Casanova" w:date="2018-06-18T15:42:00Z">
              <w:r>
                <w:t>Personal de SUSALUD</w:t>
              </w:r>
            </w:ins>
          </w:p>
        </w:tc>
        <w:tc>
          <w:tcPr>
            <w:tcW w:w="5374" w:type="dxa"/>
          </w:tcPr>
          <w:p w14:paraId="7F679AA3" w14:textId="4301A913" w:rsidR="00F46AAA" w:rsidRDefault="00F46AAA" w:rsidP="00F46AAA">
            <w:pPr>
              <w:pStyle w:val="Texto"/>
              <w:rPr>
                <w:ins w:id="4129" w:author="Regina Casanova" w:date="2018-06-18T15:42:00Z"/>
              </w:rPr>
            </w:pPr>
            <w:ins w:id="4130" w:author="Regina Casanova" w:date="2018-06-18T15:44:00Z">
              <w:r>
                <w:t>Difundir la cultura de derechos en salud del ciudadano.</w:t>
              </w:r>
            </w:ins>
          </w:p>
        </w:tc>
      </w:tr>
      <w:tr w:rsidR="00F46AAA" w14:paraId="5CD5271F" w14:textId="77777777" w:rsidTr="0092578F">
        <w:trPr>
          <w:trHeight w:val="561"/>
        </w:trPr>
        <w:tc>
          <w:tcPr>
            <w:tcW w:w="2547" w:type="dxa"/>
            <w:vMerge/>
          </w:tcPr>
          <w:p w14:paraId="53989188" w14:textId="77777777" w:rsidR="00F46AAA" w:rsidRDefault="00F46AAA" w:rsidP="008D23C7">
            <w:pPr>
              <w:pStyle w:val="Texto"/>
            </w:pPr>
          </w:p>
        </w:tc>
        <w:tc>
          <w:tcPr>
            <w:tcW w:w="5374" w:type="dxa"/>
          </w:tcPr>
          <w:p w14:paraId="1F13FCC7" w14:textId="41185F43" w:rsidR="00F46AAA" w:rsidRDefault="00F46AAA" w:rsidP="00F46AAA">
            <w:pPr>
              <w:pStyle w:val="Texto"/>
            </w:pPr>
            <w:ins w:id="4131" w:author="Regina Casanova" w:date="2018-06-18T15:44:00Z">
              <w:r w:rsidRPr="00BA156B">
                <w:t>Desmitificar el reclamo</w:t>
              </w:r>
              <w:r>
                <w:t>.</w:t>
              </w:r>
            </w:ins>
          </w:p>
        </w:tc>
      </w:tr>
      <w:tr w:rsidR="00F46AAA" w14:paraId="0AA9E04C" w14:textId="77777777" w:rsidTr="0092578F">
        <w:trPr>
          <w:trHeight w:val="500"/>
        </w:trPr>
        <w:tc>
          <w:tcPr>
            <w:tcW w:w="2547" w:type="dxa"/>
            <w:vMerge/>
          </w:tcPr>
          <w:p w14:paraId="0A35AD2D" w14:textId="77777777" w:rsidR="00F46AAA" w:rsidRDefault="00F46AAA" w:rsidP="008D23C7">
            <w:pPr>
              <w:pStyle w:val="Texto"/>
            </w:pPr>
          </w:p>
        </w:tc>
        <w:tc>
          <w:tcPr>
            <w:tcW w:w="5374" w:type="dxa"/>
          </w:tcPr>
          <w:p w14:paraId="484142BB" w14:textId="07DF5D57" w:rsidR="00F46AAA" w:rsidRDefault="00F46AAA" w:rsidP="008D23C7">
            <w:pPr>
              <w:pStyle w:val="Texto"/>
            </w:pPr>
            <w:ins w:id="4132" w:author="Regina Casanova" w:date="2018-06-18T15:45:00Z">
              <w:r>
                <w:t>Brindar información fácil de entender por los ciudadanos y gestores.</w:t>
              </w:r>
            </w:ins>
          </w:p>
        </w:tc>
      </w:tr>
      <w:tr w:rsidR="00F46AAA" w14:paraId="7A75FA9F" w14:textId="77777777" w:rsidTr="0092578F">
        <w:trPr>
          <w:trHeight w:val="517"/>
        </w:trPr>
        <w:tc>
          <w:tcPr>
            <w:tcW w:w="2547" w:type="dxa"/>
            <w:vMerge/>
          </w:tcPr>
          <w:p w14:paraId="42B33929" w14:textId="77777777" w:rsidR="00F46AAA" w:rsidRDefault="00F46AAA" w:rsidP="008D23C7">
            <w:pPr>
              <w:pStyle w:val="Texto"/>
            </w:pPr>
          </w:p>
        </w:tc>
        <w:tc>
          <w:tcPr>
            <w:tcW w:w="5374" w:type="dxa"/>
          </w:tcPr>
          <w:p w14:paraId="70A4B9BA" w14:textId="51083AD2" w:rsidR="00F46AAA" w:rsidRDefault="00F46AAA" w:rsidP="00F46AAA">
            <w:pPr>
              <w:pStyle w:val="Texto"/>
            </w:pPr>
            <w:ins w:id="4133" w:author="Regina Casanova" w:date="2018-06-18T15:45:00Z">
              <w:r>
                <w:t>Acortar procesos de resolución de reclamos.</w:t>
              </w:r>
            </w:ins>
          </w:p>
        </w:tc>
      </w:tr>
      <w:tr w:rsidR="00F46AAA" w14:paraId="1282B97B" w14:textId="77777777" w:rsidTr="0092578F">
        <w:trPr>
          <w:trHeight w:val="576"/>
          <w:ins w:id="4134" w:author="Regina Casanova" w:date="2018-06-18T15:42:00Z"/>
        </w:trPr>
        <w:tc>
          <w:tcPr>
            <w:tcW w:w="2547" w:type="dxa"/>
            <w:vMerge w:val="restart"/>
          </w:tcPr>
          <w:p w14:paraId="6F15F2D3" w14:textId="5D98DC36" w:rsidR="00F46AAA" w:rsidRDefault="00F46AAA" w:rsidP="00F46AAA">
            <w:pPr>
              <w:pStyle w:val="Texto"/>
              <w:rPr>
                <w:ins w:id="4135" w:author="Regina Casanova" w:date="2018-06-18T15:42:00Z"/>
              </w:rPr>
            </w:pPr>
            <w:ins w:id="4136" w:author="Regina Casanova" w:date="2018-06-18T15:42:00Z">
              <w:r>
                <w:t>Gestores de IPRESS</w:t>
              </w:r>
            </w:ins>
          </w:p>
        </w:tc>
        <w:tc>
          <w:tcPr>
            <w:tcW w:w="5374" w:type="dxa"/>
          </w:tcPr>
          <w:p w14:paraId="381180B0" w14:textId="60D7E429" w:rsidR="00F46AAA" w:rsidRDefault="00F46AAA" w:rsidP="00F46AAA">
            <w:pPr>
              <w:pStyle w:val="Texto"/>
              <w:rPr>
                <w:ins w:id="4137" w:author="Regina Casanova" w:date="2018-06-18T15:42:00Z"/>
              </w:rPr>
            </w:pPr>
            <w:ins w:id="4138" w:author="Regina Casanova" w:date="2018-06-18T15:46:00Z">
              <w:r>
                <w:t>Identificar sus fallas dentro de procesos internos.</w:t>
              </w:r>
            </w:ins>
          </w:p>
        </w:tc>
      </w:tr>
      <w:tr w:rsidR="00F46AAA" w14:paraId="32D860C6" w14:textId="77777777" w:rsidTr="0092578F">
        <w:trPr>
          <w:trHeight w:val="455"/>
        </w:trPr>
        <w:tc>
          <w:tcPr>
            <w:tcW w:w="2547" w:type="dxa"/>
            <w:vMerge/>
          </w:tcPr>
          <w:p w14:paraId="22CA517B" w14:textId="77777777" w:rsidR="00F46AAA" w:rsidRDefault="00F46AAA" w:rsidP="00F46AAA">
            <w:pPr>
              <w:pStyle w:val="Texto"/>
            </w:pPr>
          </w:p>
        </w:tc>
        <w:tc>
          <w:tcPr>
            <w:tcW w:w="5374" w:type="dxa"/>
          </w:tcPr>
          <w:p w14:paraId="46A49441" w14:textId="428C53AA" w:rsidR="00F46AAA" w:rsidRDefault="00F46AAA" w:rsidP="00F46AAA">
            <w:pPr>
              <w:pStyle w:val="Texto"/>
            </w:pPr>
            <w:ins w:id="4139" w:author="Regina Casanova" w:date="2018-06-18T15:46:00Z">
              <w:r>
                <w:t>Contar con medios para dar seguimiento a reclamos</w:t>
              </w:r>
            </w:ins>
            <w:ins w:id="4140" w:author="Regina Casanova" w:date="2018-07-31T20:09:00Z">
              <w:r w:rsidR="0092578F">
                <w:t xml:space="preserve"> y visualizar procedimientos hechos anteriormente para la resoluci</w:t>
              </w:r>
            </w:ins>
            <w:ins w:id="4141" w:author="Regina Casanova" w:date="2018-07-31T20:10:00Z">
              <w:r w:rsidR="0092578F">
                <w:t>ón de reclamos</w:t>
              </w:r>
            </w:ins>
            <w:ins w:id="4142" w:author="Regina Casanova" w:date="2018-06-18T15:46:00Z">
              <w:r>
                <w:t>.</w:t>
              </w:r>
            </w:ins>
          </w:p>
        </w:tc>
      </w:tr>
      <w:tr w:rsidR="00F46AAA" w14:paraId="36CD00CF" w14:textId="77777777" w:rsidTr="0092578F">
        <w:trPr>
          <w:trHeight w:val="622"/>
        </w:trPr>
        <w:tc>
          <w:tcPr>
            <w:tcW w:w="2547" w:type="dxa"/>
            <w:vMerge/>
          </w:tcPr>
          <w:p w14:paraId="31DC862A" w14:textId="77777777" w:rsidR="00F46AAA" w:rsidRDefault="00F46AAA" w:rsidP="00F46AAA">
            <w:pPr>
              <w:pStyle w:val="Texto"/>
            </w:pPr>
          </w:p>
        </w:tc>
        <w:tc>
          <w:tcPr>
            <w:tcW w:w="5374" w:type="dxa"/>
          </w:tcPr>
          <w:p w14:paraId="7413CDD9" w14:textId="4E878637" w:rsidR="00F46AAA" w:rsidRDefault="00F46AAA" w:rsidP="00F46AAA">
            <w:pPr>
              <w:pStyle w:val="Texto"/>
            </w:pPr>
            <w:ins w:id="4143" w:author="Regina Casanova" w:date="2018-06-18T15:46:00Z">
              <w:r>
                <w:t>Obtener de estadísticas y reportes precisos para toma de decisiones.</w:t>
              </w:r>
            </w:ins>
          </w:p>
        </w:tc>
      </w:tr>
      <w:tr w:rsidR="00F46AAA" w14:paraId="6A243EA7" w14:textId="77777777" w:rsidTr="0092578F">
        <w:trPr>
          <w:trHeight w:val="502"/>
        </w:trPr>
        <w:tc>
          <w:tcPr>
            <w:tcW w:w="2547" w:type="dxa"/>
            <w:vMerge/>
          </w:tcPr>
          <w:p w14:paraId="5617D16D" w14:textId="77777777" w:rsidR="00F46AAA" w:rsidRDefault="00F46AAA" w:rsidP="00F46AAA">
            <w:pPr>
              <w:pStyle w:val="Texto"/>
            </w:pPr>
          </w:p>
        </w:tc>
        <w:tc>
          <w:tcPr>
            <w:tcW w:w="5374" w:type="dxa"/>
          </w:tcPr>
          <w:p w14:paraId="6ACA3370" w14:textId="7B25DEDA" w:rsidR="00F46AAA" w:rsidRDefault="00F46AAA" w:rsidP="00F46AAA">
            <w:pPr>
              <w:pStyle w:val="Texto"/>
            </w:pPr>
            <w:ins w:id="4144" w:author="Regina Casanova" w:date="2018-06-18T15:46:00Z">
              <w:r>
                <w:t>Obtener recomendaciones de ciudadanos por medio de la participación activa de ellos.</w:t>
              </w:r>
            </w:ins>
          </w:p>
        </w:tc>
      </w:tr>
      <w:tr w:rsidR="00F46AAA" w14:paraId="7760F5D7" w14:textId="77777777" w:rsidTr="0092578F">
        <w:trPr>
          <w:trHeight w:val="515"/>
        </w:trPr>
        <w:tc>
          <w:tcPr>
            <w:tcW w:w="2547" w:type="dxa"/>
            <w:vMerge/>
          </w:tcPr>
          <w:p w14:paraId="47EF464F" w14:textId="77777777" w:rsidR="00F46AAA" w:rsidRDefault="00F46AAA" w:rsidP="00F46AAA">
            <w:pPr>
              <w:pStyle w:val="Texto"/>
            </w:pPr>
          </w:p>
        </w:tc>
        <w:tc>
          <w:tcPr>
            <w:tcW w:w="5374" w:type="dxa"/>
          </w:tcPr>
          <w:p w14:paraId="4169153F" w14:textId="0F5BEA30" w:rsidR="00F46AAA" w:rsidRDefault="00F46AAA" w:rsidP="00F46AAA">
            <w:pPr>
              <w:pStyle w:val="Texto"/>
            </w:pPr>
            <w:ins w:id="4145" w:author="Regina Casanova" w:date="2018-06-18T15:46:00Z">
              <w:r>
                <w:t>Educar a ciudadanos sobre servicios de salud brindados.</w:t>
              </w:r>
            </w:ins>
          </w:p>
        </w:tc>
      </w:tr>
      <w:tr w:rsidR="00797ADC" w14:paraId="39B213AD" w14:textId="77777777" w:rsidTr="0092578F">
        <w:trPr>
          <w:trHeight w:val="516"/>
          <w:ins w:id="4146" w:author="Regina Casanova" w:date="2018-06-18T15:42:00Z"/>
        </w:trPr>
        <w:tc>
          <w:tcPr>
            <w:tcW w:w="2547" w:type="dxa"/>
            <w:vMerge w:val="restart"/>
          </w:tcPr>
          <w:p w14:paraId="3C12597C" w14:textId="4C44DFC7" w:rsidR="00797ADC" w:rsidRDefault="00797ADC" w:rsidP="00F46AAA">
            <w:pPr>
              <w:pStyle w:val="Texto"/>
              <w:rPr>
                <w:ins w:id="4147" w:author="Regina Casanova" w:date="2018-06-18T15:42:00Z"/>
              </w:rPr>
            </w:pPr>
            <w:ins w:id="4148" w:author="Regina Casanova" w:date="2018-06-18T15:42:00Z">
              <w:r>
                <w:t>Ciudadanos</w:t>
              </w:r>
            </w:ins>
          </w:p>
        </w:tc>
        <w:tc>
          <w:tcPr>
            <w:tcW w:w="5374" w:type="dxa"/>
          </w:tcPr>
          <w:p w14:paraId="26FFAD8F" w14:textId="6B50291C" w:rsidR="00797ADC" w:rsidRDefault="0015231C" w:rsidP="00F46AAA">
            <w:pPr>
              <w:pStyle w:val="Texto"/>
              <w:rPr>
                <w:ins w:id="4149" w:author="Regina Casanova" w:date="2018-06-18T15:42:00Z"/>
              </w:rPr>
            </w:pPr>
            <w:ins w:id="4150" w:author="Regina Casanova" w:date="2018-06-18T16:29:00Z">
              <w:r>
                <w:t>Colocar un reclamo de forma simple y con posibilidad de subir material multimedia.</w:t>
              </w:r>
            </w:ins>
          </w:p>
        </w:tc>
      </w:tr>
      <w:tr w:rsidR="00797ADC" w14:paraId="4F16F629" w14:textId="77777777" w:rsidTr="0092578F">
        <w:trPr>
          <w:trHeight w:val="441"/>
        </w:trPr>
        <w:tc>
          <w:tcPr>
            <w:tcW w:w="2547" w:type="dxa"/>
            <w:vMerge/>
          </w:tcPr>
          <w:p w14:paraId="2086F170" w14:textId="77777777" w:rsidR="00797ADC" w:rsidRDefault="00797ADC" w:rsidP="00F46AAA">
            <w:pPr>
              <w:pStyle w:val="Texto"/>
            </w:pPr>
          </w:p>
        </w:tc>
        <w:tc>
          <w:tcPr>
            <w:tcW w:w="5374" w:type="dxa"/>
          </w:tcPr>
          <w:p w14:paraId="73E90FFB" w14:textId="28E16358" w:rsidR="00797ADC" w:rsidRDefault="0015231C" w:rsidP="00F46AAA">
            <w:pPr>
              <w:pStyle w:val="Texto"/>
            </w:pPr>
            <w:ins w:id="4151" w:author="Regina Casanova" w:date="2018-06-18T16:30:00Z">
              <w:r>
                <w:t>Saber quién está gestionando la resolución del reclamo.</w:t>
              </w:r>
            </w:ins>
          </w:p>
        </w:tc>
      </w:tr>
      <w:tr w:rsidR="0015231C" w14:paraId="0B881515" w14:textId="77777777" w:rsidTr="0092578F">
        <w:trPr>
          <w:trHeight w:val="515"/>
        </w:trPr>
        <w:tc>
          <w:tcPr>
            <w:tcW w:w="2547" w:type="dxa"/>
            <w:vMerge/>
          </w:tcPr>
          <w:p w14:paraId="19C11218" w14:textId="77777777" w:rsidR="0015231C" w:rsidRDefault="0015231C" w:rsidP="00F46AAA">
            <w:pPr>
              <w:pStyle w:val="Texto"/>
            </w:pPr>
          </w:p>
        </w:tc>
        <w:tc>
          <w:tcPr>
            <w:tcW w:w="5374" w:type="dxa"/>
          </w:tcPr>
          <w:p w14:paraId="1EDFD200" w14:textId="374FF418" w:rsidR="0015231C" w:rsidRDefault="0015231C" w:rsidP="00F46AAA">
            <w:pPr>
              <w:pStyle w:val="Texto"/>
            </w:pPr>
            <w:ins w:id="4152" w:author="Regina Casanova" w:date="2018-06-18T16:30:00Z">
              <w:r>
                <w:t xml:space="preserve">Visualizar </w:t>
              </w:r>
            </w:ins>
            <w:ins w:id="4153" w:author="Regina Casanova" w:date="2018-07-31T20:10:00Z">
              <w:r w:rsidR="0092578F">
                <w:t xml:space="preserve">comentarios de otros pacientes sobre temáticas similares a su reclamo. </w:t>
              </w:r>
            </w:ins>
          </w:p>
        </w:tc>
      </w:tr>
      <w:tr w:rsidR="00797ADC" w14:paraId="731B07E9" w14:textId="77777777" w:rsidTr="0092578F">
        <w:trPr>
          <w:trHeight w:val="426"/>
        </w:trPr>
        <w:tc>
          <w:tcPr>
            <w:tcW w:w="2547" w:type="dxa"/>
            <w:vMerge/>
          </w:tcPr>
          <w:p w14:paraId="6B353D05" w14:textId="77777777" w:rsidR="00797ADC" w:rsidRDefault="00797ADC" w:rsidP="00F46AAA">
            <w:pPr>
              <w:pStyle w:val="Texto"/>
            </w:pPr>
          </w:p>
        </w:tc>
        <w:tc>
          <w:tcPr>
            <w:tcW w:w="5374" w:type="dxa"/>
          </w:tcPr>
          <w:p w14:paraId="7472CC78" w14:textId="0D6103EF" w:rsidR="00797ADC" w:rsidRDefault="0015231C" w:rsidP="00F46AAA">
            <w:pPr>
              <w:pStyle w:val="Texto"/>
            </w:pPr>
            <w:ins w:id="4154" w:author="Regina Casanova" w:date="2018-06-18T16:31:00Z">
              <w:r>
                <w:t>Mejorar la comunicación con personal de la IPRESS.</w:t>
              </w:r>
            </w:ins>
          </w:p>
        </w:tc>
      </w:tr>
      <w:tr w:rsidR="0092578F" w14:paraId="62F26345" w14:textId="77777777" w:rsidTr="0092578F">
        <w:trPr>
          <w:trHeight w:val="591"/>
        </w:trPr>
        <w:tc>
          <w:tcPr>
            <w:tcW w:w="2547" w:type="dxa"/>
            <w:vMerge/>
          </w:tcPr>
          <w:p w14:paraId="7E476BED" w14:textId="77777777" w:rsidR="0092578F" w:rsidRDefault="0092578F" w:rsidP="00F46AAA">
            <w:pPr>
              <w:pStyle w:val="Texto"/>
            </w:pPr>
          </w:p>
        </w:tc>
        <w:tc>
          <w:tcPr>
            <w:tcW w:w="5374" w:type="dxa"/>
          </w:tcPr>
          <w:p w14:paraId="150459B6" w14:textId="0D31C406" w:rsidR="0092578F" w:rsidRDefault="0092578F" w:rsidP="00F46AAA">
            <w:pPr>
              <w:pStyle w:val="Texto"/>
            </w:pPr>
            <w:ins w:id="4155" w:author="Regina Casanova" w:date="2018-07-31T20:11:00Z">
              <w:r>
                <w:t>Hacer saber a la IPRESS sus fallas en atención.</w:t>
              </w:r>
            </w:ins>
          </w:p>
        </w:tc>
      </w:tr>
    </w:tbl>
    <w:p w14:paraId="6B4EC3BE" w14:textId="621FC156" w:rsidR="000C3480" w:rsidDel="008D7A5F" w:rsidRDefault="000C3480" w:rsidP="005C0CEB">
      <w:pPr>
        <w:pStyle w:val="Texto"/>
        <w:jc w:val="center"/>
        <w:rPr>
          <w:ins w:id="4156" w:author="Luis Fernando Llanos Zavalaga" w:date="2018-07-10T15:45:00Z"/>
          <w:del w:id="4157" w:author="Regina Casanova" w:date="2018-07-29T12:22:00Z"/>
          <w:sz w:val="22"/>
        </w:rPr>
      </w:pPr>
    </w:p>
    <w:p w14:paraId="0304C8C1" w14:textId="7748DF9F" w:rsidR="000C3480" w:rsidDel="008D7A5F" w:rsidRDefault="000C3480" w:rsidP="005C0CEB">
      <w:pPr>
        <w:pStyle w:val="Texto"/>
        <w:jc w:val="center"/>
        <w:rPr>
          <w:ins w:id="4158" w:author="Luis Fernando Llanos Zavalaga" w:date="2018-07-10T15:45:00Z"/>
          <w:del w:id="4159" w:author="Regina Casanova" w:date="2018-07-29T12:22:00Z"/>
          <w:sz w:val="22"/>
        </w:rPr>
      </w:pPr>
    </w:p>
    <w:p w14:paraId="426DFE40" w14:textId="41B7DFBB" w:rsidR="000C3480" w:rsidDel="008D7A5F" w:rsidRDefault="000C3480" w:rsidP="005C0CEB">
      <w:pPr>
        <w:pStyle w:val="Texto"/>
        <w:jc w:val="center"/>
        <w:rPr>
          <w:ins w:id="4160" w:author="Luis Fernando Llanos Zavalaga" w:date="2018-07-10T15:45:00Z"/>
          <w:del w:id="4161" w:author="Regina Casanova" w:date="2018-07-29T12:22:00Z"/>
          <w:sz w:val="22"/>
        </w:rPr>
      </w:pPr>
    </w:p>
    <w:p w14:paraId="2486CE8C" w14:textId="460EE445" w:rsidR="000C3480" w:rsidDel="008D7A5F" w:rsidRDefault="000C3480" w:rsidP="005C0CEB">
      <w:pPr>
        <w:pStyle w:val="Texto"/>
        <w:jc w:val="center"/>
        <w:rPr>
          <w:ins w:id="4162" w:author="Luis Fernando Llanos Zavalaga" w:date="2018-07-10T15:46:00Z"/>
          <w:del w:id="4163" w:author="Regina Casanova" w:date="2018-07-29T12:22:00Z"/>
          <w:sz w:val="22"/>
        </w:rPr>
      </w:pPr>
    </w:p>
    <w:p w14:paraId="61252EB7" w14:textId="44581504" w:rsidR="000C3480" w:rsidDel="008D7A5F" w:rsidRDefault="000C3480" w:rsidP="005C0CEB">
      <w:pPr>
        <w:pStyle w:val="Texto"/>
        <w:jc w:val="center"/>
        <w:rPr>
          <w:ins w:id="4164" w:author="Luis Fernando Llanos Zavalaga" w:date="2018-07-10T15:46:00Z"/>
          <w:del w:id="4165" w:author="Regina Casanova" w:date="2018-07-29T12:22:00Z"/>
          <w:sz w:val="22"/>
        </w:rPr>
      </w:pPr>
    </w:p>
    <w:p w14:paraId="2BC97892" w14:textId="62AEA60D" w:rsidR="005C0CEB" w:rsidRPr="0051206E" w:rsidRDefault="00F305B6" w:rsidP="005C0CEB">
      <w:pPr>
        <w:pStyle w:val="Texto"/>
        <w:jc w:val="center"/>
        <w:rPr>
          <w:ins w:id="4166" w:author="Regina Casanova" w:date="2018-06-18T16:33:00Z"/>
          <w:sz w:val="22"/>
        </w:rPr>
      </w:pPr>
      <w:ins w:id="4167" w:author="Regina Casanova" w:date="2018-06-18T16:33:00Z">
        <w:r w:rsidRPr="00F305B6">
          <w:rPr>
            <w:sz w:val="22"/>
          </w:rPr>
          <w:t xml:space="preserve">Tabla Nº </w:t>
        </w:r>
      </w:ins>
      <w:ins w:id="4168" w:author="Regina Casanova" w:date="2018-06-18T16:57:00Z">
        <w:r>
          <w:rPr>
            <w:sz w:val="22"/>
          </w:rPr>
          <w:t>2</w:t>
        </w:r>
      </w:ins>
      <w:ins w:id="4169" w:author="Regina Casanova" w:date="2018-06-18T16:33:00Z">
        <w:r w:rsidR="005C0CEB" w:rsidRPr="0051206E">
          <w:rPr>
            <w:sz w:val="22"/>
          </w:rPr>
          <w:t xml:space="preserve">. Tabla de hallazgos </w:t>
        </w:r>
      </w:ins>
      <w:ins w:id="4170" w:author="Regina Casanova" w:date="2018-06-18T16:34:00Z">
        <w:r w:rsidR="005C0CEB">
          <w:rPr>
            <w:sz w:val="22"/>
          </w:rPr>
          <w:t>objetivos</w:t>
        </w:r>
      </w:ins>
      <w:ins w:id="4171" w:author="Regina Casanova" w:date="2018-06-18T16:33:00Z">
        <w:r w:rsidR="005C0CEB" w:rsidRPr="005C0CEB">
          <w:rPr>
            <w:sz w:val="22"/>
          </w:rPr>
          <w:t xml:space="preserve"> encontrad</w:t>
        </w:r>
      </w:ins>
      <w:ins w:id="4172" w:author="Regina Casanova" w:date="2018-06-18T16:34:00Z">
        <w:r w:rsidR="005C0CEB">
          <w:rPr>
            <w:sz w:val="22"/>
          </w:rPr>
          <w:t>o</w:t>
        </w:r>
      </w:ins>
      <w:ins w:id="4173" w:author="Regina Casanova" w:date="2018-06-18T16:33:00Z">
        <w:r w:rsidR="005C0CEB" w:rsidRPr="0051206E">
          <w:rPr>
            <w:sz w:val="22"/>
          </w:rPr>
          <w:t>s por tipo de usuario.</w:t>
        </w:r>
      </w:ins>
    </w:p>
    <w:p w14:paraId="493AEAB7" w14:textId="3BF9EEDA" w:rsidR="00F46AAA" w:rsidRDefault="0015231C" w:rsidP="0051206E">
      <w:pPr>
        <w:pStyle w:val="Ttulo4"/>
        <w:rPr>
          <w:ins w:id="4174" w:author="Regina Casanova" w:date="2018-06-18T15:47:00Z"/>
        </w:rPr>
      </w:pPr>
      <w:ins w:id="4175" w:author="Regina Casanova" w:date="2018-06-18T16:29:00Z">
        <w:r>
          <w:lastRenderedPageBreak/>
          <w:t>Desafíos</w:t>
        </w:r>
      </w:ins>
      <w:ins w:id="4176"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2547"/>
        <w:gridCol w:w="5374"/>
      </w:tblGrid>
      <w:tr w:rsidR="00F46AAA" w14:paraId="5AF6ED73" w14:textId="77777777" w:rsidTr="003117EF">
        <w:trPr>
          <w:trHeight w:val="531"/>
          <w:ins w:id="4177" w:author="Regina Casanova" w:date="2018-06-18T15:47:00Z"/>
        </w:trPr>
        <w:tc>
          <w:tcPr>
            <w:tcW w:w="2547" w:type="dxa"/>
            <w:vMerge w:val="restart"/>
          </w:tcPr>
          <w:p w14:paraId="2E50C7E1" w14:textId="73778B3A" w:rsidR="00F46AAA" w:rsidRDefault="00F46AAA" w:rsidP="008D23C7">
            <w:pPr>
              <w:pStyle w:val="Texto"/>
              <w:rPr>
                <w:ins w:id="4178" w:author="Regina Casanova" w:date="2018-06-18T15:47:00Z"/>
              </w:rPr>
            </w:pPr>
            <w:ins w:id="4179" w:author="Regina Casanova" w:date="2018-06-18T15:49:00Z">
              <w:r>
                <w:t>Personal de SUSALUD</w:t>
              </w:r>
            </w:ins>
          </w:p>
        </w:tc>
        <w:tc>
          <w:tcPr>
            <w:tcW w:w="5374" w:type="dxa"/>
          </w:tcPr>
          <w:p w14:paraId="6C10C8DE" w14:textId="002524AC" w:rsidR="00F46AAA" w:rsidRDefault="00F46AAA" w:rsidP="008D23C7">
            <w:pPr>
              <w:pStyle w:val="Texto"/>
              <w:rPr>
                <w:ins w:id="4180" w:author="Regina Casanova" w:date="2018-06-18T15:47:00Z"/>
              </w:rPr>
            </w:pPr>
            <w:ins w:id="4181" w:author="Regina Casanova" w:date="2018-06-18T15:49:00Z">
              <w:r>
                <w:t>Poblaciones lejanas con poca o nula conectividad.</w:t>
              </w:r>
            </w:ins>
          </w:p>
        </w:tc>
      </w:tr>
      <w:tr w:rsidR="00F46AAA" w14:paraId="4165A928" w14:textId="77777777" w:rsidTr="003117EF">
        <w:trPr>
          <w:trHeight w:val="486"/>
        </w:trPr>
        <w:tc>
          <w:tcPr>
            <w:tcW w:w="2547" w:type="dxa"/>
            <w:vMerge/>
          </w:tcPr>
          <w:p w14:paraId="283EE971" w14:textId="77777777" w:rsidR="00F46AAA" w:rsidRDefault="00F46AAA" w:rsidP="008D23C7">
            <w:pPr>
              <w:pStyle w:val="Texto"/>
            </w:pPr>
          </w:p>
        </w:tc>
        <w:tc>
          <w:tcPr>
            <w:tcW w:w="5374" w:type="dxa"/>
          </w:tcPr>
          <w:p w14:paraId="108E6281" w14:textId="64279D0E" w:rsidR="00F46AAA" w:rsidRDefault="00F46AAA" w:rsidP="008D23C7">
            <w:pPr>
              <w:pStyle w:val="Texto"/>
            </w:pPr>
            <w:ins w:id="4182" w:author="Regina Casanova" w:date="2018-06-18T15:49:00Z">
              <w:r>
                <w:t>Mala gestión de recursos económicos por parte de IPRESS.</w:t>
              </w:r>
            </w:ins>
          </w:p>
        </w:tc>
      </w:tr>
      <w:tr w:rsidR="00F46AAA" w14:paraId="67226A83" w14:textId="77777777" w:rsidTr="003117EF">
        <w:trPr>
          <w:trHeight w:val="576"/>
        </w:trPr>
        <w:tc>
          <w:tcPr>
            <w:tcW w:w="2547" w:type="dxa"/>
            <w:vMerge/>
          </w:tcPr>
          <w:p w14:paraId="13BA8CC5" w14:textId="2CB00338" w:rsidR="00F46AAA" w:rsidRDefault="00F46AAA" w:rsidP="008D23C7">
            <w:pPr>
              <w:pStyle w:val="Texto"/>
            </w:pPr>
          </w:p>
        </w:tc>
        <w:tc>
          <w:tcPr>
            <w:tcW w:w="5374" w:type="dxa"/>
          </w:tcPr>
          <w:p w14:paraId="76B70AB3" w14:textId="65B5B9E6" w:rsidR="00F46AAA" w:rsidRDefault="00F46AAA" w:rsidP="008D23C7">
            <w:pPr>
              <w:pStyle w:val="Texto"/>
            </w:pPr>
            <w:ins w:id="4183" w:author="Regina Casanova" w:date="2018-06-18T15:50:00Z">
              <w:r>
                <w:t xml:space="preserve">No hay procedimientos claros sobre </w:t>
              </w:r>
            </w:ins>
            <w:ins w:id="4184" w:author="Regina Casanova" w:date="2018-06-18T15:51:00Z">
              <w:r>
                <w:t>cómo</w:t>
              </w:r>
            </w:ins>
            <w:ins w:id="4185" w:author="Regina Casanova" w:date="2018-06-18T15:50:00Z">
              <w:r>
                <w:t xml:space="preserve"> </w:t>
              </w:r>
            </w:ins>
            <w:ins w:id="4186" w:author="Regina Casanova" w:date="2018-06-18T15:51:00Z">
              <w:r>
                <w:t>reaccionar para</w:t>
              </w:r>
            </w:ins>
            <w:ins w:id="4187" w:author="Regina Casanova" w:date="2018-06-18T15:50:00Z">
              <w:r>
                <w:t xml:space="preserve"> resolver reclamos.</w:t>
              </w:r>
            </w:ins>
          </w:p>
        </w:tc>
      </w:tr>
      <w:tr w:rsidR="00F46AAA" w14:paraId="4A8C71F7" w14:textId="77777777" w:rsidTr="003117EF">
        <w:trPr>
          <w:trHeight w:val="515"/>
        </w:trPr>
        <w:tc>
          <w:tcPr>
            <w:tcW w:w="2547" w:type="dxa"/>
            <w:vMerge/>
          </w:tcPr>
          <w:p w14:paraId="3BD4F79A" w14:textId="77777777" w:rsidR="00F46AAA" w:rsidRDefault="00F46AAA" w:rsidP="008D23C7">
            <w:pPr>
              <w:pStyle w:val="Texto"/>
            </w:pPr>
          </w:p>
        </w:tc>
        <w:tc>
          <w:tcPr>
            <w:tcW w:w="5374" w:type="dxa"/>
          </w:tcPr>
          <w:p w14:paraId="742BACAE" w14:textId="41201719" w:rsidR="00F46AAA" w:rsidRDefault="000E7F05" w:rsidP="008D23C7">
            <w:pPr>
              <w:pStyle w:val="Texto"/>
            </w:pPr>
            <w:ins w:id="4188" w:author="Regina Casanova" w:date="2018-06-18T15:52:00Z">
              <w:r>
                <w:t>Reclamos son vistos como trabas u ofensas hacia el personal prestador de salud.</w:t>
              </w:r>
            </w:ins>
          </w:p>
        </w:tc>
      </w:tr>
      <w:tr w:rsidR="000E7F05" w14:paraId="7E61175E" w14:textId="77777777" w:rsidTr="003117EF">
        <w:trPr>
          <w:trHeight w:val="576"/>
          <w:ins w:id="4189" w:author="Regina Casanova" w:date="2018-06-18T15:47:00Z"/>
        </w:trPr>
        <w:tc>
          <w:tcPr>
            <w:tcW w:w="2547" w:type="dxa"/>
            <w:vMerge w:val="restart"/>
          </w:tcPr>
          <w:p w14:paraId="4E0037E8" w14:textId="4C25208A" w:rsidR="000E7F05" w:rsidRDefault="000E7F05" w:rsidP="008D23C7">
            <w:pPr>
              <w:pStyle w:val="Texto"/>
              <w:rPr>
                <w:ins w:id="4190" w:author="Regina Casanova" w:date="2018-06-18T15:47:00Z"/>
              </w:rPr>
            </w:pPr>
            <w:ins w:id="4191" w:author="Regina Casanova" w:date="2018-06-18T15:49:00Z">
              <w:r>
                <w:t>Gestores de IPRESS</w:t>
              </w:r>
            </w:ins>
          </w:p>
        </w:tc>
        <w:tc>
          <w:tcPr>
            <w:tcW w:w="5374" w:type="dxa"/>
          </w:tcPr>
          <w:p w14:paraId="796DA508" w14:textId="5E6D905F" w:rsidR="000E7F05" w:rsidRDefault="000E7F05" w:rsidP="008D23C7">
            <w:pPr>
              <w:pStyle w:val="Texto"/>
              <w:rPr>
                <w:ins w:id="4192" w:author="Regina Casanova" w:date="2018-06-18T15:47:00Z"/>
              </w:rPr>
            </w:pPr>
            <w:ins w:id="4193" w:author="Regina Casanova" w:date="2018-06-18T15:54:00Z">
              <w:r>
                <w:t>Reclamos son vistos de manera negativa</w:t>
              </w:r>
            </w:ins>
            <w:ins w:id="4194" w:author="Regina Casanova" w:date="2018-07-31T21:16:00Z">
              <w:r w:rsidR="003117EF">
                <w:t xml:space="preserve"> por parte del personal prestador de salud</w:t>
              </w:r>
            </w:ins>
            <w:ins w:id="4195" w:author="Regina Casanova" w:date="2018-06-18T15:54:00Z">
              <w:r>
                <w:t>.</w:t>
              </w:r>
            </w:ins>
          </w:p>
        </w:tc>
      </w:tr>
      <w:tr w:rsidR="000E7F05" w14:paraId="2E970A6C" w14:textId="77777777" w:rsidTr="003117EF">
        <w:trPr>
          <w:trHeight w:val="441"/>
        </w:trPr>
        <w:tc>
          <w:tcPr>
            <w:tcW w:w="2547" w:type="dxa"/>
            <w:vMerge/>
          </w:tcPr>
          <w:p w14:paraId="1AE33479" w14:textId="77777777" w:rsidR="000E7F05" w:rsidRDefault="000E7F05" w:rsidP="008D23C7">
            <w:pPr>
              <w:pStyle w:val="Texto"/>
            </w:pPr>
          </w:p>
        </w:tc>
        <w:tc>
          <w:tcPr>
            <w:tcW w:w="5374" w:type="dxa"/>
          </w:tcPr>
          <w:p w14:paraId="1960B89C" w14:textId="0A5F021F" w:rsidR="000E7F05" w:rsidRDefault="000E7F05" w:rsidP="008D23C7">
            <w:pPr>
              <w:pStyle w:val="Texto"/>
            </w:pPr>
            <w:ins w:id="4196" w:author="Regina Casanova" w:date="2018-06-18T15:55:00Z">
              <w:r>
                <w:t>Falta de comunicación con SUSALUD.</w:t>
              </w:r>
            </w:ins>
          </w:p>
        </w:tc>
      </w:tr>
      <w:tr w:rsidR="000E7F05" w14:paraId="6244FE4E" w14:textId="77777777" w:rsidTr="003117EF">
        <w:trPr>
          <w:trHeight w:val="471"/>
        </w:trPr>
        <w:tc>
          <w:tcPr>
            <w:tcW w:w="2547" w:type="dxa"/>
            <w:vMerge/>
          </w:tcPr>
          <w:p w14:paraId="57D356C4" w14:textId="77777777" w:rsidR="000E7F05" w:rsidRDefault="000E7F05" w:rsidP="008D23C7">
            <w:pPr>
              <w:pStyle w:val="Texto"/>
            </w:pPr>
          </w:p>
        </w:tc>
        <w:tc>
          <w:tcPr>
            <w:tcW w:w="5374" w:type="dxa"/>
          </w:tcPr>
          <w:p w14:paraId="61B4704C" w14:textId="504A4621" w:rsidR="000E7F05" w:rsidRDefault="003117EF" w:rsidP="008D23C7">
            <w:pPr>
              <w:pStyle w:val="Texto"/>
            </w:pPr>
            <w:ins w:id="4197" w:author="Regina Casanova" w:date="2018-07-31T21:16:00Z">
              <w:r>
                <w:t>Personas no proclives al uso de tecnolog</w:t>
              </w:r>
            </w:ins>
            <w:ins w:id="4198" w:author="Regina Casanova" w:date="2018-07-31T21:17:00Z">
              <w:r>
                <w:t>ía.</w:t>
              </w:r>
            </w:ins>
          </w:p>
        </w:tc>
      </w:tr>
      <w:tr w:rsidR="000E7F05" w14:paraId="2D110FCC" w14:textId="77777777" w:rsidTr="003117EF">
        <w:trPr>
          <w:trHeight w:val="561"/>
        </w:trPr>
        <w:tc>
          <w:tcPr>
            <w:tcW w:w="2547" w:type="dxa"/>
            <w:vMerge/>
          </w:tcPr>
          <w:p w14:paraId="1526619E" w14:textId="77777777" w:rsidR="000E7F05" w:rsidRDefault="000E7F05" w:rsidP="008D23C7">
            <w:pPr>
              <w:pStyle w:val="Texto"/>
            </w:pPr>
          </w:p>
        </w:tc>
        <w:tc>
          <w:tcPr>
            <w:tcW w:w="5374" w:type="dxa"/>
          </w:tcPr>
          <w:p w14:paraId="7C7B9BB3" w14:textId="5F946839" w:rsidR="000E7F05" w:rsidRDefault="000E7F05" w:rsidP="008D23C7">
            <w:pPr>
              <w:pStyle w:val="Texto"/>
            </w:pPr>
            <w:ins w:id="4199" w:author="Regina Casanova" w:date="2018-06-18T15:55:00Z">
              <w:r>
                <w:t>Procesos largos para resolución de reclamos</w:t>
              </w:r>
            </w:ins>
            <w:ins w:id="4200" w:author="Regina Casanova" w:date="2018-07-31T21:17:00Z">
              <w:r w:rsidR="003117EF">
                <w:t xml:space="preserve"> y con excesiva delegación</w:t>
              </w:r>
            </w:ins>
            <w:ins w:id="4201" w:author="Regina Casanova" w:date="2018-06-18T15:55:00Z">
              <w:r>
                <w:t>.</w:t>
              </w:r>
            </w:ins>
          </w:p>
        </w:tc>
      </w:tr>
      <w:tr w:rsidR="000E7F05" w14:paraId="20472905" w14:textId="77777777" w:rsidTr="003117EF">
        <w:trPr>
          <w:trHeight w:val="546"/>
        </w:trPr>
        <w:tc>
          <w:tcPr>
            <w:tcW w:w="2547" w:type="dxa"/>
            <w:vMerge/>
          </w:tcPr>
          <w:p w14:paraId="45192E5F" w14:textId="77777777" w:rsidR="000E7F05" w:rsidRDefault="000E7F05" w:rsidP="008D23C7">
            <w:pPr>
              <w:pStyle w:val="Texto"/>
            </w:pPr>
          </w:p>
        </w:tc>
        <w:tc>
          <w:tcPr>
            <w:tcW w:w="5374" w:type="dxa"/>
          </w:tcPr>
          <w:p w14:paraId="7214BA97" w14:textId="73CBFE3E" w:rsidR="000E7F05" w:rsidRDefault="000E7F05" w:rsidP="008D23C7">
            <w:pPr>
              <w:pStyle w:val="Texto"/>
            </w:pPr>
            <w:ins w:id="4202" w:author="Regina Casanova" w:date="2018-06-18T15:56:00Z">
              <w:r>
                <w:t>Ciudadanos que reclaman con frecuencia sin sustento.</w:t>
              </w:r>
            </w:ins>
          </w:p>
        </w:tc>
      </w:tr>
      <w:tr w:rsidR="000E7F05" w14:paraId="3626EC09" w14:textId="77777777" w:rsidTr="003117EF">
        <w:trPr>
          <w:trHeight w:val="470"/>
        </w:trPr>
        <w:tc>
          <w:tcPr>
            <w:tcW w:w="2547" w:type="dxa"/>
            <w:vMerge/>
          </w:tcPr>
          <w:p w14:paraId="11D2E1C1" w14:textId="77777777" w:rsidR="000E7F05" w:rsidRDefault="000E7F05" w:rsidP="008D23C7">
            <w:pPr>
              <w:pStyle w:val="Texto"/>
            </w:pPr>
          </w:p>
        </w:tc>
        <w:tc>
          <w:tcPr>
            <w:tcW w:w="5374" w:type="dxa"/>
          </w:tcPr>
          <w:p w14:paraId="622B674D" w14:textId="27E3FA5B" w:rsidR="000E7F05" w:rsidRDefault="000E7F05" w:rsidP="008D23C7">
            <w:pPr>
              <w:pStyle w:val="Texto"/>
            </w:pPr>
            <w:ins w:id="4203" w:author="Regina Casanova" w:date="2018-06-18T15:56:00Z">
              <w:r>
                <w:t>Resolución de reclamos de manera aislada y sin identificaci</w:t>
              </w:r>
            </w:ins>
            <w:ins w:id="4204" w:author="Regina Casanova" w:date="2018-06-18T15:57:00Z">
              <w:r>
                <w:t>ón del problema en trasfondo.</w:t>
              </w:r>
            </w:ins>
          </w:p>
        </w:tc>
      </w:tr>
      <w:tr w:rsidR="003117EF" w14:paraId="02F8D784" w14:textId="77777777" w:rsidTr="003117EF">
        <w:trPr>
          <w:trHeight w:val="531"/>
        </w:trPr>
        <w:tc>
          <w:tcPr>
            <w:tcW w:w="2547" w:type="dxa"/>
            <w:vMerge w:val="restart"/>
          </w:tcPr>
          <w:p w14:paraId="6DCA6DE7" w14:textId="475E1A56" w:rsidR="003117EF" w:rsidRDefault="003117EF" w:rsidP="008D23C7">
            <w:pPr>
              <w:pStyle w:val="Texto"/>
            </w:pPr>
            <w:r>
              <w:t>Ciudadanos</w:t>
            </w:r>
          </w:p>
        </w:tc>
        <w:tc>
          <w:tcPr>
            <w:tcW w:w="5374" w:type="dxa"/>
          </w:tcPr>
          <w:p w14:paraId="09E72165" w14:textId="2D01F2CD" w:rsidR="003117EF" w:rsidRDefault="003117EF" w:rsidP="008D23C7">
            <w:pPr>
              <w:pStyle w:val="Texto"/>
            </w:pPr>
            <w:ins w:id="4205" w:author="Regina Casanova" w:date="2018-07-31T21:17:00Z">
              <w:r>
                <w:t>Poco contacto de las autoridades con reclamos presentados por ciudadanos.</w:t>
              </w:r>
            </w:ins>
          </w:p>
        </w:tc>
      </w:tr>
      <w:tr w:rsidR="003117EF" w14:paraId="22580421" w14:textId="77777777" w:rsidTr="003117EF">
        <w:trPr>
          <w:trHeight w:val="426"/>
        </w:trPr>
        <w:tc>
          <w:tcPr>
            <w:tcW w:w="2547" w:type="dxa"/>
            <w:vMerge/>
          </w:tcPr>
          <w:p w14:paraId="42C9B56B" w14:textId="77777777" w:rsidR="003117EF" w:rsidRDefault="003117EF" w:rsidP="008D23C7">
            <w:pPr>
              <w:pStyle w:val="Texto"/>
            </w:pPr>
          </w:p>
        </w:tc>
        <w:tc>
          <w:tcPr>
            <w:tcW w:w="5374" w:type="dxa"/>
          </w:tcPr>
          <w:p w14:paraId="4F419759" w14:textId="07729971" w:rsidR="003117EF" w:rsidRDefault="003117EF" w:rsidP="008D23C7">
            <w:pPr>
              <w:pStyle w:val="Texto"/>
            </w:pPr>
            <w:ins w:id="4206" w:author="Regina Casanova" w:date="2018-07-31T21:17:00Z">
              <w:r>
                <w:t>Falta de capacidad de decisión y de autonomía para resolución de reclamos en niveles bajos de atención.</w:t>
              </w:r>
            </w:ins>
          </w:p>
        </w:tc>
      </w:tr>
      <w:tr w:rsidR="003117EF" w14:paraId="210784B5" w14:textId="77777777" w:rsidTr="003117EF">
        <w:trPr>
          <w:trHeight w:val="471"/>
        </w:trPr>
        <w:tc>
          <w:tcPr>
            <w:tcW w:w="2547" w:type="dxa"/>
            <w:vMerge/>
          </w:tcPr>
          <w:p w14:paraId="12961EDF" w14:textId="77777777" w:rsidR="003117EF" w:rsidRDefault="003117EF" w:rsidP="008D23C7">
            <w:pPr>
              <w:pStyle w:val="Texto"/>
            </w:pPr>
          </w:p>
        </w:tc>
        <w:tc>
          <w:tcPr>
            <w:tcW w:w="5374" w:type="dxa"/>
          </w:tcPr>
          <w:p w14:paraId="242B0264" w14:textId="3419C9A0" w:rsidR="003117EF" w:rsidRDefault="003117EF" w:rsidP="008D23C7">
            <w:pPr>
              <w:pStyle w:val="Texto"/>
            </w:pPr>
            <w:ins w:id="4207" w:author="Regina Casanova" w:date="2018-07-31T21:17: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4208" w:author="Regina Casanova" w:date="2018-06-18T16:57:00Z">
        <w:r w:rsidR="00F305B6">
          <w:rPr>
            <w:sz w:val="22"/>
          </w:rPr>
          <w:t>3</w:t>
        </w:r>
      </w:ins>
      <w:r w:rsidRPr="0051206E">
        <w:rPr>
          <w:sz w:val="22"/>
        </w:rPr>
        <w:t xml:space="preserve">. Tabla de </w:t>
      </w:r>
      <w:r w:rsidR="00A0375B" w:rsidRPr="0051206E">
        <w:rPr>
          <w:sz w:val="22"/>
        </w:rPr>
        <w:t xml:space="preserve">hallazgos </w:t>
      </w:r>
      <w:ins w:id="4209"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4210" w:author="Regina Casanova" w:date="2018-07-07T15:18:00Z"/>
        </w:rPr>
      </w:pPr>
      <w:del w:id="4211" w:author="Regina Casanova" w:date="2018-07-07T15:18:00Z">
        <w:r w:rsidRPr="008D23C7" w:rsidDel="00BA63BC">
          <w:delText>Tabla de requerimientos</w:delText>
        </w:r>
      </w:del>
    </w:p>
    <w:p w14:paraId="4745D140" w14:textId="75346B63" w:rsidR="001C33EF" w:rsidRPr="008D23C7" w:rsidDel="00BA63BC" w:rsidRDefault="0068015C" w:rsidP="008D23C7">
      <w:pPr>
        <w:pStyle w:val="Texto"/>
        <w:rPr>
          <w:del w:id="4212" w:author="Regina Casanova" w:date="2018-07-07T15:18:00Z"/>
        </w:rPr>
      </w:pPr>
      <w:del w:id="4213"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4214" w:author="Regina Casanova" w:date="2018-06-18T17:53:00Z">
        <w:r w:rsidR="00E47C11" w:rsidRPr="00BA156B" w:rsidDel="00E94926">
          <w:delText>sistema</w:delText>
        </w:r>
        <w:r w:rsidR="00820042" w:rsidRPr="00BA156B" w:rsidDel="00E94926">
          <w:delText xml:space="preserve"> </w:delText>
        </w:r>
      </w:del>
      <w:del w:id="4215"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4216" w:author="Regina Casanova" w:date="2018-07-07T15:18:00Z"/>
        </w:rPr>
      </w:pPr>
      <w:del w:id="4217"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4218" w:author="Regina Casanova" w:date="2018-06-18T17:53:00Z">
        <w:r w:rsidR="006F4488" w:rsidRPr="00BA156B" w:rsidDel="00E94926">
          <w:delText>sistema</w:delText>
        </w:r>
      </w:del>
      <w:del w:id="4219" w:author="Regina Casanova" w:date="2018-07-07T15:18:00Z">
        <w:r w:rsidR="006F4488" w:rsidRPr="00BA156B" w:rsidDel="00BA63BC">
          <w:delText xml:space="preserve"> sin tener que realizar un </w:delText>
        </w:r>
      </w:del>
      <w:del w:id="4220" w:author="Regina Casanova" w:date="2018-06-18T17:53:00Z">
        <w:r w:rsidR="006F4488" w:rsidRPr="00BA156B" w:rsidDel="00E94926">
          <w:delText>sistema</w:delText>
        </w:r>
      </w:del>
      <w:del w:id="4221"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4222" w:author="Regina Casanova" w:date="2018-07-07T15:18:00Z"/>
        </w:rPr>
      </w:pPr>
      <w:del w:id="4223" w:author="Regina Casanova" w:date="2018-07-07T15:18:00Z">
        <w:r w:rsidRPr="00BA156B" w:rsidDel="00BA63BC">
          <w:delText>La tabla de requerimientos se presenta a continuación.</w:delText>
        </w:r>
      </w:del>
    </w:p>
    <w:p w14:paraId="2AFEA4EA" w14:textId="7C231F88" w:rsidR="00BD5BF4" w:rsidRPr="00BA156B" w:rsidDel="00BA63BC" w:rsidRDefault="00BD5BF4" w:rsidP="000E179A">
      <w:pPr>
        <w:spacing w:line="360" w:lineRule="auto"/>
        <w:jc w:val="both"/>
        <w:rPr>
          <w:del w:id="4224" w:author="Regina Casanova" w:date="2018-07-07T15:18:00Z"/>
        </w:rPr>
        <w:sectPr w:rsidR="00BD5BF4" w:rsidRPr="00BA156B" w:rsidDel="00BA63BC" w:rsidSect="00D45FC4">
          <w:pgSz w:w="11900" w:h="16840"/>
          <w:pgMar w:top="2268" w:right="1701" w:bottom="1418" w:left="1701" w:header="709" w:footer="709" w:gutter="0"/>
          <w:pgNumType w:start="1"/>
          <w:cols w:space="708"/>
          <w:titlePg/>
          <w:docGrid w:linePitch="360"/>
          <w:sectPrChange w:id="4225" w:author="Regina Casanova" w:date="2018-08-04T17:14:00Z">
            <w:sectPr w:rsidR="00BD5BF4" w:rsidRPr="00BA156B" w:rsidDel="00BA63BC" w:rsidSect="00D45FC4">
              <w:pgMar w:top="2268" w:right="1701" w:bottom="1418" w:left="1701" w:header="709" w:footer="709" w:gutter="0"/>
            </w:sectPr>
          </w:sectPrChange>
        </w:sectPr>
      </w:pPr>
    </w:p>
    <w:p w14:paraId="06097017" w14:textId="6A7D994B" w:rsidR="00BD5BF4" w:rsidRPr="00BA156B" w:rsidDel="00BA63BC" w:rsidRDefault="00BD5BF4" w:rsidP="00ED4396">
      <w:pPr>
        <w:spacing w:line="360" w:lineRule="auto"/>
        <w:jc w:val="center"/>
        <w:rPr>
          <w:del w:id="4226" w:author="Regina Casanova" w:date="2018-07-07T15:18:00Z"/>
          <w:b/>
        </w:rPr>
      </w:pPr>
      <w:del w:id="4227" w:author="Regina Casanova" w:date="2018-07-07T15:18:00Z">
        <w:r w:rsidRPr="00BA156B" w:rsidDel="00BA63BC">
          <w:rPr>
            <w:b/>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4228"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4229" w:author="Regina Casanova" w:date="2018-07-07T15:18:00Z"/>
                <w:b/>
                <w:bCs/>
                <w:color w:val="000000"/>
              </w:rPr>
            </w:pPr>
            <w:del w:id="4230" w:author="Regina Casanova" w:date="2018-07-07T15:18:00Z">
              <w:r w:rsidRPr="00BA156B" w:rsidDel="00BA63BC">
                <w:rPr>
                  <w:b/>
                  <w:bCs/>
                  <w:color w:val="000000"/>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4231" w:author="Regina Casanova" w:date="2018-07-07T15:18:00Z"/>
                <w:b/>
                <w:bCs/>
                <w:color w:val="000000"/>
              </w:rPr>
            </w:pPr>
            <w:del w:id="4232" w:author="Regina Casanova" w:date="2018-07-07T15:18:00Z">
              <w:r w:rsidRPr="00BA156B" w:rsidDel="00BA63BC">
                <w:rPr>
                  <w:b/>
                  <w:bCs/>
                  <w:color w:val="000000"/>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4233" w:author="Regina Casanova" w:date="2018-07-07T15:18:00Z"/>
                <w:b/>
                <w:bCs/>
                <w:color w:val="000000"/>
              </w:rPr>
            </w:pPr>
            <w:del w:id="4234" w:author="Regina Casanova" w:date="2018-07-07T15:18:00Z">
              <w:r w:rsidRPr="00BA156B" w:rsidDel="00BA63BC">
                <w:rPr>
                  <w:b/>
                  <w:bCs/>
                  <w:color w:val="000000"/>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4235" w:author="Regina Casanova" w:date="2018-07-07T15:18:00Z"/>
                <w:b/>
                <w:bCs/>
                <w:color w:val="000000"/>
              </w:rPr>
            </w:pPr>
            <w:del w:id="4236" w:author="Regina Casanova" w:date="2018-07-07T15:18:00Z">
              <w:r w:rsidRPr="00BA156B" w:rsidDel="00BA63BC">
                <w:rPr>
                  <w:b/>
                  <w:bCs/>
                  <w:color w:val="000000"/>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4237" w:author="Regina Casanova" w:date="2018-07-07T15:18:00Z"/>
                <w:b/>
                <w:bCs/>
                <w:color w:val="000000"/>
              </w:rPr>
            </w:pPr>
            <w:del w:id="4238" w:author="Regina Casanova" w:date="2018-07-07T15:18:00Z">
              <w:r w:rsidRPr="00BA156B" w:rsidDel="00BA63BC">
                <w:rPr>
                  <w:b/>
                  <w:bCs/>
                  <w:color w:val="000000"/>
                </w:rPr>
                <w:delText>Características</w:delText>
              </w:r>
              <w:r w:rsidR="00ED4396" w:rsidRPr="00BA156B" w:rsidDel="00BA63BC">
                <w:rPr>
                  <w:b/>
                  <w:bCs/>
                  <w:color w:val="000000"/>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4239" w:author="Regina Casanova" w:date="2018-07-07T15:18:00Z"/>
                <w:b/>
                <w:bCs/>
                <w:color w:val="000000"/>
              </w:rPr>
            </w:pPr>
            <w:del w:id="4240" w:author="Regina Casanova" w:date="2018-07-07T15:18:00Z">
              <w:r w:rsidRPr="00BA156B" w:rsidDel="00BA63BC">
                <w:rPr>
                  <w:b/>
                  <w:bCs/>
                  <w:color w:val="000000"/>
                </w:rPr>
                <w:delText>Prioridad</w:delText>
              </w:r>
            </w:del>
          </w:p>
        </w:tc>
      </w:tr>
      <w:tr w:rsidR="00ED4396" w:rsidRPr="00BA156B" w:rsidDel="00BA63BC" w14:paraId="35F4583B" w14:textId="27E4FD5D" w:rsidTr="00ED4396">
        <w:tblPrEx>
          <w:tblBorders>
            <w:top w:val="none" w:sz="0" w:space="0" w:color="auto"/>
          </w:tblBorders>
        </w:tblPrEx>
        <w:trPr>
          <w:del w:id="4241"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4242" w:author="Regina Casanova" w:date="2018-07-07T15:18:00Z"/>
                <w:color w:val="000000"/>
              </w:rPr>
            </w:pPr>
            <w:del w:id="4243" w:author="Regina Casanova" w:date="2018-07-07T15:18:00Z">
              <w:r w:rsidRPr="00BA156B" w:rsidDel="00BA63BC">
                <w:rPr>
                  <w:color w:val="000000"/>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4244" w:author="Regina Casanova" w:date="2018-07-07T15:18:00Z"/>
                <w:color w:val="000000"/>
              </w:rPr>
            </w:pPr>
            <w:del w:id="4245"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4246" w:author="Regina Casanova" w:date="2018-07-07T15:18:00Z"/>
                <w:color w:val="000000"/>
              </w:rPr>
            </w:pPr>
            <w:del w:id="4247" w:author="Regina Casanova" w:date="2018-07-07T15:18:00Z">
              <w:r w:rsidRPr="00BA156B" w:rsidDel="00BA63BC">
                <w:rPr>
                  <w:color w:val="000000"/>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4248" w:author="Regina Casanova" w:date="2018-07-07T15:18:00Z"/>
                <w:color w:val="000000"/>
              </w:rPr>
            </w:pPr>
            <w:del w:id="4249" w:author="Regina Casanova" w:date="2018-07-07T15:18:00Z">
              <w:r w:rsidDel="00BA63BC">
                <w:rPr>
                  <w:color w:val="000000"/>
                </w:rPr>
                <w:delText>Co</w:delText>
              </w:r>
              <w:r w:rsidR="00ED4396" w:rsidRPr="00BA156B" w:rsidDel="00BA63BC">
                <w:rPr>
                  <w:color w:val="000000"/>
                </w:rPr>
                <w:delText xml:space="preserve">mo trabajador administrativo de SUSALUD quiero conocer los motivos de los reclamos para saber </w:delText>
              </w:r>
              <w:r w:rsidR="00BA156B" w:rsidRPr="00BA156B" w:rsidDel="00BA63BC">
                <w:rPr>
                  <w:color w:val="000000"/>
                </w:rPr>
                <w:delText>dónde</w:delText>
              </w:r>
              <w:r w:rsidR="00ED4396" w:rsidRPr="00BA156B" w:rsidDel="00BA63BC">
                <w:rPr>
                  <w:color w:val="000000"/>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4250" w:author="Regina Casanova" w:date="2018-07-07T15:18:00Z"/>
                <w:color w:val="000000"/>
              </w:rPr>
            </w:pPr>
            <w:del w:id="4251" w:author="Regina Casanova" w:date="2018-07-07T15:18:00Z">
              <w:r w:rsidRPr="00BA156B" w:rsidDel="00BA63BC">
                <w:rPr>
                  <w:color w:val="000000"/>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4252" w:author="Regina Casanova" w:date="2018-07-07T15:18:00Z"/>
                <w:color w:val="000000"/>
              </w:rPr>
            </w:pPr>
            <w:del w:id="4253" w:author="Regina Casanova" w:date="2018-07-07T15:18:00Z">
              <w:r w:rsidRPr="00BA156B" w:rsidDel="00BA63BC">
                <w:rPr>
                  <w:color w:val="000000"/>
                </w:rPr>
                <w:delText>Alto - 3</w:delText>
              </w:r>
            </w:del>
          </w:p>
        </w:tc>
      </w:tr>
      <w:tr w:rsidR="00ED4396" w:rsidRPr="00BA156B" w:rsidDel="00BA63BC" w14:paraId="6CB07587" w14:textId="68C81D40" w:rsidTr="00ED4396">
        <w:tblPrEx>
          <w:tblBorders>
            <w:top w:val="none" w:sz="0" w:space="0" w:color="auto"/>
          </w:tblBorders>
        </w:tblPrEx>
        <w:trPr>
          <w:del w:id="425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4255" w:author="Regina Casanova" w:date="2018-07-07T15:18:00Z"/>
                <w:color w:val="000000"/>
              </w:rPr>
            </w:pPr>
            <w:del w:id="4256" w:author="Regina Casanova" w:date="2018-07-07T15:18:00Z">
              <w:r w:rsidRPr="00BA156B" w:rsidDel="00BA63BC">
                <w:rPr>
                  <w:color w:val="000000"/>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4257" w:author="Regina Casanova" w:date="2018-07-07T15:18:00Z"/>
                <w:color w:val="000000"/>
              </w:rPr>
            </w:pPr>
            <w:del w:id="4258"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4259" w:author="Regina Casanova" w:date="2018-07-07T15:18:00Z"/>
                <w:color w:val="000000"/>
              </w:rPr>
            </w:pPr>
            <w:del w:id="4260" w:author="Regina Casanova" w:date="2018-07-07T15:18:00Z">
              <w:r w:rsidRPr="00BA156B" w:rsidDel="00BA63BC">
                <w:rPr>
                  <w:color w:val="000000"/>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4261" w:author="Regina Casanova" w:date="2018-07-07T15:18:00Z"/>
                <w:color w:val="000000"/>
              </w:rPr>
            </w:pPr>
            <w:del w:id="4262" w:author="Regina Casanova" w:date="2018-07-07T15:18:00Z">
              <w:r w:rsidDel="00BA63BC">
                <w:rPr>
                  <w:color w:val="000000"/>
                </w:rPr>
                <w:delText>Co</w:delText>
              </w:r>
              <w:r w:rsidR="00ED4396" w:rsidRPr="00BA156B" w:rsidDel="00BA63BC">
                <w:rPr>
                  <w:color w:val="000000"/>
                </w:rPr>
                <w:delText xml:space="preserve">mo trabajador administrativo de SUSALUD quiero que este </w:delText>
              </w:r>
            </w:del>
            <w:del w:id="4263" w:author="Regina Casanova" w:date="2018-06-18T17:53:00Z">
              <w:r w:rsidR="00ED4396" w:rsidRPr="00BA156B" w:rsidDel="00E94926">
                <w:rPr>
                  <w:color w:val="000000"/>
                </w:rPr>
                <w:delText>sistema</w:delText>
              </w:r>
            </w:del>
            <w:del w:id="4264" w:author="Regina Casanova" w:date="2018-07-07T15:18:00Z">
              <w:r w:rsidR="00ED4396" w:rsidRPr="00BA156B" w:rsidDel="00BA63BC">
                <w:rPr>
                  <w:color w:val="000000"/>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4265" w:author="Regina Casanova" w:date="2018-07-07T15:18:00Z"/>
                <w:color w:val="000000"/>
              </w:rPr>
            </w:pPr>
            <w:del w:id="4266" w:author="Regina Casanova" w:date="2018-07-07T15:18:00Z">
              <w:r w:rsidRPr="00BA156B" w:rsidDel="00BA63BC">
                <w:rPr>
                  <w:color w:val="000000"/>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4267" w:author="Regina Casanova" w:date="2018-07-07T15:18:00Z"/>
                <w:color w:val="000000"/>
              </w:rPr>
            </w:pPr>
            <w:del w:id="4268" w:author="Regina Casanova" w:date="2018-07-07T15:18:00Z">
              <w:r w:rsidRPr="00BA156B" w:rsidDel="00BA63BC">
                <w:rPr>
                  <w:color w:val="000000"/>
                </w:rPr>
                <w:delText>Medio - 2</w:delText>
              </w:r>
            </w:del>
          </w:p>
        </w:tc>
      </w:tr>
      <w:tr w:rsidR="00ED4396" w:rsidRPr="00BA156B" w:rsidDel="00BA63BC" w14:paraId="40F22FDE" w14:textId="4D94B6AB" w:rsidTr="00ED4396">
        <w:tblPrEx>
          <w:tblBorders>
            <w:top w:val="none" w:sz="0" w:space="0" w:color="auto"/>
          </w:tblBorders>
        </w:tblPrEx>
        <w:trPr>
          <w:del w:id="4269"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4270" w:author="Regina Casanova" w:date="2018-07-07T15:18:00Z"/>
                <w:color w:val="000000"/>
              </w:rPr>
            </w:pPr>
            <w:del w:id="4271" w:author="Regina Casanova" w:date="2018-07-07T15:18:00Z">
              <w:r w:rsidRPr="00BA156B" w:rsidDel="00BA63BC">
                <w:rPr>
                  <w:color w:val="000000"/>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4272" w:author="Regina Casanova" w:date="2018-07-07T15:18:00Z"/>
                <w:color w:val="000000"/>
              </w:rPr>
            </w:pPr>
            <w:del w:id="4273"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4274" w:author="Regina Casanova" w:date="2018-07-07T15:18:00Z"/>
                <w:color w:val="000000"/>
              </w:rPr>
            </w:pPr>
            <w:del w:id="4275" w:author="Regina Casanova" w:date="2018-07-07T15:18:00Z">
              <w:r w:rsidRPr="00BA156B" w:rsidDel="00BA63BC">
                <w:rPr>
                  <w:color w:val="000000"/>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276" w:author="Regina Casanova" w:date="2018-07-07T15:18:00Z"/>
                <w:color w:val="000000"/>
              </w:rPr>
            </w:pPr>
            <w:del w:id="4277" w:author="Regina Casanova" w:date="2018-07-07T15:18:00Z">
              <w:r w:rsidDel="00BA63BC">
                <w:rPr>
                  <w:color w:val="000000"/>
                </w:rPr>
                <w:delText>Co</w:delText>
              </w:r>
              <w:r w:rsidR="00ED4396" w:rsidRPr="00BA156B" w:rsidDel="00BA63BC">
                <w:rPr>
                  <w:color w:val="000000"/>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278" w:author="Regina Casanova" w:date="2018-07-07T15:18:00Z"/>
                <w:color w:val="000000"/>
              </w:rPr>
            </w:pPr>
            <w:del w:id="4279" w:author="Regina Casanova" w:date="2018-07-07T15:18:00Z">
              <w:r w:rsidRPr="00BA156B" w:rsidDel="00BA63BC">
                <w:rPr>
                  <w:color w:val="000000"/>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280" w:author="Regina Casanova" w:date="2018-07-07T15:18:00Z"/>
                <w:color w:val="000000"/>
              </w:rPr>
            </w:pPr>
            <w:del w:id="4281" w:author="Regina Casanova" w:date="2018-07-07T15:18:00Z">
              <w:r w:rsidRPr="00BA156B" w:rsidDel="00BA63BC">
                <w:rPr>
                  <w:color w:val="000000"/>
                </w:rPr>
                <w:delText>Medio - 2</w:delText>
              </w:r>
            </w:del>
          </w:p>
        </w:tc>
      </w:tr>
      <w:tr w:rsidR="00ED4396" w:rsidRPr="00BA156B" w:rsidDel="00BA63BC" w14:paraId="7FD94FCB" w14:textId="05759A7B" w:rsidTr="00ED4396">
        <w:tblPrEx>
          <w:tblBorders>
            <w:top w:val="none" w:sz="0" w:space="0" w:color="auto"/>
          </w:tblBorders>
        </w:tblPrEx>
        <w:trPr>
          <w:del w:id="42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283" w:author="Regina Casanova" w:date="2018-07-07T15:18:00Z"/>
                <w:color w:val="000000"/>
              </w:rPr>
            </w:pPr>
            <w:del w:id="4284" w:author="Regina Casanova" w:date="2018-07-07T15:18:00Z">
              <w:r w:rsidRPr="00BA156B" w:rsidDel="00BA63BC">
                <w:rPr>
                  <w:color w:val="000000"/>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285" w:author="Regina Casanova" w:date="2018-07-07T15:18:00Z"/>
                <w:color w:val="000000"/>
              </w:rPr>
            </w:pPr>
            <w:del w:id="4286"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287" w:author="Regina Casanova" w:date="2018-07-07T15:18:00Z"/>
                <w:color w:val="000000"/>
              </w:rPr>
            </w:pPr>
            <w:del w:id="4288" w:author="Regina Casanova" w:date="2018-07-07T15:18:00Z">
              <w:r w:rsidRPr="00BA156B" w:rsidDel="00BA63BC">
                <w:rPr>
                  <w:color w:val="000000"/>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289" w:author="Regina Casanova" w:date="2018-07-07T15:18:00Z"/>
                <w:color w:val="000000"/>
              </w:rPr>
            </w:pPr>
            <w:del w:id="4290" w:author="Regina Casanova" w:date="2018-07-07T15:18:00Z">
              <w:r w:rsidDel="00BA63BC">
                <w:rPr>
                  <w:color w:val="000000"/>
                </w:rPr>
                <w:delText>Co</w:delText>
              </w:r>
              <w:r w:rsidR="00ED4396" w:rsidRPr="00BA156B" w:rsidDel="00BA63BC">
                <w:rPr>
                  <w:color w:val="000000"/>
                </w:rPr>
                <w:delText xml:space="preserve">mo trabajador administrativo de SUSALUD quiero que el </w:delText>
              </w:r>
            </w:del>
            <w:del w:id="4291" w:author="Regina Casanova" w:date="2018-06-18T17:53:00Z">
              <w:r w:rsidR="00ED4396" w:rsidRPr="00BA156B" w:rsidDel="00E94926">
                <w:rPr>
                  <w:color w:val="000000"/>
                </w:rPr>
                <w:delText>sistema</w:delText>
              </w:r>
            </w:del>
            <w:del w:id="4292" w:author="Regina Casanova" w:date="2018-07-07T15:18:00Z">
              <w:r w:rsidR="00ED4396" w:rsidRPr="00BA156B" w:rsidDel="00BA63BC">
                <w:rPr>
                  <w:color w:val="000000"/>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293" w:author="Regina Casanova" w:date="2018-07-07T15:18:00Z"/>
                <w:color w:val="000000"/>
              </w:rPr>
            </w:pPr>
            <w:del w:id="4294" w:author="Regina Casanova" w:date="2018-07-07T15:18:00Z">
              <w:r w:rsidRPr="00BA156B" w:rsidDel="00BA63BC">
                <w:rPr>
                  <w:color w:val="000000"/>
                </w:rPr>
                <w:delText>Defin</w:delText>
              </w:r>
              <w:r w:rsidR="00BA156B" w:rsidRPr="00BA156B" w:rsidDel="00BA63BC">
                <w:rPr>
                  <w:color w:val="000000"/>
                </w:rPr>
                <w:delText>ir paleta de colores, utilizar iconografía</w:delText>
              </w:r>
              <w:r w:rsidRPr="00BA156B" w:rsidDel="00BA63BC">
                <w:rPr>
                  <w:color w:val="000000"/>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295" w:author="Regina Casanova" w:date="2018-07-07T15:18:00Z"/>
                <w:color w:val="000000"/>
              </w:rPr>
            </w:pPr>
            <w:del w:id="4296" w:author="Regina Casanova" w:date="2018-07-07T15:18:00Z">
              <w:r w:rsidRPr="00BA156B" w:rsidDel="00BA63BC">
                <w:rPr>
                  <w:color w:val="000000"/>
                </w:rPr>
                <w:delText>Alto - 3</w:delText>
              </w:r>
            </w:del>
          </w:p>
        </w:tc>
      </w:tr>
      <w:tr w:rsidR="00ED4396" w:rsidRPr="00BA156B" w:rsidDel="00BA63BC" w14:paraId="02A83CF9" w14:textId="08F9CCAD" w:rsidTr="00ED4396">
        <w:tblPrEx>
          <w:tblBorders>
            <w:top w:val="none" w:sz="0" w:space="0" w:color="auto"/>
          </w:tblBorders>
        </w:tblPrEx>
        <w:trPr>
          <w:del w:id="4297"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298" w:author="Regina Casanova" w:date="2018-07-07T15:18:00Z"/>
                <w:color w:val="000000"/>
              </w:rPr>
            </w:pPr>
            <w:del w:id="4299" w:author="Regina Casanova" w:date="2018-07-07T15:18:00Z">
              <w:r w:rsidRPr="00BA156B" w:rsidDel="00BA63BC">
                <w:rPr>
                  <w:color w:val="000000"/>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300" w:author="Regina Casanova" w:date="2018-07-07T15:18:00Z"/>
                <w:color w:val="000000"/>
              </w:rPr>
            </w:pPr>
            <w:del w:id="4301"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302" w:author="Regina Casanova" w:date="2018-07-07T15:18:00Z"/>
                <w:color w:val="000000"/>
              </w:rPr>
            </w:pPr>
            <w:del w:id="4303" w:author="Regina Casanova" w:date="2018-07-07T15:18:00Z">
              <w:r w:rsidRPr="007808F4" w:rsidDel="00BA63BC">
                <w:rPr>
                  <w:color w:val="000000"/>
                  <w:rPrChange w:id="4304" w:author="Regina Casanova" w:date="2018-07-10T20:19:00Z">
                    <w:rPr>
                      <w:color w:val="000000"/>
                      <w:lang w:val="en-US"/>
                    </w:rPr>
                  </w:rPrChange>
                </w:rPr>
                <w:delText>B</w:delText>
              </w:r>
              <w:r w:rsidR="00ED4396" w:rsidRPr="007808F4" w:rsidDel="00BA63BC">
                <w:rPr>
                  <w:color w:val="000000"/>
                  <w:rPrChange w:id="4305" w:author="Regina Casanova" w:date="2018-07-10T20:19:00Z">
                    <w:rPr>
                      <w:color w:val="000000"/>
                      <w:lang w:val="en-US"/>
                    </w:rPr>
                  </w:rPrChange>
                </w:rPr>
                <w:delText>ackup</w:delText>
              </w:r>
              <w:r w:rsidR="00ED4396" w:rsidRPr="00BA156B" w:rsidDel="00BA63BC">
                <w:rPr>
                  <w:color w:val="000000"/>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306" w:author="Regina Casanova" w:date="2018-07-07T15:18:00Z"/>
                <w:color w:val="000000"/>
              </w:rPr>
            </w:pPr>
            <w:del w:id="4307" w:author="Regina Casanova" w:date="2018-07-07T15:18:00Z">
              <w:r w:rsidDel="00BA63BC">
                <w:rPr>
                  <w:color w:val="000000"/>
                </w:rPr>
                <w:delText>Co</w:delText>
              </w:r>
              <w:r w:rsidR="00ED4396" w:rsidRPr="00BA156B" w:rsidDel="00BA63BC">
                <w:rPr>
                  <w:color w:val="000000"/>
                </w:rPr>
                <w:delText xml:space="preserve">mo trabajador administrativo de SUSALUD quiero contar con un </w:delText>
              </w:r>
              <w:r w:rsidR="00ED4396" w:rsidRPr="00160297" w:rsidDel="00BA63BC">
                <w:rPr>
                  <w:color w:val="000000"/>
                </w:rPr>
                <w:delText>backup</w:delText>
              </w:r>
              <w:r w:rsidR="00ED4396" w:rsidRPr="00BA156B" w:rsidDel="00BA63BC">
                <w:rPr>
                  <w:color w:val="000000"/>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308" w:author="Regina Casanova" w:date="2018-07-07T15:18:00Z"/>
                <w:color w:val="000000"/>
              </w:rPr>
            </w:pPr>
            <w:del w:id="4309" w:author="Regina Casanova" w:date="2018-07-07T15:18:00Z">
              <w:r w:rsidRPr="00BA156B" w:rsidDel="00BA63BC">
                <w:rPr>
                  <w:color w:val="000000"/>
                </w:rPr>
                <w:delText xml:space="preserve">Realizar </w:delText>
              </w:r>
              <w:r w:rsidRPr="007808F4" w:rsidDel="00BA63BC">
                <w:rPr>
                  <w:color w:val="000000"/>
                  <w:rPrChange w:id="4310" w:author="Regina Casanova" w:date="2018-07-10T20:19:00Z">
                    <w:rPr>
                      <w:color w:val="000000"/>
                      <w:lang w:val="en-US"/>
                    </w:rPr>
                  </w:rPrChange>
                </w:rPr>
                <w:delText>backups</w:delText>
              </w:r>
              <w:r w:rsidRPr="00BA156B" w:rsidDel="00BA63BC">
                <w:rPr>
                  <w:color w:val="000000"/>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311" w:author="Regina Casanova" w:date="2018-07-07T15:18:00Z"/>
                <w:color w:val="000000"/>
              </w:rPr>
            </w:pPr>
            <w:del w:id="4312" w:author="Regina Casanova" w:date="2018-07-07T15:18:00Z">
              <w:r w:rsidRPr="00BA156B" w:rsidDel="00BA63BC">
                <w:rPr>
                  <w:color w:val="000000"/>
                </w:rPr>
                <w:delText>Bajo - 1</w:delText>
              </w:r>
            </w:del>
          </w:p>
        </w:tc>
      </w:tr>
      <w:tr w:rsidR="00ED4396" w:rsidRPr="00BA156B" w:rsidDel="00BA63BC" w14:paraId="3825780C" w14:textId="68F7749C" w:rsidTr="00ED4396">
        <w:tblPrEx>
          <w:tblBorders>
            <w:top w:val="none" w:sz="0" w:space="0" w:color="auto"/>
          </w:tblBorders>
        </w:tblPrEx>
        <w:trPr>
          <w:del w:id="431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314" w:author="Regina Casanova" w:date="2018-07-07T15:18:00Z"/>
                <w:color w:val="000000"/>
              </w:rPr>
            </w:pPr>
            <w:del w:id="4315" w:author="Regina Casanova" w:date="2018-07-07T15:18:00Z">
              <w:r w:rsidRPr="00BA156B" w:rsidDel="00BA63BC">
                <w:rPr>
                  <w:color w:val="000000"/>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316" w:author="Regina Casanova" w:date="2018-07-07T15:18:00Z"/>
                <w:color w:val="000000"/>
              </w:rPr>
            </w:pPr>
            <w:del w:id="4317"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318" w:author="Regina Casanova" w:date="2018-07-07T15:18:00Z"/>
                <w:color w:val="000000"/>
              </w:rPr>
            </w:pPr>
            <w:del w:id="4319" w:author="Regina Casanova" w:date="2018-07-07T15:18:00Z">
              <w:r w:rsidRPr="00BA156B" w:rsidDel="00BA63BC">
                <w:rPr>
                  <w:color w:val="000000"/>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320" w:author="Regina Casanova" w:date="2018-07-07T15:18:00Z"/>
                <w:color w:val="000000"/>
              </w:rPr>
            </w:pPr>
            <w:del w:id="4321" w:author="Regina Casanova" w:date="2018-07-07T15:18:00Z">
              <w:r w:rsidDel="00BA63BC">
                <w:rPr>
                  <w:color w:val="000000"/>
                </w:rPr>
                <w:delText>Co</w:delText>
              </w:r>
              <w:r w:rsidR="00ED4396" w:rsidRPr="00BA156B" w:rsidDel="00BA63BC">
                <w:rPr>
                  <w:color w:val="000000"/>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322" w:author="Regina Casanova" w:date="2018-07-07T15:18:00Z"/>
                <w:color w:val="000000"/>
              </w:rPr>
            </w:pPr>
            <w:del w:id="4323" w:author="Regina Casanova" w:date="2018-07-07T15:18:00Z">
              <w:r w:rsidRPr="00BA156B" w:rsidDel="00BA63BC">
                <w:rPr>
                  <w:color w:val="000000"/>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324" w:author="Regina Casanova" w:date="2018-07-07T15:18:00Z"/>
                <w:color w:val="000000"/>
              </w:rPr>
            </w:pPr>
            <w:del w:id="4325" w:author="Regina Casanova" w:date="2018-07-07T15:18:00Z">
              <w:r w:rsidRPr="00BA156B" w:rsidDel="00BA63BC">
                <w:rPr>
                  <w:color w:val="000000"/>
                </w:rPr>
                <w:delText>Medio - 2</w:delText>
              </w:r>
            </w:del>
          </w:p>
        </w:tc>
      </w:tr>
      <w:tr w:rsidR="00ED4396" w:rsidRPr="00BA156B" w:rsidDel="00BA63BC" w14:paraId="4BC11FEC" w14:textId="2E806676" w:rsidTr="00ED4396">
        <w:tblPrEx>
          <w:tblBorders>
            <w:top w:val="none" w:sz="0" w:space="0" w:color="auto"/>
          </w:tblBorders>
        </w:tblPrEx>
        <w:trPr>
          <w:del w:id="4326"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327" w:author="Regina Casanova" w:date="2018-07-07T15:18:00Z"/>
                <w:color w:val="000000"/>
              </w:rPr>
            </w:pPr>
            <w:del w:id="4328" w:author="Regina Casanova" w:date="2018-07-07T15:18:00Z">
              <w:r w:rsidRPr="00BA156B" w:rsidDel="00BA63BC">
                <w:rPr>
                  <w:color w:val="000000"/>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329" w:author="Regina Casanova" w:date="2018-07-07T15:18:00Z"/>
                <w:color w:val="000000"/>
              </w:rPr>
            </w:pPr>
            <w:del w:id="4330"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331" w:author="Regina Casanova" w:date="2018-07-07T15:18:00Z"/>
                <w:color w:val="000000"/>
              </w:rPr>
            </w:pPr>
            <w:del w:id="4332" w:author="Regina Casanova" w:date="2018-07-07T15:18:00Z">
              <w:r w:rsidRPr="00BA156B" w:rsidDel="00BA63BC">
                <w:rPr>
                  <w:color w:val="000000"/>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333" w:author="Regina Casanova" w:date="2018-07-07T15:18:00Z"/>
                <w:color w:val="000000"/>
              </w:rPr>
            </w:pPr>
            <w:del w:id="4334" w:author="Regina Casanova" w:date="2018-07-07T15:18:00Z">
              <w:r w:rsidDel="00BA63BC">
                <w:rPr>
                  <w:color w:val="000000"/>
                </w:rPr>
                <w:delText>Co</w:delText>
              </w:r>
              <w:r w:rsidR="00ED4396" w:rsidRPr="00BA156B" w:rsidDel="00BA63BC">
                <w:rPr>
                  <w:color w:val="000000"/>
                </w:rPr>
                <w:delText>mo trabajador administrativo de SUSALUD quiero poder compartir dicha información con otros trabajadores de SUSALUD par</w:delText>
              </w:r>
              <w:r w:rsidDel="00BA63BC">
                <w:rPr>
                  <w:color w:val="000000"/>
                </w:rPr>
                <w:delText>a poder estar enterados todos co</w:delText>
              </w:r>
              <w:r w:rsidR="00ED4396" w:rsidRPr="00BA156B" w:rsidDel="00BA63BC">
                <w:rPr>
                  <w:color w:val="000000"/>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335" w:author="Regina Casanova" w:date="2018-07-07T15:18:00Z"/>
                <w:color w:val="000000"/>
              </w:rPr>
            </w:pPr>
            <w:del w:id="4336" w:author="Regina Casanova" w:date="2018-07-07T15:18:00Z">
              <w:r w:rsidRPr="00BA156B" w:rsidDel="00BA63BC">
                <w:rPr>
                  <w:color w:val="000000"/>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337" w:author="Regina Casanova" w:date="2018-07-07T15:18:00Z"/>
                <w:color w:val="000000"/>
              </w:rPr>
            </w:pPr>
            <w:del w:id="4338" w:author="Regina Casanova" w:date="2018-07-07T15:18:00Z">
              <w:r w:rsidRPr="00BA156B" w:rsidDel="00BA63BC">
                <w:rPr>
                  <w:color w:val="000000"/>
                </w:rPr>
                <w:delText>bajo - 1</w:delText>
              </w:r>
            </w:del>
          </w:p>
        </w:tc>
      </w:tr>
      <w:tr w:rsidR="00ED4396" w:rsidRPr="00BA156B" w:rsidDel="00BA63BC" w14:paraId="4F4CCCDE" w14:textId="0F93C055" w:rsidTr="00ED4396">
        <w:tblPrEx>
          <w:tblBorders>
            <w:top w:val="none" w:sz="0" w:space="0" w:color="auto"/>
          </w:tblBorders>
        </w:tblPrEx>
        <w:trPr>
          <w:del w:id="433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340" w:author="Regina Casanova" w:date="2018-07-07T15:18:00Z"/>
                <w:color w:val="000000"/>
              </w:rPr>
            </w:pPr>
            <w:del w:id="4341" w:author="Regina Casanova" w:date="2018-07-07T15:18:00Z">
              <w:r w:rsidRPr="00BA156B" w:rsidDel="00BA63BC">
                <w:rPr>
                  <w:color w:val="000000"/>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342" w:author="Regina Casanova" w:date="2018-07-07T15:18:00Z"/>
                <w:color w:val="000000"/>
              </w:rPr>
            </w:pPr>
            <w:del w:id="4343"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344" w:author="Regina Casanova" w:date="2018-07-07T15:18:00Z"/>
                <w:color w:val="000000"/>
              </w:rPr>
            </w:pPr>
            <w:del w:id="4345" w:author="Regina Casanova" w:date="2018-07-07T15:18:00Z">
              <w:r w:rsidRPr="00BA156B" w:rsidDel="00BA63BC">
                <w:rPr>
                  <w:color w:val="000000"/>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346" w:author="Regina Casanova" w:date="2018-07-07T15:18:00Z"/>
                <w:color w:val="000000"/>
              </w:rPr>
            </w:pPr>
            <w:del w:id="4347" w:author="Regina Casanova" w:date="2018-07-07T15:18:00Z">
              <w:r w:rsidDel="00BA63BC">
                <w:rPr>
                  <w:color w:val="000000"/>
                </w:rPr>
                <w:delText>Co</w:delText>
              </w:r>
              <w:r w:rsidR="00ED4396" w:rsidRPr="00BA156B" w:rsidDel="00BA63BC">
                <w:rPr>
                  <w:color w:val="000000"/>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348" w:author="Regina Casanova" w:date="2018-07-07T15:18:00Z"/>
                <w:color w:val="000000"/>
              </w:rPr>
            </w:pPr>
            <w:del w:id="4349" w:author="Regina Casanova" w:date="2018-07-07T15:18:00Z">
              <w:r w:rsidRPr="00BA156B" w:rsidDel="00BA63BC">
                <w:rPr>
                  <w:color w:val="000000"/>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350" w:author="Regina Casanova" w:date="2018-07-07T15:18:00Z"/>
                <w:color w:val="000000"/>
              </w:rPr>
            </w:pPr>
            <w:del w:id="4351" w:author="Regina Casanova" w:date="2018-07-07T15:18:00Z">
              <w:r w:rsidRPr="00BA156B" w:rsidDel="00BA63BC">
                <w:rPr>
                  <w:color w:val="000000"/>
                </w:rPr>
                <w:delText>Alto - 3</w:delText>
              </w:r>
            </w:del>
          </w:p>
        </w:tc>
      </w:tr>
      <w:tr w:rsidR="00ED4396" w:rsidRPr="00BA156B" w:rsidDel="00BA63BC" w14:paraId="57C7BBFC" w14:textId="309C17D2" w:rsidTr="00ED4396">
        <w:tblPrEx>
          <w:tblBorders>
            <w:top w:val="none" w:sz="0" w:space="0" w:color="auto"/>
          </w:tblBorders>
        </w:tblPrEx>
        <w:trPr>
          <w:del w:id="4352"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353" w:author="Regina Casanova" w:date="2018-07-07T15:18:00Z"/>
                <w:color w:val="000000"/>
              </w:rPr>
            </w:pPr>
            <w:del w:id="4354" w:author="Regina Casanova" w:date="2018-07-07T15:18:00Z">
              <w:r w:rsidRPr="00BA156B" w:rsidDel="00BA63BC">
                <w:rPr>
                  <w:color w:val="000000"/>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355" w:author="Regina Casanova" w:date="2018-07-07T15:18:00Z"/>
                <w:color w:val="000000"/>
              </w:rPr>
            </w:pPr>
            <w:del w:id="4356" w:author="Regina Casanova" w:date="2018-07-07T15:18:00Z">
              <w:r w:rsidRPr="00BA156B" w:rsidDel="00BA63BC">
                <w:rPr>
                  <w:color w:val="000000"/>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357" w:author="Regina Casanova" w:date="2018-07-07T15:18:00Z"/>
                <w:color w:val="000000"/>
              </w:rPr>
            </w:pPr>
            <w:del w:id="4358" w:author="Regina Casanova" w:date="2018-07-07T15:18:00Z">
              <w:r w:rsidRPr="00BA156B" w:rsidDel="00BA63BC">
                <w:rPr>
                  <w:color w:val="000000"/>
                </w:rPr>
                <w:delText>Clasificación</w:delText>
              </w:r>
              <w:r w:rsidR="00ED4396" w:rsidRPr="00BA156B" w:rsidDel="00BA63BC">
                <w:rPr>
                  <w:color w:val="000000"/>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359" w:author="Regina Casanova" w:date="2018-07-07T15:18:00Z"/>
                <w:color w:val="000000"/>
              </w:rPr>
            </w:pPr>
            <w:del w:id="4360" w:author="Regina Casanova" w:date="2018-07-07T15:18:00Z">
              <w:r w:rsidDel="00BA63BC">
                <w:rPr>
                  <w:color w:val="000000"/>
                </w:rPr>
                <w:delText>Co</w:delText>
              </w:r>
              <w:r w:rsidR="00ED4396" w:rsidRPr="00BA156B" w:rsidDel="00BA63BC">
                <w:rPr>
                  <w:color w:val="000000"/>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361" w:author="Regina Casanova" w:date="2018-07-07T15:18:00Z"/>
                <w:color w:val="000000"/>
              </w:rPr>
            </w:pPr>
            <w:del w:id="4362" w:author="Regina Casanova" w:date="2018-07-07T15:18:00Z">
              <w:r w:rsidRPr="00BA156B" w:rsidDel="00BA63BC">
                <w:rPr>
                  <w:color w:val="000000"/>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363" w:author="Regina Casanova" w:date="2018-07-07T15:18:00Z"/>
                <w:color w:val="000000"/>
              </w:rPr>
            </w:pPr>
            <w:del w:id="4364" w:author="Regina Casanova" w:date="2018-07-07T15:18:00Z">
              <w:r w:rsidRPr="00BA156B" w:rsidDel="00BA63BC">
                <w:rPr>
                  <w:color w:val="000000"/>
                </w:rPr>
                <w:delText>bajo - 1</w:delText>
              </w:r>
            </w:del>
          </w:p>
        </w:tc>
      </w:tr>
      <w:tr w:rsidR="00ED4396" w:rsidRPr="00BA156B" w:rsidDel="00BA63BC" w14:paraId="69BA626D" w14:textId="0D58BE32" w:rsidTr="00ED4396">
        <w:tblPrEx>
          <w:tblBorders>
            <w:top w:val="none" w:sz="0" w:space="0" w:color="auto"/>
          </w:tblBorders>
        </w:tblPrEx>
        <w:trPr>
          <w:del w:id="43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366" w:author="Regina Casanova" w:date="2018-07-07T15:18:00Z"/>
                <w:color w:val="000000"/>
              </w:rPr>
            </w:pPr>
            <w:del w:id="4367" w:author="Regina Casanova" w:date="2018-07-07T15:18:00Z">
              <w:r w:rsidRPr="00BA156B" w:rsidDel="00BA63BC">
                <w:rPr>
                  <w:color w:val="000000"/>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368" w:author="Regina Casanova" w:date="2018-07-07T15:18:00Z"/>
                <w:color w:val="000000"/>
              </w:rPr>
            </w:pPr>
            <w:del w:id="4369"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370" w:author="Regina Casanova" w:date="2018-07-07T15:18:00Z"/>
                <w:color w:val="000000"/>
              </w:rPr>
            </w:pPr>
            <w:del w:id="4371" w:author="Regina Casanova" w:date="2018-07-07T15:18:00Z">
              <w:r w:rsidRPr="00BA156B" w:rsidDel="00BA63BC">
                <w:rPr>
                  <w:color w:val="000000"/>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372" w:author="Regina Casanova" w:date="2018-07-07T15:18:00Z"/>
                <w:color w:val="000000"/>
              </w:rPr>
            </w:pPr>
            <w:del w:id="4373" w:author="Regina Casanova" w:date="2018-07-07T15:18:00Z">
              <w:r w:rsidDel="00BA63BC">
                <w:rPr>
                  <w:color w:val="000000"/>
                </w:rPr>
                <w:delText>Co</w:delText>
              </w:r>
              <w:r w:rsidR="00ED4396" w:rsidRPr="00BA156B" w:rsidDel="00BA63BC">
                <w:rPr>
                  <w:color w:val="000000"/>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374" w:author="Regina Casanova" w:date="2018-07-07T15:18:00Z"/>
                <w:color w:val="000000"/>
              </w:rPr>
            </w:pPr>
            <w:del w:id="4375" w:author="Regina Casanova" w:date="2018-07-07T15:18:00Z">
              <w:r w:rsidRPr="00BA156B" w:rsidDel="00BA63BC">
                <w:rPr>
                  <w:color w:val="000000"/>
                </w:rPr>
                <w:delText xml:space="preserve">Enviar correo de confirmación / </w:delText>
              </w:r>
              <w:r w:rsidR="00BA156B" w:rsidRPr="00BA156B" w:rsidDel="00BA63BC">
                <w:rPr>
                  <w:color w:val="000000"/>
                </w:rPr>
                <w:delText>SMS con número</w:delText>
              </w:r>
              <w:r w:rsidRPr="00BA156B" w:rsidDel="00BA63BC">
                <w:rPr>
                  <w:color w:val="000000"/>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376" w:author="Regina Casanova" w:date="2018-07-07T15:18:00Z"/>
                <w:color w:val="000000"/>
              </w:rPr>
            </w:pPr>
            <w:del w:id="4377" w:author="Regina Casanova" w:date="2018-07-07T15:18:00Z">
              <w:r w:rsidRPr="00BA156B" w:rsidDel="00BA63BC">
                <w:rPr>
                  <w:color w:val="000000"/>
                </w:rPr>
                <w:delText>Alto - 3</w:delText>
              </w:r>
            </w:del>
          </w:p>
        </w:tc>
      </w:tr>
      <w:tr w:rsidR="00ED4396" w:rsidRPr="00BA156B" w:rsidDel="00BA63BC" w14:paraId="297E7421" w14:textId="7172E0DA" w:rsidTr="00ED4396">
        <w:tblPrEx>
          <w:tblBorders>
            <w:top w:val="none" w:sz="0" w:space="0" w:color="auto"/>
          </w:tblBorders>
        </w:tblPrEx>
        <w:trPr>
          <w:del w:id="4378"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379" w:author="Regina Casanova" w:date="2018-07-07T15:18:00Z"/>
                <w:color w:val="000000"/>
              </w:rPr>
            </w:pPr>
            <w:del w:id="4380" w:author="Regina Casanova" w:date="2018-07-07T15:18:00Z">
              <w:r w:rsidRPr="00BA156B" w:rsidDel="00BA63BC">
                <w:rPr>
                  <w:color w:val="000000"/>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381" w:author="Regina Casanova" w:date="2018-07-07T15:18:00Z"/>
                <w:color w:val="000000"/>
              </w:rPr>
            </w:pPr>
            <w:del w:id="4382"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383" w:author="Regina Casanova" w:date="2018-07-07T15:18:00Z"/>
                <w:color w:val="000000"/>
              </w:rPr>
            </w:pPr>
            <w:del w:id="4384" w:author="Regina Casanova" w:date="2018-07-07T15:18:00Z">
              <w:r w:rsidRPr="00BA156B" w:rsidDel="00BA63BC">
                <w:rPr>
                  <w:color w:val="000000"/>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385" w:author="Regina Casanova" w:date="2018-07-07T15:18:00Z"/>
                <w:color w:val="000000"/>
              </w:rPr>
            </w:pPr>
            <w:del w:id="4386" w:author="Regina Casanova" w:date="2018-07-07T15:18:00Z">
              <w:r w:rsidDel="00BA63BC">
                <w:rPr>
                  <w:color w:val="000000"/>
                </w:rPr>
                <w:delText>Co</w:delText>
              </w:r>
              <w:r w:rsidR="00ED4396" w:rsidRPr="00BA156B" w:rsidDel="00BA63BC">
                <w:rPr>
                  <w:color w:val="000000"/>
                </w:rPr>
                <w:delText xml:space="preserve">mo ciudadano quiero poder presentar un reclamo </w:delText>
              </w:r>
              <w:r w:rsidR="00BA156B" w:rsidRPr="00BA156B" w:rsidDel="00BA63BC">
                <w:rPr>
                  <w:color w:val="000000"/>
                </w:rPr>
                <w:delText>identificándome</w:delText>
              </w:r>
              <w:r w:rsidR="00ED4396" w:rsidRPr="00BA156B" w:rsidDel="00BA63BC">
                <w:rPr>
                  <w:color w:val="000000"/>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387" w:author="Regina Casanova" w:date="2018-07-07T15:18:00Z"/>
                <w:color w:val="000000"/>
              </w:rPr>
            </w:pPr>
            <w:del w:id="4388" w:author="Regina Casanova" w:date="2018-07-07T15:18:00Z">
              <w:r w:rsidRPr="00BA156B" w:rsidDel="00BA63BC">
                <w:rPr>
                  <w:color w:val="000000"/>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389" w:author="Regina Casanova" w:date="2018-07-07T15:18:00Z"/>
                <w:color w:val="000000"/>
              </w:rPr>
            </w:pPr>
            <w:del w:id="4390" w:author="Regina Casanova" w:date="2018-07-07T15:18:00Z">
              <w:r w:rsidRPr="00BA156B" w:rsidDel="00BA63BC">
                <w:rPr>
                  <w:color w:val="000000"/>
                </w:rPr>
                <w:delText>Alto - 3</w:delText>
              </w:r>
            </w:del>
          </w:p>
        </w:tc>
      </w:tr>
      <w:tr w:rsidR="00ED4396" w:rsidRPr="00BA156B" w:rsidDel="00BA63BC" w14:paraId="1D8BBECF" w14:textId="38B33088" w:rsidTr="00ED4396">
        <w:tblPrEx>
          <w:tblBorders>
            <w:top w:val="none" w:sz="0" w:space="0" w:color="auto"/>
          </w:tblBorders>
        </w:tblPrEx>
        <w:trPr>
          <w:del w:id="43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392" w:author="Regina Casanova" w:date="2018-07-07T15:18:00Z"/>
                <w:color w:val="000000"/>
              </w:rPr>
            </w:pPr>
            <w:del w:id="4393" w:author="Regina Casanova" w:date="2018-07-07T15:18:00Z">
              <w:r w:rsidRPr="00BA156B" w:rsidDel="00BA63BC">
                <w:rPr>
                  <w:color w:val="000000"/>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394" w:author="Regina Casanova" w:date="2018-07-07T15:18:00Z"/>
                <w:color w:val="000000"/>
              </w:rPr>
            </w:pPr>
            <w:del w:id="4395"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396" w:author="Regina Casanova" w:date="2018-07-07T15:18:00Z"/>
                <w:color w:val="000000"/>
              </w:rPr>
            </w:pPr>
            <w:del w:id="4397" w:author="Regina Casanova" w:date="2018-07-07T15:18:00Z">
              <w:r w:rsidRPr="00BA156B" w:rsidDel="00BA63BC">
                <w:rPr>
                  <w:color w:val="000000"/>
                </w:rPr>
                <w:delText>Temas parecidos a su reclamo y</w:delText>
              </w:r>
              <w:r w:rsidR="00BA156B" w:rsidRPr="00BA156B" w:rsidDel="00BA63BC">
                <w:rPr>
                  <w:color w:val="000000"/>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398" w:author="Regina Casanova" w:date="2018-07-07T15:18:00Z"/>
                <w:color w:val="000000"/>
              </w:rPr>
            </w:pPr>
            <w:del w:id="4399" w:author="Regina Casanova" w:date="2018-07-07T15:18:00Z">
              <w:r w:rsidDel="00BA63BC">
                <w:rPr>
                  <w:color w:val="000000"/>
                </w:rPr>
                <w:delText>Co</w:delText>
              </w:r>
              <w:r w:rsidR="00ED4396" w:rsidRPr="00BA156B" w:rsidDel="00BA63BC">
                <w:rPr>
                  <w:color w:val="000000"/>
                </w:rPr>
                <w:delText xml:space="preserve">mo ciudadano quiero poder ver temas parecidos a mi reclamo y </w:delText>
              </w:r>
              <w:r w:rsidR="00BA156B" w:rsidRPr="00BA156B" w:rsidDel="00BA63BC">
                <w:rPr>
                  <w:color w:val="000000"/>
                </w:rPr>
                <w:delText>temas populares</w:delText>
              </w:r>
              <w:r w:rsidR="00ED4396" w:rsidRPr="00BA156B" w:rsidDel="00BA63BC">
                <w:rPr>
                  <w:color w:val="000000"/>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400" w:author="Regina Casanova" w:date="2018-07-07T15:18:00Z"/>
                <w:color w:val="000000"/>
              </w:rPr>
            </w:pPr>
            <w:del w:id="4401" w:author="Regina Casanova" w:date="2018-07-07T15:18:00Z">
              <w:r w:rsidRPr="00BA156B" w:rsidDel="00BA63BC">
                <w:rPr>
                  <w:color w:val="000000"/>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402" w:author="Regina Casanova" w:date="2018-07-07T15:18:00Z"/>
                <w:color w:val="000000"/>
              </w:rPr>
            </w:pPr>
            <w:del w:id="4403" w:author="Regina Casanova" w:date="2018-07-07T15:18:00Z">
              <w:r w:rsidRPr="00BA156B" w:rsidDel="00BA63BC">
                <w:rPr>
                  <w:color w:val="000000"/>
                </w:rPr>
                <w:delText>Bajo - 1</w:delText>
              </w:r>
            </w:del>
          </w:p>
        </w:tc>
      </w:tr>
      <w:tr w:rsidR="00ED4396" w:rsidRPr="00BA156B" w:rsidDel="00BA63BC" w14:paraId="42F31ED6" w14:textId="32B37FD0" w:rsidTr="00ED4396">
        <w:tblPrEx>
          <w:tblBorders>
            <w:top w:val="none" w:sz="0" w:space="0" w:color="auto"/>
          </w:tblBorders>
        </w:tblPrEx>
        <w:trPr>
          <w:del w:id="4404"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405" w:author="Regina Casanova" w:date="2018-07-07T15:18:00Z"/>
                <w:color w:val="000000"/>
              </w:rPr>
            </w:pPr>
            <w:del w:id="4406" w:author="Regina Casanova" w:date="2018-07-07T15:18:00Z">
              <w:r w:rsidRPr="00BA156B" w:rsidDel="00BA63BC">
                <w:rPr>
                  <w:color w:val="000000"/>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407" w:author="Regina Casanova" w:date="2018-07-07T15:18:00Z"/>
                <w:color w:val="000000"/>
              </w:rPr>
            </w:pPr>
            <w:del w:id="4408"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409" w:author="Regina Casanova" w:date="2018-07-07T15:18:00Z"/>
                <w:color w:val="000000"/>
              </w:rPr>
            </w:pPr>
            <w:del w:id="4410" w:author="Regina Casanova" w:date="2018-07-07T15:18:00Z">
              <w:r w:rsidRPr="00BA156B" w:rsidDel="00BA63BC">
                <w:rPr>
                  <w:color w:val="000000"/>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411" w:author="Regina Casanova" w:date="2018-07-07T15:18:00Z"/>
                <w:color w:val="000000"/>
              </w:rPr>
            </w:pPr>
            <w:del w:id="4412" w:author="Regina Casanova" w:date="2018-07-07T15:18:00Z">
              <w:r w:rsidDel="00BA63BC">
                <w:rPr>
                  <w:color w:val="000000"/>
                </w:rPr>
                <w:delText>Co</w:delText>
              </w:r>
              <w:r w:rsidR="00ED4396" w:rsidRPr="00BA156B" w:rsidDel="00BA63BC">
                <w:rPr>
                  <w:color w:val="000000"/>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413" w:author="Regina Casanova" w:date="2018-07-07T15:18:00Z"/>
                <w:color w:val="000000"/>
              </w:rPr>
            </w:pPr>
            <w:del w:id="4414" w:author="Regina Casanova" w:date="2018-07-07T15:18:00Z">
              <w:r w:rsidRPr="00BA156B" w:rsidDel="00BA63BC">
                <w:rPr>
                  <w:color w:val="000000"/>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415" w:author="Regina Casanova" w:date="2018-07-07T15:18:00Z"/>
                <w:color w:val="000000"/>
              </w:rPr>
            </w:pPr>
            <w:del w:id="4416" w:author="Regina Casanova" w:date="2018-07-07T15:18:00Z">
              <w:r w:rsidRPr="00BA156B" w:rsidDel="00BA63BC">
                <w:rPr>
                  <w:color w:val="000000"/>
                </w:rPr>
                <w:delText>Medio - 2</w:delText>
              </w:r>
            </w:del>
          </w:p>
        </w:tc>
      </w:tr>
      <w:tr w:rsidR="00ED4396" w:rsidRPr="00BA156B" w:rsidDel="00BA63BC" w14:paraId="49BADBDB" w14:textId="3A900F18" w:rsidTr="00ED4396">
        <w:tblPrEx>
          <w:tblBorders>
            <w:top w:val="none" w:sz="0" w:space="0" w:color="auto"/>
          </w:tblBorders>
        </w:tblPrEx>
        <w:trPr>
          <w:del w:id="441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418" w:author="Regina Casanova" w:date="2018-07-07T15:18:00Z"/>
                <w:color w:val="000000"/>
              </w:rPr>
            </w:pPr>
            <w:del w:id="4419" w:author="Regina Casanova" w:date="2018-07-07T15:18:00Z">
              <w:r w:rsidRPr="00BA156B" w:rsidDel="00BA63BC">
                <w:rPr>
                  <w:color w:val="000000"/>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420" w:author="Regina Casanova" w:date="2018-07-07T15:18:00Z"/>
                <w:color w:val="000000"/>
              </w:rPr>
            </w:pPr>
            <w:del w:id="4421"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422" w:author="Regina Casanova" w:date="2018-07-07T15:18:00Z"/>
                <w:color w:val="000000"/>
              </w:rPr>
            </w:pPr>
            <w:del w:id="4423" w:author="Regina Casanova" w:date="2018-07-07T15:18:00Z">
              <w:r w:rsidRPr="00BA156B" w:rsidDel="00BA63BC">
                <w:rPr>
                  <w:color w:val="000000"/>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424" w:author="Regina Casanova" w:date="2018-07-07T15:18:00Z"/>
                <w:color w:val="000000"/>
              </w:rPr>
            </w:pPr>
            <w:del w:id="4425" w:author="Regina Casanova" w:date="2018-07-07T15:18:00Z">
              <w:r w:rsidDel="00BA63BC">
                <w:rPr>
                  <w:color w:val="000000"/>
                </w:rPr>
                <w:delText>Co</w:delText>
              </w:r>
              <w:r w:rsidR="00ED4396" w:rsidRPr="00BA156B" w:rsidDel="00BA63BC">
                <w:rPr>
                  <w:color w:val="000000"/>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426" w:author="Regina Casanova" w:date="2018-07-07T15:18:00Z"/>
                <w:color w:val="000000"/>
              </w:rPr>
            </w:pPr>
            <w:del w:id="4427" w:author="Regina Casanova" w:date="2018-07-07T15:18:00Z">
              <w:r w:rsidRPr="00BA156B" w:rsidDel="00BA63BC">
                <w:rPr>
                  <w:color w:val="000000"/>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428" w:author="Regina Casanova" w:date="2018-07-07T15:18:00Z"/>
                <w:color w:val="000000"/>
              </w:rPr>
            </w:pPr>
            <w:del w:id="4429" w:author="Regina Casanova" w:date="2018-07-07T15:18:00Z">
              <w:r w:rsidRPr="00BA156B" w:rsidDel="00BA63BC">
                <w:rPr>
                  <w:color w:val="000000"/>
                </w:rPr>
                <w:delText>Medio - 2</w:delText>
              </w:r>
            </w:del>
          </w:p>
        </w:tc>
      </w:tr>
      <w:tr w:rsidR="00ED4396" w:rsidRPr="00BA156B" w:rsidDel="00BA63BC" w14:paraId="22C65F34" w14:textId="6EE9FFC7" w:rsidTr="00ED4396">
        <w:tblPrEx>
          <w:tblBorders>
            <w:top w:val="none" w:sz="0" w:space="0" w:color="auto"/>
          </w:tblBorders>
        </w:tblPrEx>
        <w:trPr>
          <w:del w:id="4430"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431" w:author="Regina Casanova" w:date="2018-07-07T15:18:00Z"/>
                <w:color w:val="000000"/>
              </w:rPr>
            </w:pPr>
            <w:del w:id="4432" w:author="Regina Casanova" w:date="2018-07-07T15:18:00Z">
              <w:r w:rsidRPr="00BA156B" w:rsidDel="00BA63BC">
                <w:rPr>
                  <w:color w:val="000000"/>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433" w:author="Regina Casanova" w:date="2018-07-07T15:18:00Z"/>
                <w:color w:val="000000"/>
              </w:rPr>
            </w:pPr>
            <w:del w:id="4434"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435" w:author="Regina Casanova" w:date="2018-07-07T15:18:00Z"/>
                <w:color w:val="000000"/>
              </w:rPr>
            </w:pPr>
            <w:del w:id="4436" w:author="Regina Casanova" w:date="2018-07-07T15:18:00Z">
              <w:r w:rsidRPr="00BA156B" w:rsidDel="00BA63BC">
                <w:rPr>
                  <w:color w:val="000000"/>
                </w:rPr>
                <w:delText xml:space="preserve">Ejemplos de casos que fueron a favor del ciudadano. Si se </w:delText>
              </w:r>
              <w:r w:rsidR="00BA156B" w:rsidRPr="00BA156B" w:rsidDel="00BA63BC">
                <w:rPr>
                  <w:color w:val="000000"/>
                </w:rPr>
                <w:delText>solucionó</w:delText>
              </w:r>
              <w:r w:rsidRPr="00BA156B" w:rsidDel="00BA63BC">
                <w:rPr>
                  <w:color w:val="000000"/>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437" w:author="Regina Casanova" w:date="2018-07-07T15:18:00Z"/>
                <w:color w:val="000000"/>
              </w:rPr>
            </w:pPr>
            <w:del w:id="4438" w:author="Regina Casanova" w:date="2018-07-07T15:18:00Z">
              <w:r w:rsidDel="00BA63BC">
                <w:rPr>
                  <w:color w:val="000000"/>
                </w:rPr>
                <w:delText>Co</w:delText>
              </w:r>
              <w:r w:rsidR="00ED4396" w:rsidRPr="00BA156B" w:rsidDel="00BA63BC">
                <w:rPr>
                  <w:color w:val="000000"/>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439" w:author="Regina Casanova" w:date="2018-07-07T15:18:00Z"/>
                <w:color w:val="000000"/>
              </w:rPr>
            </w:pPr>
            <w:del w:id="4440" w:author="Regina Casanova" w:date="2018-07-07T15:18:00Z">
              <w:r w:rsidRPr="00BA156B" w:rsidDel="00BA63BC">
                <w:rPr>
                  <w:color w:val="000000"/>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441" w:author="Regina Casanova" w:date="2018-07-07T15:18:00Z"/>
                <w:color w:val="000000"/>
              </w:rPr>
            </w:pPr>
            <w:del w:id="4442" w:author="Regina Casanova" w:date="2018-07-07T15:18:00Z">
              <w:r w:rsidRPr="00BA156B" w:rsidDel="00BA63BC">
                <w:rPr>
                  <w:color w:val="000000"/>
                </w:rPr>
                <w:delText>Bajo - 1</w:delText>
              </w:r>
            </w:del>
          </w:p>
        </w:tc>
      </w:tr>
      <w:tr w:rsidR="00ED4396" w:rsidRPr="00BA156B" w:rsidDel="00BA63BC" w14:paraId="6C836BF1" w14:textId="7EAFBC1C" w:rsidTr="00ED4396">
        <w:tblPrEx>
          <w:tblBorders>
            <w:top w:val="none" w:sz="0" w:space="0" w:color="auto"/>
          </w:tblBorders>
        </w:tblPrEx>
        <w:trPr>
          <w:del w:id="44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444" w:author="Regina Casanova" w:date="2018-07-07T15:18:00Z"/>
                <w:color w:val="000000"/>
              </w:rPr>
            </w:pPr>
            <w:del w:id="4445" w:author="Regina Casanova" w:date="2018-07-07T15:18:00Z">
              <w:r w:rsidRPr="00BA156B" w:rsidDel="00BA63BC">
                <w:rPr>
                  <w:color w:val="000000"/>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446" w:author="Regina Casanova" w:date="2018-07-07T15:18:00Z"/>
                <w:color w:val="000000"/>
              </w:rPr>
            </w:pPr>
            <w:del w:id="4447"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448" w:author="Regina Casanova" w:date="2018-07-07T15:18:00Z"/>
                <w:color w:val="000000"/>
              </w:rPr>
            </w:pPr>
            <w:del w:id="4449" w:author="Regina Casanova" w:date="2018-07-07T15:18:00Z">
              <w:r w:rsidRPr="00BA156B" w:rsidDel="00BA63BC">
                <w:rPr>
                  <w:color w:val="000000"/>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450" w:author="Regina Casanova" w:date="2018-07-07T15:18:00Z"/>
                <w:color w:val="000000"/>
              </w:rPr>
            </w:pPr>
            <w:del w:id="4451" w:author="Regina Casanova" w:date="2018-07-07T15:18:00Z">
              <w:r w:rsidDel="00BA63BC">
                <w:rPr>
                  <w:color w:val="000000"/>
                </w:rPr>
                <w:delText>Co</w:delText>
              </w:r>
              <w:r w:rsidR="00ED4396" w:rsidRPr="00BA156B" w:rsidDel="00BA63BC">
                <w:rPr>
                  <w:color w:val="000000"/>
                </w:rPr>
                <w:delText xml:space="preserve">mo ciudadano quiero saber para </w:delText>
              </w:r>
              <w:r w:rsidR="00BA156B" w:rsidRPr="00BA156B" w:rsidDel="00BA63BC">
                <w:rPr>
                  <w:color w:val="000000"/>
                </w:rPr>
                <w:delText>qué</w:delText>
              </w:r>
              <w:r w:rsidR="00ED4396" w:rsidRPr="00BA156B" w:rsidDel="00BA63BC">
                <w:rPr>
                  <w:color w:val="000000"/>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452" w:author="Regina Casanova" w:date="2018-07-07T15:18:00Z"/>
                <w:color w:val="000000"/>
              </w:rPr>
            </w:pPr>
            <w:del w:id="4453" w:author="Regina Casanova" w:date="2018-07-07T15:18:00Z">
              <w:r w:rsidRPr="00BA156B" w:rsidDel="00BA63BC">
                <w:rPr>
                  <w:color w:val="000000"/>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454" w:author="Regina Casanova" w:date="2018-07-07T15:18:00Z"/>
                <w:color w:val="000000"/>
              </w:rPr>
            </w:pPr>
            <w:del w:id="4455" w:author="Regina Casanova" w:date="2018-07-07T15:18:00Z">
              <w:r w:rsidRPr="00BA156B" w:rsidDel="00BA63BC">
                <w:rPr>
                  <w:color w:val="000000"/>
                </w:rPr>
                <w:delText>Medio - 2</w:delText>
              </w:r>
            </w:del>
          </w:p>
        </w:tc>
      </w:tr>
      <w:tr w:rsidR="00ED4396" w:rsidRPr="00BA156B" w:rsidDel="00BA63BC" w14:paraId="7DA00F9D" w14:textId="2FF1898A" w:rsidTr="00ED4396">
        <w:tblPrEx>
          <w:tblBorders>
            <w:top w:val="none" w:sz="0" w:space="0" w:color="auto"/>
          </w:tblBorders>
        </w:tblPrEx>
        <w:trPr>
          <w:del w:id="4456"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457" w:author="Regina Casanova" w:date="2018-07-07T15:18:00Z"/>
                <w:color w:val="000000"/>
              </w:rPr>
            </w:pPr>
            <w:del w:id="4458" w:author="Regina Casanova" w:date="2018-07-07T15:18:00Z">
              <w:r w:rsidRPr="00BA156B" w:rsidDel="00BA63BC">
                <w:rPr>
                  <w:color w:val="000000"/>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459" w:author="Regina Casanova" w:date="2018-07-07T15:18:00Z"/>
                <w:color w:val="000000"/>
              </w:rPr>
            </w:pPr>
            <w:del w:id="4460" w:author="Regina Casanova" w:date="2018-07-07T15:18:00Z">
              <w:r w:rsidRPr="00BA156B" w:rsidDel="00BA63BC">
                <w:rPr>
                  <w:color w:val="000000"/>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461" w:author="Regina Casanova" w:date="2018-07-07T15:18:00Z"/>
                <w:color w:val="000000"/>
              </w:rPr>
            </w:pPr>
            <w:del w:id="4462" w:author="Regina Casanova" w:date="2018-07-07T15:18:00Z">
              <w:r w:rsidRPr="00BA156B" w:rsidDel="00BA63BC">
                <w:rPr>
                  <w:color w:val="000000"/>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463" w:author="Regina Casanova" w:date="2018-07-07T15:18:00Z"/>
                <w:color w:val="000000"/>
              </w:rPr>
            </w:pPr>
            <w:del w:id="4464" w:author="Regina Casanova" w:date="2018-07-07T15:18:00Z">
              <w:r w:rsidDel="00BA63BC">
                <w:rPr>
                  <w:color w:val="000000"/>
                </w:rPr>
                <w:delText>Co</w:delText>
              </w:r>
              <w:r w:rsidR="00ED4396" w:rsidRPr="00BA156B" w:rsidDel="00BA63BC">
                <w:rPr>
                  <w:color w:val="000000"/>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465" w:author="Regina Casanova" w:date="2018-07-07T15:18:00Z"/>
                <w:color w:val="000000"/>
              </w:rPr>
            </w:pPr>
            <w:del w:id="4466" w:author="Regina Casanova" w:date="2018-07-07T15:18:00Z">
              <w:r w:rsidRPr="00BA156B" w:rsidDel="00BA63BC">
                <w:rPr>
                  <w:color w:val="000000"/>
                </w:rPr>
                <w:delText xml:space="preserve">Hacer </w:delText>
              </w:r>
              <w:r w:rsidR="001D2091" w:rsidDel="00BA63BC">
                <w:rPr>
                  <w:color w:val="000000"/>
                </w:rPr>
                <w:delText xml:space="preserve">que </w:delText>
              </w:r>
              <w:r w:rsidRPr="00BA156B" w:rsidDel="00BA63BC">
                <w:rPr>
                  <w:color w:val="000000"/>
                </w:rPr>
                <w:delText xml:space="preserve">el </w:delText>
              </w:r>
            </w:del>
            <w:del w:id="4467" w:author="Regina Casanova" w:date="2018-06-18T17:53:00Z">
              <w:r w:rsidRPr="00BA156B" w:rsidDel="00E94926">
                <w:rPr>
                  <w:color w:val="000000"/>
                </w:rPr>
                <w:delText>sistema</w:delText>
              </w:r>
            </w:del>
            <w:del w:id="4468" w:author="Regina Casanova" w:date="2018-07-07T15:18:00Z">
              <w:r w:rsidRPr="00BA156B" w:rsidDel="00BA63BC">
                <w:rPr>
                  <w:color w:val="000000"/>
                </w:rPr>
                <w:delText xml:space="preserve"> </w:delText>
              </w:r>
              <w:r w:rsidR="001D2091" w:rsidDel="00BA63BC">
                <w:rPr>
                  <w:color w:val="000000"/>
                </w:rPr>
                <w:delText>tenga</w:delText>
              </w:r>
            </w:del>
            <w:del w:id="4469" w:author="Regina Casanova" w:date="2018-06-18T23:51:00Z">
              <w:r w:rsidRPr="00BA156B" w:rsidDel="001D2091">
                <w:rPr>
                  <w:color w:val="000000"/>
                </w:rPr>
                <w:delText>en</w:delText>
              </w:r>
            </w:del>
            <w:del w:id="4470" w:author="Regina Casanova" w:date="2018-07-07T15:18:00Z">
              <w:r w:rsidRPr="00BA156B" w:rsidDel="00BA63BC">
                <w:rPr>
                  <w:color w:val="000000"/>
                </w:rPr>
                <w:delText xml:space="preserve"> pocos</w:delText>
              </w:r>
              <w:r w:rsidR="001D2091" w:rsidDel="00BA63BC">
                <w:rPr>
                  <w:color w:val="000000"/>
                </w:rPr>
                <w:delText xml:space="preserve"> y sencillos</w:delText>
              </w:r>
              <w:r w:rsidRPr="00BA156B" w:rsidDel="00BA63BC">
                <w:rPr>
                  <w:color w:val="000000"/>
                </w:rPr>
                <w:delText xml:space="preserve"> pasos </w:delText>
              </w:r>
            </w:del>
            <w:del w:id="4471" w:author="Regina Casanova" w:date="2018-06-18T23:51:00Z">
              <w:r w:rsidRPr="00BA156B" w:rsidDel="001D2091">
                <w:rPr>
                  <w:color w:val="000000"/>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472" w:author="Regina Casanova" w:date="2018-07-07T15:18:00Z"/>
                <w:color w:val="000000"/>
              </w:rPr>
            </w:pPr>
            <w:del w:id="4473" w:author="Regina Casanova" w:date="2018-07-07T15:18:00Z">
              <w:r w:rsidRPr="00BA156B" w:rsidDel="00BA63BC">
                <w:rPr>
                  <w:color w:val="000000"/>
                </w:rPr>
                <w:delText>Alto - 3</w:delText>
              </w:r>
            </w:del>
          </w:p>
        </w:tc>
      </w:tr>
      <w:tr w:rsidR="00ED4396" w:rsidRPr="00BA156B" w:rsidDel="00BA63BC" w14:paraId="2A170B2E" w14:textId="20DF42B7" w:rsidTr="00ED4396">
        <w:tblPrEx>
          <w:tblBorders>
            <w:top w:val="none" w:sz="0" w:space="0" w:color="auto"/>
          </w:tblBorders>
        </w:tblPrEx>
        <w:trPr>
          <w:del w:id="447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475" w:author="Regina Casanova" w:date="2018-07-07T15:18:00Z"/>
                <w:color w:val="000000"/>
              </w:rPr>
            </w:pPr>
            <w:del w:id="4476" w:author="Regina Casanova" w:date="2018-07-07T15:18:00Z">
              <w:r w:rsidRPr="00BA156B" w:rsidDel="00BA63BC">
                <w:rPr>
                  <w:color w:val="000000"/>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477" w:author="Regina Casanova" w:date="2018-07-07T15:18:00Z"/>
                <w:color w:val="000000"/>
              </w:rPr>
            </w:pPr>
            <w:del w:id="4478" w:author="Regina Casanova" w:date="2018-07-07T15:18:00Z">
              <w:r w:rsidRPr="00BA156B" w:rsidDel="00BA63BC">
                <w:rPr>
                  <w:color w:val="000000"/>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479" w:author="Regina Casanova" w:date="2018-07-07T15:18:00Z"/>
                <w:color w:val="000000"/>
              </w:rPr>
            </w:pPr>
            <w:del w:id="4480" w:author="Regina Casanova" w:date="2018-07-07T15:18:00Z">
              <w:r w:rsidRPr="00BA156B" w:rsidDel="00BA63BC">
                <w:rPr>
                  <w:color w:val="000000"/>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481" w:author="Regina Casanova" w:date="2018-07-07T15:18:00Z"/>
                <w:color w:val="000000"/>
              </w:rPr>
            </w:pPr>
            <w:del w:id="4482" w:author="Regina Casanova" w:date="2018-07-07T15:18:00Z">
              <w:r w:rsidDel="00BA63BC">
                <w:rPr>
                  <w:color w:val="000000"/>
                </w:rPr>
                <w:delText>Co</w:delText>
              </w:r>
              <w:r w:rsidR="00ED4396" w:rsidRPr="00BA156B" w:rsidDel="00BA63BC">
                <w:rPr>
                  <w:color w:val="000000"/>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483" w:author="Regina Casanova" w:date="2018-07-07T15:18:00Z"/>
                <w:color w:val="000000"/>
              </w:rPr>
            </w:pPr>
            <w:del w:id="4484" w:author="Regina Casanova" w:date="2018-07-07T15:18:00Z">
              <w:r w:rsidRPr="00BA156B" w:rsidDel="00BA63BC">
                <w:rPr>
                  <w:color w:val="000000"/>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485" w:author="Regina Casanova" w:date="2018-07-07T15:18:00Z"/>
                <w:color w:val="000000"/>
              </w:rPr>
            </w:pPr>
            <w:del w:id="4486" w:author="Regina Casanova" w:date="2018-07-07T15:18:00Z">
              <w:r w:rsidRPr="00BA156B" w:rsidDel="00BA63BC">
                <w:rPr>
                  <w:color w:val="000000"/>
                </w:rPr>
                <w:delText>Medio - 2</w:delText>
              </w:r>
            </w:del>
          </w:p>
        </w:tc>
      </w:tr>
      <w:tr w:rsidR="00ED4396" w:rsidRPr="00BA156B" w:rsidDel="00BA63BC" w14:paraId="3716EB08" w14:textId="3F4538BC" w:rsidTr="00ED4396">
        <w:tblPrEx>
          <w:tblBorders>
            <w:top w:val="none" w:sz="0" w:space="0" w:color="auto"/>
          </w:tblBorders>
        </w:tblPrEx>
        <w:trPr>
          <w:del w:id="4487"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488" w:author="Regina Casanova" w:date="2018-07-07T15:18:00Z"/>
                <w:color w:val="000000"/>
              </w:rPr>
            </w:pPr>
            <w:del w:id="4489" w:author="Regina Casanova" w:date="2018-07-07T15:18:00Z">
              <w:r w:rsidRPr="00BA156B" w:rsidDel="00BA63BC">
                <w:rPr>
                  <w:color w:val="000000"/>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490" w:author="Regina Casanova" w:date="2018-07-07T15:18:00Z"/>
                <w:color w:val="000000"/>
              </w:rPr>
            </w:pPr>
            <w:del w:id="4491" w:author="Regina Casanova" w:date="2018-07-07T15:18:00Z">
              <w:r w:rsidRPr="00BA156B" w:rsidDel="00BA63BC">
                <w:rPr>
                  <w:color w:val="000000"/>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492" w:author="Regina Casanova" w:date="2018-07-07T15:18:00Z"/>
                <w:color w:val="000000"/>
              </w:rPr>
            </w:pPr>
            <w:del w:id="4493" w:author="Regina Casanova" w:date="2018-07-07T15:18:00Z">
              <w:r w:rsidRPr="00BA156B" w:rsidDel="00BA63BC">
                <w:rPr>
                  <w:color w:val="000000"/>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494" w:author="Regina Casanova" w:date="2018-07-07T15:18:00Z"/>
                <w:color w:val="000000"/>
              </w:rPr>
            </w:pPr>
            <w:del w:id="4495" w:author="Regina Casanova" w:date="2018-07-07T15:18:00Z">
              <w:r w:rsidDel="00BA63BC">
                <w:rPr>
                  <w:color w:val="000000"/>
                </w:rPr>
                <w:delText>Co</w:delText>
              </w:r>
              <w:r w:rsidR="00ED4396" w:rsidRPr="00BA156B" w:rsidDel="00BA63BC">
                <w:rPr>
                  <w:color w:val="000000"/>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496" w:author="Regina Casanova" w:date="2018-07-07T15:18:00Z"/>
                <w:color w:val="000000"/>
              </w:rPr>
            </w:pPr>
            <w:del w:id="4497" w:author="Regina Casanova" w:date="2018-07-07T15:18:00Z">
              <w:r w:rsidRPr="00BA156B" w:rsidDel="00BA63BC">
                <w:rPr>
                  <w:color w:val="000000"/>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498" w:author="Regina Casanova" w:date="2018-07-07T15:18:00Z"/>
                <w:color w:val="000000"/>
              </w:rPr>
            </w:pPr>
            <w:del w:id="4499" w:author="Regina Casanova" w:date="2018-07-07T15:18:00Z">
              <w:r w:rsidRPr="00BA156B" w:rsidDel="00BA63BC">
                <w:rPr>
                  <w:color w:val="000000"/>
                </w:rPr>
                <w:delText>Alto - 3</w:delText>
              </w:r>
            </w:del>
          </w:p>
        </w:tc>
      </w:tr>
      <w:tr w:rsidR="00ED4396" w:rsidRPr="00BA156B" w:rsidDel="00BA63BC" w14:paraId="554C1432" w14:textId="37A5367A" w:rsidTr="00ED4396">
        <w:tblPrEx>
          <w:tblBorders>
            <w:top w:val="none" w:sz="0" w:space="0" w:color="auto"/>
          </w:tblBorders>
        </w:tblPrEx>
        <w:trPr>
          <w:del w:id="450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501" w:author="Regina Casanova" w:date="2018-07-07T15:18:00Z"/>
                <w:color w:val="000000"/>
              </w:rPr>
            </w:pPr>
            <w:del w:id="4502" w:author="Regina Casanova" w:date="2018-07-07T15:18:00Z">
              <w:r w:rsidRPr="00BA156B" w:rsidDel="00BA63BC">
                <w:rPr>
                  <w:color w:val="000000"/>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503" w:author="Regina Casanova" w:date="2018-07-07T15:18:00Z"/>
                <w:color w:val="000000"/>
              </w:rPr>
            </w:pPr>
            <w:del w:id="4504" w:author="Regina Casanova" w:date="2018-07-07T15:18:00Z">
              <w:r w:rsidRPr="00BA156B" w:rsidDel="00BA63BC">
                <w:rPr>
                  <w:color w:val="000000"/>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505" w:author="Regina Casanova" w:date="2018-07-07T15:18:00Z"/>
                <w:color w:val="000000"/>
              </w:rPr>
            </w:pPr>
            <w:del w:id="4506" w:author="Regina Casanova" w:date="2018-07-07T15:18:00Z">
              <w:r w:rsidRPr="00BA156B" w:rsidDel="00BA63BC">
                <w:rPr>
                  <w:color w:val="000000"/>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507" w:author="Regina Casanova" w:date="2018-07-07T15:18:00Z"/>
                <w:color w:val="000000"/>
              </w:rPr>
            </w:pPr>
            <w:del w:id="4508" w:author="Regina Casanova" w:date="2018-07-07T15:18:00Z">
              <w:r w:rsidDel="00BA63BC">
                <w:rPr>
                  <w:color w:val="000000"/>
                </w:rPr>
                <w:delText>Co</w:delText>
              </w:r>
              <w:r w:rsidR="00ED4396" w:rsidRPr="00BA156B" w:rsidDel="00BA63BC">
                <w:rPr>
                  <w:color w:val="000000"/>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509" w:author="Regina Casanova" w:date="2018-07-07T15:18:00Z"/>
                <w:color w:val="000000"/>
              </w:rPr>
            </w:pPr>
            <w:del w:id="4510" w:author="Regina Casanova" w:date="2018-07-07T15:18:00Z">
              <w:r w:rsidRPr="00BA156B" w:rsidDel="00BA63BC">
                <w:rPr>
                  <w:color w:val="000000"/>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511" w:author="Regina Casanova" w:date="2018-07-07T15:18:00Z"/>
                <w:color w:val="000000"/>
              </w:rPr>
            </w:pPr>
            <w:del w:id="4512" w:author="Regina Casanova" w:date="2018-07-07T15:18:00Z">
              <w:r w:rsidRPr="00BA156B" w:rsidDel="00BA63BC">
                <w:rPr>
                  <w:color w:val="000000"/>
                </w:rPr>
                <w:delText>Medio - 2</w:delText>
              </w:r>
            </w:del>
          </w:p>
        </w:tc>
      </w:tr>
      <w:tr w:rsidR="00ED4396" w:rsidRPr="00BA156B" w:rsidDel="00BA63BC" w14:paraId="5CAFAD66" w14:textId="1EEAC358" w:rsidTr="00ED4396">
        <w:tblPrEx>
          <w:tblBorders>
            <w:top w:val="none" w:sz="0" w:space="0" w:color="auto"/>
          </w:tblBorders>
        </w:tblPrEx>
        <w:trPr>
          <w:del w:id="4513"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514" w:author="Regina Casanova" w:date="2018-07-07T15:18:00Z"/>
                <w:color w:val="000000"/>
              </w:rPr>
            </w:pPr>
            <w:del w:id="4515" w:author="Regina Casanova" w:date="2018-07-07T15:18:00Z">
              <w:r w:rsidRPr="00BA156B" w:rsidDel="00BA63BC">
                <w:rPr>
                  <w:color w:val="000000"/>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516" w:author="Regina Casanova" w:date="2018-07-07T15:18:00Z"/>
                <w:color w:val="000000"/>
              </w:rPr>
            </w:pPr>
            <w:del w:id="4517"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518" w:author="Regina Casanova" w:date="2018-07-07T15:18:00Z"/>
                <w:color w:val="000000"/>
              </w:rPr>
            </w:pPr>
            <w:del w:id="4519" w:author="Regina Casanova" w:date="2018-07-07T15:18:00Z">
              <w:r w:rsidRPr="00BA156B" w:rsidDel="00BA63BC">
                <w:rPr>
                  <w:color w:val="000000"/>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520" w:author="Regina Casanova" w:date="2018-07-07T15:18:00Z"/>
                <w:color w:val="000000"/>
              </w:rPr>
            </w:pPr>
            <w:del w:id="4521" w:author="Regina Casanova" w:date="2018-07-07T15:18:00Z">
              <w:r w:rsidDel="00BA63BC">
                <w:rPr>
                  <w:color w:val="000000"/>
                </w:rPr>
                <w:delText>Co</w:delText>
              </w:r>
              <w:r w:rsidR="00ED4396" w:rsidRPr="00BA156B" w:rsidDel="00BA63BC">
                <w:rPr>
                  <w:color w:val="000000"/>
                </w:rPr>
                <w:delText xml:space="preserve">mo diversos usuarios del </w:delText>
              </w:r>
            </w:del>
            <w:del w:id="4522" w:author="Regina Casanova" w:date="2018-06-18T17:53:00Z">
              <w:r w:rsidR="00ED4396" w:rsidRPr="00BA156B" w:rsidDel="00E94926">
                <w:rPr>
                  <w:color w:val="000000"/>
                </w:rPr>
                <w:delText xml:space="preserve">sistema </w:delText>
              </w:r>
            </w:del>
            <w:del w:id="4523" w:author="Regina Casanova" w:date="2018-07-07T15:18:00Z">
              <w:r w:rsidR="00ED4396" w:rsidRPr="00BA156B" w:rsidDel="00BA63BC">
                <w:rPr>
                  <w:color w:val="000000"/>
                </w:rPr>
                <w:delText xml:space="preserve">quiero conocer </w:delText>
              </w:r>
              <w:r w:rsidR="00BA156B" w:rsidRPr="00BA156B" w:rsidDel="00BA63BC">
                <w:rPr>
                  <w:color w:val="000000"/>
                </w:rPr>
                <w:delText>cuáles</w:delText>
              </w:r>
              <w:r w:rsidR="00ED4396" w:rsidRPr="00BA156B" w:rsidDel="00BA63BC">
                <w:rPr>
                  <w:color w:val="000000"/>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524" w:author="Regina Casanova" w:date="2018-07-07T15:18:00Z"/>
                <w:color w:val="000000"/>
              </w:rPr>
            </w:pPr>
            <w:del w:id="4525" w:author="Regina Casanova" w:date="2018-07-07T15:18:00Z">
              <w:r w:rsidRPr="00BA156B" w:rsidDel="00BA63BC">
                <w:rPr>
                  <w:color w:val="000000"/>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526" w:author="Regina Casanova" w:date="2018-07-07T15:18:00Z"/>
                <w:color w:val="000000"/>
              </w:rPr>
            </w:pPr>
            <w:del w:id="4527" w:author="Regina Casanova" w:date="2018-07-07T15:18:00Z">
              <w:r w:rsidRPr="00BA156B" w:rsidDel="00BA63BC">
                <w:rPr>
                  <w:color w:val="000000"/>
                </w:rPr>
                <w:delText>Alto - 3</w:delText>
              </w:r>
            </w:del>
          </w:p>
        </w:tc>
      </w:tr>
      <w:tr w:rsidR="00ED4396" w:rsidRPr="00BA156B" w:rsidDel="00BA63BC" w14:paraId="168F69CF" w14:textId="3BA7A0C2" w:rsidTr="00ED4396">
        <w:tblPrEx>
          <w:tblBorders>
            <w:top w:val="none" w:sz="0" w:space="0" w:color="auto"/>
          </w:tblBorders>
        </w:tblPrEx>
        <w:trPr>
          <w:del w:id="452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529" w:author="Regina Casanova" w:date="2018-07-07T15:18:00Z"/>
                <w:color w:val="000000"/>
              </w:rPr>
            </w:pPr>
            <w:del w:id="4530" w:author="Regina Casanova" w:date="2018-07-07T15:18:00Z">
              <w:r w:rsidRPr="00BA156B" w:rsidDel="00BA63BC">
                <w:rPr>
                  <w:color w:val="000000"/>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531" w:author="Regina Casanova" w:date="2018-07-07T15:18:00Z"/>
                <w:color w:val="000000"/>
              </w:rPr>
            </w:pPr>
            <w:del w:id="4532"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533" w:author="Regina Casanova" w:date="2018-07-07T15:18:00Z"/>
                <w:color w:val="000000"/>
              </w:rPr>
            </w:pPr>
            <w:del w:id="4534" w:author="Regina Casanova" w:date="2018-07-07T15:18:00Z">
              <w:r w:rsidRPr="00BA156B" w:rsidDel="00BA63BC">
                <w:rPr>
                  <w:color w:val="000000"/>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535" w:author="Regina Casanova" w:date="2018-07-07T15:18:00Z"/>
                <w:color w:val="000000"/>
              </w:rPr>
            </w:pPr>
            <w:del w:id="4536" w:author="Regina Casanova" w:date="2018-07-07T15:18:00Z">
              <w:r w:rsidDel="00BA63BC">
                <w:rPr>
                  <w:color w:val="000000"/>
                </w:rPr>
                <w:delText>Co</w:delText>
              </w:r>
              <w:r w:rsidR="00ED4396" w:rsidRPr="00BA156B" w:rsidDel="00BA63BC">
                <w:rPr>
                  <w:color w:val="000000"/>
                </w:rPr>
                <w:delText xml:space="preserve">mo diversos usuarios del </w:delText>
              </w:r>
            </w:del>
            <w:del w:id="4537" w:author="Regina Casanova" w:date="2018-06-18T17:53:00Z">
              <w:r w:rsidR="00ED4396" w:rsidRPr="00BA156B" w:rsidDel="00E94926">
                <w:rPr>
                  <w:color w:val="000000"/>
                </w:rPr>
                <w:delText>sistema</w:delText>
              </w:r>
            </w:del>
            <w:del w:id="4538" w:author="Regina Casanova" w:date="2018-07-07T15:18:00Z">
              <w:r w:rsidR="00ED4396" w:rsidRPr="00BA156B" w:rsidDel="00BA63BC">
                <w:rPr>
                  <w:color w:val="000000"/>
                </w:rPr>
                <w:delText xml:space="preserve"> quiero conocer el estado de los reclamos para poder saber </w:delText>
              </w:r>
              <w:r w:rsidR="00BA156B" w:rsidRPr="00BA156B" w:rsidDel="00BA63BC">
                <w:rPr>
                  <w:color w:val="000000"/>
                </w:rPr>
                <w:delText>cuándo</w:delText>
              </w:r>
              <w:r w:rsidR="00ED4396" w:rsidRPr="00BA156B" w:rsidDel="00BA63BC">
                <w:rPr>
                  <w:color w:val="000000"/>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539" w:author="Regina Casanova" w:date="2018-07-07T15:18:00Z"/>
                <w:color w:val="000000"/>
              </w:rPr>
            </w:pPr>
            <w:del w:id="4540" w:author="Regina Casanova" w:date="2018-07-07T15:18:00Z">
              <w:r w:rsidRPr="00BA156B" w:rsidDel="00BA63BC">
                <w:rPr>
                  <w:color w:val="000000"/>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541" w:author="Regina Casanova" w:date="2018-07-07T15:18:00Z"/>
                <w:color w:val="000000"/>
              </w:rPr>
            </w:pPr>
            <w:del w:id="4542" w:author="Regina Casanova" w:date="2018-07-07T15:18:00Z">
              <w:r w:rsidRPr="00BA156B" w:rsidDel="00BA63BC">
                <w:rPr>
                  <w:color w:val="000000"/>
                </w:rPr>
                <w:delText>Alto - 3</w:delText>
              </w:r>
            </w:del>
          </w:p>
        </w:tc>
      </w:tr>
      <w:tr w:rsidR="00ED4396" w:rsidRPr="00BA156B" w:rsidDel="00BA63BC" w14:paraId="51E9A1D2" w14:textId="623868BD" w:rsidTr="00ED4396">
        <w:tblPrEx>
          <w:tblBorders>
            <w:top w:val="none" w:sz="0" w:space="0" w:color="auto"/>
          </w:tblBorders>
        </w:tblPrEx>
        <w:trPr>
          <w:del w:id="4543"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544" w:author="Regina Casanova" w:date="2018-07-07T15:18:00Z"/>
                <w:color w:val="000000"/>
              </w:rPr>
            </w:pPr>
            <w:del w:id="4545" w:author="Regina Casanova" w:date="2018-07-07T15:18:00Z">
              <w:r w:rsidRPr="00BA156B" w:rsidDel="00BA63BC">
                <w:rPr>
                  <w:color w:val="000000"/>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546" w:author="Regina Casanova" w:date="2018-07-07T15:18:00Z"/>
                <w:color w:val="000000"/>
              </w:rPr>
            </w:pPr>
            <w:del w:id="4547"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548" w:author="Regina Casanova" w:date="2018-07-07T15:18:00Z"/>
                <w:color w:val="000000"/>
              </w:rPr>
            </w:pPr>
            <w:del w:id="4549" w:author="Regina Casanova" w:date="2018-07-07T15:18:00Z">
              <w:r w:rsidRPr="00BA156B" w:rsidDel="00BA63BC">
                <w:rPr>
                  <w:color w:val="000000"/>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550" w:author="Regina Casanova" w:date="2018-07-07T15:18:00Z"/>
                <w:color w:val="000000"/>
              </w:rPr>
            </w:pPr>
            <w:del w:id="4551" w:author="Regina Casanova" w:date="2018-07-07T15:18:00Z">
              <w:r w:rsidDel="00BA63BC">
                <w:rPr>
                  <w:color w:val="000000"/>
                </w:rPr>
                <w:delText>Co</w:delText>
              </w:r>
              <w:r w:rsidR="00ED4396" w:rsidRPr="00BA156B" w:rsidDel="00BA63BC">
                <w:rPr>
                  <w:color w:val="000000"/>
                </w:rPr>
                <w:delText xml:space="preserve">mo diversos usuarios del </w:delText>
              </w:r>
            </w:del>
            <w:del w:id="4552" w:author="Regina Casanova" w:date="2018-06-18T17:53:00Z">
              <w:r w:rsidR="00ED4396" w:rsidRPr="00BA156B" w:rsidDel="00E94926">
                <w:rPr>
                  <w:color w:val="000000"/>
                </w:rPr>
                <w:delText xml:space="preserve">sistema </w:delText>
              </w:r>
            </w:del>
            <w:del w:id="4553" w:author="Regina Casanova" w:date="2018-07-07T15:18:00Z">
              <w:r w:rsidR="00ED4396" w:rsidRPr="00BA156B" w:rsidDel="00BA63BC">
                <w:rPr>
                  <w:color w:val="000000"/>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554" w:author="Regina Casanova" w:date="2018-07-07T15:18:00Z"/>
                <w:color w:val="000000"/>
              </w:rPr>
            </w:pPr>
            <w:del w:id="4555" w:author="Regina Casanova" w:date="2018-07-07T15:18:00Z">
              <w:r w:rsidRPr="00BA156B" w:rsidDel="00BA63BC">
                <w:rPr>
                  <w:color w:val="000000"/>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556" w:author="Regina Casanova" w:date="2018-07-07T15:18:00Z"/>
                <w:color w:val="000000"/>
              </w:rPr>
            </w:pPr>
            <w:del w:id="4557" w:author="Regina Casanova" w:date="2018-07-07T15:18:00Z">
              <w:r w:rsidRPr="00BA156B" w:rsidDel="00BA63BC">
                <w:rPr>
                  <w:color w:val="000000"/>
                </w:rPr>
                <w:delText>Medio - 2</w:delText>
              </w:r>
            </w:del>
          </w:p>
        </w:tc>
      </w:tr>
      <w:tr w:rsidR="00ED4396" w:rsidRPr="00BA156B" w:rsidDel="00BA63BC" w14:paraId="2CA3BF97" w14:textId="3424C541" w:rsidTr="00ED4396">
        <w:tblPrEx>
          <w:tblBorders>
            <w:top w:val="none" w:sz="0" w:space="0" w:color="auto"/>
          </w:tblBorders>
        </w:tblPrEx>
        <w:trPr>
          <w:del w:id="455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559" w:author="Regina Casanova" w:date="2018-07-07T15:18:00Z"/>
                <w:color w:val="000000"/>
              </w:rPr>
            </w:pPr>
            <w:del w:id="4560" w:author="Regina Casanova" w:date="2018-07-07T15:18:00Z">
              <w:r w:rsidRPr="00BA156B" w:rsidDel="00BA63BC">
                <w:rPr>
                  <w:color w:val="000000"/>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561" w:author="Regina Casanova" w:date="2018-07-07T15:18:00Z"/>
                <w:color w:val="000000"/>
              </w:rPr>
            </w:pPr>
            <w:del w:id="4562"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563" w:author="Regina Casanova" w:date="2018-07-07T15:18:00Z"/>
                <w:color w:val="000000"/>
              </w:rPr>
            </w:pPr>
            <w:del w:id="4564" w:author="Regina Casanova" w:date="2018-07-07T15:18:00Z">
              <w:r w:rsidRPr="00BA156B" w:rsidDel="00BA63BC">
                <w:rPr>
                  <w:color w:val="000000"/>
                </w:rPr>
                <w:delText>Estadísticas</w:delText>
              </w:r>
              <w:r w:rsidR="00ED4396" w:rsidRPr="00BA156B" w:rsidDel="00BA63BC">
                <w:rPr>
                  <w:color w:val="000000"/>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565" w:author="Regina Casanova" w:date="2018-07-07T15:18:00Z"/>
                <w:color w:val="000000"/>
              </w:rPr>
            </w:pPr>
            <w:del w:id="4566" w:author="Regina Casanova" w:date="2018-07-07T15:18:00Z">
              <w:r w:rsidDel="00BA63BC">
                <w:rPr>
                  <w:color w:val="000000"/>
                </w:rPr>
                <w:delText>Co</w:delText>
              </w:r>
              <w:r w:rsidR="00ED4396" w:rsidRPr="00BA156B" w:rsidDel="00BA63BC">
                <w:rPr>
                  <w:color w:val="000000"/>
                </w:rPr>
                <w:delText xml:space="preserve">mo diversos usuarios del </w:delText>
              </w:r>
            </w:del>
            <w:del w:id="4567" w:author="Regina Casanova" w:date="2018-06-18T17:53:00Z">
              <w:r w:rsidR="00ED4396" w:rsidRPr="00BA156B" w:rsidDel="00E94926">
                <w:rPr>
                  <w:color w:val="000000"/>
                </w:rPr>
                <w:delText xml:space="preserve">sistema </w:delText>
              </w:r>
            </w:del>
            <w:del w:id="4568" w:author="Regina Casanova" w:date="2018-07-07T15:18:00Z">
              <w:r w:rsidR="00ED4396" w:rsidRPr="00BA156B" w:rsidDel="00BA63BC">
                <w:rPr>
                  <w:color w:val="000000"/>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569" w:author="Regina Casanova" w:date="2018-07-07T15:18:00Z"/>
                <w:color w:val="000000"/>
              </w:rPr>
            </w:pPr>
            <w:del w:id="4570" w:author="Regina Casanova" w:date="2018-07-07T15:18:00Z">
              <w:r w:rsidRPr="00BA156B" w:rsidDel="00BA63BC">
                <w:rPr>
                  <w:color w:val="000000"/>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571" w:author="Regina Casanova" w:date="2018-07-07T15:18:00Z"/>
                <w:color w:val="000000"/>
              </w:rPr>
            </w:pPr>
            <w:del w:id="4572" w:author="Regina Casanova" w:date="2018-07-07T15:18:00Z">
              <w:r w:rsidRPr="00BA156B" w:rsidDel="00BA63BC">
                <w:rPr>
                  <w:color w:val="000000"/>
                </w:rPr>
                <w:delText>Alto - 3</w:delText>
              </w:r>
            </w:del>
          </w:p>
        </w:tc>
      </w:tr>
      <w:tr w:rsidR="00ED4396" w:rsidRPr="00BA156B" w:rsidDel="00BA63BC" w14:paraId="7B305A08" w14:textId="618AE677" w:rsidTr="00ED4396">
        <w:tblPrEx>
          <w:tblBorders>
            <w:top w:val="none" w:sz="0" w:space="0" w:color="auto"/>
          </w:tblBorders>
        </w:tblPrEx>
        <w:trPr>
          <w:del w:id="4573"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574" w:author="Regina Casanova" w:date="2018-07-07T15:18:00Z"/>
                <w:color w:val="000000"/>
              </w:rPr>
            </w:pPr>
            <w:del w:id="4575" w:author="Regina Casanova" w:date="2018-07-07T15:18:00Z">
              <w:r w:rsidRPr="00BA156B" w:rsidDel="00BA63BC">
                <w:rPr>
                  <w:color w:val="000000"/>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576" w:author="Regina Casanova" w:date="2018-07-07T15:18:00Z"/>
                <w:color w:val="000000"/>
              </w:rPr>
            </w:pPr>
            <w:del w:id="4577"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578" w:author="Regina Casanova" w:date="2018-07-07T15:18:00Z"/>
                <w:color w:val="000000"/>
              </w:rPr>
            </w:pPr>
            <w:del w:id="4579" w:author="Regina Casanova" w:date="2018-07-07T15:18:00Z">
              <w:r w:rsidRPr="00BA156B" w:rsidDel="00BA63BC">
                <w:rPr>
                  <w:color w:val="000000"/>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580" w:author="Regina Casanova" w:date="2018-07-07T15:18:00Z"/>
                <w:color w:val="000000"/>
              </w:rPr>
            </w:pPr>
            <w:del w:id="4581" w:author="Regina Casanova" w:date="2018-07-07T15:18:00Z">
              <w:r w:rsidDel="00BA63BC">
                <w:rPr>
                  <w:color w:val="000000"/>
                </w:rPr>
                <w:delText>Co</w:delText>
              </w:r>
              <w:r w:rsidR="00ED4396" w:rsidRPr="00BA156B" w:rsidDel="00BA63BC">
                <w:rPr>
                  <w:color w:val="000000"/>
                </w:rPr>
                <w:delText xml:space="preserve">mo diversos usuarios del </w:delText>
              </w:r>
            </w:del>
            <w:del w:id="4582" w:author="Regina Casanova" w:date="2018-06-18T17:53:00Z">
              <w:r w:rsidR="00ED4396" w:rsidRPr="00BA156B" w:rsidDel="00E94926">
                <w:rPr>
                  <w:color w:val="000000"/>
                </w:rPr>
                <w:delText>sistema</w:delText>
              </w:r>
            </w:del>
            <w:del w:id="4583" w:author="Regina Casanova" w:date="2018-07-07T15:18:00Z">
              <w:r w:rsidR="00ED4396" w:rsidRPr="00BA156B" w:rsidDel="00BA63BC">
                <w:rPr>
                  <w:color w:val="000000"/>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584" w:author="Regina Casanova" w:date="2018-07-07T15:18:00Z"/>
                <w:color w:val="000000"/>
              </w:rPr>
            </w:pPr>
            <w:del w:id="4585" w:author="Regina Casanova" w:date="2018-07-07T15:18:00Z">
              <w:r w:rsidRPr="00BA156B" w:rsidDel="00BA63BC">
                <w:rPr>
                  <w:color w:val="000000"/>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586" w:author="Regina Casanova" w:date="2018-07-07T15:18:00Z"/>
                <w:color w:val="000000"/>
              </w:rPr>
            </w:pPr>
            <w:del w:id="4587" w:author="Regina Casanova" w:date="2018-07-07T15:18:00Z">
              <w:r w:rsidRPr="00BA156B" w:rsidDel="00BA63BC">
                <w:rPr>
                  <w:color w:val="000000"/>
                </w:rPr>
                <w:delText>Alto - 3</w:delText>
              </w:r>
            </w:del>
          </w:p>
        </w:tc>
      </w:tr>
      <w:tr w:rsidR="00ED4396" w:rsidRPr="00BA156B" w:rsidDel="00BA63BC" w14:paraId="1A9FC4EC" w14:textId="6672C3D9" w:rsidTr="00ED4396">
        <w:tblPrEx>
          <w:tblBorders>
            <w:top w:val="none" w:sz="0" w:space="0" w:color="auto"/>
          </w:tblBorders>
        </w:tblPrEx>
        <w:trPr>
          <w:del w:id="458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589" w:author="Regina Casanova" w:date="2018-07-07T15:18:00Z"/>
                <w:color w:val="000000"/>
              </w:rPr>
            </w:pPr>
            <w:del w:id="4590" w:author="Regina Casanova" w:date="2018-07-07T15:18:00Z">
              <w:r w:rsidRPr="00BA156B" w:rsidDel="00BA63BC">
                <w:rPr>
                  <w:color w:val="000000"/>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591" w:author="Regina Casanova" w:date="2018-07-07T15:18:00Z"/>
                <w:color w:val="000000"/>
              </w:rPr>
            </w:pPr>
            <w:del w:id="4592"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593" w:author="Regina Casanova" w:date="2018-07-07T15:18:00Z"/>
                <w:color w:val="000000"/>
              </w:rPr>
            </w:pPr>
            <w:del w:id="4594" w:author="Regina Casanova" w:date="2018-07-07T15:18:00Z">
              <w:r w:rsidRPr="00BA156B" w:rsidDel="00BA63BC">
                <w:rPr>
                  <w:color w:val="000000"/>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595" w:author="Regina Casanova" w:date="2018-07-07T15:18:00Z"/>
                <w:color w:val="000000"/>
              </w:rPr>
            </w:pPr>
            <w:del w:id="4596" w:author="Regina Casanova" w:date="2018-07-07T15:18:00Z">
              <w:r w:rsidDel="00BA63BC">
                <w:rPr>
                  <w:color w:val="000000"/>
                </w:rPr>
                <w:delText>Co</w:delText>
              </w:r>
              <w:r w:rsidR="00ED4396" w:rsidRPr="00BA156B" w:rsidDel="00BA63BC">
                <w:rPr>
                  <w:color w:val="000000"/>
                </w:rPr>
                <w:delText xml:space="preserve">mo diversos usuarios del </w:delText>
              </w:r>
            </w:del>
            <w:del w:id="4597" w:author="Regina Casanova" w:date="2018-06-18T17:53:00Z">
              <w:r w:rsidR="00ED4396" w:rsidRPr="00BA156B" w:rsidDel="00E94926">
                <w:rPr>
                  <w:color w:val="000000"/>
                </w:rPr>
                <w:delText xml:space="preserve">sistema </w:delText>
              </w:r>
            </w:del>
            <w:del w:id="4598" w:author="Regina Casanova" w:date="2018-07-07T15:18:00Z">
              <w:r w:rsidR="00ED4396" w:rsidRPr="00BA156B" w:rsidDel="00BA63BC">
                <w:rPr>
                  <w:color w:val="000000"/>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599" w:author="Regina Casanova" w:date="2018-07-07T15:18:00Z"/>
                <w:color w:val="000000"/>
              </w:rPr>
            </w:pPr>
            <w:del w:id="4600" w:author="Regina Casanova" w:date="2018-07-07T15:18:00Z">
              <w:r w:rsidRPr="00BA156B" w:rsidDel="00BA63BC">
                <w:rPr>
                  <w:color w:val="000000"/>
                </w:rPr>
                <w:delText xml:space="preserve">Pequeño tutorial para poder explicar cómo funciona el </w:delText>
              </w:r>
            </w:del>
            <w:del w:id="4601" w:author="Regina Casanova" w:date="2018-06-18T17:53:00Z">
              <w:r w:rsidRPr="00BA156B" w:rsidDel="00E94926">
                <w:rPr>
                  <w:color w:val="000000"/>
                </w:rPr>
                <w:delText>sistema</w:delText>
              </w:r>
            </w:del>
            <w:del w:id="4602" w:author="Regina Casanova" w:date="2018-07-07T15:18:00Z">
              <w:r w:rsidRPr="00BA156B" w:rsidDel="00BA63BC">
                <w:rPr>
                  <w:color w:val="000000"/>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603" w:author="Regina Casanova" w:date="2018-07-07T15:18:00Z"/>
                <w:color w:val="000000"/>
              </w:rPr>
            </w:pPr>
            <w:del w:id="4604" w:author="Regina Casanova" w:date="2018-07-07T15:18:00Z">
              <w:r w:rsidRPr="00BA156B" w:rsidDel="00BA63BC">
                <w:rPr>
                  <w:color w:val="000000"/>
                </w:rPr>
                <w:delText>Medio - 2</w:delText>
              </w:r>
            </w:del>
          </w:p>
        </w:tc>
      </w:tr>
      <w:tr w:rsidR="00ED4396" w:rsidRPr="00BA156B" w:rsidDel="00BA63BC" w14:paraId="57440E68" w14:textId="439138D3" w:rsidTr="00ED4396">
        <w:tblPrEx>
          <w:tblBorders>
            <w:top w:val="none" w:sz="0" w:space="0" w:color="auto"/>
          </w:tblBorders>
        </w:tblPrEx>
        <w:trPr>
          <w:del w:id="4605"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606" w:author="Regina Casanova" w:date="2018-07-07T15:18:00Z"/>
                <w:color w:val="000000"/>
              </w:rPr>
            </w:pPr>
            <w:del w:id="4607" w:author="Regina Casanova" w:date="2018-07-07T15:18:00Z">
              <w:r w:rsidRPr="00BA156B" w:rsidDel="00BA63BC">
                <w:rPr>
                  <w:color w:val="000000"/>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608" w:author="Regina Casanova" w:date="2018-07-07T15:18:00Z"/>
                <w:color w:val="000000"/>
              </w:rPr>
            </w:pPr>
            <w:del w:id="4609"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610" w:author="Regina Casanova" w:date="2018-07-07T15:18:00Z"/>
                <w:color w:val="000000"/>
              </w:rPr>
            </w:pPr>
            <w:del w:id="4611" w:author="Regina Casanova" w:date="2018-07-07T15:18:00Z">
              <w:r w:rsidRPr="00BA156B" w:rsidDel="00BA63BC">
                <w:rPr>
                  <w:color w:val="000000"/>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612" w:author="Regina Casanova" w:date="2018-07-07T15:18:00Z"/>
                <w:color w:val="000000"/>
              </w:rPr>
            </w:pPr>
            <w:del w:id="4613" w:author="Regina Casanova" w:date="2018-07-07T15:18:00Z">
              <w:r w:rsidDel="00BA63BC">
                <w:rPr>
                  <w:color w:val="000000"/>
                </w:rPr>
                <w:delText>Co</w:delText>
              </w:r>
              <w:r w:rsidR="00ED4396" w:rsidRPr="00BA156B" w:rsidDel="00BA63BC">
                <w:rPr>
                  <w:color w:val="000000"/>
                </w:rPr>
                <w:delText xml:space="preserve">mo diversos usuarios del </w:delText>
              </w:r>
            </w:del>
            <w:del w:id="4614" w:author="Regina Casanova" w:date="2018-06-18T17:53:00Z">
              <w:r w:rsidR="00ED4396" w:rsidRPr="00BA156B" w:rsidDel="00E94926">
                <w:rPr>
                  <w:color w:val="000000"/>
                </w:rPr>
                <w:delText xml:space="preserve">sistema </w:delText>
              </w:r>
            </w:del>
            <w:del w:id="4615" w:author="Regina Casanova" w:date="2018-07-07T15:18:00Z">
              <w:r w:rsidR="00ED4396" w:rsidRPr="00BA156B" w:rsidDel="00BA63BC">
                <w:rPr>
                  <w:color w:val="000000"/>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616" w:author="Regina Casanova" w:date="2018-07-07T15:18:00Z"/>
                <w:color w:val="000000"/>
              </w:rPr>
            </w:pPr>
            <w:del w:id="4617" w:author="Regina Casanova" w:date="2018-07-07T15:18:00Z">
              <w:r w:rsidRPr="00BA156B" w:rsidDel="00BA63BC">
                <w:rPr>
                  <w:color w:val="000000"/>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618" w:author="Regina Casanova" w:date="2018-07-07T15:18:00Z"/>
                <w:color w:val="000000"/>
              </w:rPr>
            </w:pPr>
            <w:del w:id="4619" w:author="Regina Casanova" w:date="2018-07-07T15:18:00Z">
              <w:r w:rsidRPr="00BA156B" w:rsidDel="00BA63BC">
                <w:rPr>
                  <w:color w:val="000000"/>
                </w:rPr>
                <w:delText>Medio - 2</w:delText>
              </w:r>
            </w:del>
          </w:p>
        </w:tc>
      </w:tr>
      <w:tr w:rsidR="00ED4396" w:rsidRPr="00BA156B" w:rsidDel="00BA63BC" w14:paraId="0B583691" w14:textId="2C40B65B" w:rsidTr="00ED4396">
        <w:tblPrEx>
          <w:tblBorders>
            <w:top w:val="none" w:sz="0" w:space="0" w:color="auto"/>
          </w:tblBorders>
        </w:tblPrEx>
        <w:trPr>
          <w:del w:id="46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621" w:author="Regina Casanova" w:date="2018-07-07T15:18:00Z"/>
                <w:color w:val="000000"/>
              </w:rPr>
            </w:pPr>
            <w:del w:id="4622" w:author="Regina Casanova" w:date="2018-07-07T15:18:00Z">
              <w:r w:rsidRPr="00BA156B" w:rsidDel="00BA63BC">
                <w:rPr>
                  <w:color w:val="000000"/>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623" w:author="Regina Casanova" w:date="2018-07-07T15:18:00Z"/>
                <w:color w:val="000000"/>
              </w:rPr>
            </w:pPr>
            <w:del w:id="4624"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625" w:author="Regina Casanova" w:date="2018-07-07T15:18:00Z"/>
                <w:color w:val="000000"/>
              </w:rPr>
            </w:pPr>
            <w:del w:id="4626" w:author="Regina Casanova" w:date="2018-07-07T15:18:00Z">
              <w:r w:rsidRPr="00BA156B" w:rsidDel="00BA63BC">
                <w:rPr>
                  <w:color w:val="000000"/>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627" w:author="Regina Casanova" w:date="2018-07-07T15:18:00Z"/>
                <w:color w:val="000000"/>
              </w:rPr>
            </w:pPr>
            <w:del w:id="4628" w:author="Regina Casanova" w:date="2018-07-07T15:18:00Z">
              <w:r w:rsidDel="00BA63BC">
                <w:rPr>
                  <w:color w:val="000000"/>
                </w:rPr>
                <w:delText>Co</w:delText>
              </w:r>
              <w:r w:rsidR="00ED4396" w:rsidRPr="00BA156B" w:rsidDel="00BA63BC">
                <w:rPr>
                  <w:color w:val="000000"/>
                </w:rPr>
                <w:delText xml:space="preserve">mo diversos usuarios del </w:delText>
              </w:r>
            </w:del>
            <w:del w:id="4629" w:author="Regina Casanova" w:date="2018-06-18T17:53:00Z">
              <w:r w:rsidR="00ED4396" w:rsidRPr="00BA156B" w:rsidDel="00E94926">
                <w:rPr>
                  <w:color w:val="000000"/>
                </w:rPr>
                <w:delText xml:space="preserve">sistema </w:delText>
              </w:r>
            </w:del>
            <w:del w:id="4630" w:author="Regina Casanova" w:date="2018-07-07T15:18:00Z">
              <w:r w:rsidR="00ED4396" w:rsidRPr="00BA156B" w:rsidDel="00BA63BC">
                <w:rPr>
                  <w:color w:val="000000"/>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631" w:author="Regina Casanova" w:date="2018-07-07T15:18:00Z"/>
                <w:color w:val="000000"/>
              </w:rPr>
            </w:pPr>
            <w:del w:id="4632" w:author="Regina Casanova" w:date="2018-07-07T15:18:00Z">
              <w:r w:rsidRPr="00BA156B" w:rsidDel="00BA63BC">
                <w:rPr>
                  <w:color w:val="000000"/>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633" w:author="Regina Casanova" w:date="2018-07-07T15:18:00Z"/>
                <w:color w:val="000000"/>
              </w:rPr>
            </w:pPr>
            <w:del w:id="4634" w:author="Regina Casanova" w:date="2018-07-07T15:18:00Z">
              <w:r w:rsidRPr="00BA156B" w:rsidDel="00BA63BC">
                <w:rPr>
                  <w:color w:val="000000"/>
                </w:rPr>
                <w:delText>Medio - 2</w:delText>
              </w:r>
            </w:del>
          </w:p>
        </w:tc>
      </w:tr>
      <w:tr w:rsidR="00ED4396" w:rsidRPr="00BA156B" w:rsidDel="00BA63BC" w14:paraId="637EAF01" w14:textId="6B47C6E5" w:rsidTr="00ED4396">
        <w:tblPrEx>
          <w:tblBorders>
            <w:top w:val="none" w:sz="0" w:space="0" w:color="auto"/>
          </w:tblBorders>
        </w:tblPrEx>
        <w:trPr>
          <w:del w:id="4635"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636" w:author="Regina Casanova" w:date="2018-07-07T15:18:00Z"/>
                <w:color w:val="000000"/>
              </w:rPr>
            </w:pPr>
            <w:del w:id="4637" w:author="Regina Casanova" w:date="2018-07-07T15:18:00Z">
              <w:r w:rsidRPr="00BA156B" w:rsidDel="00BA63BC">
                <w:rPr>
                  <w:color w:val="000000"/>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638" w:author="Regina Casanova" w:date="2018-07-07T15:18:00Z"/>
                <w:color w:val="000000"/>
              </w:rPr>
            </w:pPr>
            <w:del w:id="4639"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640" w:author="Regina Casanova" w:date="2018-07-07T15:18:00Z"/>
                <w:color w:val="000000"/>
              </w:rPr>
            </w:pPr>
            <w:del w:id="4641" w:author="Regina Casanova" w:date="2018-07-07T15:18:00Z">
              <w:r w:rsidRPr="00BA156B" w:rsidDel="00BA63BC">
                <w:rPr>
                  <w:color w:val="000000"/>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642" w:author="Regina Casanova" w:date="2018-07-07T15:18:00Z"/>
                <w:color w:val="000000"/>
              </w:rPr>
            </w:pPr>
            <w:del w:id="4643" w:author="Regina Casanova" w:date="2018-07-07T15:18:00Z">
              <w:r w:rsidDel="00BA63BC">
                <w:rPr>
                  <w:color w:val="000000"/>
                </w:rPr>
                <w:delText>Co</w:delText>
              </w:r>
              <w:r w:rsidR="00ED4396" w:rsidRPr="00BA156B" w:rsidDel="00BA63BC">
                <w:rPr>
                  <w:color w:val="000000"/>
                </w:rPr>
                <w:delText xml:space="preserve">mo diversos usuarios del </w:delText>
              </w:r>
            </w:del>
            <w:del w:id="4644" w:author="Regina Casanova" w:date="2018-06-18T17:53:00Z">
              <w:r w:rsidR="00ED4396" w:rsidRPr="00BA156B" w:rsidDel="00E94926">
                <w:rPr>
                  <w:color w:val="000000"/>
                </w:rPr>
                <w:delText xml:space="preserve">sistema </w:delText>
              </w:r>
            </w:del>
            <w:del w:id="4645" w:author="Regina Casanova" w:date="2018-07-07T15:18:00Z">
              <w:r w:rsidR="00ED4396" w:rsidRPr="00BA156B" w:rsidDel="00BA63BC">
                <w:rPr>
                  <w:color w:val="000000"/>
                </w:rPr>
                <w:delText xml:space="preserve">quiero agrupar reclamos para poder </w:delText>
              </w:r>
              <w:r w:rsidR="00BA156B" w:rsidRPr="00BA156B" w:rsidDel="00BA63BC">
                <w:rPr>
                  <w:color w:val="000000"/>
                </w:rPr>
                <w:delText>qué</w:delText>
              </w:r>
              <w:r w:rsidR="00ED4396" w:rsidRPr="00BA156B" w:rsidDel="00BA63BC">
                <w:rPr>
                  <w:color w:val="000000"/>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646" w:author="Regina Casanova" w:date="2018-07-07T15:18:00Z"/>
                <w:color w:val="000000"/>
              </w:rPr>
            </w:pPr>
            <w:del w:id="4647" w:author="Regina Casanova" w:date="2018-07-07T15:18:00Z">
              <w:r w:rsidRPr="00BA156B" w:rsidDel="00BA63BC">
                <w:rPr>
                  <w:color w:val="000000"/>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648" w:author="Regina Casanova" w:date="2018-07-07T15:18:00Z"/>
                <w:color w:val="000000"/>
              </w:rPr>
            </w:pPr>
            <w:del w:id="4649" w:author="Regina Casanova" w:date="2018-07-07T15:18:00Z">
              <w:r w:rsidRPr="00BA156B" w:rsidDel="00BA63BC">
                <w:rPr>
                  <w:color w:val="000000"/>
                </w:rPr>
                <w:delText>Alto - 3</w:delText>
              </w:r>
            </w:del>
          </w:p>
        </w:tc>
      </w:tr>
      <w:tr w:rsidR="00ED4396" w:rsidRPr="00BA156B" w:rsidDel="00BA63BC" w14:paraId="234338B3" w14:textId="0E564DFB" w:rsidTr="00ED4396">
        <w:tblPrEx>
          <w:tblBorders>
            <w:top w:val="none" w:sz="0" w:space="0" w:color="auto"/>
          </w:tblBorders>
        </w:tblPrEx>
        <w:trPr>
          <w:del w:id="46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651" w:author="Regina Casanova" w:date="2018-07-07T15:18:00Z"/>
                <w:color w:val="000000"/>
              </w:rPr>
            </w:pPr>
            <w:del w:id="4652" w:author="Regina Casanova" w:date="2018-07-07T15:18:00Z">
              <w:r w:rsidRPr="00BA156B" w:rsidDel="00BA63BC">
                <w:rPr>
                  <w:color w:val="000000"/>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653" w:author="Regina Casanova" w:date="2018-07-07T15:18:00Z"/>
                <w:color w:val="000000"/>
              </w:rPr>
            </w:pPr>
            <w:del w:id="4654"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655" w:author="Regina Casanova" w:date="2018-07-07T15:18:00Z"/>
                <w:color w:val="000000"/>
              </w:rPr>
            </w:pPr>
            <w:del w:id="4656" w:author="Regina Casanova" w:date="2018-07-07T15:18:00Z">
              <w:r w:rsidRPr="00BA156B" w:rsidDel="00BA63BC">
                <w:rPr>
                  <w:color w:val="000000"/>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657" w:author="Regina Casanova" w:date="2018-07-07T15:18:00Z"/>
                <w:color w:val="000000"/>
              </w:rPr>
            </w:pPr>
            <w:del w:id="4658" w:author="Regina Casanova" w:date="2018-07-07T15:18:00Z">
              <w:r w:rsidDel="00BA63BC">
                <w:rPr>
                  <w:color w:val="000000"/>
                </w:rPr>
                <w:delText>Co</w:delText>
              </w:r>
              <w:r w:rsidR="00ED4396" w:rsidRPr="00BA156B" w:rsidDel="00BA63BC">
                <w:rPr>
                  <w:color w:val="000000"/>
                </w:rPr>
                <w:delText xml:space="preserve">mo diversos usuarios del </w:delText>
              </w:r>
            </w:del>
            <w:del w:id="4659" w:author="Regina Casanova" w:date="2018-06-18T17:53:00Z">
              <w:r w:rsidR="00ED4396" w:rsidRPr="00BA156B" w:rsidDel="00E94926">
                <w:rPr>
                  <w:color w:val="000000"/>
                </w:rPr>
                <w:delText xml:space="preserve">sistema </w:delText>
              </w:r>
            </w:del>
            <w:del w:id="4660" w:author="Regina Casanova" w:date="2018-07-07T15:18:00Z">
              <w:r w:rsidR="00ED4396" w:rsidRPr="00BA156B" w:rsidDel="00BA63BC">
                <w:rPr>
                  <w:color w:val="000000"/>
                </w:rPr>
                <w:delText xml:space="preserve">quiero poder ser </w:delText>
              </w:r>
              <w:r w:rsidR="00BA156B" w:rsidRPr="00BA156B" w:rsidDel="00BA63BC">
                <w:rPr>
                  <w:color w:val="000000"/>
                </w:rPr>
                <w:delText>partícipe</w:delText>
              </w:r>
              <w:r w:rsidR="00ED4396" w:rsidRPr="00BA156B" w:rsidDel="00BA63BC">
                <w:rPr>
                  <w:color w:val="000000"/>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661" w:author="Regina Casanova" w:date="2018-07-07T15:18:00Z"/>
                <w:color w:val="000000"/>
              </w:rPr>
            </w:pPr>
            <w:del w:id="4662" w:author="Regina Casanova" w:date="2018-07-07T15:18:00Z">
              <w:r w:rsidRPr="00BA156B" w:rsidDel="00BA63BC">
                <w:rPr>
                  <w:color w:val="000000"/>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663" w:author="Regina Casanova" w:date="2018-07-07T15:18:00Z"/>
                <w:color w:val="000000"/>
              </w:rPr>
            </w:pPr>
            <w:del w:id="4664" w:author="Regina Casanova" w:date="2018-07-07T15:18:00Z">
              <w:r w:rsidRPr="00BA156B" w:rsidDel="00BA63BC">
                <w:rPr>
                  <w:color w:val="000000"/>
                </w:rPr>
                <w:delText>Medio - 2</w:delText>
              </w:r>
            </w:del>
          </w:p>
        </w:tc>
      </w:tr>
      <w:tr w:rsidR="00ED4396" w:rsidRPr="00BA156B" w:rsidDel="00BA63BC" w14:paraId="3174E35F" w14:textId="0ABAA64F" w:rsidTr="00ED4396">
        <w:trPr>
          <w:del w:id="4665"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666" w:author="Regina Casanova" w:date="2018-07-07T15:18:00Z"/>
                <w:color w:val="000000"/>
              </w:rPr>
            </w:pPr>
            <w:del w:id="4667" w:author="Regina Casanova" w:date="2018-07-07T15:18:00Z">
              <w:r w:rsidRPr="00BA156B" w:rsidDel="00BA63BC">
                <w:rPr>
                  <w:color w:val="000000"/>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668" w:author="Regina Casanova" w:date="2018-07-07T15:18:00Z"/>
                <w:color w:val="000000"/>
              </w:rPr>
            </w:pPr>
            <w:del w:id="4669" w:author="Regina Casanova" w:date="2018-07-07T15:18:00Z">
              <w:r w:rsidRPr="00BA156B" w:rsidDel="00BA63BC">
                <w:rPr>
                  <w:color w:val="000000"/>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670" w:author="Regina Casanova" w:date="2018-07-07T15:18:00Z"/>
                <w:color w:val="000000"/>
              </w:rPr>
            </w:pPr>
            <w:del w:id="4671" w:author="Regina Casanova" w:date="2018-07-07T15:18:00Z">
              <w:r w:rsidRPr="00BA156B" w:rsidDel="00BA63BC">
                <w:rPr>
                  <w:color w:val="000000"/>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672" w:author="Regina Casanova" w:date="2018-07-07T15:18:00Z"/>
                <w:color w:val="000000"/>
              </w:rPr>
            </w:pPr>
            <w:del w:id="4673" w:author="Regina Casanova" w:date="2018-07-07T15:18:00Z">
              <w:r w:rsidDel="00BA63BC">
                <w:rPr>
                  <w:color w:val="000000"/>
                </w:rPr>
                <w:delText>Co</w:delText>
              </w:r>
              <w:r w:rsidR="00ED4396" w:rsidRPr="00BA156B" w:rsidDel="00BA63BC">
                <w:rPr>
                  <w:color w:val="000000"/>
                </w:rPr>
                <w:delText xml:space="preserve">mo diversos usuarios del </w:delText>
              </w:r>
            </w:del>
            <w:del w:id="4674" w:author="Regina Casanova" w:date="2018-06-18T17:53:00Z">
              <w:r w:rsidR="00ED4396" w:rsidRPr="00BA156B" w:rsidDel="00E94926">
                <w:rPr>
                  <w:color w:val="000000"/>
                </w:rPr>
                <w:delText xml:space="preserve">sistema </w:delText>
              </w:r>
            </w:del>
            <w:del w:id="4675" w:author="Regina Casanova" w:date="2018-07-07T15:18:00Z">
              <w:r w:rsidR="00ED4396" w:rsidRPr="00BA156B" w:rsidDel="00BA63BC">
                <w:rPr>
                  <w:color w:val="000000"/>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676" w:author="Regina Casanova" w:date="2018-07-07T15:18:00Z"/>
                <w:color w:val="000000"/>
              </w:rPr>
            </w:pPr>
            <w:del w:id="4677" w:author="Regina Casanova" w:date="2018-07-07T15:18:00Z">
              <w:r w:rsidRPr="00BA156B" w:rsidDel="00BA63BC">
                <w:rPr>
                  <w:color w:val="000000"/>
                </w:rPr>
                <w:delText xml:space="preserve">Hacer el </w:delText>
              </w:r>
            </w:del>
            <w:del w:id="4678" w:author="Regina Casanova" w:date="2018-06-18T17:53:00Z">
              <w:r w:rsidRPr="00BA156B" w:rsidDel="00E94926">
                <w:rPr>
                  <w:color w:val="000000"/>
                </w:rPr>
                <w:delText xml:space="preserve">sistema </w:delText>
              </w:r>
            </w:del>
            <w:del w:id="4679" w:author="Regina Casanova" w:date="2018-07-07T15:18:00Z">
              <w:r w:rsidRPr="00BA156B" w:rsidDel="00BA63BC">
                <w:rPr>
                  <w:color w:val="000000"/>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680" w:author="Regina Casanova" w:date="2018-07-07T15:18:00Z"/>
                <w:color w:val="000000"/>
              </w:rPr>
            </w:pPr>
            <w:del w:id="4681" w:author="Regina Casanova" w:date="2018-07-07T15:18:00Z">
              <w:r w:rsidRPr="00BA156B" w:rsidDel="00BA63BC">
                <w:rPr>
                  <w:color w:val="000000"/>
                </w:rPr>
                <w:delText>Alto - 3</w:delText>
              </w:r>
            </w:del>
          </w:p>
        </w:tc>
      </w:tr>
    </w:tbl>
    <w:p w14:paraId="6C4383C2" w14:textId="358AED75" w:rsidR="00ED4396" w:rsidRPr="00BA156B" w:rsidDel="00BA63BC" w:rsidRDefault="00ED4396" w:rsidP="000E179A">
      <w:pPr>
        <w:spacing w:line="360" w:lineRule="auto"/>
        <w:jc w:val="both"/>
        <w:rPr>
          <w:del w:id="4682" w:author="Regina Casanova" w:date="2018-07-07T15:18:00Z"/>
        </w:rPr>
        <w:sectPr w:rsidR="00ED4396" w:rsidRPr="00BA156B" w:rsidDel="00BA63BC" w:rsidSect="00D45FC4">
          <w:pgSz w:w="11900" w:h="16840"/>
          <w:pgMar w:top="2268" w:right="1701" w:bottom="1418" w:left="1701" w:header="709" w:footer="709" w:gutter="0"/>
          <w:cols w:space="708"/>
          <w:titlePg/>
          <w:docGrid w:linePitch="360"/>
          <w:sectPrChange w:id="4683" w:author="Regina Casanova" w:date="2018-08-04T17:14:00Z">
            <w:sectPr w:rsidR="00ED4396" w:rsidRPr="00BA156B" w:rsidDel="00BA63BC" w:rsidSect="00D45FC4">
              <w:pgMar w:top="2268" w:right="1701" w:bottom="1418" w:left="1701" w:header="709" w:footer="709" w:gutter="0"/>
            </w:sectPr>
          </w:sectPrChange>
        </w:sectPr>
      </w:pPr>
    </w:p>
    <w:p w14:paraId="752297EB" w14:textId="2B68026A" w:rsidR="00A04522" w:rsidRPr="008D23C7" w:rsidDel="00AB78DE" w:rsidRDefault="00A04522" w:rsidP="008D23C7">
      <w:pPr>
        <w:pStyle w:val="Ttulo3"/>
        <w:rPr>
          <w:del w:id="4684" w:author="Regina Casanova" w:date="2018-07-29T13:12:00Z"/>
        </w:rPr>
      </w:pPr>
      <w:del w:id="4685" w:author="Regina Casanova" w:date="2018-07-29T13:12:00Z">
        <w:r w:rsidRPr="008D23C7" w:rsidDel="00AB78DE">
          <w:delText xml:space="preserve">Reclasificación de la Tabla de Clasificación de </w:delText>
        </w:r>
        <w:commentRangeStart w:id="4686"/>
        <w:r w:rsidRPr="008D23C7" w:rsidDel="00AB78DE">
          <w:delText>Reclamos</w:delText>
        </w:r>
        <w:commentRangeEnd w:id="4686"/>
        <w:r w:rsidR="00B224AF" w:rsidDel="00AB78DE">
          <w:rPr>
            <w:rStyle w:val="Refdecomentario"/>
            <w:rFonts w:eastAsiaTheme="minorHAnsi" w:cstheme="minorBidi"/>
            <w:color w:val="auto"/>
            <w:lang w:val="es-ES_tradnl"/>
          </w:rPr>
          <w:commentReference w:id="4686"/>
        </w:r>
      </w:del>
    </w:p>
    <w:p w14:paraId="1F16A6BA" w14:textId="0B789FE7" w:rsidR="008245D8" w:rsidRPr="008D23C7" w:rsidDel="00AB78DE" w:rsidRDefault="00A04522" w:rsidP="008D23C7">
      <w:pPr>
        <w:pStyle w:val="Texto"/>
        <w:rPr>
          <w:del w:id="4687" w:author="Regina Casanova" w:date="2018-07-29T13:12:00Z"/>
        </w:rPr>
      </w:pPr>
      <w:commentRangeStart w:id="4688"/>
      <w:del w:id="4689"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688"/>
        <w:r w:rsidR="006B071F" w:rsidDel="00AB78DE">
          <w:rPr>
            <w:rStyle w:val="Refdecomentario"/>
            <w:rFonts w:cstheme="minorBidi"/>
            <w:lang w:val="es-ES_tradnl"/>
          </w:rPr>
          <w:commentReference w:id="4688"/>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690"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691"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692"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693" w:author="Regina Casanova" w:date="2018-07-29T13:12:00Z"/>
        </w:rPr>
        <w:sectPr w:rsidR="00BD5BF4" w:rsidRPr="00BA156B" w:rsidDel="00AB78DE" w:rsidSect="00D45FC4">
          <w:pgSz w:w="11900" w:h="16840"/>
          <w:pgMar w:top="2268" w:right="1701" w:bottom="1418" w:left="1701" w:header="709" w:footer="709" w:gutter="0"/>
          <w:cols w:space="708"/>
          <w:titlePg/>
          <w:docGrid w:linePitch="360"/>
          <w:sectPrChange w:id="4694" w:author="Regina Casanova" w:date="2018-08-04T17:14:00Z">
            <w:sectPr w:rsidR="00BD5BF4" w:rsidRPr="00BA156B" w:rsidDel="00AB78DE" w:rsidSect="00D45FC4">
              <w:pgMar w:top="2268" w:right="1701" w:bottom="1418" w:left="1701" w:header="709" w:footer="709" w:gutter="0"/>
            </w:sectPr>
          </w:sectPrChange>
        </w:sectPr>
      </w:pPr>
    </w:p>
    <w:p w14:paraId="22503161" w14:textId="4F511EC1" w:rsidR="008245D8" w:rsidRPr="00BA156B" w:rsidDel="00AB78DE" w:rsidRDefault="008245D8" w:rsidP="00BD5BF4">
      <w:pPr>
        <w:spacing w:line="360" w:lineRule="auto"/>
        <w:jc w:val="center"/>
        <w:rPr>
          <w:del w:id="4695" w:author="Regina Casanova" w:date="2018-07-29T13:12:00Z"/>
          <w:b/>
        </w:rPr>
      </w:pPr>
      <w:del w:id="4696" w:author="Regina Casanova" w:date="2018-07-29T13:12:00Z">
        <w:r w:rsidRPr="00BA156B" w:rsidDel="00AB78DE">
          <w:rPr>
            <w:b/>
          </w:rPr>
          <w:delText>Tabla</w:delText>
        </w:r>
        <w:r w:rsidR="00BD5BF4" w:rsidRPr="00BA156B" w:rsidDel="00AB78DE">
          <w:rPr>
            <w:b/>
          </w:rPr>
          <w:delText xml:space="preserve"> Final</w:delText>
        </w:r>
        <w:r w:rsidRPr="00BA156B" w:rsidDel="00AB78DE">
          <w:rPr>
            <w:b/>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697"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698" w:author="Regina Casanova" w:date="2018-07-29T13:12:00Z"/>
                <w:color w:val="000000"/>
              </w:rPr>
            </w:pPr>
            <w:del w:id="4699" w:author="Regina Casanova" w:date="2018-07-29T13:12:00Z">
              <w:r w:rsidRPr="00BA156B" w:rsidDel="00AB78DE">
                <w:rPr>
                  <w:color w:val="000000"/>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700" w:author="Regina Casanova" w:date="2018-07-29T13:12:00Z"/>
                <w:color w:val="000000"/>
              </w:rPr>
            </w:pPr>
            <w:del w:id="4701" w:author="Regina Casanova" w:date="2018-07-29T13:12:00Z">
              <w:r w:rsidRPr="00BA156B" w:rsidDel="00AB78DE">
                <w:rPr>
                  <w:color w:val="000000"/>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702"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703" w:author="Regina Casanova" w:date="2018-07-29T13:12:00Z"/>
                <w:color w:val="000000"/>
              </w:rPr>
            </w:pPr>
            <w:del w:id="470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705" w:author="Regina Casanova" w:date="2018-07-29T13:12:00Z"/>
                <w:color w:val="000000"/>
              </w:rPr>
            </w:pPr>
            <w:del w:id="4706" w:author="Regina Casanova" w:date="2018-07-29T13:12:00Z">
              <w:r w:rsidRPr="00BA156B" w:rsidDel="00AB78DE">
                <w:rPr>
                  <w:color w:val="000000"/>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70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708" w:author="Regina Casanova" w:date="2018-07-29T13:12:00Z"/>
                <w:color w:val="000000"/>
              </w:rPr>
            </w:pPr>
            <w:del w:id="470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710" w:author="Regina Casanova" w:date="2018-07-29T13:12:00Z"/>
                <w:color w:val="000000"/>
              </w:rPr>
            </w:pPr>
            <w:del w:id="4711" w:author="Regina Casanova" w:date="2018-07-29T13:12:00Z">
              <w:r w:rsidRPr="00BA156B" w:rsidDel="00AB78DE">
                <w:rPr>
                  <w:color w:val="000000"/>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71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713" w:author="Regina Casanova" w:date="2018-07-29T13:12:00Z"/>
                <w:color w:val="000000"/>
              </w:rPr>
            </w:pPr>
            <w:del w:id="4714"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715" w:author="Regina Casanova" w:date="2018-07-29T13:12:00Z"/>
                <w:color w:val="000000"/>
              </w:rPr>
            </w:pPr>
            <w:del w:id="4716" w:author="Regina Casanova" w:date="2018-07-29T13:12:00Z">
              <w:r w:rsidRPr="00BA156B" w:rsidDel="00AB78DE">
                <w:rPr>
                  <w:color w:val="000000"/>
                </w:rPr>
                <w:delText>Problemas del Seguro (SIS)</w:delText>
              </w:r>
            </w:del>
          </w:p>
        </w:tc>
      </w:tr>
      <w:tr w:rsidR="008245D8" w:rsidRPr="00BA156B" w:rsidDel="00AB78DE" w14:paraId="0C568B09" w14:textId="4ABD4333" w:rsidTr="008245D8">
        <w:tblPrEx>
          <w:tblBorders>
            <w:top w:val="none" w:sz="0" w:space="0" w:color="auto"/>
          </w:tblBorders>
        </w:tblPrEx>
        <w:trPr>
          <w:del w:id="4717"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718" w:author="Regina Casanova" w:date="2018-07-29T13:12:00Z"/>
                <w:color w:val="000000"/>
              </w:rPr>
            </w:pPr>
            <w:del w:id="4719"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720" w:author="Regina Casanova" w:date="2018-07-29T13:12:00Z"/>
                <w:color w:val="000000"/>
              </w:rPr>
            </w:pPr>
            <w:del w:id="4721" w:author="Regina Casanova" w:date="2018-07-29T13:12:00Z">
              <w:r w:rsidRPr="00BA156B" w:rsidDel="00AB78DE">
                <w:rPr>
                  <w:color w:val="000000"/>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722"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723" w:author="Regina Casanova" w:date="2018-07-29T13:12:00Z"/>
                <w:color w:val="000000"/>
              </w:rPr>
            </w:pPr>
            <w:del w:id="4724"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725" w:author="Regina Casanova" w:date="2018-07-29T13:12:00Z"/>
                <w:color w:val="000000"/>
              </w:rPr>
            </w:pPr>
            <w:del w:id="4726" w:author="Regina Casanova" w:date="2018-07-29T13:12:00Z">
              <w:r w:rsidRPr="00BA156B" w:rsidDel="00AB78DE">
                <w:rPr>
                  <w:color w:val="000000"/>
                </w:rPr>
                <w:delText>Problemas de la cobertura</w:delText>
              </w:r>
            </w:del>
          </w:p>
        </w:tc>
      </w:tr>
      <w:tr w:rsidR="008245D8" w:rsidRPr="00BA156B" w:rsidDel="00AB78DE" w14:paraId="3810A1A2" w14:textId="17C03A4B" w:rsidTr="008245D8">
        <w:tblPrEx>
          <w:tblBorders>
            <w:top w:val="none" w:sz="0" w:space="0" w:color="auto"/>
          </w:tblBorders>
        </w:tblPrEx>
        <w:trPr>
          <w:del w:id="4727"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728" w:author="Regina Casanova" w:date="2018-07-29T13:12:00Z"/>
                <w:color w:val="000000"/>
              </w:rPr>
            </w:pPr>
            <w:del w:id="4729"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730" w:author="Regina Casanova" w:date="2018-07-29T13:12:00Z"/>
                <w:color w:val="000000"/>
              </w:rPr>
            </w:pPr>
            <w:del w:id="4731" w:author="Regina Casanova" w:date="2018-07-29T13:12:00Z">
              <w:r w:rsidRPr="00BA156B" w:rsidDel="00AB78DE">
                <w:rPr>
                  <w:color w:val="000000"/>
                </w:rPr>
                <w:delText>Problemas de Afiliación de Seguro</w:delText>
              </w:r>
            </w:del>
          </w:p>
        </w:tc>
      </w:tr>
      <w:tr w:rsidR="008245D8" w:rsidRPr="00BA156B" w:rsidDel="00AB78DE" w14:paraId="40FB9EEF" w14:textId="755E2A5C" w:rsidTr="008245D8">
        <w:tblPrEx>
          <w:tblBorders>
            <w:top w:val="none" w:sz="0" w:space="0" w:color="auto"/>
          </w:tblBorders>
        </w:tblPrEx>
        <w:trPr>
          <w:del w:id="473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733" w:author="Regina Casanova" w:date="2018-07-29T13:12:00Z"/>
                <w:color w:val="000000"/>
              </w:rPr>
            </w:pPr>
            <w:del w:id="4734"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735" w:author="Regina Casanova" w:date="2018-07-29T13:12:00Z"/>
                <w:color w:val="000000"/>
              </w:rPr>
            </w:pPr>
            <w:del w:id="4736" w:author="Regina Casanova" w:date="2018-07-29T13:12:00Z">
              <w:r w:rsidRPr="00BA156B" w:rsidDel="00AB78DE">
                <w:rPr>
                  <w:color w:val="000000"/>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737"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738" w:author="Regina Casanova" w:date="2018-07-29T13:12:00Z"/>
                <w:color w:val="000000"/>
              </w:rPr>
            </w:pPr>
            <w:del w:id="4739"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740" w:author="Regina Casanova" w:date="2018-07-29T13:12:00Z"/>
                <w:color w:val="000000"/>
              </w:rPr>
            </w:pPr>
            <w:del w:id="4741" w:author="Regina Casanova" w:date="2018-07-29T13:12:00Z">
              <w:r w:rsidRPr="00BA156B" w:rsidDel="00AB78DE">
                <w:rPr>
                  <w:color w:val="000000"/>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742"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743" w:author="Regina Casanova" w:date="2018-07-29T13:12:00Z"/>
                <w:color w:val="000000"/>
              </w:rPr>
            </w:pPr>
            <w:del w:id="4744"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745" w:author="Regina Casanova" w:date="2018-07-29T13:12:00Z"/>
                <w:color w:val="000000"/>
              </w:rPr>
            </w:pPr>
            <w:del w:id="4746" w:author="Regina Casanova" w:date="2018-07-29T13:12:00Z">
              <w:r w:rsidRPr="00BA156B" w:rsidDel="00AB78DE">
                <w:rPr>
                  <w:color w:val="000000"/>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747"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748" w:author="Regina Casanova" w:date="2018-07-29T13:12:00Z"/>
                <w:color w:val="000000"/>
              </w:rPr>
            </w:pPr>
            <w:del w:id="4749"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750" w:author="Regina Casanova" w:date="2018-07-29T13:12:00Z"/>
                <w:color w:val="000000"/>
              </w:rPr>
            </w:pPr>
            <w:del w:id="4751" w:author="Regina Casanova" w:date="2018-07-29T13:12:00Z">
              <w:r w:rsidRPr="00BA156B" w:rsidDel="00AB78DE">
                <w:rPr>
                  <w:color w:val="000000"/>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75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753" w:author="Regina Casanova" w:date="2018-07-29T13:12:00Z"/>
                <w:color w:val="000000"/>
              </w:rPr>
            </w:pPr>
            <w:del w:id="4754" w:author="Regina Casanova" w:date="2018-07-29T13:12:00Z">
              <w:r w:rsidRPr="00BA156B" w:rsidDel="00AB78DE">
                <w:rPr>
                  <w:color w:val="000000"/>
                </w:rPr>
                <w:delText>Ítem</w:delText>
              </w:r>
              <w:r w:rsidR="008245D8" w:rsidRPr="00BA156B" w:rsidDel="00AB78DE">
                <w:rPr>
                  <w:color w:val="000000"/>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755" w:author="Regina Casanova" w:date="2018-07-29T13:12:00Z"/>
                <w:color w:val="000000"/>
              </w:rPr>
            </w:pPr>
            <w:del w:id="4756" w:author="Regina Casanova" w:date="2018-07-29T13:12:00Z">
              <w:r w:rsidRPr="00BA156B" w:rsidDel="00AB78DE">
                <w:rPr>
                  <w:color w:val="000000"/>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75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758" w:author="Regina Casanova" w:date="2018-07-29T13:12:00Z"/>
                <w:color w:val="000000"/>
              </w:rPr>
            </w:pPr>
            <w:del w:id="4759"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760" w:author="Regina Casanova" w:date="2018-07-29T13:12:00Z"/>
                <w:color w:val="000000"/>
              </w:rPr>
            </w:pPr>
            <w:del w:id="4761" w:author="Regina Casanova" w:date="2018-07-29T13:12:00Z">
              <w:r w:rsidRPr="00BA156B" w:rsidDel="00AB78DE">
                <w:rPr>
                  <w:color w:val="000000"/>
                </w:rPr>
                <w:delText>Problemas en Información</w:delText>
              </w:r>
            </w:del>
          </w:p>
        </w:tc>
      </w:tr>
      <w:tr w:rsidR="008245D8" w:rsidRPr="00BA156B" w:rsidDel="00AB78DE" w14:paraId="107B0FCD" w14:textId="1A2B914C" w:rsidTr="008245D8">
        <w:tblPrEx>
          <w:tblBorders>
            <w:top w:val="none" w:sz="0" w:space="0" w:color="auto"/>
          </w:tblBorders>
        </w:tblPrEx>
        <w:trPr>
          <w:del w:id="4762"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763" w:author="Regina Casanova" w:date="2018-07-29T13:12:00Z"/>
                <w:color w:val="000000"/>
              </w:rPr>
            </w:pPr>
            <w:del w:id="476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765" w:author="Regina Casanova" w:date="2018-07-29T13:12:00Z"/>
                <w:color w:val="000000"/>
              </w:rPr>
            </w:pPr>
            <w:del w:id="4766" w:author="Regina Casanova" w:date="2018-07-29T13:12:00Z">
              <w:r w:rsidRPr="00BA156B" w:rsidDel="00AB78DE">
                <w:rPr>
                  <w:color w:val="000000"/>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767"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768" w:author="Regina Casanova" w:date="2018-07-29T13:12:00Z"/>
                <w:color w:val="000000"/>
              </w:rPr>
            </w:pPr>
            <w:del w:id="476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770" w:author="Regina Casanova" w:date="2018-07-29T13:12:00Z"/>
                <w:color w:val="000000"/>
              </w:rPr>
            </w:pPr>
            <w:del w:id="4771" w:author="Regina Casanova" w:date="2018-07-29T13:12:00Z">
              <w:r w:rsidRPr="00BA156B" w:rsidDel="00AB78DE">
                <w:rPr>
                  <w:color w:val="000000"/>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772"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773" w:author="Regina Casanova" w:date="2018-07-29T13:12:00Z"/>
                <w:color w:val="000000"/>
              </w:rPr>
            </w:pPr>
            <w:del w:id="4774"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775" w:author="Regina Casanova" w:date="2018-07-29T13:12:00Z"/>
                <w:color w:val="000000"/>
              </w:rPr>
            </w:pPr>
            <w:del w:id="4776" w:author="Regina Casanova" w:date="2018-07-29T13:12:00Z">
              <w:r w:rsidRPr="00BA156B" w:rsidDel="00AB78DE">
                <w:rPr>
                  <w:color w:val="000000"/>
                </w:rPr>
                <w:delText>Deficiencia de información en PAUS</w:delText>
              </w:r>
            </w:del>
          </w:p>
        </w:tc>
      </w:tr>
      <w:tr w:rsidR="008245D8" w:rsidRPr="00BA156B" w:rsidDel="00AB78DE" w14:paraId="79340EA6" w14:textId="62608008" w:rsidTr="008245D8">
        <w:tblPrEx>
          <w:tblBorders>
            <w:top w:val="none" w:sz="0" w:space="0" w:color="auto"/>
          </w:tblBorders>
        </w:tblPrEx>
        <w:trPr>
          <w:del w:id="4777"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778" w:author="Regina Casanova" w:date="2018-07-29T13:12:00Z"/>
                <w:color w:val="000000"/>
              </w:rPr>
            </w:pPr>
            <w:del w:id="4779" w:author="Regina Casanova" w:date="2018-07-29T13:12:00Z">
              <w:r w:rsidRPr="00BA156B" w:rsidDel="00AB78DE">
                <w:rPr>
                  <w:color w:val="000000"/>
                </w:rPr>
                <w:delText>Ítem</w:delText>
              </w:r>
              <w:r w:rsidR="008245D8" w:rsidRPr="00BA156B" w:rsidDel="00AB78DE">
                <w:rPr>
                  <w:color w:val="000000"/>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780" w:author="Regina Casanova" w:date="2018-07-29T13:12:00Z"/>
                <w:color w:val="000000"/>
              </w:rPr>
            </w:pPr>
            <w:del w:id="4781" w:author="Regina Casanova" w:date="2018-07-29T13:12:00Z">
              <w:r w:rsidRPr="00BA156B" w:rsidDel="00AB78DE">
                <w:rPr>
                  <w:color w:val="000000"/>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782"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783" w:author="Regina Casanova" w:date="2018-07-29T13:12:00Z"/>
                <w:color w:val="000000"/>
              </w:rPr>
            </w:pPr>
            <w:del w:id="4784" w:author="Regina Casanova" w:date="2018-07-29T13:12:00Z">
              <w:r w:rsidRPr="00BA156B" w:rsidDel="00AB78DE">
                <w:rPr>
                  <w:color w:val="000000"/>
                </w:rPr>
                <w:delText>Ítem</w:delText>
              </w:r>
              <w:r w:rsidR="008245D8" w:rsidRPr="00BA156B" w:rsidDel="00AB78DE">
                <w:rPr>
                  <w:color w:val="000000"/>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785" w:author="Regina Casanova" w:date="2018-07-29T13:12:00Z"/>
                <w:color w:val="000000"/>
              </w:rPr>
            </w:pPr>
            <w:del w:id="4786" w:author="Regina Casanova" w:date="2018-07-29T13:12:00Z">
              <w:r w:rsidRPr="00BA156B" w:rsidDel="00AB78DE">
                <w:rPr>
                  <w:color w:val="000000"/>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78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788" w:author="Regina Casanova" w:date="2018-07-29T13:12:00Z"/>
                <w:color w:val="000000"/>
              </w:rPr>
            </w:pPr>
            <w:del w:id="4789"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790" w:author="Regina Casanova" w:date="2018-07-29T13:12:00Z"/>
                <w:color w:val="000000"/>
              </w:rPr>
            </w:pPr>
            <w:del w:id="4791" w:author="Regina Casanova" w:date="2018-07-29T13:12:00Z">
              <w:r w:rsidRPr="00BA156B" w:rsidDel="00AB78DE">
                <w:rPr>
                  <w:color w:val="000000"/>
                </w:rPr>
                <w:delText>Historia Clínica</w:delText>
              </w:r>
            </w:del>
          </w:p>
        </w:tc>
      </w:tr>
      <w:tr w:rsidR="008245D8" w:rsidRPr="00BA156B" w:rsidDel="00AB78DE" w14:paraId="279C31CF" w14:textId="67748CFB" w:rsidTr="008245D8">
        <w:tblPrEx>
          <w:tblBorders>
            <w:top w:val="none" w:sz="0" w:space="0" w:color="auto"/>
          </w:tblBorders>
        </w:tblPrEx>
        <w:trPr>
          <w:del w:id="4792"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793" w:author="Regina Casanova" w:date="2018-07-29T13:12:00Z"/>
                <w:color w:val="000000"/>
              </w:rPr>
            </w:pPr>
            <w:del w:id="479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795" w:author="Regina Casanova" w:date="2018-07-29T13:12:00Z"/>
                <w:color w:val="000000"/>
              </w:rPr>
            </w:pPr>
            <w:del w:id="4796" w:author="Regina Casanova" w:date="2018-07-29T13:12:00Z">
              <w:r w:rsidDel="00AB78DE">
                <w:rPr>
                  <w:color w:val="000000"/>
                </w:rPr>
                <w:delText>Pé</w:delText>
              </w:r>
              <w:r w:rsidR="008245D8" w:rsidRPr="00BA156B" w:rsidDel="00AB78DE">
                <w:rPr>
                  <w:color w:val="000000"/>
                </w:rPr>
                <w:delText>rdida de Historia Clínica</w:delText>
              </w:r>
            </w:del>
          </w:p>
        </w:tc>
      </w:tr>
      <w:tr w:rsidR="008245D8" w:rsidRPr="00BA156B" w:rsidDel="00AB78DE" w14:paraId="72EAF4D6" w14:textId="2590E2DE" w:rsidTr="008245D8">
        <w:tblPrEx>
          <w:tblBorders>
            <w:top w:val="none" w:sz="0" w:space="0" w:color="auto"/>
          </w:tblBorders>
        </w:tblPrEx>
        <w:trPr>
          <w:del w:id="4797"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798" w:author="Regina Casanova" w:date="2018-07-29T13:12:00Z"/>
                <w:color w:val="000000"/>
              </w:rPr>
            </w:pPr>
            <w:del w:id="479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800" w:author="Regina Casanova" w:date="2018-07-29T13:12:00Z"/>
                <w:color w:val="000000"/>
              </w:rPr>
            </w:pPr>
            <w:del w:id="4801" w:author="Regina Casanova" w:date="2018-07-29T13:12:00Z">
              <w:r w:rsidRPr="00BA156B" w:rsidDel="00AB78DE">
                <w:rPr>
                  <w:color w:val="000000"/>
                </w:rPr>
                <w:delText>Duplicidad de Historia Clínica</w:delText>
              </w:r>
            </w:del>
          </w:p>
        </w:tc>
      </w:tr>
      <w:tr w:rsidR="008245D8" w:rsidRPr="00BA156B" w:rsidDel="00AB78DE" w14:paraId="4C495137" w14:textId="7C5907BA" w:rsidTr="008245D8">
        <w:tblPrEx>
          <w:tblBorders>
            <w:top w:val="none" w:sz="0" w:space="0" w:color="auto"/>
          </w:tblBorders>
        </w:tblPrEx>
        <w:trPr>
          <w:del w:id="4802"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803" w:author="Regina Casanova" w:date="2018-07-29T13:12:00Z"/>
                <w:color w:val="000000"/>
              </w:rPr>
            </w:pPr>
            <w:del w:id="4804"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805" w:author="Regina Casanova" w:date="2018-07-29T13:12:00Z"/>
                <w:color w:val="000000"/>
              </w:rPr>
            </w:pPr>
            <w:del w:id="4806" w:author="Regina Casanova" w:date="2018-07-29T13:12:00Z">
              <w:r w:rsidRPr="00BA156B" w:rsidDel="00AB78DE">
                <w:rPr>
                  <w:color w:val="000000"/>
                </w:rPr>
                <w:delText>Mal manejo de His</w:delText>
              </w:r>
              <w:r w:rsidR="00BA156B" w:rsidRPr="00BA156B" w:rsidDel="00AB78DE">
                <w:rPr>
                  <w:color w:val="000000"/>
                </w:rPr>
                <w:delText>toria Clínica (maltrato, mala compaginación</w:delText>
              </w:r>
              <w:r w:rsidRPr="00BA156B" w:rsidDel="00AB78DE">
                <w:rPr>
                  <w:color w:val="000000"/>
                </w:rPr>
                <w:delText>, ilegibilidad, etc.)</w:delText>
              </w:r>
            </w:del>
          </w:p>
        </w:tc>
      </w:tr>
      <w:tr w:rsidR="008245D8" w:rsidRPr="00BA156B" w:rsidDel="00AB78DE" w14:paraId="56777011" w14:textId="78EED018" w:rsidTr="008245D8">
        <w:tblPrEx>
          <w:tblBorders>
            <w:top w:val="none" w:sz="0" w:space="0" w:color="auto"/>
          </w:tblBorders>
        </w:tblPrEx>
        <w:trPr>
          <w:del w:id="480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808" w:author="Regina Casanova" w:date="2018-07-29T13:12:00Z"/>
                <w:color w:val="000000"/>
              </w:rPr>
            </w:pPr>
            <w:del w:id="4809"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810" w:author="Regina Casanova" w:date="2018-07-29T13:12:00Z"/>
                <w:color w:val="000000"/>
              </w:rPr>
            </w:pPr>
            <w:del w:id="4811" w:author="Regina Casanova" w:date="2018-07-29T13:12:00Z">
              <w:r w:rsidRPr="00BA156B" w:rsidDel="00AB78DE">
                <w:rPr>
                  <w:color w:val="000000"/>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812"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813" w:author="Regina Casanova" w:date="2018-07-29T13:12:00Z"/>
                <w:color w:val="000000"/>
              </w:rPr>
            </w:pPr>
            <w:del w:id="481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815" w:author="Regina Casanova" w:date="2018-07-29T13:12:00Z"/>
                <w:color w:val="000000"/>
              </w:rPr>
            </w:pPr>
            <w:del w:id="4816" w:author="Regina Casanova" w:date="2018-07-29T13:12:00Z">
              <w:r w:rsidRPr="00BA156B" w:rsidDel="00AB78DE">
                <w:rPr>
                  <w:color w:val="000000"/>
                </w:rPr>
                <w:delText>Medicamentos excluidos del petitorio</w:delText>
              </w:r>
            </w:del>
          </w:p>
        </w:tc>
      </w:tr>
      <w:tr w:rsidR="008245D8" w:rsidRPr="00BA156B" w:rsidDel="00AB78DE" w14:paraId="3FBA43DC" w14:textId="4DB85C20" w:rsidTr="008245D8">
        <w:tblPrEx>
          <w:tblBorders>
            <w:top w:val="none" w:sz="0" w:space="0" w:color="auto"/>
          </w:tblBorders>
        </w:tblPrEx>
        <w:trPr>
          <w:del w:id="4817"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818" w:author="Regina Casanova" w:date="2018-07-29T13:12:00Z"/>
                <w:color w:val="000000"/>
              </w:rPr>
            </w:pPr>
            <w:del w:id="481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820" w:author="Regina Casanova" w:date="2018-07-29T13:12:00Z"/>
                <w:color w:val="000000"/>
              </w:rPr>
            </w:pPr>
            <w:del w:id="4821" w:author="Regina Casanova" w:date="2018-07-29T13:12:00Z">
              <w:r w:rsidRPr="00BA156B" w:rsidDel="00AB78DE">
                <w:rPr>
                  <w:color w:val="000000"/>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822"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823" w:author="Regina Casanova" w:date="2018-07-29T13:12:00Z"/>
                <w:color w:val="000000"/>
              </w:rPr>
            </w:pPr>
            <w:del w:id="4824"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825" w:author="Regina Casanova" w:date="2018-07-29T13:12:00Z"/>
                <w:color w:val="000000"/>
              </w:rPr>
            </w:pPr>
            <w:del w:id="4826" w:author="Regina Casanova" w:date="2018-07-29T13:12:00Z">
              <w:r w:rsidRPr="00BA156B" w:rsidDel="00AB78DE">
                <w:rPr>
                  <w:color w:val="000000"/>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82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828" w:author="Regina Casanova" w:date="2018-07-29T13:12:00Z"/>
                <w:color w:val="000000"/>
              </w:rPr>
            </w:pPr>
            <w:del w:id="4829"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830" w:author="Regina Casanova" w:date="2018-07-29T13:12:00Z"/>
                <w:color w:val="000000"/>
              </w:rPr>
            </w:pPr>
            <w:del w:id="4831" w:author="Regina Casanova" w:date="2018-07-29T13:12:00Z">
              <w:r w:rsidRPr="00BA156B" w:rsidDel="00AB78DE">
                <w:rPr>
                  <w:color w:val="000000"/>
                </w:rPr>
                <w:delText>Problemas con el trato al asegurado</w:delText>
              </w:r>
            </w:del>
          </w:p>
        </w:tc>
      </w:tr>
      <w:tr w:rsidR="008245D8" w:rsidRPr="00BA156B" w:rsidDel="00AB78DE" w14:paraId="09366334" w14:textId="3A691A36" w:rsidTr="008245D8">
        <w:tblPrEx>
          <w:tblBorders>
            <w:top w:val="none" w:sz="0" w:space="0" w:color="auto"/>
          </w:tblBorders>
        </w:tblPrEx>
        <w:trPr>
          <w:del w:id="4832"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833" w:author="Regina Casanova" w:date="2018-07-29T13:12:00Z"/>
                <w:color w:val="000000"/>
              </w:rPr>
            </w:pPr>
            <w:del w:id="483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835" w:author="Regina Casanova" w:date="2018-07-29T13:12:00Z"/>
                <w:color w:val="000000"/>
              </w:rPr>
            </w:pPr>
            <w:del w:id="4836" w:author="Regina Casanova" w:date="2018-07-29T13:12:00Z">
              <w:r w:rsidRPr="00BA156B" w:rsidDel="00AB78DE">
                <w:rPr>
                  <w:color w:val="000000"/>
                </w:rPr>
                <w:delText>Descortesía del personal no médico</w:delText>
              </w:r>
            </w:del>
          </w:p>
        </w:tc>
      </w:tr>
      <w:tr w:rsidR="008245D8" w:rsidRPr="00BA156B" w:rsidDel="00AB78DE" w14:paraId="1CC119AE" w14:textId="2FB5E104" w:rsidTr="008245D8">
        <w:tblPrEx>
          <w:tblBorders>
            <w:top w:val="none" w:sz="0" w:space="0" w:color="auto"/>
          </w:tblBorders>
        </w:tblPrEx>
        <w:trPr>
          <w:del w:id="4837"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838" w:author="Regina Casanova" w:date="2018-07-29T13:12:00Z"/>
                <w:color w:val="000000"/>
              </w:rPr>
            </w:pPr>
            <w:del w:id="483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840" w:author="Regina Casanova" w:date="2018-07-29T13:12:00Z"/>
                <w:color w:val="000000"/>
              </w:rPr>
            </w:pPr>
            <w:del w:id="4841" w:author="Regina Casanova" w:date="2018-07-29T13:12:00Z">
              <w:r w:rsidRPr="00BA156B" w:rsidDel="00AB78DE">
                <w:rPr>
                  <w:color w:val="000000"/>
                </w:rPr>
                <w:delText>Descortesía del personal médico</w:delText>
              </w:r>
            </w:del>
          </w:p>
        </w:tc>
      </w:tr>
      <w:tr w:rsidR="008245D8" w:rsidRPr="00BA156B" w:rsidDel="00AB78DE" w14:paraId="43C5A507" w14:textId="3F529EB0" w:rsidTr="008245D8">
        <w:tblPrEx>
          <w:tblBorders>
            <w:top w:val="none" w:sz="0" w:space="0" w:color="auto"/>
          </w:tblBorders>
        </w:tblPrEx>
        <w:trPr>
          <w:del w:id="4842"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843" w:author="Regina Casanova" w:date="2018-07-29T13:12:00Z"/>
                <w:color w:val="000000"/>
              </w:rPr>
            </w:pPr>
            <w:del w:id="4844"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845" w:author="Regina Casanova" w:date="2018-07-29T13:12:00Z"/>
                <w:color w:val="000000"/>
              </w:rPr>
            </w:pPr>
            <w:del w:id="4846" w:author="Regina Casanova" w:date="2018-07-29T13:12:00Z">
              <w:r w:rsidRPr="00BA156B" w:rsidDel="00AB78DE">
                <w:rPr>
                  <w:color w:val="000000"/>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847"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848" w:author="Regina Casanova" w:date="2018-07-29T13:12:00Z"/>
                <w:color w:val="000000"/>
              </w:rPr>
            </w:pPr>
            <w:del w:id="4849" w:author="Regina Casanova" w:date="2018-07-29T13:12:00Z">
              <w:r w:rsidRPr="00BA156B" w:rsidDel="00AB78DE">
                <w:rPr>
                  <w:color w:val="000000"/>
                </w:rPr>
                <w:delText>Ítem</w:delText>
              </w:r>
              <w:r w:rsidR="008245D8" w:rsidRPr="00BA156B" w:rsidDel="00AB78DE">
                <w:rPr>
                  <w:color w:val="000000"/>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850" w:author="Regina Casanova" w:date="2018-07-29T13:12:00Z"/>
                <w:color w:val="000000"/>
              </w:rPr>
            </w:pPr>
            <w:del w:id="4851" w:author="Regina Casanova" w:date="2018-07-29T13:12:00Z">
              <w:r w:rsidRPr="00BA156B" w:rsidDel="00AB78DE">
                <w:rPr>
                  <w:color w:val="000000"/>
                </w:rPr>
                <w:delText>Discriminación en la IPRESS</w:delText>
              </w:r>
            </w:del>
          </w:p>
        </w:tc>
      </w:tr>
      <w:tr w:rsidR="008245D8" w:rsidRPr="00BA156B" w:rsidDel="00AB78DE" w14:paraId="19EFE3F0" w14:textId="51B6EA57" w:rsidTr="008245D8">
        <w:tblPrEx>
          <w:tblBorders>
            <w:top w:val="none" w:sz="0" w:space="0" w:color="auto"/>
          </w:tblBorders>
        </w:tblPrEx>
        <w:trPr>
          <w:del w:id="4852"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853" w:author="Regina Casanova" w:date="2018-07-29T13:12:00Z"/>
                <w:color w:val="000000"/>
              </w:rPr>
            </w:pPr>
            <w:del w:id="4854" w:author="Regina Casanova" w:date="2018-07-29T13:12:00Z">
              <w:r w:rsidRPr="00BA156B" w:rsidDel="00AB78DE">
                <w:rPr>
                  <w:color w:val="000000"/>
                </w:rPr>
                <w:delText>Ítem</w:delText>
              </w:r>
              <w:r w:rsidR="008245D8" w:rsidRPr="00BA156B" w:rsidDel="00AB78DE">
                <w:rPr>
                  <w:color w:val="000000"/>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855" w:author="Regina Casanova" w:date="2018-07-29T13:12:00Z"/>
                <w:color w:val="000000"/>
              </w:rPr>
            </w:pPr>
            <w:del w:id="4856" w:author="Regina Casanova" w:date="2018-07-29T13:12:00Z">
              <w:r w:rsidRPr="00BA156B" w:rsidDel="00AB78DE">
                <w:rPr>
                  <w:color w:val="000000"/>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85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858" w:author="Regina Casanova" w:date="2018-07-29T13:12:00Z"/>
                <w:color w:val="000000"/>
              </w:rPr>
            </w:pPr>
            <w:del w:id="4859" w:author="Regina Casanova" w:date="2018-07-29T13:12:00Z">
              <w:r w:rsidRPr="00BA156B" w:rsidDel="00AB78DE">
                <w:rPr>
                  <w:color w:val="000000"/>
                </w:rPr>
                <w:delText>Ítem</w:delText>
              </w:r>
              <w:r w:rsidR="008245D8" w:rsidRPr="00BA156B" w:rsidDel="00AB78DE">
                <w:rPr>
                  <w:color w:val="000000"/>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860" w:author="Regina Casanova" w:date="2018-07-29T13:12:00Z"/>
                <w:color w:val="000000"/>
              </w:rPr>
            </w:pPr>
            <w:del w:id="4861" w:author="Regina Casanova" w:date="2018-07-29T13:12:00Z">
              <w:r w:rsidRPr="00BA156B" w:rsidDel="00AB78DE">
                <w:rPr>
                  <w:color w:val="000000"/>
                </w:rPr>
                <w:delText>Maltrato al paciente</w:delText>
              </w:r>
            </w:del>
          </w:p>
        </w:tc>
      </w:tr>
      <w:tr w:rsidR="008245D8" w:rsidRPr="00BA156B" w:rsidDel="00AB78DE" w14:paraId="4E577656" w14:textId="45907AF6" w:rsidTr="008245D8">
        <w:tblPrEx>
          <w:tblBorders>
            <w:top w:val="none" w:sz="0" w:space="0" w:color="auto"/>
          </w:tblBorders>
        </w:tblPrEx>
        <w:trPr>
          <w:del w:id="486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863" w:author="Regina Casanova" w:date="2018-07-29T13:12:00Z"/>
                <w:color w:val="000000"/>
              </w:rPr>
            </w:pPr>
            <w:del w:id="4864"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865" w:author="Regina Casanova" w:date="2018-07-29T13:12:00Z"/>
                <w:color w:val="000000"/>
              </w:rPr>
            </w:pPr>
            <w:del w:id="4866" w:author="Regina Casanova" w:date="2018-07-29T13:12:00Z">
              <w:r w:rsidRPr="00BA156B" w:rsidDel="00AB78DE">
                <w:rPr>
                  <w:color w:val="000000"/>
                </w:rPr>
                <w:delText>Problemas con las citas</w:delText>
              </w:r>
            </w:del>
          </w:p>
        </w:tc>
      </w:tr>
      <w:tr w:rsidR="008245D8" w:rsidRPr="00BA156B" w:rsidDel="00AB78DE" w14:paraId="4C5CD847" w14:textId="74A103CF" w:rsidTr="008245D8">
        <w:tblPrEx>
          <w:tblBorders>
            <w:top w:val="none" w:sz="0" w:space="0" w:color="auto"/>
          </w:tblBorders>
        </w:tblPrEx>
        <w:trPr>
          <w:del w:id="4867"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868" w:author="Regina Casanova" w:date="2018-07-29T13:12:00Z"/>
                <w:color w:val="000000"/>
              </w:rPr>
            </w:pPr>
            <w:del w:id="4869"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870" w:author="Regina Casanova" w:date="2018-07-29T13:12:00Z"/>
                <w:color w:val="000000"/>
              </w:rPr>
            </w:pPr>
            <w:del w:id="4871" w:author="Regina Casanova" w:date="2018-07-29T13:12:00Z">
              <w:r w:rsidRPr="00BA156B" w:rsidDel="00AB78DE">
                <w:rPr>
                  <w:color w:val="000000"/>
                </w:rPr>
                <w:delText>Incumplimiento de citas</w:delText>
              </w:r>
            </w:del>
          </w:p>
        </w:tc>
      </w:tr>
      <w:tr w:rsidR="008245D8" w:rsidRPr="00BA156B" w:rsidDel="00AB78DE" w14:paraId="72FD788E" w14:textId="3F4A0B06" w:rsidTr="008245D8">
        <w:tblPrEx>
          <w:tblBorders>
            <w:top w:val="none" w:sz="0" w:space="0" w:color="auto"/>
          </w:tblBorders>
        </w:tblPrEx>
        <w:trPr>
          <w:del w:id="487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873" w:author="Regina Casanova" w:date="2018-07-29T13:12:00Z"/>
                <w:color w:val="000000"/>
              </w:rPr>
            </w:pPr>
            <w:del w:id="4874"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875" w:author="Regina Casanova" w:date="2018-07-29T13:12:00Z"/>
                <w:color w:val="000000"/>
              </w:rPr>
            </w:pPr>
            <w:del w:id="4876" w:author="Regina Casanova" w:date="2018-07-29T13:12:00Z">
              <w:r w:rsidRPr="00BA156B" w:rsidDel="00AB78DE">
                <w:rPr>
                  <w:color w:val="000000"/>
                </w:rPr>
                <w:delText>Falta de citas</w:delText>
              </w:r>
            </w:del>
          </w:p>
        </w:tc>
      </w:tr>
      <w:tr w:rsidR="008245D8" w:rsidRPr="00BA156B" w:rsidDel="00AB78DE" w14:paraId="095FAABB" w14:textId="1FC81018" w:rsidTr="008245D8">
        <w:tblPrEx>
          <w:tblBorders>
            <w:top w:val="none" w:sz="0" w:space="0" w:color="auto"/>
          </w:tblBorders>
        </w:tblPrEx>
        <w:trPr>
          <w:del w:id="487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878" w:author="Regina Casanova" w:date="2018-07-29T13:12:00Z"/>
                <w:color w:val="000000"/>
              </w:rPr>
            </w:pPr>
            <w:del w:id="4879"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880" w:author="Regina Casanova" w:date="2018-07-29T13:12:00Z"/>
                <w:color w:val="000000"/>
              </w:rPr>
            </w:pPr>
            <w:del w:id="4881" w:author="Regina Casanova" w:date="2018-07-29T13:12:00Z">
              <w:r w:rsidRPr="00BA156B" w:rsidDel="00AB78DE">
                <w:rPr>
                  <w:color w:val="000000"/>
                </w:rPr>
                <w:delText>Problemas en la atención al paciente</w:delText>
              </w:r>
            </w:del>
          </w:p>
        </w:tc>
      </w:tr>
      <w:tr w:rsidR="008245D8" w:rsidRPr="00BA156B" w:rsidDel="00AB78DE" w14:paraId="47EBB40B" w14:textId="675BF2AE" w:rsidTr="008245D8">
        <w:tblPrEx>
          <w:tblBorders>
            <w:top w:val="none" w:sz="0" w:space="0" w:color="auto"/>
          </w:tblBorders>
        </w:tblPrEx>
        <w:trPr>
          <w:del w:id="4882"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883" w:author="Regina Casanova" w:date="2018-07-29T13:12:00Z"/>
                <w:color w:val="000000"/>
              </w:rPr>
            </w:pPr>
            <w:del w:id="4884"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885" w:author="Regina Casanova" w:date="2018-07-29T13:12:00Z"/>
                <w:color w:val="000000"/>
              </w:rPr>
            </w:pPr>
            <w:del w:id="4886" w:author="Regina Casanova" w:date="2018-07-29T13:12:00Z">
              <w:r w:rsidRPr="00BA156B" w:rsidDel="00AB78DE">
                <w:rPr>
                  <w:color w:val="000000"/>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887"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888" w:author="Regina Casanova" w:date="2018-07-29T13:12:00Z"/>
                <w:color w:val="000000"/>
              </w:rPr>
            </w:pPr>
            <w:del w:id="4889"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890" w:author="Regina Casanova" w:date="2018-07-29T13:12:00Z"/>
                <w:color w:val="000000"/>
              </w:rPr>
            </w:pPr>
            <w:del w:id="4891" w:author="Regina Casanova" w:date="2018-07-29T13:12:00Z">
              <w:r w:rsidRPr="00BA156B" w:rsidDel="00AB78DE">
                <w:rPr>
                  <w:color w:val="000000"/>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892"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893" w:author="Regina Casanova" w:date="2018-07-29T13:12:00Z"/>
                <w:color w:val="000000"/>
              </w:rPr>
            </w:pPr>
            <w:del w:id="4894"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895" w:author="Regina Casanova" w:date="2018-07-29T13:12:00Z"/>
                <w:color w:val="000000"/>
              </w:rPr>
            </w:pPr>
            <w:del w:id="4896" w:author="Regina Casanova" w:date="2018-07-29T13:12:00Z">
              <w:r w:rsidRPr="00BA156B" w:rsidDel="00AB78DE">
                <w:rPr>
                  <w:color w:val="000000"/>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897"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898" w:author="Regina Casanova" w:date="2018-07-29T13:12:00Z"/>
                <w:color w:val="000000"/>
              </w:rPr>
            </w:pPr>
            <w:del w:id="4899" w:author="Regina Casanova" w:date="2018-07-29T13:12:00Z">
              <w:r w:rsidRPr="00BA156B" w:rsidDel="00AB78DE">
                <w:rPr>
                  <w:color w:val="000000"/>
                </w:rPr>
                <w:delText>Ítem</w:delText>
              </w:r>
              <w:r w:rsidR="008245D8" w:rsidRPr="00BA156B" w:rsidDel="00AB78DE">
                <w:rPr>
                  <w:color w:val="000000"/>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900" w:author="Regina Casanova" w:date="2018-07-29T13:12:00Z"/>
                <w:color w:val="000000"/>
              </w:rPr>
            </w:pPr>
            <w:del w:id="4901" w:author="Regina Casanova" w:date="2018-07-29T13:12:00Z">
              <w:r w:rsidRPr="00BA156B" w:rsidDel="00AB78DE">
                <w:rPr>
                  <w:color w:val="000000"/>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902"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903" w:author="Regina Casanova" w:date="2018-07-29T13:12:00Z"/>
                <w:color w:val="000000"/>
              </w:rPr>
            </w:pPr>
            <w:del w:id="4904" w:author="Regina Casanova" w:date="2018-07-29T13:12:00Z">
              <w:r w:rsidRPr="00BA156B" w:rsidDel="00AB78DE">
                <w:rPr>
                  <w:color w:val="000000"/>
                </w:rPr>
                <w:delText>Ítem</w:delText>
              </w:r>
              <w:r w:rsidR="008245D8" w:rsidRPr="00BA156B" w:rsidDel="00AB78DE">
                <w:rPr>
                  <w:color w:val="000000"/>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905" w:author="Regina Casanova" w:date="2018-07-29T13:12:00Z"/>
                <w:color w:val="000000"/>
              </w:rPr>
            </w:pPr>
            <w:del w:id="4906" w:author="Regina Casanova" w:date="2018-07-29T13:12:00Z">
              <w:r w:rsidRPr="00BA156B" w:rsidDel="00AB78DE">
                <w:rPr>
                  <w:color w:val="000000"/>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907"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908" w:author="Regina Casanova" w:date="2018-07-29T13:12:00Z"/>
                <w:color w:val="000000"/>
              </w:rPr>
            </w:pPr>
            <w:del w:id="4909" w:author="Regina Casanova" w:date="2018-07-29T13:12:00Z">
              <w:r w:rsidRPr="00BA156B" w:rsidDel="00AB78DE">
                <w:rPr>
                  <w:color w:val="000000"/>
                </w:rPr>
                <w:delText>Ítem</w:delText>
              </w:r>
              <w:r w:rsidR="008245D8" w:rsidRPr="00BA156B" w:rsidDel="00AB78DE">
                <w:rPr>
                  <w:color w:val="000000"/>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910" w:author="Regina Casanova" w:date="2018-07-29T13:12:00Z"/>
                <w:color w:val="000000"/>
              </w:rPr>
            </w:pPr>
            <w:del w:id="4911" w:author="Regina Casanova" w:date="2018-07-29T13:12:00Z">
              <w:r w:rsidRPr="00BA156B" w:rsidDel="00AB78DE">
                <w:rPr>
                  <w:color w:val="000000"/>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912"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913" w:author="Regina Casanova" w:date="2018-07-29T13:12:00Z"/>
                <w:color w:val="000000"/>
              </w:rPr>
            </w:pPr>
            <w:del w:id="4914" w:author="Regina Casanova" w:date="2018-07-29T13:12:00Z">
              <w:r w:rsidRPr="00BA156B" w:rsidDel="00AB78DE">
                <w:rPr>
                  <w:color w:val="000000"/>
                </w:rPr>
                <w:delText>Ítem</w:delText>
              </w:r>
              <w:r w:rsidR="008245D8" w:rsidRPr="00BA156B" w:rsidDel="00AB78DE">
                <w:rPr>
                  <w:color w:val="000000"/>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915" w:author="Regina Casanova" w:date="2018-07-29T13:12:00Z"/>
                <w:color w:val="000000"/>
              </w:rPr>
            </w:pPr>
            <w:del w:id="4916" w:author="Regina Casanova" w:date="2018-07-29T13:12:00Z">
              <w:r w:rsidRPr="00BA156B" w:rsidDel="00AB78DE">
                <w:rPr>
                  <w:color w:val="000000"/>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91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918" w:author="Regina Casanova" w:date="2018-07-29T13:12:00Z"/>
                <w:color w:val="000000"/>
              </w:rPr>
            </w:pPr>
            <w:del w:id="4919" w:author="Regina Casanova" w:date="2018-07-29T13:12:00Z">
              <w:r w:rsidRPr="00BA156B" w:rsidDel="00AB78DE">
                <w:rPr>
                  <w:color w:val="000000"/>
                </w:rPr>
                <w:delText>Ítem</w:delText>
              </w:r>
              <w:r w:rsidR="008245D8" w:rsidRPr="00BA156B" w:rsidDel="00AB78DE">
                <w:rPr>
                  <w:color w:val="000000"/>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920" w:author="Regina Casanova" w:date="2018-07-29T13:12:00Z"/>
                <w:color w:val="000000"/>
              </w:rPr>
            </w:pPr>
            <w:del w:id="4921" w:author="Regina Casanova" w:date="2018-07-29T13:12:00Z">
              <w:r w:rsidRPr="00BA156B" w:rsidDel="00AB78DE">
                <w:rPr>
                  <w:color w:val="000000"/>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92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923" w:author="Regina Casanova" w:date="2018-07-29T13:12:00Z"/>
                <w:color w:val="000000"/>
              </w:rPr>
            </w:pPr>
            <w:del w:id="4924" w:author="Regina Casanova" w:date="2018-07-29T13:12:00Z">
              <w:r w:rsidRPr="00BA156B" w:rsidDel="00AB78DE">
                <w:rPr>
                  <w:color w:val="000000"/>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925" w:author="Regina Casanova" w:date="2018-07-29T13:12:00Z"/>
                <w:color w:val="000000"/>
              </w:rPr>
            </w:pPr>
            <w:del w:id="4926" w:author="Regina Casanova" w:date="2018-07-29T13:12:00Z">
              <w:r w:rsidRPr="00BA156B" w:rsidDel="00AB78DE">
                <w:rPr>
                  <w:color w:val="000000"/>
                </w:rPr>
                <w:delText>Demoras</w:delText>
              </w:r>
            </w:del>
          </w:p>
        </w:tc>
      </w:tr>
      <w:tr w:rsidR="008245D8" w:rsidRPr="00BA156B" w:rsidDel="00AB78DE" w14:paraId="41C8A4B5" w14:textId="164A54DE" w:rsidTr="008245D8">
        <w:tblPrEx>
          <w:tblBorders>
            <w:top w:val="none" w:sz="0" w:space="0" w:color="auto"/>
          </w:tblBorders>
        </w:tblPrEx>
        <w:trPr>
          <w:del w:id="4927"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928" w:author="Regina Casanova" w:date="2018-07-29T13:12:00Z"/>
                <w:color w:val="000000"/>
              </w:rPr>
            </w:pPr>
            <w:del w:id="4929" w:author="Regina Casanova" w:date="2018-07-29T13:12:00Z">
              <w:r w:rsidRPr="00BA156B" w:rsidDel="00AB78DE">
                <w:rPr>
                  <w:color w:val="000000"/>
                </w:rPr>
                <w:delText>Ítem</w:delText>
              </w:r>
              <w:r w:rsidR="008245D8" w:rsidRPr="00BA156B" w:rsidDel="00AB78DE">
                <w:rPr>
                  <w:color w:val="000000"/>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930" w:author="Regina Casanova" w:date="2018-07-29T13:12:00Z"/>
                <w:color w:val="000000"/>
              </w:rPr>
            </w:pPr>
            <w:del w:id="4931" w:author="Regina Casanova" w:date="2018-07-29T13:12:00Z">
              <w:r w:rsidRPr="00BA156B" w:rsidDel="00AB78DE">
                <w:rPr>
                  <w:color w:val="000000"/>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932"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933" w:author="Regina Casanova" w:date="2018-07-29T13:12:00Z"/>
                <w:color w:val="000000"/>
              </w:rPr>
            </w:pPr>
            <w:del w:id="4934" w:author="Regina Casanova" w:date="2018-07-29T13:12:00Z">
              <w:r w:rsidRPr="00BA156B" w:rsidDel="00AB78DE">
                <w:rPr>
                  <w:color w:val="000000"/>
                </w:rPr>
                <w:delText>Ítem</w:delText>
              </w:r>
              <w:r w:rsidR="008245D8" w:rsidRPr="00BA156B" w:rsidDel="00AB78DE">
                <w:rPr>
                  <w:color w:val="000000"/>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935" w:author="Regina Casanova" w:date="2018-07-29T13:12:00Z"/>
                <w:color w:val="000000"/>
              </w:rPr>
            </w:pPr>
            <w:del w:id="4936" w:author="Regina Casanova" w:date="2018-07-29T13:12:00Z">
              <w:r w:rsidRPr="00BA156B" w:rsidDel="00AB78DE">
                <w:rPr>
                  <w:color w:val="000000"/>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937"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938" w:author="Regina Casanova" w:date="2018-07-29T13:12:00Z"/>
                <w:color w:val="000000"/>
              </w:rPr>
            </w:pPr>
            <w:del w:id="4939" w:author="Regina Casanova" w:date="2018-07-29T13:12:00Z">
              <w:r w:rsidRPr="00BA156B" w:rsidDel="00AB78DE">
                <w:rPr>
                  <w:color w:val="000000"/>
                </w:rPr>
                <w:delText>Ítem</w:delText>
              </w:r>
              <w:r w:rsidR="008245D8" w:rsidRPr="00BA156B" w:rsidDel="00AB78DE">
                <w:rPr>
                  <w:color w:val="000000"/>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940" w:author="Regina Casanova" w:date="2018-07-29T13:12:00Z"/>
                <w:color w:val="000000"/>
              </w:rPr>
            </w:pPr>
            <w:del w:id="4941" w:author="Regina Casanova" w:date="2018-07-29T13:12:00Z">
              <w:r w:rsidRPr="00BA156B" w:rsidDel="00AB78DE">
                <w:rPr>
                  <w:color w:val="000000"/>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942"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943" w:author="Regina Casanova" w:date="2018-07-29T13:12:00Z"/>
                <w:color w:val="000000"/>
              </w:rPr>
            </w:pPr>
            <w:del w:id="4944" w:author="Regina Casanova" w:date="2018-07-29T13:12:00Z">
              <w:r w:rsidRPr="00BA156B" w:rsidDel="00AB78DE">
                <w:rPr>
                  <w:color w:val="000000"/>
                </w:rPr>
                <w:delText>Ítem</w:delText>
              </w:r>
              <w:r w:rsidR="008245D8" w:rsidRPr="00BA156B" w:rsidDel="00AB78DE">
                <w:rPr>
                  <w:color w:val="000000"/>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945" w:author="Regina Casanova" w:date="2018-07-29T13:12:00Z"/>
                <w:color w:val="000000"/>
              </w:rPr>
            </w:pPr>
            <w:del w:id="4946" w:author="Regina Casanova" w:date="2018-07-29T13:12:00Z">
              <w:r w:rsidRPr="00BA156B" w:rsidDel="00AB78DE">
                <w:rPr>
                  <w:color w:val="000000"/>
                </w:rPr>
                <w:delText>Demora en hospitalización</w:delText>
              </w:r>
            </w:del>
          </w:p>
        </w:tc>
      </w:tr>
      <w:tr w:rsidR="008245D8" w:rsidRPr="00BA156B" w:rsidDel="00AB78DE" w14:paraId="6BA5C119" w14:textId="00A9664D" w:rsidTr="008245D8">
        <w:tblPrEx>
          <w:tblBorders>
            <w:top w:val="none" w:sz="0" w:space="0" w:color="auto"/>
          </w:tblBorders>
        </w:tblPrEx>
        <w:trPr>
          <w:del w:id="4947"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948" w:author="Regina Casanova" w:date="2018-07-29T13:12:00Z"/>
                <w:color w:val="000000"/>
              </w:rPr>
            </w:pPr>
            <w:del w:id="4949" w:author="Regina Casanova" w:date="2018-07-29T13:12:00Z">
              <w:r w:rsidRPr="00BA156B" w:rsidDel="00AB78DE">
                <w:rPr>
                  <w:color w:val="000000"/>
                </w:rPr>
                <w:delText>Ítem</w:delText>
              </w:r>
              <w:r w:rsidR="008245D8" w:rsidRPr="00BA156B" w:rsidDel="00AB78DE">
                <w:rPr>
                  <w:color w:val="000000"/>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950" w:author="Regina Casanova" w:date="2018-07-29T13:12:00Z"/>
                <w:color w:val="000000"/>
              </w:rPr>
            </w:pPr>
            <w:del w:id="4951" w:author="Regina Casanova" w:date="2018-07-29T13:12:00Z">
              <w:r w:rsidRPr="00BA156B" w:rsidDel="00AB78DE">
                <w:rPr>
                  <w:color w:val="000000"/>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952"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953" w:author="Regina Casanova" w:date="2018-07-29T13:12:00Z"/>
                <w:color w:val="000000"/>
              </w:rPr>
            </w:pPr>
            <w:del w:id="4954" w:author="Regina Casanova" w:date="2018-07-29T13:12:00Z">
              <w:r w:rsidRPr="00BA156B" w:rsidDel="00AB78DE">
                <w:rPr>
                  <w:color w:val="000000"/>
                </w:rPr>
                <w:delText>Ítem</w:delText>
              </w:r>
              <w:r w:rsidR="008245D8" w:rsidRPr="00BA156B" w:rsidDel="00AB78DE">
                <w:rPr>
                  <w:color w:val="000000"/>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955" w:author="Regina Casanova" w:date="2018-07-29T13:12:00Z"/>
                <w:color w:val="000000"/>
              </w:rPr>
            </w:pPr>
            <w:del w:id="4956" w:author="Regina Casanova" w:date="2018-07-29T13:12:00Z">
              <w:r w:rsidRPr="00BA156B" w:rsidDel="00AB78DE">
                <w:rPr>
                  <w:color w:val="000000"/>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957"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958" w:author="Regina Casanova" w:date="2018-07-29T13:12:00Z"/>
                <w:color w:val="000000"/>
              </w:rPr>
            </w:pPr>
            <w:del w:id="4959" w:author="Regina Casanova" w:date="2018-07-29T13:12:00Z">
              <w:r w:rsidRPr="00BA156B" w:rsidDel="00AB78DE">
                <w:rPr>
                  <w:color w:val="000000"/>
                </w:rPr>
                <w:delText>Ítem</w:delText>
              </w:r>
              <w:r w:rsidR="008245D8" w:rsidRPr="00BA156B" w:rsidDel="00AB78DE">
                <w:rPr>
                  <w:color w:val="000000"/>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960" w:author="Regina Casanova" w:date="2018-07-29T13:12:00Z"/>
                <w:color w:val="000000"/>
              </w:rPr>
            </w:pPr>
            <w:del w:id="4961" w:author="Regina Casanova" w:date="2018-07-29T13:12:00Z">
              <w:r w:rsidRPr="00BA156B" w:rsidDel="00AB78DE">
                <w:rPr>
                  <w:color w:val="000000"/>
                </w:rPr>
                <w:delText>Demora en consultorio externo</w:delText>
              </w:r>
            </w:del>
          </w:p>
        </w:tc>
      </w:tr>
      <w:tr w:rsidR="008245D8" w:rsidRPr="00BA156B" w:rsidDel="00AB78DE" w14:paraId="55F2A677" w14:textId="52511CF2" w:rsidTr="008245D8">
        <w:tblPrEx>
          <w:tblBorders>
            <w:top w:val="none" w:sz="0" w:space="0" w:color="auto"/>
          </w:tblBorders>
        </w:tblPrEx>
        <w:trPr>
          <w:del w:id="4962"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963" w:author="Regina Casanova" w:date="2018-07-29T13:12:00Z"/>
                <w:color w:val="000000"/>
              </w:rPr>
            </w:pPr>
            <w:del w:id="4964" w:author="Regina Casanova" w:date="2018-07-29T13:12:00Z">
              <w:r w:rsidRPr="00BA156B" w:rsidDel="00AB78DE">
                <w:rPr>
                  <w:color w:val="000000"/>
                </w:rPr>
                <w:delText>Ítem</w:delText>
              </w:r>
              <w:r w:rsidR="008245D8" w:rsidRPr="00BA156B" w:rsidDel="00AB78DE">
                <w:rPr>
                  <w:color w:val="000000"/>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965" w:author="Regina Casanova" w:date="2018-07-29T13:12:00Z"/>
                <w:color w:val="000000"/>
              </w:rPr>
            </w:pPr>
            <w:del w:id="4966" w:author="Regina Casanova" w:date="2018-07-29T13:12:00Z">
              <w:r w:rsidRPr="00BA156B" w:rsidDel="00AB78DE">
                <w:rPr>
                  <w:color w:val="000000"/>
                </w:rPr>
                <w:delText>Demora en atención en emergencia</w:delText>
              </w:r>
            </w:del>
          </w:p>
        </w:tc>
      </w:tr>
      <w:tr w:rsidR="008245D8" w:rsidRPr="00BA156B" w:rsidDel="00AB78DE" w14:paraId="716EB3E2" w14:textId="6CE877B0" w:rsidTr="008245D8">
        <w:trPr>
          <w:del w:id="4967"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968" w:author="Regina Casanova" w:date="2018-07-29T13:12:00Z"/>
                <w:color w:val="000000"/>
              </w:rPr>
            </w:pPr>
            <w:del w:id="4969" w:author="Regina Casanova" w:date="2018-07-29T13:12:00Z">
              <w:r w:rsidRPr="00BA156B" w:rsidDel="00AB78DE">
                <w:rPr>
                  <w:color w:val="000000"/>
                </w:rPr>
                <w:delText>Ítem</w:delText>
              </w:r>
              <w:r w:rsidR="008245D8" w:rsidRPr="00BA156B" w:rsidDel="00AB78DE">
                <w:rPr>
                  <w:color w:val="000000"/>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970" w:author="Regina Casanova" w:date="2018-07-29T13:12:00Z"/>
                <w:color w:val="000000"/>
              </w:rPr>
            </w:pPr>
            <w:del w:id="4971" w:author="Regina Casanova" w:date="2018-07-29T13:12:00Z">
              <w:r w:rsidRPr="00BA156B" w:rsidDel="00AB78DE">
                <w:rPr>
                  <w:color w:val="000000"/>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972" w:author="Regina Casanova" w:date="2018-07-29T13:12:00Z"/>
        </w:rPr>
      </w:pPr>
    </w:p>
    <w:p w14:paraId="42CF2501" w14:textId="63862D6B" w:rsidR="00BD5BF4" w:rsidRPr="00BA156B" w:rsidDel="001F11E4" w:rsidRDefault="00BD5BF4" w:rsidP="00A04522">
      <w:pPr>
        <w:spacing w:line="360" w:lineRule="auto"/>
        <w:jc w:val="both"/>
        <w:rPr>
          <w:del w:id="4973" w:author="Regina Casanova" w:date="2018-07-29T19:35:00Z"/>
        </w:rPr>
        <w:sectPr w:rsidR="00BD5BF4" w:rsidRPr="00BA156B" w:rsidDel="001F11E4" w:rsidSect="00D45FC4">
          <w:pgSz w:w="11900" w:h="16840"/>
          <w:pgMar w:top="2268" w:right="1701" w:bottom="1418" w:left="1701" w:header="709" w:footer="709" w:gutter="0"/>
          <w:cols w:space="708"/>
          <w:titlePg/>
          <w:docGrid w:linePitch="360"/>
          <w:sectPrChange w:id="4974" w:author="Regina Casanova" w:date="2018-08-04T17:14:00Z">
            <w:sectPr w:rsidR="00BD5BF4" w:rsidRPr="00BA156B" w:rsidDel="001F11E4" w:rsidSect="00D45FC4">
              <w:pgMar w:top="2268" w:right="1701" w:bottom="1418" w:left="1701" w:header="709" w:footer="709" w:gutter="0"/>
            </w:sectPr>
          </w:sectPrChange>
        </w:sectPr>
      </w:pPr>
    </w:p>
    <w:p w14:paraId="58A921BF" w14:textId="3FB58FFF" w:rsidR="00A04522" w:rsidRPr="00842BF2" w:rsidRDefault="00A04522" w:rsidP="00842BF2">
      <w:pPr>
        <w:pStyle w:val="Ttulo2"/>
      </w:pPr>
      <w:bookmarkStart w:id="4975" w:name="_Toc520655727"/>
      <w:r w:rsidRPr="00D756B8">
        <w:t>Fase de Diseño</w:t>
      </w:r>
      <w:bookmarkEnd w:id="4975"/>
    </w:p>
    <w:p w14:paraId="6221FA27" w14:textId="77777777" w:rsidR="00BA63BC" w:rsidRPr="008D23C7" w:rsidRDefault="00BA63BC" w:rsidP="00BA63BC">
      <w:pPr>
        <w:pStyle w:val="Ttulo3"/>
        <w:rPr>
          <w:ins w:id="4976" w:author="Regina Casanova" w:date="2018-07-07T15:18:00Z"/>
        </w:rPr>
      </w:pPr>
      <w:bookmarkStart w:id="4977" w:name="_Toc520655728"/>
      <w:ins w:id="4978" w:author="Regina Casanova" w:date="2018-07-07T15:18:00Z">
        <w:r w:rsidRPr="008D23C7">
          <w:t>Tabla de requerimientos</w:t>
        </w:r>
        <w:bookmarkEnd w:id="4977"/>
      </w:ins>
    </w:p>
    <w:p w14:paraId="4C869610" w14:textId="42EDC6B8" w:rsidR="00BA63BC" w:rsidRPr="008D23C7" w:rsidRDefault="00BA63BC" w:rsidP="00BA63BC">
      <w:pPr>
        <w:pStyle w:val="Texto"/>
        <w:rPr>
          <w:ins w:id="4979" w:author="Regina Casanova" w:date="2018-07-07T15:18:00Z"/>
        </w:rPr>
      </w:pPr>
      <w:ins w:id="4980"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981" w:author="Regina Casanova" w:date="2018-07-29T19:16:00Z">
        <w:r w:rsidR="00F95B03">
          <w:t>aplicativo informático</w:t>
        </w:r>
      </w:ins>
      <w:ins w:id="4982" w:author="Regina Casanova" w:date="2018-07-07T15:18:00Z">
        <w:r>
          <w:t xml:space="preserve"> </w:t>
        </w:r>
        <w:r w:rsidRPr="00BA156B">
          <w:t xml:space="preserve">que podían resolver las 35 necesidades y se identificó 1 requerimiento por cada una de las 20 necesidades restantes. Se obtuvo una tabla con un total de 31 requerimientos, a los cuales se les </w:t>
        </w:r>
        <w:r w:rsidRPr="00BA156B">
          <w:lastRenderedPageBreak/>
          <w:t>dio un valor de prioridad a cada uno, siendo “1” por prioridad baja, “2” por prioridad media y “3” por prioridad alta.</w:t>
        </w:r>
      </w:ins>
    </w:p>
    <w:p w14:paraId="6237D33B" w14:textId="35A6D88F" w:rsidR="00BA63BC" w:rsidRPr="008D23C7" w:rsidRDefault="00BA63BC" w:rsidP="00BA63BC">
      <w:pPr>
        <w:pStyle w:val="Texto"/>
        <w:rPr>
          <w:ins w:id="4983" w:author="Regina Casanova" w:date="2018-07-07T15:18:00Z"/>
        </w:rPr>
      </w:pPr>
      <w:ins w:id="4984"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985" w:author="Regina Casanova" w:date="2018-07-29T19:16:00Z">
        <w:r w:rsidR="00F95B03">
          <w:t>aplicativo informático</w:t>
        </w:r>
      </w:ins>
      <w:ins w:id="4986" w:author="Regina Casanova" w:date="2018-07-07T15:18:00Z">
        <w:r w:rsidRPr="00BA156B">
          <w:t xml:space="preserve"> sin tener que realizar un </w:t>
        </w:r>
      </w:ins>
      <w:ins w:id="4987" w:author="Regina Casanova" w:date="2018-07-29T19:16:00Z">
        <w:r w:rsidR="00F95B03">
          <w:t>aplicativo informático</w:t>
        </w:r>
      </w:ins>
      <w:ins w:id="4988" w:author="Regina Casanova" w:date="2018-07-07T15:18:00Z">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989" w:author="Regina Casanova" w:date="2018-07-07T15:18:00Z"/>
        </w:rPr>
      </w:pPr>
      <w:ins w:id="4990" w:author="Regina Casanova" w:date="2018-07-07T15:18:00Z">
        <w:r w:rsidRPr="00BA156B">
          <w:t>La tabla de requerimientos se presenta a continuación.</w:t>
        </w:r>
      </w:ins>
    </w:p>
    <w:p w14:paraId="6C6CE081" w14:textId="77777777" w:rsidR="00BA63BC" w:rsidRPr="00BA156B" w:rsidRDefault="00BA63BC" w:rsidP="00BA63BC">
      <w:pPr>
        <w:spacing w:line="360" w:lineRule="auto"/>
        <w:jc w:val="both"/>
        <w:rPr>
          <w:ins w:id="4991" w:author="Regina Casanova" w:date="2018-07-07T15:18:00Z"/>
        </w:rPr>
        <w:sectPr w:rsidR="00BA63BC" w:rsidRPr="00BA156B" w:rsidSect="00D45FC4">
          <w:footerReference w:type="even" r:id="rId17"/>
          <w:footerReference w:type="default" r:id="rId18"/>
          <w:footerReference w:type="first" r:id="rId19"/>
          <w:pgSz w:w="11900" w:h="16840"/>
          <w:pgMar w:top="1701" w:right="1701" w:bottom="1701" w:left="2268" w:header="708" w:footer="708" w:gutter="0"/>
          <w:pgNumType w:start="1"/>
          <w:cols w:space="708"/>
          <w:titlePg/>
          <w:docGrid w:linePitch="360"/>
          <w:sectPrChange w:id="5000" w:author="Regina Casanova" w:date="2018-08-04T17:14:00Z">
            <w:sectPr w:rsidR="00BA63BC" w:rsidRPr="00BA156B" w:rsidSect="00D45FC4">
              <w:pgMar w:top="1701" w:right="1701" w:bottom="1701" w:left="2268" w:header="708" w:footer="708" w:gutter="0"/>
            </w:sectPr>
          </w:sectPrChange>
        </w:sectPr>
      </w:pPr>
    </w:p>
    <w:p w14:paraId="27EDA243" w14:textId="77777777" w:rsidR="00BA63BC" w:rsidRPr="00BA156B" w:rsidRDefault="00BA63BC" w:rsidP="00BA63BC">
      <w:pPr>
        <w:spacing w:line="360" w:lineRule="auto"/>
        <w:jc w:val="center"/>
        <w:rPr>
          <w:ins w:id="5001" w:author="Regina Casanova" w:date="2018-07-07T15:18:00Z"/>
          <w:b/>
        </w:rPr>
      </w:pPr>
      <w:ins w:id="5002" w:author="Regina Casanova" w:date="2018-07-07T15:18:00Z">
        <w:r w:rsidRPr="00BA156B">
          <w:rPr>
            <w:b/>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5003"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5004" w:author="Regina Casanova" w:date="2018-07-07T15:18:00Z"/>
                <w:b/>
                <w:bCs/>
                <w:color w:val="000000"/>
              </w:rPr>
            </w:pPr>
            <w:ins w:id="5005" w:author="Regina Casanova" w:date="2018-07-07T15:18:00Z">
              <w:r w:rsidRPr="00BA156B">
                <w:rPr>
                  <w:b/>
                  <w:bCs/>
                  <w:color w:val="000000"/>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5006" w:author="Regina Casanova" w:date="2018-07-07T15:18:00Z"/>
                <w:b/>
                <w:bCs/>
                <w:color w:val="000000"/>
              </w:rPr>
            </w:pPr>
            <w:ins w:id="5007" w:author="Regina Casanova" w:date="2018-07-07T15:18:00Z">
              <w:r w:rsidRPr="00BA156B">
                <w:rPr>
                  <w:b/>
                  <w:bCs/>
                  <w:color w:val="000000"/>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5008" w:author="Regina Casanova" w:date="2018-07-07T15:18:00Z"/>
                <w:b/>
                <w:bCs/>
                <w:color w:val="000000"/>
              </w:rPr>
            </w:pPr>
            <w:ins w:id="5009" w:author="Regina Casanova" w:date="2018-07-07T15:18:00Z">
              <w:r w:rsidRPr="00BA156B">
                <w:rPr>
                  <w:b/>
                  <w:bCs/>
                  <w:color w:val="000000"/>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5010" w:author="Regina Casanova" w:date="2018-07-07T15:18:00Z"/>
                <w:b/>
                <w:bCs/>
                <w:color w:val="000000"/>
              </w:rPr>
            </w:pPr>
            <w:ins w:id="5011" w:author="Regina Casanova" w:date="2018-07-07T15:18:00Z">
              <w:r w:rsidRPr="00BA156B">
                <w:rPr>
                  <w:b/>
                  <w:bCs/>
                  <w:color w:val="000000"/>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5012" w:author="Regina Casanova" w:date="2018-07-07T15:18:00Z"/>
                <w:b/>
                <w:bCs/>
                <w:color w:val="000000"/>
              </w:rPr>
            </w:pPr>
            <w:ins w:id="5013" w:author="Regina Casanova" w:date="2018-07-07T15:18:00Z">
              <w:r w:rsidRPr="00BA156B">
                <w:rPr>
                  <w:b/>
                  <w:bCs/>
                  <w:color w:val="000000"/>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5014" w:author="Regina Casanova" w:date="2018-07-07T15:18:00Z"/>
                <w:b/>
                <w:bCs/>
                <w:color w:val="000000"/>
              </w:rPr>
            </w:pPr>
            <w:ins w:id="5015" w:author="Regina Casanova" w:date="2018-07-07T15:18:00Z">
              <w:r w:rsidRPr="00BA156B">
                <w:rPr>
                  <w:b/>
                  <w:bCs/>
                  <w:color w:val="000000"/>
                </w:rPr>
                <w:t>Prioridad</w:t>
              </w:r>
            </w:ins>
          </w:p>
        </w:tc>
      </w:tr>
      <w:tr w:rsidR="00BA63BC" w:rsidRPr="00BA156B" w14:paraId="13835352" w14:textId="77777777" w:rsidTr="004105E1">
        <w:tblPrEx>
          <w:tblBorders>
            <w:top w:val="none" w:sz="0" w:space="0" w:color="auto"/>
          </w:tblBorders>
        </w:tblPrEx>
        <w:trPr>
          <w:ins w:id="5016"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5017" w:author="Regina Casanova" w:date="2018-07-07T15:18:00Z"/>
                <w:color w:val="000000"/>
              </w:rPr>
            </w:pPr>
            <w:ins w:id="5018" w:author="Regina Casanova" w:date="2018-07-07T15:18:00Z">
              <w:r w:rsidRPr="00BA156B">
                <w:rPr>
                  <w:color w:val="000000"/>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5019" w:author="Regina Casanova" w:date="2018-07-07T15:18:00Z"/>
                <w:color w:val="000000"/>
              </w:rPr>
            </w:pPr>
            <w:ins w:id="5020" w:author="Regina Casanova" w:date="2018-07-07T15:18:00Z">
              <w:r w:rsidRPr="00BA156B">
                <w:rPr>
                  <w:color w:val="000000"/>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5021" w:author="Regina Casanova" w:date="2018-07-07T15:18:00Z"/>
                <w:color w:val="000000"/>
              </w:rPr>
            </w:pPr>
            <w:ins w:id="5022" w:author="Regina Casanova" w:date="2018-07-07T15:18:00Z">
              <w:r w:rsidRPr="00BA156B">
                <w:rPr>
                  <w:color w:val="000000"/>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5023" w:author="Regina Casanova" w:date="2018-07-07T15:18:00Z"/>
                <w:color w:val="000000"/>
              </w:rPr>
            </w:pPr>
            <w:ins w:id="5024" w:author="Regina Casanova" w:date="2018-07-07T15:18:00Z">
              <w:r>
                <w:rPr>
                  <w:color w:val="000000"/>
                </w:rPr>
                <w:t>Co</w:t>
              </w:r>
              <w:r w:rsidRPr="00BA156B">
                <w:rPr>
                  <w:color w:val="000000"/>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5025" w:author="Regina Casanova" w:date="2018-07-07T15:18:00Z"/>
                <w:color w:val="000000"/>
              </w:rPr>
            </w:pPr>
            <w:ins w:id="5026" w:author="Regina Casanova" w:date="2018-07-07T15:18:00Z">
              <w:r w:rsidRPr="00BA156B">
                <w:rPr>
                  <w:color w:val="000000"/>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5027" w:author="Regina Casanova" w:date="2018-07-07T15:18:00Z"/>
                <w:color w:val="000000"/>
              </w:rPr>
            </w:pPr>
            <w:ins w:id="5028" w:author="Regina Casanova" w:date="2018-07-07T15:18:00Z">
              <w:r w:rsidRPr="00BA156B">
                <w:rPr>
                  <w:color w:val="000000"/>
                </w:rPr>
                <w:t>Alto - 3</w:t>
              </w:r>
            </w:ins>
          </w:p>
        </w:tc>
      </w:tr>
      <w:tr w:rsidR="00BA63BC" w:rsidRPr="00BA156B" w14:paraId="0DB3D699" w14:textId="77777777" w:rsidTr="004105E1">
        <w:tblPrEx>
          <w:tblBorders>
            <w:top w:val="none" w:sz="0" w:space="0" w:color="auto"/>
          </w:tblBorders>
        </w:tblPrEx>
        <w:trPr>
          <w:ins w:id="502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5030" w:author="Regina Casanova" w:date="2018-07-07T15:18:00Z"/>
                <w:color w:val="000000"/>
              </w:rPr>
            </w:pPr>
            <w:ins w:id="5031" w:author="Regina Casanova" w:date="2018-07-07T15:18:00Z">
              <w:r w:rsidRPr="00BA156B">
                <w:rPr>
                  <w:color w:val="000000"/>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5032" w:author="Regina Casanova" w:date="2018-07-07T15:18:00Z"/>
                <w:color w:val="000000"/>
              </w:rPr>
            </w:pPr>
            <w:ins w:id="5033" w:author="Regina Casanova" w:date="2018-07-07T15:18:00Z">
              <w:r w:rsidRPr="00BA156B">
                <w:rPr>
                  <w:color w:val="000000"/>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5034" w:author="Regina Casanova" w:date="2018-07-07T15:18:00Z"/>
                <w:color w:val="000000"/>
              </w:rPr>
            </w:pPr>
            <w:ins w:id="5035" w:author="Regina Casanova" w:date="2018-07-07T15:18:00Z">
              <w:r w:rsidRPr="00BA156B">
                <w:rPr>
                  <w:color w:val="000000"/>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5036" w:author="Regina Casanova" w:date="2018-07-07T15:18:00Z"/>
                <w:color w:val="000000"/>
              </w:rPr>
            </w:pPr>
            <w:ins w:id="5037" w:author="Regina Casanova" w:date="2018-07-07T15:18:00Z">
              <w:r>
                <w:rPr>
                  <w:color w:val="000000"/>
                </w:rPr>
                <w:t>Co</w:t>
              </w:r>
              <w:r w:rsidRPr="00BA156B">
                <w:rPr>
                  <w:color w:val="000000"/>
                </w:rPr>
                <w:t xml:space="preserve">mo trabajador administrativo de SUSALUD quiero que este </w:t>
              </w:r>
            </w:ins>
            <w:ins w:id="5038" w:author="Regina Casanova" w:date="2018-07-29T19:16:00Z">
              <w:r w:rsidR="00F95B03">
                <w:rPr>
                  <w:color w:val="000000"/>
                </w:rPr>
                <w:t>aplicativo informático</w:t>
              </w:r>
            </w:ins>
            <w:ins w:id="5039" w:author="Regina Casanova" w:date="2018-07-07T15:18:00Z">
              <w:r w:rsidRPr="00BA156B">
                <w:rPr>
                  <w:color w:val="000000"/>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5040" w:author="Regina Casanova" w:date="2018-07-07T15:18:00Z"/>
                <w:color w:val="000000"/>
              </w:rPr>
            </w:pPr>
            <w:ins w:id="5041" w:author="Regina Casanova" w:date="2018-07-07T15:18:00Z">
              <w:r w:rsidRPr="00BA156B">
                <w:rPr>
                  <w:color w:val="000000"/>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5042" w:author="Regina Casanova" w:date="2018-07-07T15:18:00Z"/>
                <w:color w:val="000000"/>
              </w:rPr>
            </w:pPr>
            <w:ins w:id="5043" w:author="Regina Casanova" w:date="2018-07-07T15:18:00Z">
              <w:r w:rsidRPr="00BA156B">
                <w:rPr>
                  <w:color w:val="000000"/>
                </w:rPr>
                <w:t>Medio - 2</w:t>
              </w:r>
            </w:ins>
          </w:p>
        </w:tc>
      </w:tr>
      <w:tr w:rsidR="00BA63BC" w:rsidRPr="00BA156B" w14:paraId="2686F422" w14:textId="77777777" w:rsidTr="004105E1">
        <w:tblPrEx>
          <w:tblBorders>
            <w:top w:val="none" w:sz="0" w:space="0" w:color="auto"/>
          </w:tblBorders>
        </w:tblPrEx>
        <w:trPr>
          <w:ins w:id="5044"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5045" w:author="Regina Casanova" w:date="2018-07-07T15:18:00Z"/>
                <w:color w:val="000000"/>
              </w:rPr>
            </w:pPr>
            <w:ins w:id="5046" w:author="Regina Casanova" w:date="2018-07-07T15:18:00Z">
              <w:r w:rsidRPr="00BA156B">
                <w:rPr>
                  <w:color w:val="000000"/>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5047" w:author="Regina Casanova" w:date="2018-07-07T15:18:00Z"/>
                <w:color w:val="000000"/>
              </w:rPr>
            </w:pPr>
            <w:ins w:id="5048" w:author="Regina Casanova" w:date="2018-07-07T15:18:00Z">
              <w:r w:rsidRPr="00BA156B">
                <w:rPr>
                  <w:color w:val="000000"/>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5049" w:author="Regina Casanova" w:date="2018-07-07T15:18:00Z"/>
                <w:color w:val="000000"/>
              </w:rPr>
            </w:pPr>
            <w:ins w:id="5050" w:author="Regina Casanova" w:date="2018-07-07T15:18:00Z">
              <w:r w:rsidRPr="00BA156B">
                <w:rPr>
                  <w:color w:val="000000"/>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5051" w:author="Regina Casanova" w:date="2018-07-07T15:18:00Z"/>
                <w:color w:val="000000"/>
              </w:rPr>
            </w:pPr>
            <w:ins w:id="5052" w:author="Regina Casanova" w:date="2018-07-07T15:18:00Z">
              <w:r>
                <w:rPr>
                  <w:color w:val="000000"/>
                </w:rPr>
                <w:t>Co</w:t>
              </w:r>
              <w:r w:rsidRPr="00BA156B">
                <w:rPr>
                  <w:color w:val="000000"/>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5053" w:author="Regina Casanova" w:date="2018-07-07T15:18:00Z"/>
                <w:color w:val="000000"/>
              </w:rPr>
            </w:pPr>
            <w:ins w:id="5054" w:author="Regina Casanova" w:date="2018-07-07T15:18:00Z">
              <w:r w:rsidRPr="00BA156B">
                <w:rPr>
                  <w:color w:val="000000"/>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5055" w:author="Regina Casanova" w:date="2018-07-07T15:18:00Z"/>
                <w:color w:val="000000"/>
              </w:rPr>
            </w:pPr>
            <w:ins w:id="5056" w:author="Regina Casanova" w:date="2018-07-07T15:18:00Z">
              <w:r w:rsidRPr="00BA156B">
                <w:rPr>
                  <w:color w:val="000000"/>
                </w:rPr>
                <w:t>Medio - 2</w:t>
              </w:r>
            </w:ins>
          </w:p>
        </w:tc>
      </w:tr>
      <w:tr w:rsidR="00BA63BC" w:rsidRPr="00BA156B" w14:paraId="2EDE3DFC" w14:textId="77777777" w:rsidTr="004105E1">
        <w:tblPrEx>
          <w:tblBorders>
            <w:top w:val="none" w:sz="0" w:space="0" w:color="auto"/>
          </w:tblBorders>
        </w:tblPrEx>
        <w:trPr>
          <w:ins w:id="50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5058" w:author="Regina Casanova" w:date="2018-07-07T15:18:00Z"/>
                <w:color w:val="000000"/>
              </w:rPr>
            </w:pPr>
            <w:ins w:id="5059" w:author="Regina Casanova" w:date="2018-07-07T15:18:00Z">
              <w:r w:rsidRPr="00BA156B">
                <w:rPr>
                  <w:color w:val="000000"/>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5060" w:author="Regina Casanova" w:date="2018-07-07T15:18:00Z"/>
                <w:color w:val="000000"/>
              </w:rPr>
            </w:pPr>
            <w:ins w:id="5061" w:author="Regina Casanova" w:date="2018-07-07T15:18:00Z">
              <w:r w:rsidRPr="00BA156B">
                <w:rPr>
                  <w:color w:val="000000"/>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5062" w:author="Regina Casanova" w:date="2018-07-07T15:18:00Z"/>
                <w:color w:val="000000"/>
              </w:rPr>
            </w:pPr>
            <w:ins w:id="5063" w:author="Regina Casanova" w:date="2018-07-07T15:18:00Z">
              <w:r w:rsidRPr="00BA156B">
                <w:rPr>
                  <w:color w:val="000000"/>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5064" w:author="Regina Casanova" w:date="2018-07-07T15:18:00Z"/>
                <w:color w:val="000000"/>
              </w:rPr>
            </w:pPr>
            <w:ins w:id="5065" w:author="Regina Casanova" w:date="2018-07-07T15:18:00Z">
              <w:r>
                <w:rPr>
                  <w:color w:val="000000"/>
                </w:rPr>
                <w:t>Co</w:t>
              </w:r>
              <w:r w:rsidRPr="00BA156B">
                <w:rPr>
                  <w:color w:val="000000"/>
                </w:rPr>
                <w:t xml:space="preserve">mo trabajador administrativo de SUSALUD quiero que el </w:t>
              </w:r>
            </w:ins>
            <w:ins w:id="5066" w:author="Regina Casanova" w:date="2018-07-29T19:16:00Z">
              <w:r w:rsidR="00F95B03">
                <w:rPr>
                  <w:color w:val="000000"/>
                </w:rPr>
                <w:t>aplicativo informático</w:t>
              </w:r>
            </w:ins>
            <w:ins w:id="5067" w:author="Regina Casanova" w:date="2018-07-07T15:18:00Z">
              <w:r w:rsidRPr="00BA156B">
                <w:rPr>
                  <w:color w:val="000000"/>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5068" w:author="Regina Casanova" w:date="2018-07-07T15:18:00Z"/>
                <w:color w:val="000000"/>
              </w:rPr>
            </w:pPr>
            <w:ins w:id="5069" w:author="Regina Casanova" w:date="2018-07-07T15:18:00Z">
              <w:r w:rsidRPr="00BA156B">
                <w:rPr>
                  <w:color w:val="000000"/>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5070" w:author="Regina Casanova" w:date="2018-07-07T15:18:00Z"/>
                <w:color w:val="000000"/>
              </w:rPr>
            </w:pPr>
            <w:ins w:id="5071" w:author="Regina Casanova" w:date="2018-07-07T15:18:00Z">
              <w:r w:rsidRPr="00BA156B">
                <w:rPr>
                  <w:color w:val="000000"/>
                </w:rPr>
                <w:t>Alto - 3</w:t>
              </w:r>
            </w:ins>
          </w:p>
        </w:tc>
      </w:tr>
      <w:tr w:rsidR="00BA63BC" w:rsidRPr="00BA156B" w14:paraId="03E40C06" w14:textId="77777777" w:rsidTr="004105E1">
        <w:tblPrEx>
          <w:tblBorders>
            <w:top w:val="none" w:sz="0" w:space="0" w:color="auto"/>
          </w:tblBorders>
        </w:tblPrEx>
        <w:trPr>
          <w:ins w:id="5072"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5073" w:author="Regina Casanova" w:date="2018-07-07T15:18:00Z"/>
                <w:color w:val="000000"/>
              </w:rPr>
            </w:pPr>
            <w:ins w:id="5074" w:author="Regina Casanova" w:date="2018-07-07T15:18:00Z">
              <w:r w:rsidRPr="00BA156B">
                <w:rPr>
                  <w:color w:val="000000"/>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5075" w:author="Regina Casanova" w:date="2018-07-07T15:18:00Z"/>
                <w:color w:val="000000"/>
              </w:rPr>
            </w:pPr>
            <w:ins w:id="5076" w:author="Regina Casanova" w:date="2018-07-07T15:18:00Z">
              <w:r w:rsidRPr="00BA156B">
                <w:rPr>
                  <w:color w:val="000000"/>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5077" w:author="Regina Casanova" w:date="2018-07-07T15:18:00Z"/>
                <w:color w:val="000000"/>
              </w:rPr>
            </w:pPr>
            <w:ins w:id="5078" w:author="Regina Casanova" w:date="2018-07-07T15:18:00Z">
              <w:r w:rsidRPr="0080563F">
                <w:rPr>
                  <w:color w:val="000000"/>
                  <w:lang w:val="en-US"/>
                </w:rPr>
                <w:t>Backup</w:t>
              </w:r>
              <w:r w:rsidRPr="00BA156B">
                <w:rPr>
                  <w:color w:val="000000"/>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5079" w:author="Regina Casanova" w:date="2018-07-07T15:18:00Z"/>
                <w:color w:val="000000"/>
              </w:rPr>
            </w:pPr>
            <w:ins w:id="5080" w:author="Regina Casanova" w:date="2018-07-07T15:18:00Z">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5081" w:author="Regina Casanova" w:date="2018-07-07T15:18:00Z"/>
                <w:color w:val="000000"/>
              </w:rPr>
            </w:pPr>
            <w:ins w:id="5082" w:author="Regina Casanova" w:date="2018-07-07T15:18:00Z">
              <w:r w:rsidRPr="00BA156B">
                <w:rPr>
                  <w:color w:val="000000"/>
                </w:rPr>
                <w:t xml:space="preserve">Realizar </w:t>
              </w:r>
              <w:r w:rsidRPr="0080563F">
                <w:rPr>
                  <w:color w:val="000000"/>
                  <w:lang w:val="en-US"/>
                </w:rPr>
                <w:t>backups</w:t>
              </w:r>
              <w:r w:rsidRPr="00BA156B">
                <w:rPr>
                  <w:color w:val="000000"/>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5083" w:author="Regina Casanova" w:date="2018-07-07T15:18:00Z"/>
                <w:color w:val="000000"/>
              </w:rPr>
            </w:pPr>
            <w:ins w:id="5084" w:author="Regina Casanova" w:date="2018-07-07T15:18:00Z">
              <w:r w:rsidRPr="00BA156B">
                <w:rPr>
                  <w:color w:val="000000"/>
                </w:rPr>
                <w:t>Bajo - 1</w:t>
              </w:r>
            </w:ins>
          </w:p>
        </w:tc>
      </w:tr>
      <w:tr w:rsidR="00BA63BC" w:rsidRPr="00BA156B" w14:paraId="431E95B7" w14:textId="77777777" w:rsidTr="004105E1">
        <w:tblPrEx>
          <w:tblBorders>
            <w:top w:val="none" w:sz="0" w:space="0" w:color="auto"/>
          </w:tblBorders>
        </w:tblPrEx>
        <w:trPr>
          <w:ins w:id="508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5086" w:author="Regina Casanova" w:date="2018-07-07T15:18:00Z"/>
                <w:color w:val="000000"/>
              </w:rPr>
            </w:pPr>
            <w:ins w:id="5087" w:author="Regina Casanova" w:date="2018-07-07T15:18:00Z">
              <w:r w:rsidRPr="00BA156B">
                <w:rPr>
                  <w:color w:val="000000"/>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5088" w:author="Regina Casanova" w:date="2018-07-07T15:18:00Z"/>
                <w:color w:val="000000"/>
              </w:rPr>
            </w:pPr>
            <w:ins w:id="5089" w:author="Regina Casanova" w:date="2018-07-07T15:18:00Z">
              <w:r w:rsidRPr="00BA156B">
                <w:rPr>
                  <w:color w:val="000000"/>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5090" w:author="Regina Casanova" w:date="2018-07-07T15:18:00Z"/>
                <w:color w:val="000000"/>
              </w:rPr>
            </w:pPr>
            <w:ins w:id="5091" w:author="Regina Casanova" w:date="2018-07-07T15:18:00Z">
              <w:r w:rsidRPr="00BA156B">
                <w:rPr>
                  <w:color w:val="000000"/>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5092" w:author="Regina Casanova" w:date="2018-07-07T15:18:00Z"/>
                <w:color w:val="000000"/>
              </w:rPr>
            </w:pPr>
            <w:ins w:id="5093" w:author="Regina Casanova" w:date="2018-07-07T15:18:00Z">
              <w:r>
                <w:rPr>
                  <w:color w:val="000000"/>
                </w:rPr>
                <w:t>Co</w:t>
              </w:r>
              <w:r w:rsidRPr="00BA156B">
                <w:rPr>
                  <w:color w:val="000000"/>
                </w:rPr>
                <w:t xml:space="preserve">mo trabajador administrativo de SUSALUD quiero ver los pasos seguidos por la IPRESS para dar </w:t>
              </w:r>
              <w:r w:rsidRPr="00BA156B">
                <w:rPr>
                  <w:color w:val="000000"/>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5094" w:author="Regina Casanova" w:date="2018-07-07T15:18:00Z"/>
                <w:color w:val="000000"/>
              </w:rPr>
            </w:pPr>
            <w:ins w:id="5095" w:author="Regina Casanova" w:date="2018-07-07T15:18:00Z">
              <w:r w:rsidRPr="00BA156B">
                <w:rPr>
                  <w:color w:val="000000"/>
                </w:rPr>
                <w:lastRenderedPageBreak/>
                <w:t xml:space="preserve">Mostrar dentro de la tabla de reclamos un desplegable donde se </w:t>
              </w:r>
              <w:r w:rsidRPr="00BA156B">
                <w:rPr>
                  <w:color w:val="000000"/>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5096" w:author="Regina Casanova" w:date="2018-07-07T15:18:00Z"/>
                <w:color w:val="000000"/>
              </w:rPr>
            </w:pPr>
            <w:ins w:id="5097" w:author="Regina Casanova" w:date="2018-07-07T15:18:00Z">
              <w:r w:rsidRPr="00BA156B">
                <w:rPr>
                  <w:color w:val="000000"/>
                </w:rPr>
                <w:lastRenderedPageBreak/>
                <w:t>Medio - 2</w:t>
              </w:r>
            </w:ins>
          </w:p>
        </w:tc>
      </w:tr>
      <w:tr w:rsidR="00BA63BC" w:rsidRPr="00BA156B" w14:paraId="0C86F330" w14:textId="77777777" w:rsidTr="004105E1">
        <w:tblPrEx>
          <w:tblBorders>
            <w:top w:val="none" w:sz="0" w:space="0" w:color="auto"/>
          </w:tblBorders>
        </w:tblPrEx>
        <w:trPr>
          <w:ins w:id="5098"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5099" w:author="Regina Casanova" w:date="2018-07-07T15:18:00Z"/>
                <w:color w:val="000000"/>
              </w:rPr>
            </w:pPr>
            <w:ins w:id="5100" w:author="Regina Casanova" w:date="2018-07-07T15:18:00Z">
              <w:r w:rsidRPr="00BA156B">
                <w:rPr>
                  <w:color w:val="000000"/>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5101" w:author="Regina Casanova" w:date="2018-07-07T15:18:00Z"/>
                <w:color w:val="000000"/>
              </w:rPr>
            </w:pPr>
            <w:ins w:id="5102" w:author="Regina Casanova" w:date="2018-07-07T15:18:00Z">
              <w:r w:rsidRPr="00BA156B">
                <w:rPr>
                  <w:color w:val="000000"/>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5103" w:author="Regina Casanova" w:date="2018-07-07T15:18:00Z"/>
                <w:color w:val="000000"/>
              </w:rPr>
            </w:pPr>
            <w:ins w:id="5104" w:author="Regina Casanova" w:date="2018-07-07T15:18:00Z">
              <w:r w:rsidRPr="00BA156B">
                <w:rPr>
                  <w:color w:val="000000"/>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5105" w:author="Regina Casanova" w:date="2018-07-07T15:18:00Z"/>
                <w:color w:val="000000"/>
              </w:rPr>
            </w:pPr>
            <w:ins w:id="5106" w:author="Regina Casanova" w:date="2018-07-07T15:18:00Z">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5107" w:author="Regina Casanova" w:date="2018-07-07T15:18:00Z"/>
                <w:color w:val="000000"/>
              </w:rPr>
            </w:pPr>
            <w:ins w:id="5108" w:author="Regina Casanova" w:date="2018-07-07T15:18:00Z">
              <w:r w:rsidRPr="00BA156B">
                <w:rPr>
                  <w:color w:val="000000"/>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5109" w:author="Regina Casanova" w:date="2018-07-07T15:18:00Z"/>
                <w:color w:val="000000"/>
              </w:rPr>
            </w:pPr>
            <w:ins w:id="5110" w:author="Regina Casanova" w:date="2018-07-07T15:18:00Z">
              <w:r w:rsidRPr="00BA156B">
                <w:rPr>
                  <w:color w:val="000000"/>
                </w:rPr>
                <w:t>bajo - 1</w:t>
              </w:r>
            </w:ins>
          </w:p>
        </w:tc>
      </w:tr>
      <w:tr w:rsidR="00BA63BC" w:rsidRPr="00BA156B" w14:paraId="2EEDB508" w14:textId="77777777" w:rsidTr="004105E1">
        <w:tblPrEx>
          <w:tblBorders>
            <w:top w:val="none" w:sz="0" w:space="0" w:color="auto"/>
          </w:tblBorders>
        </w:tblPrEx>
        <w:trPr>
          <w:ins w:id="51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5112" w:author="Regina Casanova" w:date="2018-07-07T15:18:00Z"/>
                <w:color w:val="000000"/>
              </w:rPr>
            </w:pPr>
            <w:ins w:id="5113" w:author="Regina Casanova" w:date="2018-07-07T15:18:00Z">
              <w:r w:rsidRPr="00BA156B">
                <w:rPr>
                  <w:color w:val="000000"/>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5114" w:author="Regina Casanova" w:date="2018-07-07T15:18:00Z"/>
                <w:color w:val="000000"/>
              </w:rPr>
            </w:pPr>
            <w:ins w:id="5115" w:author="Regina Casanova" w:date="2018-07-07T15:18:00Z">
              <w:r w:rsidRPr="00BA156B">
                <w:rPr>
                  <w:color w:val="000000"/>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5116" w:author="Regina Casanova" w:date="2018-07-07T15:18:00Z"/>
                <w:color w:val="000000"/>
              </w:rPr>
            </w:pPr>
            <w:ins w:id="5117" w:author="Regina Casanova" w:date="2018-07-07T15:18:00Z">
              <w:r w:rsidRPr="00BA156B">
                <w:rPr>
                  <w:color w:val="000000"/>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5118" w:author="Regina Casanova" w:date="2018-07-07T15:18:00Z"/>
                <w:color w:val="000000"/>
              </w:rPr>
            </w:pPr>
            <w:ins w:id="5119" w:author="Regina Casanova" w:date="2018-07-07T15:18:00Z">
              <w:r>
                <w:rPr>
                  <w:color w:val="000000"/>
                </w:rPr>
                <w:t>Co</w:t>
              </w:r>
              <w:r w:rsidRPr="00BA156B">
                <w:rPr>
                  <w:color w:val="000000"/>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5120" w:author="Regina Casanova" w:date="2018-07-07T15:18:00Z"/>
                <w:color w:val="000000"/>
              </w:rPr>
            </w:pPr>
            <w:ins w:id="5121" w:author="Regina Casanova" w:date="2018-07-07T15:18:00Z">
              <w:r w:rsidRPr="00BA156B">
                <w:rPr>
                  <w:color w:val="000000"/>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5122" w:author="Regina Casanova" w:date="2018-07-07T15:18:00Z"/>
                <w:color w:val="000000"/>
              </w:rPr>
            </w:pPr>
            <w:ins w:id="5123" w:author="Regina Casanova" w:date="2018-07-07T15:18:00Z">
              <w:r w:rsidRPr="00BA156B">
                <w:rPr>
                  <w:color w:val="000000"/>
                </w:rPr>
                <w:t>Alto - 3</w:t>
              </w:r>
            </w:ins>
          </w:p>
        </w:tc>
      </w:tr>
      <w:tr w:rsidR="00BA63BC" w:rsidRPr="00BA156B" w14:paraId="6D3B09C1" w14:textId="77777777" w:rsidTr="004105E1">
        <w:tblPrEx>
          <w:tblBorders>
            <w:top w:val="none" w:sz="0" w:space="0" w:color="auto"/>
          </w:tblBorders>
        </w:tblPrEx>
        <w:trPr>
          <w:ins w:id="5124"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5125" w:author="Regina Casanova" w:date="2018-07-07T15:18:00Z"/>
                <w:color w:val="000000"/>
              </w:rPr>
            </w:pPr>
            <w:ins w:id="5126" w:author="Regina Casanova" w:date="2018-07-07T15:18:00Z">
              <w:r w:rsidRPr="00BA156B">
                <w:rPr>
                  <w:color w:val="000000"/>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5127" w:author="Regina Casanova" w:date="2018-07-07T15:18:00Z"/>
                <w:color w:val="000000"/>
              </w:rPr>
            </w:pPr>
            <w:ins w:id="5128" w:author="Regina Casanova" w:date="2018-07-07T15:18:00Z">
              <w:r w:rsidRPr="00BA156B">
                <w:rPr>
                  <w:color w:val="000000"/>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5129" w:author="Regina Casanova" w:date="2018-07-07T15:18:00Z"/>
                <w:color w:val="000000"/>
              </w:rPr>
            </w:pPr>
            <w:ins w:id="5130" w:author="Regina Casanova" w:date="2018-07-07T15:18:00Z">
              <w:r w:rsidRPr="00BA156B">
                <w:rPr>
                  <w:color w:val="000000"/>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5131" w:author="Regina Casanova" w:date="2018-07-07T15:18:00Z"/>
                <w:color w:val="000000"/>
              </w:rPr>
            </w:pPr>
            <w:ins w:id="5132" w:author="Regina Casanova" w:date="2018-07-07T15:18:00Z">
              <w:r>
                <w:rPr>
                  <w:color w:val="000000"/>
                </w:rPr>
                <w:t>Co</w:t>
              </w:r>
              <w:r w:rsidRPr="00BA156B">
                <w:rPr>
                  <w:color w:val="000000"/>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5133" w:author="Regina Casanova" w:date="2018-07-07T15:18:00Z"/>
                <w:color w:val="000000"/>
              </w:rPr>
            </w:pPr>
            <w:ins w:id="5134" w:author="Regina Casanova" w:date="2018-07-07T15:18:00Z">
              <w:r w:rsidRPr="00BA156B">
                <w:rPr>
                  <w:color w:val="000000"/>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5135" w:author="Regina Casanova" w:date="2018-07-07T15:18:00Z"/>
                <w:color w:val="000000"/>
              </w:rPr>
            </w:pPr>
            <w:ins w:id="5136" w:author="Regina Casanova" w:date="2018-07-07T15:18:00Z">
              <w:r w:rsidRPr="00BA156B">
                <w:rPr>
                  <w:color w:val="000000"/>
                </w:rPr>
                <w:t>bajo - 1</w:t>
              </w:r>
            </w:ins>
          </w:p>
        </w:tc>
      </w:tr>
      <w:tr w:rsidR="00BA63BC" w:rsidRPr="00BA156B" w14:paraId="06AB5305" w14:textId="77777777" w:rsidTr="004105E1">
        <w:tblPrEx>
          <w:tblBorders>
            <w:top w:val="none" w:sz="0" w:space="0" w:color="auto"/>
          </w:tblBorders>
        </w:tblPrEx>
        <w:trPr>
          <w:ins w:id="51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5138" w:author="Regina Casanova" w:date="2018-07-07T15:18:00Z"/>
                <w:color w:val="000000"/>
              </w:rPr>
            </w:pPr>
            <w:ins w:id="5139" w:author="Regina Casanova" w:date="2018-07-07T15:18:00Z">
              <w:r w:rsidRPr="00BA156B">
                <w:rPr>
                  <w:color w:val="000000"/>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5140" w:author="Regina Casanova" w:date="2018-07-07T15:18:00Z"/>
                <w:color w:val="000000"/>
              </w:rPr>
            </w:pPr>
            <w:ins w:id="5141" w:author="Regina Casanova" w:date="2018-07-07T15:18:00Z">
              <w:r w:rsidRPr="00BA156B">
                <w:rPr>
                  <w:color w:val="000000"/>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5142" w:author="Regina Casanova" w:date="2018-07-07T15:18:00Z"/>
                <w:color w:val="000000"/>
              </w:rPr>
            </w:pPr>
            <w:ins w:id="5143" w:author="Regina Casanova" w:date="2018-07-07T15:18:00Z">
              <w:r w:rsidRPr="00BA156B">
                <w:rPr>
                  <w:color w:val="000000"/>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5144" w:author="Regina Casanova" w:date="2018-07-07T15:18:00Z"/>
                <w:color w:val="000000"/>
              </w:rPr>
            </w:pPr>
            <w:ins w:id="5145" w:author="Regina Casanova" w:date="2018-07-07T15:18:00Z">
              <w:r>
                <w:rPr>
                  <w:color w:val="000000"/>
                </w:rPr>
                <w:t>Co</w:t>
              </w:r>
              <w:r w:rsidRPr="00BA156B">
                <w:rPr>
                  <w:color w:val="000000"/>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5146" w:author="Regina Casanova" w:date="2018-07-07T15:18:00Z"/>
                <w:color w:val="000000"/>
              </w:rPr>
            </w:pPr>
            <w:ins w:id="5147" w:author="Regina Casanova" w:date="2018-07-07T15:18:00Z">
              <w:r w:rsidRPr="00BA156B">
                <w:rPr>
                  <w:color w:val="000000"/>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5148" w:author="Regina Casanova" w:date="2018-07-07T15:18:00Z"/>
                <w:color w:val="000000"/>
              </w:rPr>
            </w:pPr>
            <w:ins w:id="5149" w:author="Regina Casanova" w:date="2018-07-07T15:18:00Z">
              <w:r w:rsidRPr="00BA156B">
                <w:rPr>
                  <w:color w:val="000000"/>
                </w:rPr>
                <w:t>Alto - 3</w:t>
              </w:r>
            </w:ins>
          </w:p>
        </w:tc>
      </w:tr>
      <w:tr w:rsidR="00BA63BC" w:rsidRPr="00BA156B" w14:paraId="2DC54679" w14:textId="77777777" w:rsidTr="004105E1">
        <w:tblPrEx>
          <w:tblBorders>
            <w:top w:val="none" w:sz="0" w:space="0" w:color="auto"/>
          </w:tblBorders>
        </w:tblPrEx>
        <w:trPr>
          <w:ins w:id="5150"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5151" w:author="Regina Casanova" w:date="2018-07-07T15:18:00Z"/>
                <w:color w:val="000000"/>
              </w:rPr>
            </w:pPr>
            <w:ins w:id="5152" w:author="Regina Casanova" w:date="2018-07-07T15:18:00Z">
              <w:r w:rsidRPr="00BA156B">
                <w:rPr>
                  <w:color w:val="000000"/>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5153" w:author="Regina Casanova" w:date="2018-07-07T15:18:00Z"/>
                <w:color w:val="000000"/>
              </w:rPr>
            </w:pPr>
            <w:ins w:id="5154" w:author="Regina Casanova" w:date="2018-07-07T15:18:00Z">
              <w:r w:rsidRPr="00BA156B">
                <w:rPr>
                  <w:color w:val="000000"/>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5155" w:author="Regina Casanova" w:date="2018-07-07T15:18:00Z"/>
                <w:color w:val="000000"/>
              </w:rPr>
            </w:pPr>
            <w:ins w:id="5156" w:author="Regina Casanova" w:date="2018-07-07T15:18:00Z">
              <w:r w:rsidRPr="00BA156B">
                <w:rPr>
                  <w:color w:val="000000"/>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5157" w:author="Regina Casanova" w:date="2018-07-07T15:18:00Z"/>
                <w:color w:val="000000"/>
              </w:rPr>
            </w:pPr>
            <w:ins w:id="5158" w:author="Regina Casanova" w:date="2018-07-07T15:18:00Z">
              <w:r>
                <w:rPr>
                  <w:color w:val="000000"/>
                </w:rPr>
                <w:t>Co</w:t>
              </w:r>
              <w:r w:rsidRPr="00BA156B">
                <w:rPr>
                  <w:color w:val="000000"/>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5159" w:author="Regina Casanova" w:date="2018-07-07T15:18:00Z"/>
                <w:color w:val="000000"/>
              </w:rPr>
            </w:pPr>
            <w:ins w:id="5160" w:author="Regina Casanova" w:date="2018-07-07T15:18:00Z">
              <w:r w:rsidRPr="00BA156B">
                <w:rPr>
                  <w:color w:val="000000"/>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5161" w:author="Regina Casanova" w:date="2018-07-07T15:18:00Z"/>
                <w:color w:val="000000"/>
              </w:rPr>
            </w:pPr>
            <w:ins w:id="5162" w:author="Regina Casanova" w:date="2018-07-07T15:18:00Z">
              <w:r w:rsidRPr="00BA156B">
                <w:rPr>
                  <w:color w:val="000000"/>
                </w:rPr>
                <w:t>Alto - 3</w:t>
              </w:r>
            </w:ins>
          </w:p>
        </w:tc>
      </w:tr>
      <w:tr w:rsidR="00BA63BC" w:rsidRPr="00BA156B" w14:paraId="7DCE3687" w14:textId="77777777" w:rsidTr="004105E1">
        <w:tblPrEx>
          <w:tblBorders>
            <w:top w:val="none" w:sz="0" w:space="0" w:color="auto"/>
          </w:tblBorders>
        </w:tblPrEx>
        <w:trPr>
          <w:ins w:id="516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5164" w:author="Regina Casanova" w:date="2018-07-07T15:18:00Z"/>
                <w:color w:val="000000"/>
              </w:rPr>
            </w:pPr>
            <w:ins w:id="5165" w:author="Regina Casanova" w:date="2018-07-07T15:18:00Z">
              <w:r w:rsidRPr="00BA156B">
                <w:rPr>
                  <w:color w:val="000000"/>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5166" w:author="Regina Casanova" w:date="2018-07-07T15:18:00Z"/>
                <w:color w:val="000000"/>
              </w:rPr>
            </w:pPr>
            <w:ins w:id="5167" w:author="Regina Casanova" w:date="2018-07-07T15:18:00Z">
              <w:r w:rsidRPr="00BA156B">
                <w:rPr>
                  <w:color w:val="000000"/>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5168" w:author="Regina Casanova" w:date="2018-07-07T15:18:00Z"/>
                <w:color w:val="000000"/>
              </w:rPr>
            </w:pPr>
            <w:ins w:id="5169" w:author="Regina Casanova" w:date="2018-07-07T15:18:00Z">
              <w:r w:rsidRPr="00BA156B">
                <w:rPr>
                  <w:color w:val="000000"/>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5170" w:author="Regina Casanova" w:date="2018-07-07T15:18:00Z"/>
                <w:color w:val="000000"/>
              </w:rPr>
            </w:pPr>
            <w:ins w:id="5171" w:author="Regina Casanova" w:date="2018-07-07T15:18:00Z">
              <w:r>
                <w:rPr>
                  <w:color w:val="000000"/>
                </w:rPr>
                <w:t>Co</w:t>
              </w:r>
              <w:r w:rsidRPr="00BA156B">
                <w:rPr>
                  <w:color w:val="000000"/>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5172" w:author="Regina Casanova" w:date="2018-07-07T15:18:00Z"/>
                <w:color w:val="000000"/>
              </w:rPr>
            </w:pPr>
            <w:ins w:id="5173" w:author="Regina Casanova" w:date="2018-07-07T15:18:00Z">
              <w:r w:rsidRPr="00BA156B">
                <w:rPr>
                  <w:color w:val="000000"/>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5174" w:author="Regina Casanova" w:date="2018-07-07T15:18:00Z"/>
                <w:color w:val="000000"/>
              </w:rPr>
            </w:pPr>
            <w:ins w:id="5175" w:author="Regina Casanova" w:date="2018-07-07T15:18:00Z">
              <w:r w:rsidRPr="00BA156B">
                <w:rPr>
                  <w:color w:val="000000"/>
                </w:rPr>
                <w:t>Bajo - 1</w:t>
              </w:r>
            </w:ins>
          </w:p>
        </w:tc>
      </w:tr>
      <w:tr w:rsidR="00BA63BC" w:rsidRPr="00BA156B" w14:paraId="06370B32" w14:textId="77777777" w:rsidTr="004105E1">
        <w:tblPrEx>
          <w:tblBorders>
            <w:top w:val="none" w:sz="0" w:space="0" w:color="auto"/>
          </w:tblBorders>
        </w:tblPrEx>
        <w:trPr>
          <w:ins w:id="5176"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5177" w:author="Regina Casanova" w:date="2018-07-07T15:18:00Z"/>
                <w:color w:val="000000"/>
              </w:rPr>
            </w:pPr>
            <w:ins w:id="5178" w:author="Regina Casanova" w:date="2018-07-07T15:18:00Z">
              <w:r w:rsidRPr="00BA156B">
                <w:rPr>
                  <w:color w:val="000000"/>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5179" w:author="Regina Casanova" w:date="2018-07-07T15:18:00Z"/>
                <w:color w:val="000000"/>
              </w:rPr>
            </w:pPr>
            <w:ins w:id="5180" w:author="Regina Casanova" w:date="2018-07-07T15:18:00Z">
              <w:r w:rsidRPr="00BA156B">
                <w:rPr>
                  <w:color w:val="000000"/>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5181" w:author="Regina Casanova" w:date="2018-07-07T15:18:00Z"/>
                <w:color w:val="000000"/>
              </w:rPr>
            </w:pPr>
            <w:ins w:id="5182" w:author="Regina Casanova" w:date="2018-07-07T15:18:00Z">
              <w:r w:rsidRPr="00BA156B">
                <w:rPr>
                  <w:color w:val="000000"/>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5183" w:author="Regina Casanova" w:date="2018-07-07T15:18:00Z"/>
                <w:color w:val="000000"/>
              </w:rPr>
            </w:pPr>
            <w:ins w:id="5184" w:author="Regina Casanova" w:date="2018-07-07T15:18:00Z">
              <w:r>
                <w:rPr>
                  <w:color w:val="000000"/>
                </w:rPr>
                <w:t>Co</w:t>
              </w:r>
              <w:r w:rsidRPr="00BA156B">
                <w:rPr>
                  <w:color w:val="000000"/>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5185" w:author="Regina Casanova" w:date="2018-07-07T15:18:00Z"/>
                <w:color w:val="000000"/>
              </w:rPr>
            </w:pPr>
            <w:ins w:id="5186" w:author="Regina Casanova" w:date="2018-07-07T15:18:00Z">
              <w:r w:rsidRPr="00BA156B">
                <w:rPr>
                  <w:color w:val="000000"/>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5187" w:author="Regina Casanova" w:date="2018-07-07T15:18:00Z"/>
                <w:color w:val="000000"/>
              </w:rPr>
            </w:pPr>
            <w:ins w:id="5188" w:author="Regina Casanova" w:date="2018-07-07T15:18:00Z">
              <w:r w:rsidRPr="00BA156B">
                <w:rPr>
                  <w:color w:val="000000"/>
                </w:rPr>
                <w:t>Medio - 2</w:t>
              </w:r>
            </w:ins>
          </w:p>
        </w:tc>
      </w:tr>
      <w:tr w:rsidR="00BA63BC" w:rsidRPr="00BA156B" w14:paraId="18AE24F8" w14:textId="77777777" w:rsidTr="004105E1">
        <w:tblPrEx>
          <w:tblBorders>
            <w:top w:val="none" w:sz="0" w:space="0" w:color="auto"/>
          </w:tblBorders>
        </w:tblPrEx>
        <w:trPr>
          <w:ins w:id="518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5190" w:author="Regina Casanova" w:date="2018-07-07T15:18:00Z"/>
                <w:color w:val="000000"/>
              </w:rPr>
            </w:pPr>
            <w:ins w:id="5191" w:author="Regina Casanova" w:date="2018-07-07T15:18:00Z">
              <w:r w:rsidRPr="00BA156B">
                <w:rPr>
                  <w:color w:val="000000"/>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5192" w:author="Regina Casanova" w:date="2018-07-07T15:18:00Z"/>
                <w:color w:val="000000"/>
              </w:rPr>
            </w:pPr>
            <w:ins w:id="5193" w:author="Regina Casanova" w:date="2018-07-07T15:18:00Z">
              <w:r w:rsidRPr="00BA156B">
                <w:rPr>
                  <w:color w:val="000000"/>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5194" w:author="Regina Casanova" w:date="2018-07-07T15:18:00Z"/>
                <w:color w:val="000000"/>
              </w:rPr>
            </w:pPr>
            <w:ins w:id="5195" w:author="Regina Casanova" w:date="2018-07-07T15:18:00Z">
              <w:r w:rsidRPr="00BA156B">
                <w:rPr>
                  <w:color w:val="000000"/>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5196" w:author="Regina Casanova" w:date="2018-07-07T15:18:00Z"/>
                <w:color w:val="000000"/>
              </w:rPr>
            </w:pPr>
            <w:ins w:id="5197" w:author="Regina Casanova" w:date="2018-07-07T15:18:00Z">
              <w:r>
                <w:rPr>
                  <w:color w:val="000000"/>
                </w:rPr>
                <w:t>Co</w:t>
              </w:r>
              <w:r w:rsidRPr="00BA156B">
                <w:rPr>
                  <w:color w:val="000000"/>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5198" w:author="Regina Casanova" w:date="2018-07-07T15:18:00Z"/>
                <w:color w:val="000000"/>
              </w:rPr>
            </w:pPr>
            <w:ins w:id="5199" w:author="Regina Casanova" w:date="2018-07-07T15:18:00Z">
              <w:r w:rsidRPr="00BA156B">
                <w:rPr>
                  <w:color w:val="000000"/>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5200" w:author="Regina Casanova" w:date="2018-07-07T15:18:00Z"/>
                <w:color w:val="000000"/>
              </w:rPr>
            </w:pPr>
            <w:ins w:id="5201" w:author="Regina Casanova" w:date="2018-07-07T15:18:00Z">
              <w:r w:rsidRPr="00BA156B">
                <w:rPr>
                  <w:color w:val="000000"/>
                </w:rPr>
                <w:t>Medio - 2</w:t>
              </w:r>
            </w:ins>
          </w:p>
        </w:tc>
      </w:tr>
      <w:tr w:rsidR="00BA63BC" w:rsidRPr="00BA156B" w14:paraId="6CD6B655" w14:textId="77777777" w:rsidTr="004105E1">
        <w:tblPrEx>
          <w:tblBorders>
            <w:top w:val="none" w:sz="0" w:space="0" w:color="auto"/>
          </w:tblBorders>
        </w:tblPrEx>
        <w:trPr>
          <w:ins w:id="5202"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5203" w:author="Regina Casanova" w:date="2018-07-07T15:18:00Z"/>
                <w:color w:val="000000"/>
              </w:rPr>
            </w:pPr>
            <w:ins w:id="5204" w:author="Regina Casanova" w:date="2018-07-07T15:18:00Z">
              <w:r w:rsidRPr="00BA156B">
                <w:rPr>
                  <w:color w:val="000000"/>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5205" w:author="Regina Casanova" w:date="2018-07-07T15:18:00Z"/>
                <w:color w:val="000000"/>
              </w:rPr>
            </w:pPr>
            <w:ins w:id="5206" w:author="Regina Casanova" w:date="2018-07-07T15:18:00Z">
              <w:r w:rsidRPr="00BA156B">
                <w:rPr>
                  <w:color w:val="000000"/>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5207" w:author="Regina Casanova" w:date="2018-07-07T15:18:00Z"/>
                <w:color w:val="000000"/>
              </w:rPr>
            </w:pPr>
            <w:ins w:id="5208" w:author="Regina Casanova" w:date="2018-07-07T15:18:00Z">
              <w:r w:rsidRPr="00BA156B">
                <w:rPr>
                  <w:color w:val="000000"/>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5209" w:author="Regina Casanova" w:date="2018-07-07T15:18:00Z"/>
                <w:color w:val="000000"/>
              </w:rPr>
            </w:pPr>
            <w:ins w:id="5210" w:author="Regina Casanova" w:date="2018-07-07T15:18:00Z">
              <w:r>
                <w:rPr>
                  <w:color w:val="000000"/>
                </w:rPr>
                <w:t>Co</w:t>
              </w:r>
              <w:r w:rsidRPr="00BA156B">
                <w:rPr>
                  <w:color w:val="000000"/>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5211" w:author="Regina Casanova" w:date="2018-07-07T15:18:00Z"/>
                <w:color w:val="000000"/>
              </w:rPr>
            </w:pPr>
            <w:ins w:id="5212" w:author="Regina Casanova" w:date="2018-07-07T15:18:00Z">
              <w:r w:rsidRPr="00BA156B">
                <w:rPr>
                  <w:color w:val="000000"/>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5213" w:author="Regina Casanova" w:date="2018-07-07T15:18:00Z"/>
                <w:color w:val="000000"/>
              </w:rPr>
            </w:pPr>
            <w:ins w:id="5214" w:author="Regina Casanova" w:date="2018-07-07T15:18:00Z">
              <w:r w:rsidRPr="00BA156B">
                <w:rPr>
                  <w:color w:val="000000"/>
                </w:rPr>
                <w:t>Bajo - 1</w:t>
              </w:r>
            </w:ins>
          </w:p>
        </w:tc>
      </w:tr>
      <w:tr w:rsidR="00BA63BC" w:rsidRPr="00BA156B" w14:paraId="3491B3D9" w14:textId="77777777" w:rsidTr="004105E1">
        <w:tblPrEx>
          <w:tblBorders>
            <w:top w:val="none" w:sz="0" w:space="0" w:color="auto"/>
          </w:tblBorders>
        </w:tblPrEx>
        <w:trPr>
          <w:ins w:id="521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5216" w:author="Regina Casanova" w:date="2018-07-07T15:18:00Z"/>
                <w:color w:val="000000"/>
              </w:rPr>
            </w:pPr>
            <w:ins w:id="5217" w:author="Regina Casanova" w:date="2018-07-07T15:18:00Z">
              <w:r w:rsidRPr="00BA156B">
                <w:rPr>
                  <w:color w:val="000000"/>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5218" w:author="Regina Casanova" w:date="2018-07-07T15:18:00Z"/>
                <w:color w:val="000000"/>
              </w:rPr>
            </w:pPr>
            <w:ins w:id="5219" w:author="Regina Casanova" w:date="2018-07-07T15:18:00Z">
              <w:r w:rsidRPr="00BA156B">
                <w:rPr>
                  <w:color w:val="000000"/>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5220" w:author="Regina Casanova" w:date="2018-07-07T15:18:00Z"/>
                <w:color w:val="000000"/>
              </w:rPr>
            </w:pPr>
            <w:ins w:id="5221" w:author="Regina Casanova" w:date="2018-07-07T15:18:00Z">
              <w:r w:rsidRPr="00BA156B">
                <w:rPr>
                  <w:color w:val="000000"/>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5222" w:author="Regina Casanova" w:date="2018-07-07T15:18:00Z"/>
                <w:color w:val="000000"/>
              </w:rPr>
            </w:pPr>
            <w:ins w:id="5223" w:author="Regina Casanova" w:date="2018-07-07T15:18:00Z">
              <w:r>
                <w:rPr>
                  <w:color w:val="000000"/>
                </w:rPr>
                <w:t>Co</w:t>
              </w:r>
              <w:r w:rsidRPr="00BA156B">
                <w:rPr>
                  <w:color w:val="000000"/>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5224" w:author="Regina Casanova" w:date="2018-07-07T15:18:00Z"/>
                <w:color w:val="000000"/>
              </w:rPr>
            </w:pPr>
            <w:ins w:id="5225" w:author="Regina Casanova" w:date="2018-07-07T15:18:00Z">
              <w:r w:rsidRPr="00BA156B">
                <w:rPr>
                  <w:color w:val="000000"/>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5226" w:author="Regina Casanova" w:date="2018-07-07T15:18:00Z"/>
                <w:color w:val="000000"/>
              </w:rPr>
            </w:pPr>
            <w:ins w:id="5227" w:author="Regina Casanova" w:date="2018-07-07T15:18:00Z">
              <w:r w:rsidRPr="00BA156B">
                <w:rPr>
                  <w:color w:val="000000"/>
                </w:rPr>
                <w:t>Medio - 2</w:t>
              </w:r>
            </w:ins>
          </w:p>
        </w:tc>
      </w:tr>
      <w:tr w:rsidR="00BA63BC" w:rsidRPr="00BA156B" w14:paraId="5C5318B2" w14:textId="77777777" w:rsidTr="004105E1">
        <w:tblPrEx>
          <w:tblBorders>
            <w:top w:val="none" w:sz="0" w:space="0" w:color="auto"/>
          </w:tblBorders>
        </w:tblPrEx>
        <w:trPr>
          <w:ins w:id="5228"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5229" w:author="Regina Casanova" w:date="2018-07-07T15:18:00Z"/>
                <w:color w:val="000000"/>
              </w:rPr>
            </w:pPr>
            <w:ins w:id="5230" w:author="Regina Casanova" w:date="2018-07-07T15:18:00Z">
              <w:r w:rsidRPr="00BA156B">
                <w:rPr>
                  <w:color w:val="000000"/>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5231" w:author="Regina Casanova" w:date="2018-07-07T15:18:00Z"/>
                <w:color w:val="000000"/>
              </w:rPr>
            </w:pPr>
            <w:ins w:id="5232" w:author="Regina Casanova" w:date="2018-07-07T15:18:00Z">
              <w:r w:rsidRPr="00BA156B">
                <w:rPr>
                  <w:color w:val="000000"/>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5233" w:author="Regina Casanova" w:date="2018-07-07T15:18:00Z"/>
                <w:color w:val="000000"/>
              </w:rPr>
            </w:pPr>
            <w:ins w:id="5234" w:author="Regina Casanova" w:date="2018-07-07T15:18:00Z">
              <w:r w:rsidRPr="00BA156B">
                <w:rPr>
                  <w:color w:val="000000"/>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5235" w:author="Regina Casanova" w:date="2018-07-07T15:18:00Z"/>
                <w:color w:val="000000"/>
              </w:rPr>
            </w:pPr>
            <w:ins w:id="5236" w:author="Regina Casanova" w:date="2018-07-07T15:18:00Z">
              <w:r>
                <w:rPr>
                  <w:color w:val="000000"/>
                </w:rPr>
                <w:t>Co</w:t>
              </w:r>
              <w:r w:rsidRPr="00BA156B">
                <w:rPr>
                  <w:color w:val="000000"/>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5237" w:author="Regina Casanova" w:date="2018-07-07T15:18:00Z"/>
                <w:color w:val="000000"/>
              </w:rPr>
            </w:pPr>
            <w:ins w:id="5238" w:author="Regina Casanova" w:date="2018-07-07T15:18:00Z">
              <w:r w:rsidRPr="00BA156B">
                <w:rPr>
                  <w:color w:val="000000"/>
                </w:rPr>
                <w:t xml:space="preserve">Hacer </w:t>
              </w:r>
              <w:r>
                <w:rPr>
                  <w:color w:val="000000"/>
                </w:rPr>
                <w:t xml:space="preserve">que </w:t>
              </w:r>
              <w:r w:rsidRPr="00BA156B">
                <w:rPr>
                  <w:color w:val="000000"/>
                </w:rPr>
                <w:t xml:space="preserve">el </w:t>
              </w:r>
            </w:ins>
            <w:ins w:id="5239" w:author="Regina Casanova" w:date="2018-07-29T19:16:00Z">
              <w:r w:rsidR="00F95B03">
                <w:rPr>
                  <w:color w:val="000000"/>
                </w:rPr>
                <w:t>aplicativo informático</w:t>
              </w:r>
            </w:ins>
            <w:ins w:id="5240" w:author="Regina Casanova" w:date="2018-07-07T15:18:00Z">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5241" w:author="Regina Casanova" w:date="2018-07-07T15:18:00Z"/>
                <w:color w:val="000000"/>
              </w:rPr>
            </w:pPr>
            <w:ins w:id="5242" w:author="Regina Casanova" w:date="2018-07-07T15:18:00Z">
              <w:r w:rsidRPr="00BA156B">
                <w:rPr>
                  <w:color w:val="000000"/>
                </w:rPr>
                <w:t>Alto - 3</w:t>
              </w:r>
            </w:ins>
          </w:p>
        </w:tc>
      </w:tr>
      <w:tr w:rsidR="00BA63BC" w:rsidRPr="00BA156B" w14:paraId="2EAD0F9F" w14:textId="77777777" w:rsidTr="004105E1">
        <w:tblPrEx>
          <w:tblBorders>
            <w:top w:val="none" w:sz="0" w:space="0" w:color="auto"/>
          </w:tblBorders>
        </w:tblPrEx>
        <w:trPr>
          <w:ins w:id="52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5244" w:author="Regina Casanova" w:date="2018-07-07T15:18:00Z"/>
                <w:color w:val="000000"/>
              </w:rPr>
            </w:pPr>
            <w:ins w:id="5245" w:author="Regina Casanova" w:date="2018-07-07T15:18:00Z">
              <w:r w:rsidRPr="00BA156B">
                <w:rPr>
                  <w:color w:val="000000"/>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5246" w:author="Regina Casanova" w:date="2018-07-07T15:18:00Z"/>
                <w:color w:val="000000"/>
              </w:rPr>
            </w:pPr>
            <w:ins w:id="5247" w:author="Regina Casanova" w:date="2018-07-07T15:18:00Z">
              <w:r w:rsidRPr="00BA156B">
                <w:rPr>
                  <w:color w:val="000000"/>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5248" w:author="Regina Casanova" w:date="2018-07-07T15:18:00Z"/>
                <w:color w:val="000000"/>
              </w:rPr>
            </w:pPr>
            <w:ins w:id="5249" w:author="Regina Casanova" w:date="2018-07-07T15:18:00Z">
              <w:r w:rsidRPr="00BA156B">
                <w:rPr>
                  <w:color w:val="000000"/>
                </w:rPr>
                <w:t>Identificar ciudadano</w:t>
              </w:r>
            </w:ins>
            <w:ins w:id="5250" w:author="Luis Fernando Llanos Zavalaga" w:date="2018-07-10T16:08:00Z">
              <w:r w:rsidR="006B071F">
                <w:rPr>
                  <w:color w:val="000000"/>
                </w:rPr>
                <w:t>s</w:t>
              </w:r>
            </w:ins>
            <w:ins w:id="5251" w:author="Regina Casanova" w:date="2018-07-07T15:18:00Z">
              <w:r w:rsidRPr="00BA156B">
                <w:rPr>
                  <w:color w:val="000000"/>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5252" w:author="Regina Casanova" w:date="2018-07-07T15:18:00Z"/>
                <w:color w:val="000000"/>
              </w:rPr>
            </w:pPr>
            <w:ins w:id="5253" w:author="Regina Casanova" w:date="2018-07-07T15:18:00Z">
              <w:r>
                <w:rPr>
                  <w:color w:val="000000"/>
                </w:rPr>
                <w:t>Co</w:t>
              </w:r>
              <w:r w:rsidRPr="00BA156B">
                <w:rPr>
                  <w:color w:val="000000"/>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5254" w:author="Regina Casanova" w:date="2018-07-07T15:18:00Z"/>
                <w:color w:val="000000"/>
              </w:rPr>
            </w:pPr>
            <w:ins w:id="5255" w:author="Regina Casanova" w:date="2018-07-07T15:18:00Z">
              <w:r w:rsidRPr="00BA156B">
                <w:rPr>
                  <w:color w:val="000000"/>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5256" w:author="Regina Casanova" w:date="2018-07-07T15:18:00Z"/>
                <w:color w:val="000000"/>
              </w:rPr>
            </w:pPr>
            <w:ins w:id="5257" w:author="Regina Casanova" w:date="2018-07-07T15:18:00Z">
              <w:r w:rsidRPr="00BA156B">
                <w:rPr>
                  <w:color w:val="000000"/>
                </w:rPr>
                <w:t>Medio - 2</w:t>
              </w:r>
            </w:ins>
          </w:p>
        </w:tc>
      </w:tr>
      <w:tr w:rsidR="00BA63BC" w:rsidRPr="00BA156B" w14:paraId="1A92F6D6" w14:textId="77777777" w:rsidTr="004105E1">
        <w:tblPrEx>
          <w:tblBorders>
            <w:top w:val="none" w:sz="0" w:space="0" w:color="auto"/>
          </w:tblBorders>
        </w:tblPrEx>
        <w:trPr>
          <w:ins w:id="5258"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5259" w:author="Regina Casanova" w:date="2018-07-07T15:18:00Z"/>
                <w:color w:val="000000"/>
              </w:rPr>
            </w:pPr>
            <w:ins w:id="5260" w:author="Regina Casanova" w:date="2018-07-07T15:18:00Z">
              <w:r w:rsidRPr="00BA156B">
                <w:rPr>
                  <w:color w:val="000000"/>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5261" w:author="Regina Casanova" w:date="2018-07-07T15:18:00Z"/>
                <w:color w:val="000000"/>
              </w:rPr>
            </w:pPr>
            <w:ins w:id="5262" w:author="Regina Casanova" w:date="2018-07-07T15:18:00Z">
              <w:r w:rsidRPr="00BA156B">
                <w:rPr>
                  <w:color w:val="000000"/>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5263" w:author="Regina Casanova" w:date="2018-07-07T15:18:00Z"/>
                <w:color w:val="000000"/>
              </w:rPr>
            </w:pPr>
            <w:ins w:id="5264" w:author="Regina Casanova" w:date="2018-07-07T15:18:00Z">
              <w:r w:rsidRPr="00BA156B">
                <w:rPr>
                  <w:color w:val="000000"/>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5265" w:author="Regina Casanova" w:date="2018-07-07T15:18:00Z"/>
                <w:color w:val="000000"/>
              </w:rPr>
            </w:pPr>
            <w:ins w:id="5266" w:author="Regina Casanova" w:date="2018-07-07T15:18:00Z">
              <w:r>
                <w:rPr>
                  <w:color w:val="000000"/>
                </w:rPr>
                <w:t>Co</w:t>
              </w:r>
              <w:r w:rsidRPr="00BA156B">
                <w:rPr>
                  <w:color w:val="000000"/>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5267" w:author="Regina Casanova" w:date="2018-07-07T15:18:00Z"/>
                <w:color w:val="000000"/>
              </w:rPr>
            </w:pPr>
            <w:ins w:id="5268" w:author="Regina Casanova" w:date="2018-07-07T15:18:00Z">
              <w:r w:rsidRPr="00BA156B">
                <w:rPr>
                  <w:color w:val="000000"/>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5269" w:author="Regina Casanova" w:date="2018-07-07T15:18:00Z"/>
                <w:color w:val="000000"/>
              </w:rPr>
            </w:pPr>
            <w:ins w:id="5270" w:author="Regina Casanova" w:date="2018-07-07T15:18:00Z">
              <w:r w:rsidRPr="00BA156B">
                <w:rPr>
                  <w:color w:val="000000"/>
                </w:rPr>
                <w:t>Alto - 3</w:t>
              </w:r>
            </w:ins>
          </w:p>
        </w:tc>
      </w:tr>
      <w:tr w:rsidR="00BA63BC" w:rsidRPr="00BA156B" w14:paraId="091CEF3E" w14:textId="77777777" w:rsidTr="004105E1">
        <w:tblPrEx>
          <w:tblBorders>
            <w:top w:val="none" w:sz="0" w:space="0" w:color="auto"/>
          </w:tblBorders>
        </w:tblPrEx>
        <w:trPr>
          <w:ins w:id="527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5272" w:author="Regina Casanova" w:date="2018-07-07T15:18:00Z"/>
                <w:color w:val="000000"/>
              </w:rPr>
            </w:pPr>
            <w:ins w:id="5273" w:author="Regina Casanova" w:date="2018-07-07T15:18:00Z">
              <w:r w:rsidRPr="00BA156B">
                <w:rPr>
                  <w:color w:val="000000"/>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5274" w:author="Regina Casanova" w:date="2018-07-07T15:18:00Z"/>
                <w:color w:val="000000"/>
              </w:rPr>
            </w:pPr>
            <w:ins w:id="5275" w:author="Regina Casanova" w:date="2018-07-07T15:18:00Z">
              <w:r w:rsidRPr="00BA156B">
                <w:rPr>
                  <w:color w:val="000000"/>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5276" w:author="Regina Casanova" w:date="2018-07-07T15:18:00Z"/>
                <w:color w:val="000000"/>
              </w:rPr>
            </w:pPr>
            <w:ins w:id="5277" w:author="Regina Casanova" w:date="2018-07-07T15:18:00Z">
              <w:r w:rsidRPr="00BA156B">
                <w:rPr>
                  <w:color w:val="000000"/>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5278" w:author="Regina Casanova" w:date="2018-07-07T15:18:00Z"/>
                <w:color w:val="000000"/>
              </w:rPr>
            </w:pPr>
            <w:ins w:id="5279" w:author="Regina Casanova" w:date="2018-07-07T15:18:00Z">
              <w:r>
                <w:rPr>
                  <w:color w:val="000000"/>
                </w:rPr>
                <w:t>Co</w:t>
              </w:r>
              <w:r w:rsidRPr="00BA156B">
                <w:rPr>
                  <w:color w:val="000000"/>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280" w:author="Regina Casanova" w:date="2018-07-07T15:18:00Z"/>
                <w:color w:val="000000"/>
              </w:rPr>
            </w:pPr>
            <w:ins w:id="5281" w:author="Regina Casanova" w:date="2018-07-07T15:18:00Z">
              <w:r w:rsidRPr="00BA156B">
                <w:rPr>
                  <w:color w:val="000000"/>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282" w:author="Regina Casanova" w:date="2018-07-07T15:18:00Z"/>
                <w:color w:val="000000"/>
              </w:rPr>
            </w:pPr>
            <w:ins w:id="5283" w:author="Regina Casanova" w:date="2018-07-07T15:18:00Z">
              <w:r w:rsidRPr="00BA156B">
                <w:rPr>
                  <w:color w:val="000000"/>
                </w:rPr>
                <w:t>Medio - 2</w:t>
              </w:r>
            </w:ins>
          </w:p>
        </w:tc>
      </w:tr>
      <w:tr w:rsidR="00BA63BC" w:rsidRPr="00BA156B" w14:paraId="65D3E494" w14:textId="77777777" w:rsidTr="004105E1">
        <w:tblPrEx>
          <w:tblBorders>
            <w:top w:val="none" w:sz="0" w:space="0" w:color="auto"/>
          </w:tblBorders>
        </w:tblPrEx>
        <w:trPr>
          <w:ins w:id="5284"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285" w:author="Regina Casanova" w:date="2018-07-07T15:18:00Z"/>
                <w:color w:val="000000"/>
              </w:rPr>
            </w:pPr>
            <w:ins w:id="5286" w:author="Regina Casanova" w:date="2018-07-07T15:18:00Z">
              <w:r w:rsidRPr="00BA156B">
                <w:rPr>
                  <w:color w:val="000000"/>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287" w:author="Regina Casanova" w:date="2018-07-07T15:18:00Z"/>
                <w:color w:val="000000"/>
              </w:rPr>
            </w:pPr>
            <w:ins w:id="5288"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289" w:author="Regina Casanova" w:date="2018-07-07T15:18:00Z"/>
                <w:color w:val="000000"/>
              </w:rPr>
            </w:pPr>
            <w:ins w:id="5290" w:author="Regina Casanova" w:date="2018-07-07T15:18:00Z">
              <w:r w:rsidRPr="00BA156B">
                <w:rPr>
                  <w:color w:val="000000"/>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291" w:author="Regina Casanova" w:date="2018-07-07T15:18:00Z"/>
                <w:color w:val="000000"/>
              </w:rPr>
            </w:pPr>
            <w:ins w:id="5292" w:author="Regina Casanova" w:date="2018-07-07T15:18:00Z">
              <w:r>
                <w:rPr>
                  <w:color w:val="000000"/>
                </w:rPr>
                <w:t>Co</w:t>
              </w:r>
              <w:r w:rsidRPr="00BA156B">
                <w:rPr>
                  <w:color w:val="000000"/>
                </w:rPr>
                <w:t xml:space="preserve">mo diversos usuarios del </w:t>
              </w:r>
            </w:ins>
            <w:ins w:id="5293" w:author="Regina Casanova" w:date="2018-07-29T19:16:00Z">
              <w:r w:rsidR="00F95B03">
                <w:rPr>
                  <w:color w:val="000000"/>
                </w:rPr>
                <w:t>aplicativo informático</w:t>
              </w:r>
            </w:ins>
            <w:ins w:id="5294" w:author="Regina Casanova" w:date="2018-07-07T15:18:00Z">
              <w:r>
                <w:rPr>
                  <w:color w:val="000000"/>
                </w:rPr>
                <w:t xml:space="preserve"> </w:t>
              </w:r>
              <w:r w:rsidRPr="00BA156B">
                <w:rPr>
                  <w:color w:val="000000"/>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295" w:author="Regina Casanova" w:date="2018-07-07T15:18:00Z"/>
                <w:color w:val="000000"/>
              </w:rPr>
            </w:pPr>
            <w:ins w:id="5296" w:author="Regina Casanova" w:date="2018-07-07T15:18:00Z">
              <w:r w:rsidRPr="00BA156B">
                <w:rPr>
                  <w:color w:val="000000"/>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297" w:author="Regina Casanova" w:date="2018-07-07T15:18:00Z"/>
                <w:color w:val="000000"/>
              </w:rPr>
            </w:pPr>
            <w:ins w:id="5298" w:author="Regina Casanova" w:date="2018-07-07T15:18:00Z">
              <w:r w:rsidRPr="00BA156B">
                <w:rPr>
                  <w:color w:val="000000"/>
                </w:rPr>
                <w:t>Alto - 3</w:t>
              </w:r>
            </w:ins>
          </w:p>
        </w:tc>
      </w:tr>
      <w:tr w:rsidR="00BA63BC" w:rsidRPr="00BA156B" w14:paraId="05A61B89" w14:textId="77777777" w:rsidTr="004105E1">
        <w:tblPrEx>
          <w:tblBorders>
            <w:top w:val="none" w:sz="0" w:space="0" w:color="auto"/>
          </w:tblBorders>
        </w:tblPrEx>
        <w:trPr>
          <w:ins w:id="529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300" w:author="Regina Casanova" w:date="2018-07-07T15:18:00Z"/>
                <w:color w:val="000000"/>
              </w:rPr>
            </w:pPr>
            <w:ins w:id="5301" w:author="Regina Casanova" w:date="2018-07-07T15:18:00Z">
              <w:r w:rsidRPr="00BA156B">
                <w:rPr>
                  <w:color w:val="000000"/>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302" w:author="Regina Casanova" w:date="2018-07-07T15:18:00Z"/>
                <w:color w:val="000000"/>
              </w:rPr>
            </w:pPr>
            <w:ins w:id="5303" w:author="Regina Casanova" w:date="2018-07-07T15:18:00Z">
              <w:r w:rsidRPr="00BA156B">
                <w:rPr>
                  <w:color w:val="000000"/>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304" w:author="Regina Casanova" w:date="2018-07-07T15:18:00Z"/>
                <w:color w:val="000000"/>
              </w:rPr>
            </w:pPr>
            <w:ins w:id="5305" w:author="Regina Casanova" w:date="2018-07-07T15:18:00Z">
              <w:r w:rsidRPr="00BA156B">
                <w:rPr>
                  <w:color w:val="000000"/>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306" w:author="Regina Casanova" w:date="2018-07-07T15:18:00Z"/>
                <w:color w:val="000000"/>
              </w:rPr>
            </w:pPr>
            <w:ins w:id="5307" w:author="Regina Casanova" w:date="2018-07-07T15:18:00Z">
              <w:r>
                <w:rPr>
                  <w:color w:val="000000"/>
                </w:rPr>
                <w:t>Co</w:t>
              </w:r>
              <w:r w:rsidRPr="00BA156B">
                <w:rPr>
                  <w:color w:val="000000"/>
                </w:rPr>
                <w:t xml:space="preserve">mo diversos usuarios del </w:t>
              </w:r>
            </w:ins>
            <w:ins w:id="5308" w:author="Regina Casanova" w:date="2018-07-29T19:16:00Z">
              <w:r w:rsidR="00F95B03">
                <w:rPr>
                  <w:color w:val="000000"/>
                </w:rPr>
                <w:t>aplicativo informático</w:t>
              </w:r>
            </w:ins>
            <w:ins w:id="5309" w:author="Regina Casanova" w:date="2018-07-07T15:18:00Z">
              <w:r w:rsidRPr="00BA156B">
                <w:rPr>
                  <w:color w:val="000000"/>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310" w:author="Regina Casanova" w:date="2018-07-07T15:18:00Z"/>
                <w:color w:val="000000"/>
              </w:rPr>
            </w:pPr>
            <w:ins w:id="5311" w:author="Regina Casanova" w:date="2018-07-07T15:18:00Z">
              <w:r w:rsidRPr="00BA156B">
                <w:rPr>
                  <w:color w:val="000000"/>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312" w:author="Regina Casanova" w:date="2018-07-07T15:18:00Z"/>
                <w:color w:val="000000"/>
              </w:rPr>
            </w:pPr>
            <w:ins w:id="5313" w:author="Regina Casanova" w:date="2018-07-07T15:18:00Z">
              <w:r w:rsidRPr="00BA156B">
                <w:rPr>
                  <w:color w:val="000000"/>
                </w:rPr>
                <w:t>Alto - 3</w:t>
              </w:r>
            </w:ins>
          </w:p>
        </w:tc>
      </w:tr>
      <w:tr w:rsidR="00BA63BC" w:rsidRPr="00BA156B" w14:paraId="4162A277" w14:textId="77777777" w:rsidTr="004105E1">
        <w:tblPrEx>
          <w:tblBorders>
            <w:top w:val="none" w:sz="0" w:space="0" w:color="auto"/>
          </w:tblBorders>
        </w:tblPrEx>
        <w:trPr>
          <w:ins w:id="5314"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315" w:author="Regina Casanova" w:date="2018-07-07T15:18:00Z"/>
                <w:color w:val="000000"/>
              </w:rPr>
            </w:pPr>
            <w:ins w:id="5316" w:author="Regina Casanova" w:date="2018-07-07T15:18:00Z">
              <w:r w:rsidRPr="00BA156B">
                <w:rPr>
                  <w:color w:val="000000"/>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317" w:author="Regina Casanova" w:date="2018-07-07T15:18:00Z"/>
                <w:color w:val="000000"/>
              </w:rPr>
            </w:pPr>
            <w:ins w:id="5318"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319" w:author="Regina Casanova" w:date="2018-07-07T15:18:00Z"/>
                <w:color w:val="000000"/>
              </w:rPr>
            </w:pPr>
            <w:ins w:id="5320" w:author="Regina Casanova" w:date="2018-07-07T15:18:00Z">
              <w:r w:rsidRPr="00BA156B">
                <w:rPr>
                  <w:color w:val="000000"/>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321" w:author="Regina Casanova" w:date="2018-07-07T15:18:00Z"/>
                <w:color w:val="000000"/>
              </w:rPr>
            </w:pPr>
            <w:ins w:id="5322" w:author="Regina Casanova" w:date="2018-07-07T15:18:00Z">
              <w:r>
                <w:rPr>
                  <w:color w:val="000000"/>
                </w:rPr>
                <w:t>Co</w:t>
              </w:r>
              <w:r w:rsidRPr="00BA156B">
                <w:rPr>
                  <w:color w:val="000000"/>
                </w:rPr>
                <w:t xml:space="preserve">mo diversos usuarios del </w:t>
              </w:r>
            </w:ins>
            <w:ins w:id="5323" w:author="Regina Casanova" w:date="2018-07-29T19:16:00Z">
              <w:r w:rsidR="00F95B03">
                <w:rPr>
                  <w:color w:val="000000"/>
                </w:rPr>
                <w:t>aplicativo informático</w:t>
              </w:r>
            </w:ins>
            <w:ins w:id="5324" w:author="Regina Casanova" w:date="2018-07-07T15:18:00Z">
              <w:r>
                <w:rPr>
                  <w:color w:val="000000"/>
                </w:rPr>
                <w:t xml:space="preserve"> </w:t>
              </w:r>
              <w:r w:rsidRPr="00BA156B">
                <w:rPr>
                  <w:color w:val="000000"/>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325" w:author="Regina Casanova" w:date="2018-07-07T15:18:00Z"/>
                <w:color w:val="000000"/>
              </w:rPr>
            </w:pPr>
            <w:ins w:id="5326" w:author="Regina Casanova" w:date="2018-07-07T15:18:00Z">
              <w:r w:rsidRPr="00BA156B">
                <w:rPr>
                  <w:color w:val="000000"/>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327" w:author="Regina Casanova" w:date="2018-07-07T15:18:00Z"/>
                <w:color w:val="000000"/>
              </w:rPr>
            </w:pPr>
            <w:ins w:id="5328" w:author="Regina Casanova" w:date="2018-07-07T15:18:00Z">
              <w:r w:rsidRPr="00BA156B">
                <w:rPr>
                  <w:color w:val="000000"/>
                </w:rPr>
                <w:t>Medio - 2</w:t>
              </w:r>
            </w:ins>
          </w:p>
        </w:tc>
      </w:tr>
      <w:tr w:rsidR="00BA63BC" w:rsidRPr="00BA156B" w14:paraId="02AB2550" w14:textId="77777777" w:rsidTr="004105E1">
        <w:tblPrEx>
          <w:tblBorders>
            <w:top w:val="none" w:sz="0" w:space="0" w:color="auto"/>
          </w:tblBorders>
        </w:tblPrEx>
        <w:trPr>
          <w:ins w:id="532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330" w:author="Regina Casanova" w:date="2018-07-07T15:18:00Z"/>
                <w:color w:val="000000"/>
              </w:rPr>
            </w:pPr>
            <w:ins w:id="5331" w:author="Regina Casanova" w:date="2018-07-07T15:18:00Z">
              <w:r w:rsidRPr="00BA156B">
                <w:rPr>
                  <w:color w:val="000000"/>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332" w:author="Regina Casanova" w:date="2018-07-07T15:18:00Z"/>
                <w:color w:val="000000"/>
              </w:rPr>
            </w:pPr>
            <w:ins w:id="5333" w:author="Regina Casanova" w:date="2018-07-07T15:18:00Z">
              <w:r w:rsidRPr="00BA156B">
                <w:rPr>
                  <w:color w:val="000000"/>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334" w:author="Regina Casanova" w:date="2018-07-07T15:18:00Z"/>
                <w:color w:val="000000"/>
              </w:rPr>
            </w:pPr>
            <w:ins w:id="5335" w:author="Regina Casanova" w:date="2018-07-07T15:18:00Z">
              <w:r w:rsidRPr="00BA156B">
                <w:rPr>
                  <w:color w:val="000000"/>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336" w:author="Regina Casanova" w:date="2018-07-07T15:18:00Z"/>
                <w:color w:val="000000"/>
              </w:rPr>
            </w:pPr>
            <w:ins w:id="5337" w:author="Regina Casanova" w:date="2018-07-07T15:18:00Z">
              <w:r>
                <w:rPr>
                  <w:color w:val="000000"/>
                </w:rPr>
                <w:t>Co</w:t>
              </w:r>
              <w:r w:rsidRPr="00BA156B">
                <w:rPr>
                  <w:color w:val="000000"/>
                </w:rPr>
                <w:t xml:space="preserve">mo diversos usuarios del </w:t>
              </w:r>
            </w:ins>
            <w:ins w:id="5338" w:author="Regina Casanova" w:date="2018-07-29T19:16:00Z">
              <w:r w:rsidR="00F95B03">
                <w:rPr>
                  <w:color w:val="000000"/>
                </w:rPr>
                <w:t>aplicativo informático</w:t>
              </w:r>
            </w:ins>
            <w:ins w:id="5339" w:author="Regina Casanova" w:date="2018-07-07T15:18:00Z">
              <w:r>
                <w:rPr>
                  <w:color w:val="000000"/>
                </w:rPr>
                <w:t xml:space="preserve"> </w:t>
              </w:r>
              <w:r w:rsidRPr="00BA156B">
                <w:rPr>
                  <w:color w:val="000000"/>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340" w:author="Regina Casanova" w:date="2018-07-07T15:18:00Z"/>
                <w:color w:val="000000"/>
              </w:rPr>
            </w:pPr>
            <w:ins w:id="5341" w:author="Regina Casanova" w:date="2018-07-07T15:18:00Z">
              <w:r w:rsidRPr="00BA156B">
                <w:rPr>
                  <w:color w:val="000000"/>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342" w:author="Regina Casanova" w:date="2018-07-07T15:18:00Z"/>
                <w:color w:val="000000"/>
              </w:rPr>
            </w:pPr>
            <w:ins w:id="5343" w:author="Regina Casanova" w:date="2018-07-07T15:18:00Z">
              <w:r w:rsidRPr="00BA156B">
                <w:rPr>
                  <w:color w:val="000000"/>
                </w:rPr>
                <w:t>Alto - 3</w:t>
              </w:r>
            </w:ins>
          </w:p>
        </w:tc>
      </w:tr>
      <w:tr w:rsidR="00BA63BC" w:rsidRPr="00BA156B" w14:paraId="724155A5" w14:textId="77777777" w:rsidTr="004105E1">
        <w:tblPrEx>
          <w:tblBorders>
            <w:top w:val="none" w:sz="0" w:space="0" w:color="auto"/>
          </w:tblBorders>
        </w:tblPrEx>
        <w:trPr>
          <w:ins w:id="5344"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345" w:author="Regina Casanova" w:date="2018-07-07T15:18:00Z"/>
                <w:color w:val="000000"/>
              </w:rPr>
            </w:pPr>
            <w:ins w:id="5346" w:author="Regina Casanova" w:date="2018-07-07T15:18:00Z">
              <w:r w:rsidRPr="00BA156B">
                <w:rPr>
                  <w:color w:val="000000"/>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347" w:author="Regina Casanova" w:date="2018-07-07T15:18:00Z"/>
                <w:color w:val="000000"/>
              </w:rPr>
            </w:pPr>
            <w:ins w:id="5348"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349" w:author="Regina Casanova" w:date="2018-07-07T15:18:00Z"/>
                <w:color w:val="000000"/>
              </w:rPr>
            </w:pPr>
            <w:ins w:id="5350" w:author="Regina Casanova" w:date="2018-07-07T15:18:00Z">
              <w:r w:rsidRPr="00BA156B">
                <w:rPr>
                  <w:color w:val="000000"/>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351" w:author="Regina Casanova" w:date="2018-07-07T15:18:00Z"/>
                <w:color w:val="000000"/>
              </w:rPr>
            </w:pPr>
            <w:ins w:id="5352" w:author="Regina Casanova" w:date="2018-07-07T15:18:00Z">
              <w:r>
                <w:rPr>
                  <w:color w:val="000000"/>
                </w:rPr>
                <w:t>Co</w:t>
              </w:r>
              <w:r w:rsidRPr="00BA156B">
                <w:rPr>
                  <w:color w:val="000000"/>
                </w:rPr>
                <w:t xml:space="preserve">mo diversos usuarios del </w:t>
              </w:r>
            </w:ins>
            <w:ins w:id="5353" w:author="Regina Casanova" w:date="2018-07-29T19:16:00Z">
              <w:r w:rsidR="00F95B03">
                <w:rPr>
                  <w:color w:val="000000"/>
                </w:rPr>
                <w:t>aplicativo informático</w:t>
              </w:r>
            </w:ins>
            <w:ins w:id="5354" w:author="Regina Casanova" w:date="2018-07-07T15:18:00Z">
              <w:r w:rsidRPr="00BA156B">
                <w:rPr>
                  <w:color w:val="000000"/>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355" w:author="Regina Casanova" w:date="2018-07-07T15:18:00Z"/>
                <w:color w:val="000000"/>
              </w:rPr>
            </w:pPr>
            <w:ins w:id="5356" w:author="Regina Casanova" w:date="2018-07-07T15:18:00Z">
              <w:r w:rsidRPr="00BA156B">
                <w:rPr>
                  <w:color w:val="000000"/>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357" w:author="Regina Casanova" w:date="2018-07-07T15:18:00Z"/>
                <w:color w:val="000000"/>
              </w:rPr>
            </w:pPr>
            <w:ins w:id="5358" w:author="Regina Casanova" w:date="2018-07-07T15:18:00Z">
              <w:r w:rsidRPr="00BA156B">
                <w:rPr>
                  <w:color w:val="000000"/>
                </w:rPr>
                <w:t>Alto - 3</w:t>
              </w:r>
            </w:ins>
          </w:p>
        </w:tc>
      </w:tr>
      <w:tr w:rsidR="00BA63BC" w:rsidRPr="00BA156B" w14:paraId="5313AA8A" w14:textId="77777777" w:rsidTr="004105E1">
        <w:tblPrEx>
          <w:tblBorders>
            <w:top w:val="none" w:sz="0" w:space="0" w:color="auto"/>
          </w:tblBorders>
        </w:tblPrEx>
        <w:trPr>
          <w:ins w:id="535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360" w:author="Regina Casanova" w:date="2018-07-07T15:18:00Z"/>
                <w:color w:val="000000"/>
              </w:rPr>
            </w:pPr>
            <w:ins w:id="5361" w:author="Regina Casanova" w:date="2018-07-07T15:18:00Z">
              <w:r w:rsidRPr="00BA156B">
                <w:rPr>
                  <w:color w:val="000000"/>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362" w:author="Regina Casanova" w:date="2018-07-07T15:18:00Z"/>
                <w:color w:val="000000"/>
              </w:rPr>
            </w:pPr>
            <w:ins w:id="5363" w:author="Regina Casanova" w:date="2018-07-07T15:18:00Z">
              <w:r w:rsidRPr="00BA156B">
                <w:rPr>
                  <w:color w:val="000000"/>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364" w:author="Regina Casanova" w:date="2018-07-07T15:18:00Z"/>
                <w:color w:val="000000"/>
              </w:rPr>
            </w:pPr>
            <w:ins w:id="5365" w:author="Regina Casanova" w:date="2018-07-07T15:18:00Z">
              <w:r w:rsidRPr="00BA156B">
                <w:rPr>
                  <w:color w:val="000000"/>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366" w:author="Regina Casanova" w:date="2018-07-07T15:18:00Z"/>
                <w:color w:val="000000"/>
              </w:rPr>
            </w:pPr>
            <w:ins w:id="5367" w:author="Regina Casanova" w:date="2018-07-07T15:18:00Z">
              <w:r>
                <w:rPr>
                  <w:color w:val="000000"/>
                </w:rPr>
                <w:t>Co</w:t>
              </w:r>
              <w:r w:rsidRPr="00BA156B">
                <w:rPr>
                  <w:color w:val="000000"/>
                </w:rPr>
                <w:t xml:space="preserve">mo diversos usuarios del </w:t>
              </w:r>
            </w:ins>
            <w:ins w:id="5368" w:author="Regina Casanova" w:date="2018-07-29T19:16:00Z">
              <w:r w:rsidR="00F95B03">
                <w:rPr>
                  <w:color w:val="000000"/>
                </w:rPr>
                <w:t>aplicativo informático</w:t>
              </w:r>
            </w:ins>
            <w:ins w:id="5369" w:author="Regina Casanova" w:date="2018-07-07T15:18:00Z">
              <w:r>
                <w:rPr>
                  <w:color w:val="000000"/>
                </w:rPr>
                <w:t xml:space="preserve"> </w:t>
              </w:r>
              <w:r w:rsidRPr="00BA156B">
                <w:rPr>
                  <w:color w:val="000000"/>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370" w:author="Regina Casanova" w:date="2018-07-07T15:18:00Z"/>
                <w:color w:val="000000"/>
              </w:rPr>
            </w:pPr>
            <w:ins w:id="5371" w:author="Regina Casanova" w:date="2018-07-07T15:18:00Z">
              <w:r w:rsidRPr="00BA156B">
                <w:rPr>
                  <w:color w:val="000000"/>
                </w:rPr>
                <w:t xml:space="preserve">Pequeño tutorial para poder explicar cómo funciona el </w:t>
              </w:r>
            </w:ins>
            <w:ins w:id="5372" w:author="Regina Casanova" w:date="2018-07-29T19:16:00Z">
              <w:r w:rsidR="00F95B03">
                <w:rPr>
                  <w:color w:val="000000"/>
                </w:rPr>
                <w:t>aplicativo informático</w:t>
              </w:r>
            </w:ins>
            <w:ins w:id="5373" w:author="Regina Casanova" w:date="2018-07-07T15:18:00Z">
              <w:r w:rsidRPr="00BA156B">
                <w:rPr>
                  <w:color w:val="000000"/>
                </w:rPr>
                <w:t xml:space="preserve"> y mostrar diferencias de </w:t>
              </w:r>
              <w:r w:rsidRPr="00BA156B">
                <w:rPr>
                  <w:color w:val="000000"/>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374" w:author="Regina Casanova" w:date="2018-07-07T15:18:00Z"/>
                <w:color w:val="000000"/>
              </w:rPr>
            </w:pPr>
            <w:ins w:id="5375" w:author="Regina Casanova" w:date="2018-07-07T15:18:00Z">
              <w:r w:rsidRPr="00BA156B">
                <w:rPr>
                  <w:color w:val="000000"/>
                </w:rPr>
                <w:lastRenderedPageBreak/>
                <w:t>Medio - 2</w:t>
              </w:r>
            </w:ins>
          </w:p>
        </w:tc>
      </w:tr>
      <w:tr w:rsidR="00BA63BC" w:rsidRPr="00BA156B" w14:paraId="52287F06" w14:textId="77777777" w:rsidTr="004105E1">
        <w:tblPrEx>
          <w:tblBorders>
            <w:top w:val="none" w:sz="0" w:space="0" w:color="auto"/>
          </w:tblBorders>
        </w:tblPrEx>
        <w:trPr>
          <w:ins w:id="5376"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377" w:author="Regina Casanova" w:date="2018-07-07T15:18:00Z"/>
                <w:color w:val="000000"/>
              </w:rPr>
            </w:pPr>
            <w:ins w:id="5378" w:author="Regina Casanova" w:date="2018-07-07T15:18:00Z">
              <w:r w:rsidRPr="00BA156B">
                <w:rPr>
                  <w:color w:val="000000"/>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379" w:author="Regina Casanova" w:date="2018-07-07T15:18:00Z"/>
                <w:color w:val="000000"/>
              </w:rPr>
            </w:pPr>
            <w:ins w:id="5380"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381" w:author="Regina Casanova" w:date="2018-07-07T15:18:00Z"/>
                <w:color w:val="000000"/>
              </w:rPr>
            </w:pPr>
            <w:ins w:id="5382" w:author="Regina Casanova" w:date="2018-07-07T15:18:00Z">
              <w:r w:rsidRPr="00BA156B">
                <w:rPr>
                  <w:color w:val="000000"/>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383" w:author="Regina Casanova" w:date="2018-07-07T15:18:00Z"/>
                <w:color w:val="000000"/>
              </w:rPr>
            </w:pPr>
            <w:ins w:id="5384" w:author="Regina Casanova" w:date="2018-07-07T15:18:00Z">
              <w:r>
                <w:rPr>
                  <w:color w:val="000000"/>
                </w:rPr>
                <w:t>Co</w:t>
              </w:r>
              <w:r w:rsidRPr="00BA156B">
                <w:rPr>
                  <w:color w:val="000000"/>
                </w:rPr>
                <w:t xml:space="preserve">mo diversos usuarios del </w:t>
              </w:r>
            </w:ins>
            <w:ins w:id="5385" w:author="Regina Casanova" w:date="2018-07-29T19:16:00Z">
              <w:r w:rsidR="00F95B03">
                <w:rPr>
                  <w:color w:val="000000"/>
                </w:rPr>
                <w:t>aplicativo informático</w:t>
              </w:r>
            </w:ins>
            <w:ins w:id="5386" w:author="Regina Casanova" w:date="2018-07-07T15:18:00Z">
              <w:r>
                <w:rPr>
                  <w:color w:val="000000"/>
                </w:rPr>
                <w:t xml:space="preserve"> </w:t>
              </w:r>
              <w:r w:rsidRPr="00BA156B">
                <w:rPr>
                  <w:color w:val="000000"/>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387" w:author="Regina Casanova" w:date="2018-07-07T15:18:00Z"/>
                <w:color w:val="000000"/>
              </w:rPr>
            </w:pPr>
            <w:ins w:id="5388" w:author="Regina Casanova" w:date="2018-07-07T15:18:00Z">
              <w:r w:rsidRPr="00BA156B">
                <w:rPr>
                  <w:color w:val="000000"/>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389" w:author="Regina Casanova" w:date="2018-07-07T15:18:00Z"/>
                <w:color w:val="000000"/>
              </w:rPr>
            </w:pPr>
            <w:ins w:id="5390" w:author="Regina Casanova" w:date="2018-07-07T15:18:00Z">
              <w:r w:rsidRPr="00BA156B">
                <w:rPr>
                  <w:color w:val="000000"/>
                </w:rPr>
                <w:t>Medio - 2</w:t>
              </w:r>
            </w:ins>
          </w:p>
        </w:tc>
      </w:tr>
      <w:tr w:rsidR="00BA63BC" w:rsidRPr="00BA156B" w14:paraId="645EE076" w14:textId="77777777" w:rsidTr="004105E1">
        <w:tblPrEx>
          <w:tblBorders>
            <w:top w:val="none" w:sz="0" w:space="0" w:color="auto"/>
          </w:tblBorders>
        </w:tblPrEx>
        <w:trPr>
          <w:ins w:id="53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392" w:author="Regina Casanova" w:date="2018-07-07T15:18:00Z"/>
                <w:color w:val="000000"/>
              </w:rPr>
            </w:pPr>
            <w:ins w:id="5393" w:author="Regina Casanova" w:date="2018-07-07T15:18:00Z">
              <w:r w:rsidRPr="00BA156B">
                <w:rPr>
                  <w:color w:val="000000"/>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394" w:author="Regina Casanova" w:date="2018-07-07T15:18:00Z"/>
                <w:color w:val="000000"/>
              </w:rPr>
            </w:pPr>
            <w:ins w:id="5395" w:author="Regina Casanova" w:date="2018-07-07T15:18:00Z">
              <w:r w:rsidRPr="00BA156B">
                <w:rPr>
                  <w:color w:val="000000"/>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396" w:author="Regina Casanova" w:date="2018-07-07T15:18:00Z"/>
                <w:color w:val="000000"/>
              </w:rPr>
            </w:pPr>
            <w:ins w:id="5397" w:author="Regina Casanova" w:date="2018-07-07T15:18:00Z">
              <w:r w:rsidRPr="00BA156B">
                <w:rPr>
                  <w:color w:val="000000"/>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398" w:author="Regina Casanova" w:date="2018-07-07T15:18:00Z"/>
                <w:color w:val="000000"/>
              </w:rPr>
            </w:pPr>
            <w:ins w:id="5399" w:author="Regina Casanova" w:date="2018-07-07T15:18:00Z">
              <w:r>
                <w:rPr>
                  <w:color w:val="000000"/>
                </w:rPr>
                <w:t>Co</w:t>
              </w:r>
              <w:r w:rsidRPr="00BA156B">
                <w:rPr>
                  <w:color w:val="000000"/>
                </w:rPr>
                <w:t xml:space="preserve">mo diversos usuarios del </w:t>
              </w:r>
            </w:ins>
            <w:ins w:id="5400" w:author="Regina Casanova" w:date="2018-07-29T19:16:00Z">
              <w:r w:rsidR="00F95B03">
                <w:rPr>
                  <w:color w:val="000000"/>
                </w:rPr>
                <w:t>aplicativo informático</w:t>
              </w:r>
            </w:ins>
            <w:ins w:id="5401" w:author="Regina Casanova" w:date="2018-07-07T15:18:00Z">
              <w:r>
                <w:rPr>
                  <w:color w:val="000000"/>
                </w:rPr>
                <w:t xml:space="preserve"> </w:t>
              </w:r>
              <w:r w:rsidRPr="00BA156B">
                <w:rPr>
                  <w:color w:val="000000"/>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402" w:author="Regina Casanova" w:date="2018-07-07T15:18:00Z"/>
                <w:color w:val="000000"/>
              </w:rPr>
            </w:pPr>
            <w:ins w:id="5403" w:author="Regina Casanova" w:date="2018-07-07T15:18:00Z">
              <w:r w:rsidRPr="00BA156B">
                <w:rPr>
                  <w:color w:val="000000"/>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404" w:author="Regina Casanova" w:date="2018-07-07T15:18:00Z"/>
                <w:color w:val="000000"/>
              </w:rPr>
            </w:pPr>
            <w:ins w:id="5405" w:author="Regina Casanova" w:date="2018-07-07T15:18:00Z">
              <w:r w:rsidRPr="00BA156B">
                <w:rPr>
                  <w:color w:val="000000"/>
                </w:rPr>
                <w:t>Medio - 2</w:t>
              </w:r>
            </w:ins>
          </w:p>
        </w:tc>
      </w:tr>
      <w:tr w:rsidR="00BA63BC" w:rsidRPr="00BA156B" w14:paraId="132B38B1" w14:textId="77777777" w:rsidTr="004105E1">
        <w:tblPrEx>
          <w:tblBorders>
            <w:top w:val="none" w:sz="0" w:space="0" w:color="auto"/>
          </w:tblBorders>
        </w:tblPrEx>
        <w:trPr>
          <w:ins w:id="5406"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407" w:author="Regina Casanova" w:date="2018-07-07T15:18:00Z"/>
                <w:color w:val="000000"/>
              </w:rPr>
            </w:pPr>
            <w:ins w:id="5408" w:author="Regina Casanova" w:date="2018-07-07T15:18:00Z">
              <w:r w:rsidRPr="00BA156B">
                <w:rPr>
                  <w:color w:val="000000"/>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409" w:author="Regina Casanova" w:date="2018-07-07T15:18:00Z"/>
                <w:color w:val="000000"/>
              </w:rPr>
            </w:pPr>
            <w:ins w:id="5410"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411" w:author="Regina Casanova" w:date="2018-07-07T15:18:00Z"/>
                <w:color w:val="000000"/>
              </w:rPr>
            </w:pPr>
            <w:ins w:id="5412" w:author="Regina Casanova" w:date="2018-07-07T15:18:00Z">
              <w:r w:rsidRPr="00BA156B">
                <w:rPr>
                  <w:color w:val="000000"/>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413" w:author="Regina Casanova" w:date="2018-07-07T15:18:00Z"/>
                <w:color w:val="000000"/>
              </w:rPr>
            </w:pPr>
            <w:ins w:id="5414" w:author="Regina Casanova" w:date="2018-07-07T15:18:00Z">
              <w:r>
                <w:rPr>
                  <w:color w:val="000000"/>
                </w:rPr>
                <w:t>Co</w:t>
              </w:r>
              <w:r w:rsidRPr="00BA156B">
                <w:rPr>
                  <w:color w:val="000000"/>
                </w:rPr>
                <w:t xml:space="preserve">mo diversos usuarios del </w:t>
              </w:r>
            </w:ins>
            <w:ins w:id="5415" w:author="Regina Casanova" w:date="2018-07-29T19:16:00Z">
              <w:r w:rsidR="00F95B03">
                <w:rPr>
                  <w:color w:val="000000"/>
                </w:rPr>
                <w:t>aplicativo informático</w:t>
              </w:r>
            </w:ins>
            <w:ins w:id="5416" w:author="Regina Casanova" w:date="2018-07-07T15:18:00Z">
              <w:r>
                <w:rPr>
                  <w:color w:val="000000"/>
                </w:rPr>
                <w:t xml:space="preserve"> </w:t>
              </w:r>
              <w:r w:rsidRPr="00BA156B">
                <w:rPr>
                  <w:color w:val="000000"/>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417" w:author="Regina Casanova" w:date="2018-07-07T15:18:00Z"/>
                <w:color w:val="000000"/>
              </w:rPr>
            </w:pPr>
            <w:ins w:id="5418" w:author="Regina Casanova" w:date="2018-07-07T15:18:00Z">
              <w:r w:rsidRPr="00BA156B">
                <w:rPr>
                  <w:color w:val="000000"/>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419" w:author="Regina Casanova" w:date="2018-07-07T15:18:00Z"/>
                <w:color w:val="000000"/>
              </w:rPr>
            </w:pPr>
            <w:ins w:id="5420" w:author="Regina Casanova" w:date="2018-07-07T15:18:00Z">
              <w:r w:rsidRPr="00BA156B">
                <w:rPr>
                  <w:color w:val="000000"/>
                </w:rPr>
                <w:t>Alto - 3</w:t>
              </w:r>
            </w:ins>
          </w:p>
        </w:tc>
      </w:tr>
      <w:tr w:rsidR="00BA63BC" w:rsidRPr="00BA156B" w14:paraId="4B4DD750" w14:textId="77777777" w:rsidTr="004105E1">
        <w:tblPrEx>
          <w:tblBorders>
            <w:top w:val="none" w:sz="0" w:space="0" w:color="auto"/>
          </w:tblBorders>
        </w:tblPrEx>
        <w:trPr>
          <w:ins w:id="542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422" w:author="Regina Casanova" w:date="2018-07-07T15:18:00Z"/>
                <w:color w:val="000000"/>
              </w:rPr>
            </w:pPr>
            <w:ins w:id="5423" w:author="Regina Casanova" w:date="2018-07-07T15:18:00Z">
              <w:r w:rsidRPr="00BA156B">
                <w:rPr>
                  <w:color w:val="000000"/>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424" w:author="Regina Casanova" w:date="2018-07-07T15:18:00Z"/>
                <w:color w:val="000000"/>
              </w:rPr>
            </w:pPr>
            <w:ins w:id="5425" w:author="Regina Casanova" w:date="2018-07-07T15:18:00Z">
              <w:r w:rsidRPr="00BA156B">
                <w:rPr>
                  <w:color w:val="000000"/>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426" w:author="Regina Casanova" w:date="2018-07-07T15:18:00Z"/>
                <w:color w:val="000000"/>
              </w:rPr>
            </w:pPr>
            <w:ins w:id="5427" w:author="Regina Casanova" w:date="2018-07-07T15:18:00Z">
              <w:r w:rsidRPr="00BA156B">
                <w:rPr>
                  <w:color w:val="000000"/>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428" w:author="Regina Casanova" w:date="2018-07-07T15:18:00Z"/>
                <w:color w:val="000000"/>
              </w:rPr>
            </w:pPr>
            <w:ins w:id="5429" w:author="Regina Casanova" w:date="2018-07-07T15:18:00Z">
              <w:r>
                <w:rPr>
                  <w:color w:val="000000"/>
                </w:rPr>
                <w:t>Co</w:t>
              </w:r>
              <w:r w:rsidRPr="00BA156B">
                <w:rPr>
                  <w:color w:val="000000"/>
                </w:rPr>
                <w:t xml:space="preserve">mo diversos usuarios del </w:t>
              </w:r>
            </w:ins>
            <w:ins w:id="5430" w:author="Regina Casanova" w:date="2018-07-29T19:16:00Z">
              <w:r w:rsidR="00F95B03">
                <w:rPr>
                  <w:color w:val="000000"/>
                </w:rPr>
                <w:t>aplicativo informático</w:t>
              </w:r>
            </w:ins>
            <w:ins w:id="5431" w:author="Regina Casanova" w:date="2018-07-07T15:18:00Z">
              <w:r>
                <w:rPr>
                  <w:color w:val="000000"/>
                </w:rPr>
                <w:t xml:space="preserve"> </w:t>
              </w:r>
              <w:r w:rsidRPr="00BA156B">
                <w:rPr>
                  <w:color w:val="000000"/>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432" w:author="Regina Casanova" w:date="2018-07-07T15:18:00Z"/>
                <w:color w:val="000000"/>
              </w:rPr>
            </w:pPr>
            <w:ins w:id="5433" w:author="Regina Casanova" w:date="2018-07-07T15:18:00Z">
              <w:r w:rsidRPr="00BA156B">
                <w:rPr>
                  <w:color w:val="000000"/>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434" w:author="Regina Casanova" w:date="2018-07-07T15:18:00Z"/>
                <w:color w:val="000000"/>
              </w:rPr>
            </w:pPr>
            <w:ins w:id="5435" w:author="Regina Casanova" w:date="2018-07-07T15:18:00Z">
              <w:r w:rsidRPr="00BA156B">
                <w:rPr>
                  <w:color w:val="000000"/>
                </w:rPr>
                <w:t>Medio - 2</w:t>
              </w:r>
            </w:ins>
          </w:p>
        </w:tc>
      </w:tr>
      <w:tr w:rsidR="00BA63BC" w:rsidRPr="00BA156B" w14:paraId="5530C4C0" w14:textId="77777777" w:rsidTr="004105E1">
        <w:trPr>
          <w:ins w:id="5436"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437" w:author="Regina Casanova" w:date="2018-07-07T15:18:00Z"/>
                <w:color w:val="000000"/>
              </w:rPr>
            </w:pPr>
            <w:ins w:id="5438" w:author="Regina Casanova" w:date="2018-07-07T15:18:00Z">
              <w:r w:rsidRPr="00BA156B">
                <w:rPr>
                  <w:color w:val="000000"/>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439" w:author="Regina Casanova" w:date="2018-07-07T15:18:00Z"/>
                <w:color w:val="000000"/>
              </w:rPr>
            </w:pPr>
            <w:ins w:id="5440" w:author="Regina Casanova" w:date="2018-07-07T15:18:00Z">
              <w:r w:rsidRPr="00BA156B">
                <w:rPr>
                  <w:color w:val="000000"/>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441" w:author="Regina Casanova" w:date="2018-07-07T15:18:00Z"/>
                <w:color w:val="000000"/>
              </w:rPr>
            </w:pPr>
            <w:ins w:id="5442" w:author="Regina Casanova" w:date="2018-07-07T15:18:00Z">
              <w:r w:rsidRPr="00BA156B">
                <w:rPr>
                  <w:color w:val="000000"/>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443" w:author="Regina Casanova" w:date="2018-07-07T15:18:00Z"/>
                <w:color w:val="000000"/>
              </w:rPr>
            </w:pPr>
            <w:ins w:id="5444" w:author="Regina Casanova" w:date="2018-07-07T15:18:00Z">
              <w:r>
                <w:rPr>
                  <w:color w:val="000000"/>
                </w:rPr>
                <w:t>Co</w:t>
              </w:r>
              <w:r w:rsidRPr="00BA156B">
                <w:rPr>
                  <w:color w:val="000000"/>
                </w:rPr>
                <w:t xml:space="preserve">mo diversos usuarios del </w:t>
              </w:r>
            </w:ins>
            <w:ins w:id="5445" w:author="Regina Casanova" w:date="2018-07-29T19:16:00Z">
              <w:r w:rsidR="00F95B03">
                <w:rPr>
                  <w:color w:val="000000"/>
                </w:rPr>
                <w:t>aplicativo informático</w:t>
              </w:r>
            </w:ins>
            <w:ins w:id="5446" w:author="Regina Casanova" w:date="2018-07-07T15:18:00Z">
              <w:r>
                <w:rPr>
                  <w:color w:val="000000"/>
                </w:rPr>
                <w:t xml:space="preserve"> </w:t>
              </w:r>
              <w:r w:rsidRPr="00BA156B">
                <w:rPr>
                  <w:color w:val="000000"/>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447" w:author="Regina Casanova" w:date="2018-07-07T15:18:00Z"/>
                <w:color w:val="000000"/>
              </w:rPr>
            </w:pPr>
            <w:ins w:id="5448" w:author="Regina Casanova" w:date="2018-07-07T15:18:00Z">
              <w:r w:rsidRPr="00BA156B">
                <w:rPr>
                  <w:color w:val="000000"/>
                </w:rPr>
                <w:t xml:space="preserve">Hacer el </w:t>
              </w:r>
            </w:ins>
            <w:ins w:id="5449" w:author="Regina Casanova" w:date="2018-07-29T19:16:00Z">
              <w:r w:rsidR="00F95B03">
                <w:rPr>
                  <w:color w:val="000000"/>
                </w:rPr>
                <w:t>aplicativo informático</w:t>
              </w:r>
            </w:ins>
            <w:ins w:id="5450" w:author="Regina Casanova" w:date="2018-07-07T15:18:00Z">
              <w:r>
                <w:rPr>
                  <w:color w:val="000000"/>
                </w:rPr>
                <w:t xml:space="preserve"> </w:t>
              </w:r>
              <w:r w:rsidRPr="00BA156B">
                <w:rPr>
                  <w:color w:val="000000"/>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451" w:author="Regina Casanova" w:date="2018-07-07T15:18:00Z"/>
                <w:color w:val="000000"/>
              </w:rPr>
            </w:pPr>
            <w:ins w:id="5452" w:author="Regina Casanova" w:date="2018-07-07T15:18:00Z">
              <w:r w:rsidRPr="00BA156B">
                <w:rPr>
                  <w:color w:val="000000"/>
                </w:rPr>
                <w:t>Alto - 3</w:t>
              </w:r>
            </w:ins>
          </w:p>
        </w:tc>
      </w:tr>
    </w:tbl>
    <w:p w14:paraId="4AF8DEFB" w14:textId="77777777" w:rsidR="00BA63BC" w:rsidRPr="00BA156B" w:rsidRDefault="00BA63BC" w:rsidP="00BA63BC">
      <w:pPr>
        <w:spacing w:line="360" w:lineRule="auto"/>
        <w:jc w:val="both"/>
        <w:rPr>
          <w:ins w:id="5453" w:author="Regina Casanova" w:date="2018-07-07T15:18:00Z"/>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454" w:author="Regina Casanova" w:date="2018-07-07T15:19:00Z"/>
        </w:rPr>
      </w:pPr>
      <w:ins w:id="5455" w:author="Regina Casanova" w:date="2018-06-20T12:03:00Z">
        <w:r>
          <w:lastRenderedPageBreak/>
          <w:t xml:space="preserve">Mientras se estaba armando la tabla de requerimientos, uno de los componentes de dicha tabla era </w:t>
        </w:r>
      </w:ins>
      <w:ins w:id="5456" w:author="Regina Casanova" w:date="2018-06-20T12:04:00Z">
        <w:r>
          <w:t xml:space="preserve">colocar la característica de diseño que el investigador considerara que iba a poder resolver un requerimiento especifico. </w:t>
        </w:r>
      </w:ins>
      <w:ins w:id="5457" w:author="Regina Casanova" w:date="2018-06-20T12:05:00Z">
        <w:r>
          <w:t xml:space="preserve">Estas características de diseño se propusieron considerando el </w:t>
        </w:r>
      </w:ins>
      <w:ins w:id="5458" w:author="Regina Casanova" w:date="2018-06-20T12:06:00Z">
        <w:r>
          <w:t xml:space="preserve">tipo de </w:t>
        </w:r>
      </w:ins>
      <w:ins w:id="5459" w:author="Regina Casanova" w:date="2018-06-20T12:05:00Z">
        <w:r>
          <w:t xml:space="preserve">usuario especifico </w:t>
        </w:r>
      </w:ins>
      <w:ins w:id="5460" w:author="Regina Casanova" w:date="2018-06-20T12:06:00Z">
        <w:r>
          <w:t xml:space="preserve">que presentada cierta necesidad, en ciertos casos, se consideraron varios tipos de usuarios que tenían una necesidad igual o similar para cierta característica de diseño. </w:t>
        </w:r>
      </w:ins>
      <w:ins w:id="5461" w:author="Regina Casanova" w:date="2018-06-20T12:04:00Z">
        <w:r>
          <w:t xml:space="preserve">Dichas </w:t>
        </w:r>
      </w:ins>
      <w:ins w:id="5462" w:author="Regina Casanova" w:date="2018-06-20T12:05:00Z">
        <w:r>
          <w:t>características</w:t>
        </w:r>
      </w:ins>
      <w:ins w:id="5463" w:author="Regina Casanova" w:date="2018-06-20T12:04:00Z">
        <w:r>
          <w:t xml:space="preserve"> </w:t>
        </w:r>
      </w:ins>
      <w:ins w:id="5464" w:author="Regina Casanova" w:date="2018-06-20T12:05:00Z">
        <w:r>
          <w:t>de diseño se encuentran detalladas en la tabla de requerimientos antes presentada.</w:t>
        </w:r>
      </w:ins>
    </w:p>
    <w:p w14:paraId="488F1CDF" w14:textId="794253D8" w:rsidR="00BA63BC" w:rsidRDefault="00BA63BC">
      <w:pPr>
        <w:pStyle w:val="Ttulo3"/>
        <w:rPr>
          <w:ins w:id="5465" w:author="Regina Casanova" w:date="2018-06-20T12:03:00Z"/>
        </w:rPr>
        <w:pPrChange w:id="5466" w:author="Regina Casanova" w:date="2018-07-07T15:19:00Z">
          <w:pPr>
            <w:pStyle w:val="Texto"/>
          </w:pPr>
        </w:pPrChange>
      </w:pPr>
      <w:bookmarkStart w:id="5467" w:name="_Toc520655729"/>
      <w:ins w:id="5468" w:author="Regina Casanova" w:date="2018-07-07T15:19:00Z">
        <w:r>
          <w:t>Diseño y Prototipado</w:t>
        </w:r>
      </w:ins>
      <w:bookmarkEnd w:id="5467"/>
    </w:p>
    <w:p w14:paraId="5A3AA707" w14:textId="1102AF11" w:rsidR="007D7316" w:rsidRDefault="003E111A" w:rsidP="00842BF2">
      <w:pPr>
        <w:pStyle w:val="Texto"/>
        <w:rPr>
          <w:ins w:id="5469" w:author="Regina Casanova" w:date="2018-06-20T12:44:00Z"/>
        </w:rPr>
      </w:pPr>
      <w:r w:rsidRPr="00BA156B">
        <w:t xml:space="preserve">Con los requerimientos </w:t>
      </w:r>
      <w:ins w:id="5470" w:author="Luis Fernando Llanos Zavalaga" w:date="2018-07-10T16:10:00Z">
        <w:r w:rsidR="006B071F" w:rsidRPr="00BA156B">
          <w:t xml:space="preserve">identificados </w:t>
        </w:r>
      </w:ins>
      <w:r w:rsidRPr="00BA156B">
        <w:t xml:space="preserve">del </w:t>
      </w:r>
      <w:del w:id="5471" w:author="Regina Casanova" w:date="2018-06-18T17:53:00Z">
        <w:r w:rsidRPr="00BA156B" w:rsidDel="00E94926">
          <w:delText>sistema</w:delText>
        </w:r>
      </w:del>
      <w:ins w:id="5472" w:author="Regina Casanova" w:date="2018-07-29T19:16:00Z">
        <w:r w:rsidR="00F95B03">
          <w:t>aplicativo informático</w:t>
        </w:r>
      </w:ins>
      <w:del w:id="5473"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474" w:author="Regina Casanova" w:date="2018-06-20T12:07:00Z">
        <w:r w:rsidR="008E0B0A">
          <w:t xml:space="preserve">En primer lugar, considerando características de diseño especifico por cada tipo de usuario, se </w:t>
        </w:r>
      </w:ins>
      <w:ins w:id="5475" w:author="Regina Casanova" w:date="2018-06-20T12:12:00Z">
        <w:r w:rsidR="00CF573B">
          <w:t xml:space="preserve">delimitó que características de diseño implicaban varias pantallas dentro del </w:t>
        </w:r>
      </w:ins>
      <w:ins w:id="5476" w:author="Regina Casanova" w:date="2018-07-29T19:16:00Z">
        <w:r w:rsidR="00F95B03">
          <w:t>aplicativo informático</w:t>
        </w:r>
      </w:ins>
      <w:ins w:id="5477" w:author="Regina Casanova" w:date="2018-06-20T12:12:00Z">
        <w:r w:rsidR="00CF573B">
          <w:t xml:space="preserve"> planteado.</w:t>
        </w:r>
      </w:ins>
      <w:ins w:id="5478" w:author="Regina Casanova" w:date="2018-06-20T12:13:00Z">
        <w:r w:rsidR="00CF573B">
          <w:t xml:space="preserve"> Se </w:t>
        </w:r>
      </w:ins>
      <w:ins w:id="5479" w:author="Regina Casanova" w:date="2018-06-20T12:21:00Z">
        <w:r w:rsidR="00CF573B">
          <w:t>consideró</w:t>
        </w:r>
      </w:ins>
      <w:ins w:id="5480" w:author="Regina Casanova" w:date="2018-06-20T12:20:00Z">
        <w:r w:rsidR="00CF573B">
          <w:t xml:space="preserve"> la información solicitada por normativa para </w:t>
        </w:r>
      </w:ins>
      <w:ins w:id="5481" w:author="Regina Casanova" w:date="2018-06-20T12:42:00Z">
        <w:r w:rsidR="007D7316">
          <w:t>el formulario de</w:t>
        </w:r>
      </w:ins>
      <w:ins w:id="5482" w:author="Regina Casanova" w:date="2018-06-20T12:20:00Z">
        <w:r w:rsidR="00CF573B">
          <w:t xml:space="preserve"> un</w:t>
        </w:r>
      </w:ins>
      <w:ins w:id="5483" w:author="Regina Casanova" w:date="2018-06-20T12:42:00Z">
        <w:r w:rsidR="007D7316">
          <w:t>a</w:t>
        </w:r>
      </w:ins>
      <w:ins w:id="5484" w:author="Regina Casanova" w:date="2018-06-20T12:20:00Z">
        <w:r w:rsidR="00CF573B">
          <w:t xml:space="preserve"> </w:t>
        </w:r>
      </w:ins>
      <w:ins w:id="5485" w:author="Regina Casanova" w:date="2018-06-20T12:42:00Z">
        <w:r w:rsidR="007D7316">
          <w:t>solicitud</w:t>
        </w:r>
      </w:ins>
      <w:ins w:id="5486" w:author="Regina Casanova" w:date="2018-06-20T12:20:00Z">
        <w:r w:rsidR="00CF573B">
          <w:t xml:space="preserve"> y se </w:t>
        </w:r>
      </w:ins>
      <w:ins w:id="5487" w:author="Regina Casanova" w:date="2018-06-20T12:23:00Z">
        <w:r w:rsidR="00CF573B">
          <w:t>dividió</w:t>
        </w:r>
      </w:ins>
      <w:ins w:id="5488" w:author="Regina Casanova" w:date="2018-06-20T12:21:00Z">
        <w:r w:rsidR="00CF573B">
          <w:t xml:space="preserve"> e</w:t>
        </w:r>
      </w:ins>
      <w:ins w:id="5489" w:author="Regina Casanova" w:date="2018-06-20T12:23:00Z">
        <w:r w:rsidR="00CF573B">
          <w:t>l</w:t>
        </w:r>
      </w:ins>
      <w:ins w:id="5490" w:author="Regina Casanova" w:date="2018-06-20T12:21:00Z">
        <w:r w:rsidR="00CF573B">
          <w:t xml:space="preserve"> tipo de información solicitada para poder tener un formulario con </w:t>
        </w:r>
      </w:ins>
      <w:ins w:id="5491" w:author="Regina Casanova" w:date="2018-06-20T12:23:00Z">
        <w:r w:rsidR="005E12DB">
          <w:t>3 p</w:t>
        </w:r>
      </w:ins>
      <w:ins w:id="5492" w:author="Regina Casanova" w:date="2018-06-20T12:24:00Z">
        <w:r w:rsidR="005E12DB">
          <w:t>asos</w:t>
        </w:r>
      </w:ins>
      <w:ins w:id="5493" w:author="Regina Casanova" w:date="2018-06-20T12:23:00Z">
        <w:r w:rsidR="005E12DB">
          <w:t xml:space="preserve"> donde cada paso pidiera información </w:t>
        </w:r>
      </w:ins>
      <w:ins w:id="5494" w:author="Regina Casanova" w:date="2018-06-20T12:24:00Z">
        <w:r w:rsidR="005E12DB">
          <w:t>específica</w:t>
        </w:r>
      </w:ins>
      <w:ins w:id="5495" w:author="Regina Casanova" w:date="2018-06-20T12:38:00Z">
        <w:r w:rsidR="007D7316">
          <w:t xml:space="preserve"> sobre lo ocurrido</w:t>
        </w:r>
      </w:ins>
      <w:ins w:id="5496" w:author="Regina Casanova" w:date="2018-06-20T12:23:00Z">
        <w:r w:rsidR="005E12DB">
          <w:t>.</w:t>
        </w:r>
      </w:ins>
      <w:ins w:id="5497" w:author="Regina Casanova" w:date="2018-06-20T12:38:00Z">
        <w:r w:rsidR="007D7316">
          <w:t xml:space="preserve"> </w:t>
        </w:r>
      </w:ins>
      <w:ins w:id="5498" w:author="Regina Casanova" w:date="2018-06-20T12:59:00Z">
        <w:r w:rsidR="00F61885">
          <w:t xml:space="preserve">Esta vista iba a encontrarse disponible para gestores de IPRESS y ciudadanos, solo </w:t>
        </w:r>
      </w:ins>
      <w:ins w:id="5499" w:author="Regina Casanova" w:date="2018-06-20T13:00:00Z">
        <w:r w:rsidR="00F61885">
          <w:t>diferenciándose</w:t>
        </w:r>
      </w:ins>
      <w:ins w:id="5500" w:author="Regina Casanova" w:date="2018-06-20T12:59:00Z">
        <w:r w:rsidR="00F61885">
          <w:t xml:space="preserve"> </w:t>
        </w:r>
      </w:ins>
      <w:ins w:id="5501" w:author="Regina Casanova" w:date="2018-06-20T13:00:00Z">
        <w:r w:rsidR="00F61885">
          <w:t xml:space="preserve">que los gestores de IPRESS no iban a poder seleccionar un establecimiento de salud diferente al que tuvieran asignados a su usuario. </w:t>
        </w:r>
      </w:ins>
      <w:ins w:id="5502" w:author="Regina Casanova" w:date="2018-06-20T12:38:00Z">
        <w:r w:rsidR="007D7316">
          <w:t>Se delimit</w:t>
        </w:r>
      </w:ins>
      <w:ins w:id="5503" w:author="Regina Casanova" w:date="2018-06-20T12:41:00Z">
        <w:r w:rsidR="007D7316">
          <w:t>ó</w:t>
        </w:r>
      </w:ins>
      <w:ins w:id="5504" w:author="Regina Casanova" w:date="2018-06-20T12:38:00Z">
        <w:r w:rsidR="007D7316">
          <w:t xml:space="preserve"> de esta manera ya que </w:t>
        </w:r>
      </w:ins>
      <w:ins w:id="5505" w:author="Regina Casanova" w:date="2018-06-20T12:40:00Z">
        <w:r w:rsidR="007D7316">
          <w:t xml:space="preserve">se pensó que </w:t>
        </w:r>
      </w:ins>
      <w:ins w:id="5506" w:author="Regina Casanova" w:date="2018-06-20T12:41:00Z">
        <w:r w:rsidR="007D7316">
          <w:t>representaría</w:t>
        </w:r>
      </w:ins>
      <w:ins w:id="5507" w:author="Regina Casanova" w:date="2018-06-20T12:40:00Z">
        <w:r w:rsidR="007D7316">
          <w:t xml:space="preserve"> una forma fluida en la que el </w:t>
        </w:r>
      </w:ins>
      <w:ins w:id="5508" w:author="Regina Casanova" w:date="2018-06-20T12:41:00Z">
        <w:r w:rsidR="007D7316">
          <w:t>ciudadano solicitante pudiera colocar tanto información del suceso como suya</w:t>
        </w:r>
      </w:ins>
      <w:ins w:id="5509" w:author="Regina Casanova" w:date="2018-06-20T12:42:00Z">
        <w:r w:rsidR="007D7316">
          <w:t xml:space="preserve"> para identificación.</w:t>
        </w:r>
      </w:ins>
      <w:ins w:id="5510" w:author="Regina Casanova" w:date="2018-06-20T12:41:00Z">
        <w:r w:rsidR="007D7316">
          <w:t xml:space="preserve"> </w:t>
        </w:r>
      </w:ins>
      <w:ins w:id="5511" w:author="Regina Casanova" w:date="2018-06-20T12:23:00Z">
        <w:r w:rsidR="005E12DB">
          <w:t xml:space="preserve"> La primera parte </w:t>
        </w:r>
      </w:ins>
      <w:ins w:id="5512" w:author="Regina Casanova" w:date="2018-06-20T12:24:00Z">
        <w:r w:rsidR="005E12DB">
          <w:t>pedía</w:t>
        </w:r>
      </w:ins>
      <w:ins w:id="5513" w:author="Regina Casanova" w:date="2018-06-20T12:23:00Z">
        <w:r w:rsidR="005E12DB">
          <w:t xml:space="preserve"> </w:t>
        </w:r>
      </w:ins>
      <w:ins w:id="5514" w:author="Regina Casanova" w:date="2018-06-20T12:31:00Z">
        <w:r w:rsidR="005E12DB">
          <w:t xml:space="preserve">que tipo de solitud </w:t>
        </w:r>
      </w:ins>
      <w:ins w:id="5515" w:author="Regina Casanova" w:date="2018-06-20T12:33:00Z">
        <w:r w:rsidR="005E12DB">
          <w:t xml:space="preserve">(consulta, reclamos o sugerencia) </w:t>
        </w:r>
      </w:ins>
      <w:ins w:id="5516" w:author="Regina Casanova" w:date="2018-06-20T12:31:00Z">
        <w:r w:rsidR="005E12DB">
          <w:t>se iba a colocar</w:t>
        </w:r>
      </w:ins>
      <w:ins w:id="5517" w:author="Regina Casanova" w:date="2018-06-20T12:33:00Z">
        <w:r w:rsidR="005E12DB">
          <w:t xml:space="preserve"> así como información del establecimiento de salud en que </w:t>
        </w:r>
      </w:ins>
      <w:ins w:id="5518" w:author="Regina Casanova" w:date="2018-06-20T12:34:00Z">
        <w:r w:rsidR="005E12DB">
          <w:t>ocurrió</w:t>
        </w:r>
      </w:ins>
      <w:ins w:id="5519" w:author="Regina Casanova" w:date="2018-06-20T12:33:00Z">
        <w:r w:rsidR="005E12DB">
          <w:t xml:space="preserve"> el hecho.</w:t>
        </w:r>
      </w:ins>
      <w:ins w:id="5520" w:author="Regina Casanova" w:date="2018-06-20T12:34:00Z">
        <w:r w:rsidR="005E12DB" w:rsidRPr="005E12DB">
          <w:t xml:space="preserve"> </w:t>
        </w:r>
        <w:r w:rsidR="005E12DB">
          <w:t>El segundo paso pedía</w:t>
        </w:r>
      </w:ins>
      <w:ins w:id="5521" w:author="Regina Casanova" w:date="2018-06-20T12:33:00Z">
        <w:r w:rsidR="005E12DB">
          <w:t xml:space="preserve"> </w:t>
        </w:r>
      </w:ins>
      <w:ins w:id="5522" w:author="Regina Casanova" w:date="2018-06-20T12:24:00Z">
        <w:r w:rsidR="005E12DB">
          <w:t>información personal sobre la persona que estaba interponiendo</w:t>
        </w:r>
      </w:ins>
      <w:ins w:id="5523" w:author="Regina Casanova" w:date="2018-06-20T12:31:00Z">
        <w:r w:rsidR="005E12DB">
          <w:t xml:space="preserve"> la solicitud</w:t>
        </w:r>
      </w:ins>
      <w:ins w:id="5524" w:author="Regina Casanova" w:date="2018-06-20T12:24:00Z">
        <w:r w:rsidR="005E12DB">
          <w:t xml:space="preserve"> </w:t>
        </w:r>
        <w:r w:rsidR="005E12DB">
          <w:lastRenderedPageBreak/>
          <w:t>y, en caso ser necesario, la información de la persona afectada</w:t>
        </w:r>
      </w:ins>
      <w:ins w:id="5525" w:author="Regina Casanova" w:date="2018-06-20T12:34:00Z">
        <w:r w:rsidR="005E12DB">
          <w:t xml:space="preserve"> </w:t>
        </w:r>
      </w:ins>
      <w:ins w:id="5526" w:author="Regina Casanova" w:date="2018-06-20T12:36:00Z">
        <w:r w:rsidR="007D7316">
          <w:t>e</w:t>
        </w:r>
      </w:ins>
      <w:ins w:id="5527" w:author="Regina Casanova" w:date="2018-06-20T12:25:00Z">
        <w:r w:rsidR="005E12DB">
          <w:t xml:space="preserve"> información acerca del hecho ocurrido. </w:t>
        </w:r>
      </w:ins>
      <w:ins w:id="5528" w:author="Regina Casanova" w:date="2018-06-20T12:36:00Z">
        <w:r w:rsidR="007D7316">
          <w:t xml:space="preserve">El tercer paso solo </w:t>
        </w:r>
      </w:ins>
      <w:ins w:id="5529" w:author="Regina Casanova" w:date="2018-06-20T12:38:00Z">
        <w:r w:rsidR="007D7316">
          <w:t>pedía</w:t>
        </w:r>
      </w:ins>
      <w:ins w:id="5530" w:author="Regina Casanova" w:date="2018-06-20T12:36:00Z">
        <w:r w:rsidR="007D7316">
          <w:t xml:space="preserve"> información sobre como contactar a la persona que estaba interponiendo la solicitud. </w:t>
        </w:r>
      </w:ins>
      <w:ins w:id="5531" w:author="Regina Casanova" w:date="2018-06-20T12:38:00Z">
        <w:r w:rsidR="007D7316">
          <w:t xml:space="preserve"> </w:t>
        </w:r>
      </w:ins>
      <w:ins w:id="5532" w:author="Regina Casanova" w:date="2018-06-20T12:37:00Z">
        <w:r w:rsidR="007D7316">
          <w:t xml:space="preserve"> </w:t>
        </w:r>
      </w:ins>
      <w:ins w:id="5533" w:author="Regina Casanova" w:date="2018-06-20T12:26:00Z">
        <w:r w:rsidR="005E12DB">
          <w:t xml:space="preserve">Posteriormente, se delimito que era necesario añadir 2 pasos adicionales, uno de resumen de lo interpuesto por el usuario para </w:t>
        </w:r>
      </w:ins>
      <w:ins w:id="5534" w:author="Regina Casanova" w:date="2018-06-20T12:29:00Z">
        <w:r w:rsidR="005E12DB">
          <w:t xml:space="preserve">que pueda ser revisada </w:t>
        </w:r>
      </w:ins>
      <w:ins w:id="5535" w:author="Regina Casanova" w:date="2018-06-20T12:30:00Z">
        <w:r w:rsidR="005E12DB">
          <w:t xml:space="preserve">y corregida en caso hubiera ocurrido un error y un paso de confirmación del </w:t>
        </w:r>
      </w:ins>
      <w:ins w:id="5536" w:author="Regina Casanova" w:date="2018-06-20T12:31:00Z">
        <w:r w:rsidR="005E12DB">
          <w:t>envió</w:t>
        </w:r>
      </w:ins>
      <w:ins w:id="5537" w:author="Regina Casanova" w:date="2018-06-20T12:30:00Z">
        <w:r w:rsidR="005E12DB">
          <w:t xml:space="preserve"> de la solicitud </w:t>
        </w:r>
      </w:ins>
      <w:ins w:id="5538" w:author="Regina Casanova" w:date="2018-06-20T12:25:00Z">
        <w:r w:rsidR="005E12DB">
          <w:t xml:space="preserve"> </w:t>
        </w:r>
      </w:ins>
      <w:ins w:id="5539" w:author="Regina Casanova" w:date="2018-06-20T12:31:00Z">
        <w:r w:rsidR="005E12DB">
          <w:t>con un numero de confirmación</w:t>
        </w:r>
      </w:ins>
      <w:ins w:id="5540" w:author="Regina Casanova" w:date="2018-06-20T12:35:00Z">
        <w:r w:rsidR="007D7316">
          <w:t xml:space="preserve"> y el anuncio que se </w:t>
        </w:r>
      </w:ins>
      <w:ins w:id="5541" w:author="Regina Casanova" w:date="2018-06-20T12:42:00Z">
        <w:r w:rsidR="007D7316">
          <w:t>envió</w:t>
        </w:r>
      </w:ins>
      <w:ins w:id="5542" w:author="Regina Casanova" w:date="2018-06-20T12:35:00Z">
        <w:r w:rsidR="007D7316">
          <w:t xml:space="preserve"> una copia de la solicitud al correo electrónico</w:t>
        </w:r>
      </w:ins>
      <w:ins w:id="5543" w:author="Regina Casanova" w:date="2018-06-20T12:31:00Z">
        <w:r w:rsidR="005E12DB">
          <w:t>.</w:t>
        </w:r>
      </w:ins>
      <w:ins w:id="5544" w:author="Regina Casanova" w:date="2018-06-20T12:42:00Z">
        <w:r w:rsidR="007D7316">
          <w:t xml:space="preserve"> </w:t>
        </w:r>
      </w:ins>
      <w:ins w:id="5545" w:author="Regina Casanova" w:date="2018-06-20T12:24:00Z">
        <w:r w:rsidR="005E12DB">
          <w:t xml:space="preserve"> </w:t>
        </w:r>
      </w:ins>
      <w:ins w:id="5546" w:author="Regina Casanova" w:date="2018-06-20T12:43:00Z">
        <w:r w:rsidR="007D7316">
          <w:t xml:space="preserve">Ya que el componente principal de este </w:t>
        </w:r>
      </w:ins>
      <w:ins w:id="5547" w:author="Regina Casanova" w:date="2018-07-29T19:16:00Z">
        <w:r w:rsidR="00F95B03">
          <w:t>aplicativo informático</w:t>
        </w:r>
      </w:ins>
      <w:ins w:id="5548" w:author="Regina Casanova" w:date="2018-06-20T12:43:00Z">
        <w:r w:rsidR="007D7316">
          <w:t xml:space="preserve"> seria el formulario para colocar una solicitud, fue la característica de diseño m</w:t>
        </w:r>
        <w:r w:rsidR="001144DA">
          <w:t xml:space="preserve">ás elaborada y </w:t>
        </w:r>
      </w:ins>
      <w:ins w:id="5549" w:author="Regina Casanova" w:date="2018-06-20T12:44:00Z">
        <w:r w:rsidR="001144DA">
          <w:t xml:space="preserve">detallada. </w:t>
        </w:r>
      </w:ins>
    </w:p>
    <w:p w14:paraId="71C6D80B" w14:textId="7F6F0401" w:rsidR="001144DA" w:rsidRDefault="001144DA" w:rsidP="00842BF2">
      <w:pPr>
        <w:pStyle w:val="Texto"/>
        <w:rPr>
          <w:ins w:id="5550" w:author="Regina Casanova" w:date="2018-06-20T12:52:00Z"/>
        </w:rPr>
      </w:pPr>
      <w:ins w:id="5551" w:author="Regina Casanova" w:date="2018-06-20T12:44:00Z">
        <w:r>
          <w:t xml:space="preserve">Adicionalmente, el </w:t>
        </w:r>
      </w:ins>
      <w:ins w:id="5552" w:author="Regina Casanova" w:date="2018-07-29T19:16:00Z">
        <w:r w:rsidR="00F95B03">
          <w:t>aplicativo informático</w:t>
        </w:r>
      </w:ins>
      <w:ins w:id="5553" w:author="Regina Casanova" w:date="2018-06-20T12:44:00Z">
        <w:r>
          <w:t xml:space="preserve"> debía permitir</w:t>
        </w:r>
      </w:ins>
      <w:ins w:id="5554" w:author="Regina Casanova" w:date="2018-06-20T12:45:00Z">
        <w:r>
          <w:t>, dependiendo del tipo de usuario,</w:t>
        </w:r>
      </w:ins>
      <w:ins w:id="5555" w:author="Regina Casanova" w:date="2018-06-20T12:44:00Z">
        <w:r>
          <w:t xml:space="preserve"> manejar y gestionar las solicitudes</w:t>
        </w:r>
      </w:ins>
      <w:ins w:id="5556" w:author="Regina Casanova" w:date="2018-06-20T12:45:00Z">
        <w:r>
          <w:t xml:space="preserve">. Entonces se creó las pantallas de Gestión que iban a ser utilizadas solo por los usuarios gestores de IPRESS y por personal de SUSALUD, no iba a ser visible para los ciudadanos. </w:t>
        </w:r>
      </w:ins>
      <w:ins w:id="5557" w:author="Regina Casanova" w:date="2018-06-20T12:46:00Z">
        <w:r>
          <w:t xml:space="preserve">En estas pantallas se </w:t>
        </w:r>
      </w:ins>
      <w:ins w:id="5558" w:author="Regina Casanova" w:date="2018-06-20T12:47:00Z">
        <w:r>
          <w:t>podían</w:t>
        </w:r>
      </w:ins>
      <w:ins w:id="5559" w:author="Regina Casanova" w:date="2018-06-20T12:46:00Z">
        <w:r>
          <w:t xml:space="preserve"> </w:t>
        </w:r>
      </w:ins>
      <w:ins w:id="5560" w:author="Regina Casanova" w:date="2018-06-20T12:47:00Z">
        <w:r>
          <w:t xml:space="preserve">ver las solicitudes que se encontraran pendientes de solución y se podían agregar los diversos pasos realizados para poder llegar a una solución del mismo. En esta pantalla se </w:t>
        </w:r>
      </w:ins>
      <w:ins w:id="5561" w:author="Regina Casanova" w:date="2018-06-20T12:48:00Z">
        <w:r>
          <w:t>utilizó</w:t>
        </w:r>
      </w:ins>
      <w:ins w:id="5562" w:author="Regina Casanova" w:date="2018-06-20T12:47:00Z">
        <w:r>
          <w:t xml:space="preserve"> una semaforización de las solicitudes vigentes para poder identificar de forma </w:t>
        </w:r>
      </w:ins>
      <w:ins w:id="5563" w:author="Regina Casanova" w:date="2018-06-20T12:48:00Z">
        <w:r>
          <w:t>rápida</w:t>
        </w:r>
      </w:ins>
      <w:ins w:id="5564" w:author="Regina Casanova" w:date="2018-06-20T12:47:00Z">
        <w:r>
          <w:t xml:space="preserve"> </w:t>
        </w:r>
      </w:ins>
      <w:ins w:id="5565" w:author="Regina Casanova" w:date="2018-06-20T12:48:00Z">
        <w:r>
          <w:t>y visual las solicitudes que se encontraban próximas a vencer el tiempo de 30 días hábiles para ser resueltas.</w:t>
        </w:r>
      </w:ins>
      <w:ins w:id="5566"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567" w:author="Regina Casanova" w:date="2018-06-20T12:50:00Z">
        <w:r>
          <w:t>correspondía</w:t>
        </w:r>
      </w:ins>
      <w:ins w:id="5568" w:author="Regina Casanova" w:date="2018-06-20T12:49:00Z">
        <w:r>
          <w:t xml:space="preserve"> dicho reclamo.</w:t>
        </w:r>
      </w:ins>
      <w:ins w:id="5569" w:author="Regina Casanova" w:date="2018-06-20T12:50:00Z">
        <w:r>
          <w:t xml:space="preserve"> </w:t>
        </w:r>
      </w:ins>
      <w:ins w:id="5570"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571" w:author="Regina Casanova" w:date="2018-06-20T12:34:00Z"/>
        </w:rPr>
      </w:pPr>
      <w:ins w:id="5572" w:author="Regina Casanova" w:date="2018-06-20T12:52:00Z">
        <w:r>
          <w:lastRenderedPageBreak/>
          <w:t>Otras pantallas planteadas fueron las de ‘Solicitudes Vigentes’ e ‘</w:t>
        </w:r>
      </w:ins>
      <w:ins w:id="5573" w:author="Regina Casanova" w:date="2018-06-20T12:53:00Z">
        <w:r>
          <w:t>Histórico</w:t>
        </w:r>
      </w:ins>
      <w:ins w:id="5574" w:author="Regina Casanova" w:date="2018-06-20T12:52:00Z">
        <w:r>
          <w:t xml:space="preserve"> de Solicitudes’</w:t>
        </w:r>
      </w:ins>
      <w:ins w:id="5575" w:author="Regina Casanova" w:date="2018-06-20T12:58:00Z">
        <w:r w:rsidR="00F61885">
          <w:t>. Estas pantallas solo iban a encontrarse disponibles para gestores de IPRESS y personal de SUSALUD y</w:t>
        </w:r>
      </w:ins>
      <w:ins w:id="5576" w:author="Regina Casanova" w:date="2018-06-20T12:52:00Z">
        <w:r>
          <w:t xml:space="preserve"> en ellas se podían exclusivamente visualizar los reclamos </w:t>
        </w:r>
      </w:ins>
      <w:ins w:id="5577" w:author="Regina Casanova" w:date="2018-06-20T12:51:00Z">
        <w:r>
          <w:t xml:space="preserve">vigentes </w:t>
        </w:r>
      </w:ins>
      <w:ins w:id="5578" w:author="Regina Casanova" w:date="2018-06-20T12:53:00Z">
        <w:r>
          <w:t xml:space="preserve">que no habían sido resueltos todavía y los que ya habían sido resueltos respectivamente. En ambas pantallas se podría visualizar </w:t>
        </w:r>
      </w:ins>
      <w:ins w:id="5579" w:author="Regina Casanova" w:date="2018-06-20T12:54:00Z">
        <w:r w:rsidR="00F61885">
          <w:t xml:space="preserve">cuando y cuáles fueron </w:t>
        </w:r>
      </w:ins>
      <w:ins w:id="5580" w:author="Regina Casanova" w:date="2018-06-20T12:53:00Z">
        <w:r>
          <w:t>los pasos realizados para encontrar una soluci</w:t>
        </w:r>
      </w:ins>
      <w:ins w:id="5581" w:author="Regina Casanova" w:date="2018-06-20T12:54:00Z">
        <w:r w:rsidR="00F61885">
          <w:t xml:space="preserve">ón a la solicitud. </w:t>
        </w:r>
      </w:ins>
      <w:ins w:id="5582" w:author="Regina Casanova" w:date="2018-06-20T12:55:00Z">
        <w:r w:rsidR="00F61885">
          <w:t xml:space="preserve">Estos pasos iban a poder ser impresos, descargados y enviados a un correo </w:t>
        </w:r>
      </w:ins>
      <w:ins w:id="5583" w:author="Regina Casanova" w:date="2018-06-20T12:56:00Z">
        <w:r w:rsidR="00F61885">
          <w:t>electrónico</w:t>
        </w:r>
      </w:ins>
      <w:ins w:id="5584" w:author="Regina Casanova" w:date="2018-06-20T12:55:00Z">
        <w:r w:rsidR="00F61885">
          <w:t>.</w:t>
        </w:r>
      </w:ins>
      <w:ins w:id="5585" w:author="Regina Casanova" w:date="2018-06-20T12:56:00Z">
        <w:r w:rsidR="00F61885">
          <w:t xml:space="preserve"> </w:t>
        </w:r>
      </w:ins>
      <w:ins w:id="5586" w:author="Regina Casanova" w:date="2018-06-20T12:55:00Z">
        <w:r w:rsidR="00F61885">
          <w:t>También</w:t>
        </w:r>
      </w:ins>
      <w:ins w:id="5587" w:author="Regina Casanova" w:date="2018-06-20T12:54:00Z">
        <w:r w:rsidR="00F61885">
          <w:t xml:space="preserve"> se les incluyo una pantalla adicional que permitiera realizar filtros en donde se iba a poder obtener m</w:t>
        </w:r>
      </w:ins>
      <w:ins w:id="5588" w:author="Regina Casanova" w:date="2018-06-20T12:55:00Z">
        <w:r w:rsidR="00F61885">
          <w:t xml:space="preserve">ás detallada para la realización de reportes. </w:t>
        </w:r>
      </w:ins>
      <w:ins w:id="5589" w:author="Regina Casanova" w:date="2018-06-20T12:56:00Z">
        <w:r w:rsidR="00F61885">
          <w:t>En el caso exclusivo del tipo de usuarios de ciudadanos, se iba a colocar una versi</w:t>
        </w:r>
      </w:ins>
      <w:ins w:id="5590"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591" w:author="Regina Casanova" w:date="2018-06-20T13:01:00Z"/>
        </w:rPr>
      </w:pPr>
      <w:ins w:id="5592" w:author="Regina Casanova" w:date="2018-06-20T13:02:00Z">
        <w:r>
          <w:t>P</w:t>
        </w:r>
      </w:ins>
      <w:ins w:id="5593" w:author="Regina Casanova" w:date="2018-06-20T12:56:00Z">
        <w:r>
          <w:t xml:space="preserve">ara la característica de diseño de estadísticas </w:t>
        </w:r>
      </w:ins>
      <w:ins w:id="5594" w:author="Regina Casanova" w:date="2018-06-20T12:58:00Z">
        <w:r>
          <w:t xml:space="preserve">se vio necesaria </w:t>
        </w:r>
      </w:ins>
      <w:ins w:id="5595" w:author="Regina Casanova" w:date="2018-06-20T13:02:00Z">
        <w:r>
          <w:t xml:space="preserve">la creación de dos pantallas que iban a encontrarse disponibles </w:t>
        </w:r>
      </w:ins>
      <w:ins w:id="5596" w:author="Regina Casanova" w:date="2018-06-20T12:58:00Z">
        <w:r>
          <w:t xml:space="preserve">para todos los tipos de usuarios </w:t>
        </w:r>
      </w:ins>
      <w:ins w:id="5597" w:author="Regina Casanova" w:date="2018-06-20T13:02:00Z">
        <w:r>
          <w:t>en donde pudieran ver estadísticas de un</w:t>
        </w:r>
      </w:ins>
      <w:ins w:id="5598" w:author="Regina Casanova" w:date="2018-06-20T13:04:00Z">
        <w:r>
          <w:t xml:space="preserve"> establecimiento de salud</w:t>
        </w:r>
      </w:ins>
      <w:ins w:id="5599" w:author="Regina Casanova" w:date="2018-06-20T13:02:00Z">
        <w:r>
          <w:t xml:space="preserve"> en </w:t>
        </w:r>
      </w:ins>
      <w:ins w:id="5600" w:author="Regina Casanova" w:date="2018-06-20T13:04:00Z">
        <w:r>
          <w:t>específico</w:t>
        </w:r>
      </w:ins>
      <w:ins w:id="5601" w:author="Regina Casanova" w:date="2018-06-20T13:02:00Z">
        <w:r>
          <w:t xml:space="preserve"> o realizar filtros a nivel nacional, regional o distrital donde pudieran ver </w:t>
        </w:r>
      </w:ins>
      <w:ins w:id="5602" w:author="Regina Casanova" w:date="2018-06-20T13:03:00Z">
        <w:r>
          <w:t>estadísticas</w:t>
        </w:r>
      </w:ins>
      <w:ins w:id="5603" w:author="Regina Casanova" w:date="2018-06-20T13:02:00Z">
        <w:r>
          <w:t xml:space="preserve"> </w:t>
        </w:r>
      </w:ins>
      <w:ins w:id="5604" w:author="Regina Casanova" w:date="2018-06-20T13:03:00Z">
        <w:r>
          <w:t xml:space="preserve">de diversos establecimientos de salud con el fin que los ciudadanos pudieran tomar decisiones sobre donde les </w:t>
        </w:r>
      </w:ins>
      <w:ins w:id="5605" w:author="Regina Casanova" w:date="2018-06-20T13:04:00Z">
        <w:r>
          <w:t>convenía</w:t>
        </w:r>
      </w:ins>
      <w:ins w:id="5606" w:author="Regina Casanova" w:date="2018-06-20T13:03:00Z">
        <w:r>
          <w:t xml:space="preserve"> buscar atención </w:t>
        </w:r>
      </w:ins>
      <w:ins w:id="5607" w:author="Regina Casanova" w:date="2018-06-20T13:04:00Z">
        <w:r w:rsidR="00F37427">
          <w:t>médica</w:t>
        </w:r>
      </w:ins>
      <w:ins w:id="5608" w:author="Regina Casanova" w:date="2018-06-20T13:03:00Z">
        <w:r>
          <w:t xml:space="preserve"> y para el personal de SUSALUD, poder decidir donde era necesaria una fiscalizaci</w:t>
        </w:r>
      </w:ins>
      <w:ins w:id="5609" w:author="Regina Casanova" w:date="2018-06-20T13:04:00Z">
        <w:r>
          <w:t xml:space="preserve">ón. En el caso de los gestores de IPRESS, </w:t>
        </w:r>
        <w:r w:rsidR="00F37427">
          <w:t xml:space="preserve">solo iban a poder visualizar estadísticas de la misma IPRESS para poder encontrar en </w:t>
        </w:r>
      </w:ins>
      <w:ins w:id="5610" w:author="Regina Casanova" w:date="2018-06-20T13:05:00Z">
        <w:r w:rsidR="00F37427">
          <w:t>qué</w:t>
        </w:r>
      </w:ins>
      <w:ins w:id="5611" w:author="Regina Casanova" w:date="2018-06-20T13:04:00Z">
        <w:r w:rsidR="00F37427">
          <w:t xml:space="preserve"> </w:t>
        </w:r>
      </w:ins>
      <w:ins w:id="5612" w:author="Regina Casanova" w:date="2018-06-20T13:05:00Z">
        <w:r w:rsidR="00F37427">
          <w:t>áreas</w:t>
        </w:r>
      </w:ins>
      <w:ins w:id="5613" w:author="Regina Casanova" w:date="2018-06-20T13:04:00Z">
        <w:r w:rsidR="00F37427">
          <w:t xml:space="preserve"> </w:t>
        </w:r>
      </w:ins>
      <w:ins w:id="5614" w:author="Regina Casanova" w:date="2018-06-20T13:05:00Z">
        <w:r w:rsidR="00F37427">
          <w:t xml:space="preserve">era prioritario realizar proyectos de mejora. </w:t>
        </w:r>
      </w:ins>
    </w:p>
    <w:p w14:paraId="47AD0D7F" w14:textId="5FFF5D33" w:rsidR="00F61885" w:rsidRDefault="00F61885" w:rsidP="00842BF2">
      <w:pPr>
        <w:pStyle w:val="Texto"/>
        <w:rPr>
          <w:ins w:id="5615" w:author="Regina Casanova" w:date="2018-06-20T13:14:00Z"/>
        </w:rPr>
      </w:pPr>
      <w:ins w:id="5616" w:author="Regina Casanova" w:date="2018-06-20T13:01:00Z">
        <w:r>
          <w:t xml:space="preserve">Finalmente, </w:t>
        </w:r>
      </w:ins>
      <w:ins w:id="5617" w:author="Regina Casanova" w:date="2018-06-20T13:06:00Z">
        <w:r w:rsidR="00F37427">
          <w:t xml:space="preserve">se vio necesaria la creación de dos tipos de </w:t>
        </w:r>
      </w:ins>
      <w:ins w:id="5618" w:author="Regina Casanova" w:date="2018-06-20T13:07:00Z">
        <w:r w:rsidR="00F37427">
          <w:t>páginas</w:t>
        </w:r>
      </w:ins>
      <w:ins w:id="5619" w:author="Regina Casanova" w:date="2018-06-20T13:06:00Z">
        <w:r w:rsidR="00F37427">
          <w:t xml:space="preserve"> de ingreso, una para los ciudadanos donde se tenían que identificar con su </w:t>
        </w:r>
      </w:ins>
      <w:ins w:id="5620" w:author="Regina Casanova" w:date="2018-06-20T13:07:00Z">
        <w:r w:rsidR="00F37427">
          <w:t>número</w:t>
        </w:r>
      </w:ins>
      <w:ins w:id="5621" w:author="Regina Casanova" w:date="2018-06-20T13:06:00Z">
        <w:r w:rsidR="00F37427">
          <w:t xml:space="preserve"> de Documento </w:t>
        </w:r>
        <w:r w:rsidR="00F37427">
          <w:lastRenderedPageBreak/>
          <w:t>Nacional de Identidad</w:t>
        </w:r>
      </w:ins>
      <w:ins w:id="5622" w:author="Regina Casanova" w:date="2018-06-20T13:12:00Z">
        <w:r w:rsidR="00F37427">
          <w:t xml:space="preserve"> (DNI)</w:t>
        </w:r>
      </w:ins>
      <w:ins w:id="5623" w:author="Regina Casanova" w:date="2018-06-20T13:06:00Z">
        <w:r w:rsidR="00F37427">
          <w:t xml:space="preserve"> y se iba a validar dicho numero colocando la fecha de su nacimiento. </w:t>
        </w:r>
      </w:ins>
      <w:ins w:id="5624" w:author="Regina Casanova" w:date="2018-06-20T13:07:00Z">
        <w:r w:rsidR="00F37427">
          <w:t xml:space="preserve">Esto se hizo </w:t>
        </w:r>
      </w:ins>
      <w:ins w:id="5625"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5626" w:author="Regina Casanova" w:date="2018-06-20T13:13:00Z">
        <w:r w:rsidR="00F37427">
          <w:t>página</w:t>
        </w:r>
      </w:ins>
      <w:ins w:id="5627" w:author="Regina Casanova" w:date="2018-06-20T13:12:00Z">
        <w:r w:rsidR="00F37427">
          <w:t xml:space="preserve"> de inicio en donde iban a poder ingresar con un usuario y contraseña que hubiera sido creado por el administrador del </w:t>
        </w:r>
      </w:ins>
      <w:ins w:id="5628" w:author="Regina Casanova" w:date="2018-07-29T19:16:00Z">
        <w:r w:rsidR="00F95B03">
          <w:t>aplicativo informático</w:t>
        </w:r>
      </w:ins>
      <w:ins w:id="5629" w:author="Regina Casanova" w:date="2018-06-20T13:12:00Z">
        <w:r w:rsidR="00F37427">
          <w:t>.</w:t>
        </w:r>
      </w:ins>
    </w:p>
    <w:p w14:paraId="7EDBF066" w14:textId="091E96C3" w:rsidR="009D6532" w:rsidRDefault="009D6532" w:rsidP="00842BF2">
      <w:pPr>
        <w:pStyle w:val="Texto"/>
        <w:rPr>
          <w:ins w:id="5630" w:author="Regina Casanova" w:date="2018-06-20T13:15:00Z"/>
        </w:rPr>
      </w:pPr>
      <w:ins w:id="5631" w:author="Regina Casanova" w:date="2018-06-20T13:15:00Z">
        <w:r>
          <w:t xml:space="preserve">Cabe resaltar que en esta parte, algunos requerimientos que se encuentran detallados en la tabla de requerimientos no fueron considerados para las primeras versiones del prototipo. </w:t>
        </w:r>
      </w:ins>
      <w:ins w:id="5632" w:author="Regina Casanova" w:date="2018-06-20T13:16:00Z">
        <w:r>
          <w:t xml:space="preserve">Estos requerimientos eran los correspondientes a diferentes lenguajes con los que </w:t>
        </w:r>
      </w:ins>
      <w:ins w:id="5633" w:author="Regina Casanova" w:date="2018-06-20T13:17:00Z">
        <w:r>
          <w:t>debería</w:t>
        </w:r>
      </w:ins>
      <w:ins w:id="5634" w:author="Regina Casanova" w:date="2018-06-20T13:16:00Z">
        <w:r>
          <w:t xml:space="preserve"> contar el </w:t>
        </w:r>
      </w:ins>
      <w:ins w:id="5635" w:author="Regina Casanova" w:date="2018-07-29T19:16:00Z">
        <w:r w:rsidR="00F95B03">
          <w:t>aplicativo informático</w:t>
        </w:r>
      </w:ins>
      <w:ins w:id="5636" w:author="Regina Casanova" w:date="2018-06-20T13:17:00Z">
        <w:r>
          <w:t xml:space="preserve"> o</w:t>
        </w:r>
      </w:ins>
      <w:ins w:id="5637" w:author="Regina Casanova" w:date="2018-06-20T13:16:00Z">
        <w:r>
          <w:t xml:space="preserve"> </w:t>
        </w:r>
      </w:ins>
      <w:ins w:id="5638" w:author="Regina Casanova" w:date="2018-06-20T13:18:00Z">
        <w:r>
          <w:t>periodicidad</w:t>
        </w:r>
      </w:ins>
      <w:ins w:id="5639" w:author="Regina Casanova" w:date="2018-06-20T13:16:00Z">
        <w:r>
          <w:t xml:space="preserve"> de un </w:t>
        </w:r>
      </w:ins>
      <w:ins w:id="5640" w:author="Regina Casanova" w:date="2018-06-20T13:17:00Z">
        <w:r>
          <w:t xml:space="preserve">respaldo de la información almacenada dentro del </w:t>
        </w:r>
      </w:ins>
      <w:ins w:id="5641" w:author="Regina Casanova" w:date="2018-07-29T19:16:00Z">
        <w:r w:rsidR="00F95B03">
          <w:t>aplicativo informático</w:t>
        </w:r>
      </w:ins>
      <w:ins w:id="5642" w:author="Regina Casanova" w:date="2018-06-20T13:17:00Z">
        <w:r>
          <w:t>.</w:t>
        </w:r>
      </w:ins>
      <w:ins w:id="5643" w:author="Regina Casanova" w:date="2018-06-20T13:18:00Z">
        <w:r>
          <w:t xml:space="preserve"> Ellos no fueron considerados ya que el alcance de este proyecto </w:t>
        </w:r>
      </w:ins>
      <w:ins w:id="5644" w:author="Regina Casanova" w:date="2018-06-20T13:19:00Z">
        <w:r>
          <w:t xml:space="preserve">era menor a esos detalles que son de importancia para la implementación del </w:t>
        </w:r>
      </w:ins>
      <w:ins w:id="5645" w:author="Regina Casanova" w:date="2018-07-29T19:16:00Z">
        <w:r w:rsidR="00F95B03">
          <w:t>aplicativo informático</w:t>
        </w:r>
      </w:ins>
      <w:ins w:id="5646" w:author="Regina Casanova" w:date="2018-06-20T13:19:00Z">
        <w:r>
          <w:t xml:space="preserve"> mas no para la ideación del diseño del mismo.</w:t>
        </w:r>
      </w:ins>
    </w:p>
    <w:p w14:paraId="6B807925" w14:textId="0068FCAE" w:rsidR="007A411A" w:rsidRPr="00BA156B" w:rsidRDefault="00331B1D" w:rsidP="00842BF2">
      <w:pPr>
        <w:pStyle w:val="Texto"/>
      </w:pPr>
      <w:ins w:id="5647" w:author="Regina Casanova" w:date="2018-06-20T13:14:00Z">
        <w:r>
          <w:t xml:space="preserve">Con estas características de diseño </w:t>
        </w:r>
      </w:ins>
      <w:ins w:id="5648"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649" w:author="Regina Casanova" w:date="2018-06-18T17:53:00Z">
        <w:r w:rsidR="00B561E1" w:rsidRPr="00BA156B" w:rsidDel="00E94926">
          <w:delText>sistema</w:delText>
        </w:r>
      </w:del>
      <w:ins w:id="5650"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651"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652"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653"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654" w:author="Regina Casanova" w:date="2018-06-18T17:53:00Z">
        <w:r w:rsidR="00A901F3" w:rsidRPr="00BA156B" w:rsidDel="00E94926">
          <w:delText>sistema</w:delText>
        </w:r>
      </w:del>
      <w:ins w:id="5655" w:author="Regina Casanova" w:date="2018-07-29T19:16:00Z">
        <w:r w:rsidR="00F95B03">
          <w:t>aplicativo informático</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EC2B2C" w:rsidP="00842BF2">
      <w:pPr>
        <w:pStyle w:val="Texto"/>
        <w:jc w:val="center"/>
        <w:rPr>
          <w:sz w:val="16"/>
          <w:szCs w:val="16"/>
          <w:lang w:val="es-PE"/>
        </w:rPr>
      </w:pPr>
      <w:hyperlink r:id="rId20"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656" w:name="_Toc520655730"/>
      <w:r w:rsidRPr="00BA156B">
        <w:rPr>
          <w:lang w:val="es-PE"/>
        </w:rPr>
        <w:t>Fase de Pruebas</w:t>
      </w:r>
      <w:bookmarkEnd w:id="5656"/>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657"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658"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659" w:author="Regina Casanova" w:date="2018-06-25T14:54:00Z"/>
        </w:rPr>
      </w:pPr>
      <w:ins w:id="5660" w:author="Regina Casanova" w:date="2018-06-21T20:44:00Z">
        <w:r>
          <w:t xml:space="preserve">El personal de SUSALUD </w:t>
        </w:r>
      </w:ins>
      <w:ins w:id="5661"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662" w:author="Regina Casanova" w:date="2018-06-21T20:46:00Z">
        <w:r>
          <w:t>agrupándose</w:t>
        </w:r>
      </w:ins>
      <w:ins w:id="5663" w:author="Regina Casanova" w:date="2018-06-21T20:45:00Z">
        <w:r>
          <w:t xml:space="preserve"> </w:t>
        </w:r>
      </w:ins>
      <w:ins w:id="5664"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665" w:author="Regina Casanova" w:date="2018-06-21T20:47:00Z">
        <w:r w:rsidR="007C0DFF">
          <w:t xml:space="preserve">ón inicial que se había colocado, era por el uso de la palabra “Vigente” de forma repetitiva en dos sección distintas del prototipo. Mencionaron que, en el caso de solicitudes </w:t>
        </w:r>
      </w:ins>
      <w:ins w:id="5666" w:author="Regina Casanova" w:date="2018-06-21T20:48:00Z">
        <w:r w:rsidR="007C0DFF">
          <w:t>erróneamente</w:t>
        </w:r>
      </w:ins>
      <w:ins w:id="5667" w:author="Regina Casanova" w:date="2018-06-21T20:47:00Z">
        <w:r w:rsidR="007C0DFF">
          <w:t xml:space="preserve"> </w:t>
        </w:r>
      </w:ins>
      <w:ins w:id="5668" w:author="Regina Casanova" w:date="2018-06-21T20:48:00Z">
        <w:r w:rsidR="007C0DFF">
          <w:t>colocadas en cierto establecimiento de salud,</w:t>
        </w:r>
      </w:ins>
      <w:ins w:id="5669" w:author="Regina Casanova" w:date="2018-06-21T20:47:00Z">
        <w:r w:rsidR="007C0DFF">
          <w:t xml:space="preserve"> </w:t>
        </w:r>
      </w:ins>
      <w:ins w:id="5670" w:author="Regina Casanova" w:date="2018-06-21T20:48:00Z">
        <w:r w:rsidR="007C0DFF">
          <w:t>sería</w:t>
        </w:r>
      </w:ins>
      <w:ins w:id="5671" w:author="Regina Casanova" w:date="2018-06-21T20:47:00Z">
        <w:r w:rsidR="007C0DFF">
          <w:t xml:space="preserve"> adecuado poder derivar de manera rápida y sencilla</w:t>
        </w:r>
      </w:ins>
      <w:ins w:id="5672" w:author="Regina Casanova" w:date="2018-06-21T20:48:00Z">
        <w:r w:rsidR="007C0DFF">
          <w:t xml:space="preserve"> al establecimiento correcto. Sobre el estado de “Apelado”</w:t>
        </w:r>
      </w:ins>
      <w:ins w:id="5673" w:author="Regina Casanova" w:date="2018-06-21T20:49:00Z">
        <w:r w:rsidR="007C0DFF">
          <w:t xml:space="preserve"> </w:t>
        </w:r>
      </w:ins>
      <w:ins w:id="5674" w:author="Regina Casanova" w:date="2018-06-21T20:48:00Z">
        <w:r w:rsidR="007C0DFF">
          <w:t xml:space="preserve">les </w:t>
        </w:r>
      </w:ins>
      <w:ins w:id="5675" w:author="Regina Casanova" w:date="2018-06-21T20:49:00Z">
        <w:r w:rsidR="007C0DFF">
          <w:t>pareció</w:t>
        </w:r>
      </w:ins>
      <w:ins w:id="5676" w:author="Regina Casanova" w:date="2018-06-21T20:48:00Z">
        <w:r w:rsidR="007C0DFF">
          <w:t xml:space="preserve"> una </w:t>
        </w:r>
      </w:ins>
      <w:ins w:id="5677" w:author="Regina Casanova" w:date="2018-06-21T20:49:00Z">
        <w:r w:rsidR="007C0DFF">
          <w:t xml:space="preserve">interesante en la que SUSALUD podía ser partícipe del proceso, sin tener que estar guiando a la IPRESS en todo momento. En un caso con el personal de SUSALUD, no se </w:t>
        </w:r>
      </w:ins>
      <w:ins w:id="5678" w:author="Regina Casanova" w:date="2018-06-21T20:53:00Z">
        <w:r w:rsidR="007C0DFF">
          <w:t>comprendió</w:t>
        </w:r>
      </w:ins>
      <w:ins w:id="5679" w:author="Regina Casanova" w:date="2018-06-21T20:49:00Z">
        <w:r w:rsidR="001E2FF3">
          <w:t xml:space="preserve"> bien </w:t>
        </w:r>
      </w:ins>
      <w:ins w:id="5680" w:author="Regina Casanova" w:date="2018-06-21T21:01:00Z">
        <w:r w:rsidR="001E2FF3">
          <w:t>la semaforización</w:t>
        </w:r>
      </w:ins>
      <w:ins w:id="5681" w:author="Regina Casanova" w:date="2018-06-21T20:50:00Z">
        <w:r w:rsidR="007C0DFF">
          <w:t xml:space="preserve"> de los reclamos, ya que pensó que se </w:t>
        </w:r>
      </w:ins>
      <w:ins w:id="5682" w:author="Regina Casanova" w:date="2018-06-21T20:53:00Z">
        <w:r w:rsidR="007C0DFF">
          <w:t>atribuía</w:t>
        </w:r>
      </w:ins>
      <w:ins w:id="5683"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684"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685" w:author="Regina Casanova" w:date="2018-06-21T20:52:00Z">
        <w:r w:rsidR="007C0DFF">
          <w:t xml:space="preserve">ón de reclamos que se encontraba en ese momento en revisión y por ello preferían no opinar. Sobre colocar la palabra “Solicitudes” en el </w:t>
        </w:r>
      </w:ins>
      <w:ins w:id="5686" w:author="Regina Casanova" w:date="2018-06-21T20:53:00Z">
        <w:r w:rsidR="007C0DFF">
          <w:t>título</w:t>
        </w:r>
      </w:ins>
      <w:ins w:id="5687" w:author="Regina Casanova" w:date="2018-06-21T20:52:00Z">
        <w:r w:rsidR="007C0DFF">
          <w:t xml:space="preserve"> del </w:t>
        </w:r>
      </w:ins>
      <w:ins w:id="5688" w:author="Regina Casanova" w:date="2018-07-29T19:16:00Z">
        <w:r w:rsidR="00F95B03">
          <w:t>aplicativo informático</w:t>
        </w:r>
      </w:ins>
      <w:ins w:id="5689" w:author="Regina Casanova" w:date="2018-06-21T20:52:00Z">
        <w:r w:rsidR="007C0DFF">
          <w:t>, se mostraron de acuerdo ya que sigue el modelo que ellos cuentan actualmente.</w:t>
        </w:r>
      </w:ins>
    </w:p>
    <w:p w14:paraId="1703EC45" w14:textId="5F6461D3" w:rsidR="00E6095B" w:rsidRDefault="00E6095B">
      <w:pPr>
        <w:pStyle w:val="Cita"/>
        <w:rPr>
          <w:ins w:id="5690" w:author="Regina Casanova" w:date="2018-08-05T20:27:00Z"/>
          <w:lang w:val="es-PE"/>
        </w:rPr>
        <w:pPrChange w:id="5691" w:author="Regina Casanova" w:date="2018-06-25T15:03:00Z">
          <w:pPr>
            <w:pStyle w:val="Texto"/>
          </w:pPr>
        </w:pPrChange>
      </w:pPr>
      <w:ins w:id="5692" w:author="Regina Casanova" w:date="2018-06-25T15:04:00Z">
        <w:r w:rsidRPr="00E6095B">
          <w:rPr>
            <w:lang w:val="es-PE"/>
          </w:rPr>
          <w:t xml:space="preserve">"Estoy de acuerdo que primero uno </w:t>
        </w:r>
        <w:del w:id="5693" w:author="Luis Fernando Llanos Zavalaga" w:date="2018-07-10T16:13:00Z">
          <w:r w:rsidRPr="00E6095B" w:rsidDel="006B071F">
            <w:rPr>
              <w:lang w:val="es-PE"/>
            </w:rPr>
            <w:delText>deberia</w:delText>
          </w:r>
        </w:del>
      </w:ins>
      <w:ins w:id="5694" w:author="Luis Fernando Llanos Zavalaga" w:date="2018-07-10T16:13:00Z">
        <w:r w:rsidR="006B071F" w:rsidRPr="00E6095B">
          <w:rPr>
            <w:lang w:val="es-PE"/>
          </w:rPr>
          <w:t>debería</w:t>
        </w:r>
      </w:ins>
      <w:ins w:id="5695" w:author="Regina Casanova" w:date="2018-06-25T15:04:00Z">
        <w:r w:rsidRPr="00E6095B">
          <w:rPr>
            <w:lang w:val="es-PE"/>
          </w:rPr>
          <w:t xml:space="preserve"> presentar su inconformidad </w:t>
        </w:r>
        <w:del w:id="5696" w:author="Luis Fernando Llanos Zavalaga" w:date="2018-07-10T16:13:00Z">
          <w:r w:rsidRPr="00E6095B" w:rsidDel="006B071F">
            <w:rPr>
              <w:lang w:val="es-PE"/>
            </w:rPr>
            <w:delText>llamalo</w:delText>
          </w:r>
        </w:del>
      </w:ins>
      <w:ins w:id="5697" w:author="Luis Fernando Llanos Zavalaga" w:date="2018-07-10T16:13:00Z">
        <w:r w:rsidR="006B071F" w:rsidRPr="00E6095B">
          <w:rPr>
            <w:lang w:val="es-PE"/>
          </w:rPr>
          <w:t>llámalo</w:t>
        </w:r>
      </w:ins>
      <w:ins w:id="5698" w:author="Regina Casanova" w:date="2018-06-25T15:04:00Z">
        <w:r w:rsidRPr="00E6095B">
          <w:rPr>
            <w:lang w:val="es-PE"/>
          </w:rPr>
          <w:t xml:space="preserve"> reclamo o queja, no </w:t>
        </w:r>
        <w:del w:id="5699" w:author="Luis Fernando Llanos Zavalaga" w:date="2018-07-10T16:13:00Z">
          <w:r w:rsidRPr="00E6095B" w:rsidDel="006B071F">
            <w:rPr>
              <w:lang w:val="es-PE"/>
            </w:rPr>
            <w:delText>se</w:delText>
          </w:r>
        </w:del>
      </w:ins>
      <w:ins w:id="5700" w:author="Luis Fernando Llanos Zavalaga" w:date="2018-07-10T16:13:00Z">
        <w:r w:rsidR="006B071F" w:rsidRPr="00E6095B">
          <w:rPr>
            <w:lang w:val="es-PE"/>
          </w:rPr>
          <w:t>sé</w:t>
        </w:r>
      </w:ins>
      <w:ins w:id="5701" w:author="Regina Casanova" w:date="2018-06-25T15:04:00Z">
        <w:r w:rsidRPr="00E6095B">
          <w:rPr>
            <w:lang w:val="es-PE"/>
          </w:rPr>
          <w:t xml:space="preserve"> que, primero ante la IPRESS y si no </w:t>
        </w:r>
        <w:del w:id="5702" w:author="Luis Fernando Llanos Zavalaga" w:date="2018-07-10T16:13:00Z">
          <w:r w:rsidRPr="00E6095B" w:rsidDel="006B071F">
            <w:rPr>
              <w:lang w:val="es-PE"/>
            </w:rPr>
            <w:delText>estas</w:delText>
          </w:r>
        </w:del>
      </w:ins>
      <w:ins w:id="5703" w:author="Luis Fernando Llanos Zavalaga" w:date="2018-07-10T16:13:00Z">
        <w:r w:rsidR="006B071F" w:rsidRPr="00E6095B">
          <w:rPr>
            <w:lang w:val="es-PE"/>
          </w:rPr>
          <w:t>estás</w:t>
        </w:r>
      </w:ins>
      <w:ins w:id="5704" w:author="Regina Casanova" w:date="2018-06-25T15:04:00Z">
        <w:r w:rsidRPr="00E6095B">
          <w:rPr>
            <w:lang w:val="es-PE"/>
          </w:rPr>
          <w:t xml:space="preserve"> de acuerdo, ir a SUSALUD"</w:t>
        </w:r>
      </w:ins>
    </w:p>
    <w:p w14:paraId="45518806" w14:textId="216C67DC" w:rsidR="009C4E68" w:rsidRPr="009C4E68" w:rsidRDefault="009C4E68" w:rsidP="009C4E68">
      <w:pPr>
        <w:pStyle w:val="Texto"/>
        <w:jc w:val="right"/>
        <w:rPr>
          <w:ins w:id="5705" w:author="Regina Casanova" w:date="2018-06-25T15:04:00Z"/>
          <w:rPrChange w:id="5706" w:author="Regina Casanova" w:date="2018-08-05T20:27:00Z">
            <w:rPr>
              <w:ins w:id="5707" w:author="Regina Casanova" w:date="2018-06-25T15:04:00Z"/>
              <w:lang w:val="es-PE"/>
            </w:rPr>
          </w:rPrChange>
        </w:rPr>
        <w:pPrChange w:id="5708" w:author="Regina Casanova" w:date="2018-08-05T20:27:00Z">
          <w:pPr>
            <w:pStyle w:val="Texto"/>
          </w:pPr>
        </w:pPrChange>
      </w:pPr>
      <w:commentRangeStart w:id="5709"/>
      <w:ins w:id="5710" w:author="Regina Casanova" w:date="2018-08-05T20:27:00Z">
        <w:r>
          <w:t>(Personal de SUSALUD)</w:t>
        </w:r>
        <w:commentRangeEnd w:id="5709"/>
        <w:r>
          <w:rPr>
            <w:rStyle w:val="Refdecomentario"/>
          </w:rPr>
          <w:commentReference w:id="5709"/>
        </w:r>
      </w:ins>
    </w:p>
    <w:p w14:paraId="205C5DA9" w14:textId="25B55417" w:rsidR="00E6095B" w:rsidRDefault="00E6095B">
      <w:pPr>
        <w:pStyle w:val="Cita"/>
        <w:rPr>
          <w:ins w:id="5711" w:author="Regina Casanova" w:date="2018-08-05T20:27:00Z"/>
          <w:lang w:val="es-PE"/>
        </w:rPr>
        <w:pPrChange w:id="5712" w:author="Regina Casanova" w:date="2018-06-25T15:03:00Z">
          <w:pPr>
            <w:pStyle w:val="Texto"/>
          </w:pPr>
        </w:pPrChange>
      </w:pPr>
      <w:ins w:id="5713" w:author="Regina Casanova" w:date="2018-06-25T15:03:00Z">
        <w:r w:rsidRPr="00E6095B">
          <w:rPr>
            <w:lang w:val="es-PE"/>
          </w:rPr>
          <w:lastRenderedPageBreak/>
          <w:t xml:space="preserve">"Se supone que Gestión de las Solicitudes es un detalle de las solicitudes vigentes no? Pero en </w:t>
        </w:r>
        <w:del w:id="5714" w:author="Luis Fernando Llanos Zavalaga" w:date="2018-07-10T16:13:00Z">
          <w:r w:rsidRPr="00E6095B" w:rsidDel="006B071F">
            <w:rPr>
              <w:lang w:val="es-PE"/>
            </w:rPr>
            <w:delText>Gestion</w:delText>
          </w:r>
        </w:del>
      </w:ins>
      <w:ins w:id="5715" w:author="Luis Fernando Llanos Zavalaga" w:date="2018-07-10T16:13:00Z">
        <w:r w:rsidR="006B071F" w:rsidRPr="00E6095B">
          <w:rPr>
            <w:lang w:val="es-PE"/>
          </w:rPr>
          <w:t>Gestión</w:t>
        </w:r>
      </w:ins>
      <w:ins w:id="5716" w:author="Regina Casanova" w:date="2018-06-25T15:03:00Z">
        <w:r w:rsidRPr="00E6095B">
          <w:rPr>
            <w:lang w:val="es-PE"/>
          </w:rPr>
          <w:t xml:space="preserve"> de Solicitudes t</w:t>
        </w:r>
      </w:ins>
      <w:ins w:id="5717" w:author="Owner" w:date="2018-08-04T09:12:00Z">
        <w:r w:rsidR="00032356">
          <w:rPr>
            <w:lang w:val="es-PE"/>
          </w:rPr>
          <w:t>ú</w:t>
        </w:r>
      </w:ins>
      <w:ins w:id="5718" w:author="Regina Casanova" w:date="2018-06-25T15:03:00Z">
        <w:del w:id="5719" w:author="Owner" w:date="2018-08-04T09:12:00Z">
          <w:r w:rsidRPr="00E6095B" w:rsidDel="00032356">
            <w:rPr>
              <w:lang w:val="es-PE"/>
            </w:rPr>
            <w:delText>u</w:delText>
          </w:r>
        </w:del>
        <w:r w:rsidRPr="00E6095B">
          <w:rPr>
            <w:lang w:val="es-PE"/>
          </w:rPr>
          <w:t xml:space="preserve"> abres y encuentras una pestaña de Nuevos y otra pestaña de Vigentes. O sea, otra vez Vigentes, no </w:t>
        </w:r>
        <w:del w:id="5720" w:author="Owner" w:date="2018-08-04T09:12:00Z">
          <w:r w:rsidRPr="00E6095B" w:rsidDel="00032356">
            <w:rPr>
              <w:lang w:val="es-PE"/>
            </w:rPr>
            <w:delText>deberias</w:delText>
          </w:r>
        </w:del>
      </w:ins>
      <w:ins w:id="5721" w:author="Owner" w:date="2018-08-04T09:12:00Z">
        <w:r w:rsidR="00032356" w:rsidRPr="00E6095B">
          <w:rPr>
            <w:lang w:val="es-PE"/>
          </w:rPr>
          <w:t>deberías</w:t>
        </w:r>
      </w:ins>
      <w:ins w:id="5722" w:author="Regina Casanova" w:date="2018-06-25T15:03:00Z">
        <w:r w:rsidRPr="00E6095B">
          <w:rPr>
            <w:lang w:val="es-PE"/>
          </w:rPr>
          <w:t xml:space="preserve"> tener la misma descripción en el detalle"</w:t>
        </w:r>
      </w:ins>
      <w:r w:rsidR="00032356">
        <w:rPr>
          <w:rStyle w:val="Refdecomentario"/>
          <w:i w:val="0"/>
          <w:iCs w:val="0"/>
          <w:color w:val="auto"/>
        </w:rPr>
        <w:commentReference w:id="5723"/>
      </w:r>
    </w:p>
    <w:p w14:paraId="53EB7CC8" w14:textId="0295BBC8" w:rsidR="009C4E68" w:rsidRPr="009C4E68" w:rsidRDefault="009C4E68" w:rsidP="009C4E68">
      <w:pPr>
        <w:pStyle w:val="Texto"/>
        <w:jc w:val="right"/>
        <w:rPr>
          <w:ins w:id="5724" w:author="Regina Casanova" w:date="2018-06-21T21:01:00Z"/>
        </w:rPr>
        <w:pPrChange w:id="5725" w:author="Regina Casanova" w:date="2018-08-05T20:27:00Z">
          <w:pPr>
            <w:pStyle w:val="Texto"/>
          </w:pPr>
        </w:pPrChange>
      </w:pPr>
      <w:commentRangeStart w:id="5726"/>
      <w:ins w:id="5727" w:author="Regina Casanova" w:date="2018-08-05T20:27:00Z">
        <w:r>
          <w:t>(Personal de SUSALUD)</w:t>
        </w:r>
        <w:commentRangeEnd w:id="5726"/>
        <w:r>
          <w:rPr>
            <w:rStyle w:val="Refdecomentario"/>
          </w:rPr>
          <w:commentReference w:id="5726"/>
        </w:r>
      </w:ins>
    </w:p>
    <w:p w14:paraId="48C33AC2" w14:textId="2C1A2BCD" w:rsidR="001E2FF3" w:rsidRDefault="00C514C4" w:rsidP="00842BF2">
      <w:pPr>
        <w:pStyle w:val="Texto"/>
        <w:rPr>
          <w:ins w:id="5728" w:author="Regina Casanova" w:date="2018-06-25T15:17:00Z"/>
        </w:rPr>
      </w:pPr>
      <w:ins w:id="5729" w:author="Regina Casanova" w:date="2018-06-21T21:02:00Z">
        <w:r>
          <w:t>En l</w:t>
        </w:r>
      </w:ins>
      <w:ins w:id="5730" w:author="Regina Casanova" w:date="2018-06-21T21:01:00Z">
        <w:r w:rsidR="001E2FF3">
          <w:t>os gestores de las IPRESS</w:t>
        </w:r>
      </w:ins>
      <w:ins w:id="5731" w:author="Regina Casanova" w:date="2018-06-21T21:02:00Z">
        <w:r>
          <w:t xml:space="preserve">, </w:t>
        </w:r>
      </w:ins>
      <w:ins w:id="5732" w:author="Regina Casanova" w:date="2018-06-21T21:03:00Z">
        <w:r>
          <w:t>se presentaron dos</w:t>
        </w:r>
      </w:ins>
      <w:ins w:id="5733" w:author="Regina Casanova" w:date="2018-06-21T21:02:00Z">
        <w:r>
          <w:t xml:space="preserve"> de casos en los que se tuvo que guiar un poco </w:t>
        </w:r>
      </w:ins>
      <w:ins w:id="5734" w:author="Regina Casanova" w:date="2018-06-21T21:36:00Z">
        <w:r w:rsidR="00B11AB1">
          <w:t>en la</w:t>
        </w:r>
      </w:ins>
      <w:ins w:id="5735" w:author="Regina Casanova" w:date="2018-06-21T21:02:00Z">
        <w:r w:rsidR="00B11AB1">
          <w:t xml:space="preserve"> interac</w:t>
        </w:r>
      </w:ins>
      <w:ins w:id="5736" w:author="Regina Casanova" w:date="2018-06-21T21:36:00Z">
        <w:r w:rsidR="00B11AB1">
          <w:t>ción</w:t>
        </w:r>
      </w:ins>
      <w:ins w:id="5737" w:author="Regina Casanova" w:date="2018-06-21T21:02:00Z">
        <w:r>
          <w:t xml:space="preserve"> con el prototipo</w:t>
        </w:r>
      </w:ins>
      <w:ins w:id="5738" w:author="Regina Casanova" w:date="2018-06-21T21:03:00Z">
        <w:r>
          <w:t xml:space="preserve"> pero lograron entender de manera correcta los objetivos de cada pantalla, el resto de gestores no presentaron problema</w:t>
        </w:r>
      </w:ins>
      <w:ins w:id="5739" w:author="Regina Casanova" w:date="2018-06-21T21:35:00Z">
        <w:r w:rsidR="00B11AB1">
          <w:t>s</w:t>
        </w:r>
      </w:ins>
      <w:ins w:id="5740" w:author="Regina Casanova" w:date="2018-06-21T21:03:00Z">
        <w:r>
          <w:t xml:space="preserve"> en interactuar con el sistema</w:t>
        </w:r>
      </w:ins>
      <w:ins w:id="5741" w:author="Regina Casanova" w:date="2018-06-21T21:09:00Z">
        <w:r>
          <w:t xml:space="preserve"> y comprender el objetivo de cada pantalla. Sobre la resolución de tareas, hubo un gestor que propuso pantallas adicionales para hacer m</w:t>
        </w:r>
      </w:ins>
      <w:ins w:id="5742" w:author="Regina Casanova" w:date="2018-06-21T21:10:00Z">
        <w:r>
          <w:t>ás especifica la búsqueda de información</w:t>
        </w:r>
        <w:r w:rsidR="00487969">
          <w:t xml:space="preserve">, </w:t>
        </w:r>
      </w:ins>
      <w:ins w:id="5743" w:author="Regina Casanova" w:date="2018-06-21T21:36:00Z">
        <w:r w:rsidR="00487969">
          <w:t>lo cual</w:t>
        </w:r>
      </w:ins>
      <w:ins w:id="5744" w:author="Regina Casanova" w:date="2018-06-21T21:10:00Z">
        <w:r>
          <w:t xml:space="preserve"> probablemente se debía a conveniencia y rapidez. </w:t>
        </w:r>
      </w:ins>
      <w:ins w:id="5745" w:author="Regina Casanova" w:date="2018-06-21T21:16:00Z">
        <w:r>
          <w:t xml:space="preserve">Sobre la re-clasificación de reclamos, </w:t>
        </w:r>
      </w:ins>
      <w:ins w:id="5746" w:author="Regina Casanova" w:date="2018-06-21T21:17:00Z">
        <w:r w:rsidR="001272F0">
          <w:t xml:space="preserve">algunos gestores tuvieron un poco de dificultades para poder interactuar con el servicio web donde se estaba mostrando la clasificación, </w:t>
        </w:r>
      </w:ins>
      <w:ins w:id="5747" w:author="Regina Casanova" w:date="2018-06-21T21:36:00Z">
        <w:r w:rsidR="00487969">
          <w:t>luego</w:t>
        </w:r>
      </w:ins>
      <w:ins w:id="5748" w:author="Regina Casanova" w:date="2018-06-21T21:17:00Z">
        <w:r w:rsidR="001272F0">
          <w:t xml:space="preserve"> revisaron las </w:t>
        </w:r>
      </w:ins>
      <w:ins w:id="5749" w:author="Regina Casanova" w:date="2018-06-21T21:18:00Z">
        <w:r w:rsidR="001272F0">
          <w:t>categorías</w:t>
        </w:r>
      </w:ins>
      <w:ins w:id="5750" w:author="Regina Casanova" w:date="2018-06-21T21:17:00Z">
        <w:r w:rsidR="001272F0">
          <w:t xml:space="preserve"> </w:t>
        </w:r>
      </w:ins>
      <w:ins w:id="5751" w:author="Regina Casanova" w:date="2018-06-21T21:18:00Z">
        <w:r w:rsidR="00487969">
          <w:t xml:space="preserve">planteadas </w:t>
        </w:r>
      </w:ins>
      <w:ins w:id="5752" w:author="Regina Casanova" w:date="2018-06-21T21:36:00Z">
        <w:r w:rsidR="00487969">
          <w:t>y</w:t>
        </w:r>
      </w:ins>
      <w:ins w:id="5753" w:author="Regina Casanova" w:date="2018-06-21T21:18:00Z">
        <w:r w:rsidR="001272F0">
          <w:t xml:space="preserve"> no indicaron cambios ante la clasificaci</w:t>
        </w:r>
      </w:ins>
      <w:ins w:id="5754" w:author="Regina Casanova" w:date="2018-06-21T21:19:00Z">
        <w:r w:rsidR="001272F0">
          <w:t>ón presentada.</w:t>
        </w:r>
      </w:ins>
      <w:ins w:id="5755" w:author="Regina Casanova" w:date="2018-06-21T21:20:00Z">
        <w:r w:rsidR="001272F0">
          <w:t xml:space="preserve"> La idea de un </w:t>
        </w:r>
      </w:ins>
      <w:ins w:id="5756" w:author="Regina Casanova" w:date="2018-06-21T21:21:00Z">
        <w:r w:rsidR="001272F0">
          <w:t xml:space="preserve">sistema centralizado les </w:t>
        </w:r>
      </w:ins>
      <w:ins w:id="5757" w:author="Regina Casanova" w:date="2018-06-21T21:25:00Z">
        <w:r w:rsidR="001272F0">
          <w:t>pareció</w:t>
        </w:r>
      </w:ins>
      <w:ins w:id="5758" w:author="Regina Casanova" w:date="2018-06-21T21:21:00Z">
        <w:r w:rsidR="001272F0">
          <w:t xml:space="preserve"> atractiva y tuvieron comentarios positivos </w:t>
        </w:r>
        <w:r w:rsidR="00487969">
          <w:t>acerca del prototipo presentado</w:t>
        </w:r>
      </w:ins>
      <w:ins w:id="5759" w:author="Regina Casanova" w:date="2018-06-21T21:37:00Z">
        <w:r w:rsidR="00487969">
          <w:t>. P</w:t>
        </w:r>
      </w:ins>
      <w:ins w:id="5760" w:author="Regina Casanova" w:date="2018-06-21T21:21:00Z">
        <w:r w:rsidR="001272F0">
          <w:t>resentaron algunos inconvenientes en la ubicació</w:t>
        </w:r>
      </w:ins>
      <w:ins w:id="5761" w:author="Regina Casanova" w:date="2018-06-21T21:22:00Z">
        <w:r w:rsidR="001272F0">
          <w:t>n</w:t>
        </w:r>
      </w:ins>
      <w:ins w:id="5762" w:author="Regina Casanova" w:date="2018-06-21T21:21:00Z">
        <w:r w:rsidR="001272F0">
          <w:t xml:space="preserve"> de c</w:t>
        </w:r>
        <w:r w:rsidR="00487969">
          <w:t xml:space="preserve">iertos elementos en el paso de </w:t>
        </w:r>
      </w:ins>
      <w:ins w:id="5763" w:author="Regina Casanova" w:date="2018-06-21T21:37:00Z">
        <w:r w:rsidR="00487969">
          <w:t>“C</w:t>
        </w:r>
      </w:ins>
      <w:ins w:id="5764" w:author="Regina Casanova" w:date="2018-06-21T21:21:00Z">
        <w:r w:rsidR="001272F0">
          <w:t>ontacto</w:t>
        </w:r>
      </w:ins>
      <w:ins w:id="5765" w:author="Regina Casanova" w:date="2018-06-21T21:37:00Z">
        <w:r w:rsidR="00487969">
          <w:t>”</w:t>
        </w:r>
      </w:ins>
      <w:ins w:id="5766" w:author="Regina Casanova" w:date="2018-06-21T21:21:00Z">
        <w:r w:rsidR="001272F0">
          <w:t xml:space="preserve"> del ciudadano solicitante </w:t>
        </w:r>
      </w:ins>
      <w:ins w:id="5767" w:author="Regina Casanova" w:date="2018-06-21T21:33:00Z">
        <w:r w:rsidR="00B11AB1">
          <w:t>y con algunos links que se encontraban mal colocados</w:t>
        </w:r>
      </w:ins>
      <w:ins w:id="5768" w:author="Regina Casanova" w:date="2018-06-21T21:37:00Z">
        <w:r w:rsidR="00487969">
          <w:t xml:space="preserve"> que fueron solucionados en la siguiente iteración.</w:t>
        </w:r>
      </w:ins>
      <w:ins w:id="5769" w:author="Regina Casanova" w:date="2018-06-21T21:33:00Z">
        <w:r w:rsidR="00487969">
          <w:t xml:space="preserve"> </w:t>
        </w:r>
      </w:ins>
      <w:ins w:id="5770" w:author="Regina Casanova" w:date="2018-06-21T21:37:00Z">
        <w:r w:rsidR="00487969">
          <w:t>S</w:t>
        </w:r>
      </w:ins>
      <w:ins w:id="5771" w:author="Regina Casanova" w:date="2018-06-21T21:33:00Z">
        <w:r w:rsidR="00B11AB1">
          <w:t>ugirieron pequeños cambios de texto</w:t>
        </w:r>
      </w:ins>
      <w:ins w:id="5772" w:author="Regina Casanova" w:date="2018-06-21T21:37:00Z">
        <w:r w:rsidR="00487969">
          <w:t>s</w:t>
        </w:r>
      </w:ins>
      <w:ins w:id="5773" w:author="Regina Casanova" w:date="2018-06-21T21:33:00Z">
        <w:r w:rsidR="00B11AB1">
          <w:t xml:space="preserve"> en el formulario para que fuera m</w:t>
        </w:r>
      </w:ins>
      <w:ins w:id="5774" w:author="Regina Casanova" w:date="2018-06-21T21:34:00Z">
        <w:r w:rsidR="00B11AB1">
          <w:t>ás comprensible.</w:t>
        </w:r>
      </w:ins>
      <w:ins w:id="5775" w:author="Regina Casanova" w:date="2018-06-21T21:22:00Z">
        <w:r w:rsidR="00B11AB1">
          <w:t xml:space="preserve"> </w:t>
        </w:r>
      </w:ins>
      <w:ins w:id="5776" w:author="Regina Casanova" w:date="2018-06-21T21:34:00Z">
        <w:r w:rsidR="00B11AB1">
          <w:t>U</w:t>
        </w:r>
      </w:ins>
      <w:ins w:id="5777" w:author="Regina Casanova" w:date="2018-06-21T21:22:00Z">
        <w:r w:rsidR="001272F0">
          <w:t>n gestor propuso el estado de “No Solucionable” para poder clasificar reclamos que no depende</w:t>
        </w:r>
      </w:ins>
      <w:ins w:id="5778" w:author="Regina Casanova" w:date="2018-06-21T21:38:00Z">
        <w:r w:rsidR="00487969">
          <w:t>n enteramente</w:t>
        </w:r>
      </w:ins>
      <w:ins w:id="5779" w:author="Regina Casanova" w:date="2018-06-21T21:22:00Z">
        <w:r w:rsidR="001272F0">
          <w:t xml:space="preserve"> de la jurisdicci</w:t>
        </w:r>
      </w:ins>
      <w:ins w:id="5780" w:author="Regina Casanova" w:date="2018-06-21T21:23:00Z">
        <w:r w:rsidR="001272F0">
          <w:t>ón de la I</w:t>
        </w:r>
        <w:r w:rsidR="00487969">
          <w:t>PRESS</w:t>
        </w:r>
      </w:ins>
      <w:ins w:id="5781" w:author="Regina Casanova" w:date="2018-06-21T21:38:00Z">
        <w:r w:rsidR="00487969">
          <w:t>.</w:t>
        </w:r>
      </w:ins>
      <w:ins w:id="5782" w:author="Regina Casanova" w:date="2018-06-21T21:23:00Z">
        <w:r w:rsidR="00487969">
          <w:t xml:space="preserve"> </w:t>
        </w:r>
      </w:ins>
      <w:ins w:id="5783" w:author="Regina Casanova" w:date="2018-06-21T21:38:00Z">
        <w:r w:rsidR="00487969">
          <w:lastRenderedPageBreak/>
          <w:t>L</w:t>
        </w:r>
      </w:ins>
      <w:ins w:id="5784" w:author="Regina Casanova" w:date="2018-06-21T21:23:00Z">
        <w:r w:rsidR="001272F0">
          <w:t xml:space="preserve">a semaforización de los reclamos les </w:t>
        </w:r>
      </w:ins>
      <w:ins w:id="5785" w:author="Regina Casanova" w:date="2018-06-21T21:24:00Z">
        <w:r w:rsidR="001272F0">
          <w:t>pareció</w:t>
        </w:r>
      </w:ins>
      <w:ins w:id="5786" w:author="Regina Casanova" w:date="2018-06-21T21:23:00Z">
        <w:r w:rsidR="001272F0">
          <w:t xml:space="preserve"> conveniente y comentaron que, aunque les es de gran utilidad el poder ver el historial del ciudadano solicitante, va a necesitar capacitaci</w:t>
        </w:r>
      </w:ins>
      <w:ins w:id="5787" w:author="Regina Casanova" w:date="2018-06-21T21:24:00Z">
        <w:r w:rsidR="001272F0">
          <w:t>ón para que el personal de la PAUS pueda manejarlo de forma conveniente.</w:t>
        </w:r>
      </w:ins>
      <w:ins w:id="5788" w:author="Regina Casanova" w:date="2018-06-21T21:28:00Z">
        <w:r w:rsidR="001272F0">
          <w:t xml:space="preserve"> Como observaciones hacia la herramienta, mencionaron que </w:t>
        </w:r>
      </w:ins>
      <w:ins w:id="5789" w:author="Regina Casanova" w:date="2018-06-21T21:32:00Z">
        <w:r w:rsidR="00B11AB1">
          <w:t>debería</w:t>
        </w:r>
      </w:ins>
      <w:ins w:id="5790" w:author="Regina Casanova" w:date="2018-06-21T21:28:00Z">
        <w:r w:rsidR="001272F0">
          <w:t xml:space="preserve"> </w:t>
        </w:r>
        <w:r w:rsidR="00487969">
          <w:t xml:space="preserve">diferenciarse </w:t>
        </w:r>
      </w:ins>
      <w:ins w:id="5791" w:author="Regina Casanova" w:date="2018-06-21T21:38:00Z">
        <w:r w:rsidR="00487969">
          <w:t>los</w:t>
        </w:r>
      </w:ins>
      <w:ins w:id="5792" w:author="Regina Casanova" w:date="2018-06-21T21:28:00Z">
        <w:r w:rsidR="00B11AB1">
          <w:t xml:space="preserve"> link de entrada para los distintos tipos de usuarios, solo hubo un caso en que se encontraba a favor de poder presentar solicitudes de manera </w:t>
        </w:r>
      </w:ins>
      <w:ins w:id="5793" w:author="Regina Casanova" w:date="2018-06-21T21:29:00Z">
        <w:r w:rsidR="00B11AB1">
          <w:t>anónima</w:t>
        </w:r>
      </w:ins>
      <w:ins w:id="5794" w:author="Regina Casanova" w:date="2018-06-21T21:28:00Z">
        <w:r w:rsidR="00B11AB1">
          <w:t xml:space="preserve"> </w:t>
        </w:r>
      </w:ins>
      <w:ins w:id="5795" w:author="Regina Casanova" w:date="2018-06-21T21:29:00Z">
        <w:r w:rsidR="00B11AB1">
          <w:t>y no se encontraba tan conforme con la identificaci</w:t>
        </w:r>
      </w:ins>
      <w:ins w:id="5796"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797"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798" w:author="Regina Casanova" w:date="2018-08-05T20:28:00Z"/>
        </w:rPr>
        <w:pPrChange w:id="5799" w:author="Regina Casanova" w:date="2018-06-25T16:21:00Z">
          <w:pPr>
            <w:pStyle w:val="Texto"/>
          </w:pPr>
        </w:pPrChange>
      </w:pPr>
      <w:ins w:id="5800"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56D918CB" w14:textId="0D37BA77" w:rsidR="009C4E68" w:rsidRPr="009C4E68" w:rsidRDefault="009C4E68" w:rsidP="009C4E68">
      <w:pPr>
        <w:pStyle w:val="Texto"/>
        <w:jc w:val="right"/>
        <w:rPr>
          <w:ins w:id="5801" w:author="Regina Casanova" w:date="2018-06-25T16:47:00Z"/>
        </w:rPr>
        <w:pPrChange w:id="5802" w:author="Regina Casanova" w:date="2018-08-05T20:28:00Z">
          <w:pPr>
            <w:pStyle w:val="Texto"/>
          </w:pPr>
        </w:pPrChange>
      </w:pPr>
      <w:commentRangeStart w:id="5803"/>
      <w:ins w:id="5804" w:author="Regina Casanova" w:date="2018-08-05T20:28:00Z">
        <w:r>
          <w:t>(</w:t>
        </w:r>
        <w:r>
          <w:t>Gestor de IPRESS</w:t>
        </w:r>
        <w:r>
          <w:t>)</w:t>
        </w:r>
        <w:commentRangeEnd w:id="5803"/>
        <w:r>
          <w:rPr>
            <w:rStyle w:val="Refdecomentario"/>
          </w:rPr>
          <w:commentReference w:id="5803"/>
        </w:r>
      </w:ins>
    </w:p>
    <w:p w14:paraId="206DF457" w14:textId="5B530021" w:rsidR="00EE36D6" w:rsidRDefault="00EE36D6">
      <w:pPr>
        <w:pStyle w:val="Cita"/>
        <w:rPr>
          <w:ins w:id="5805" w:author="Regina Casanova" w:date="2018-08-05T20:28:00Z"/>
        </w:rPr>
        <w:pPrChange w:id="5806" w:author="Regina Casanova" w:date="2018-06-25T16:47:00Z">
          <w:pPr>
            <w:pStyle w:val="Texto"/>
          </w:pPr>
        </w:pPrChange>
      </w:pPr>
      <w:ins w:id="5807" w:author="Regina Casanova" w:date="2018-06-25T16:47:00Z">
        <w:r w:rsidRPr="00EE36D6">
          <w:t xml:space="preserve">"Esto también </w:t>
        </w:r>
        <w:del w:id="5808" w:author="Luis Fernando Llanos Zavalaga" w:date="2018-07-10T16:14:00Z">
          <w:r w:rsidRPr="00EE36D6" w:rsidDel="006B071F">
            <w:delText>esta</w:delText>
          </w:r>
        </w:del>
      </w:ins>
      <w:ins w:id="5809" w:author="Luis Fernando Llanos Zavalaga" w:date="2018-07-10T16:14:00Z">
        <w:r w:rsidR="006B071F" w:rsidRPr="00EE36D6">
          <w:t>está</w:t>
        </w:r>
      </w:ins>
      <w:ins w:id="5810" w:author="Regina Casanova" w:date="2018-06-25T16:47:00Z">
        <w:r w:rsidRPr="00EE36D6">
          <w:t xml:space="preserve"> interesante, porque </w:t>
        </w:r>
      </w:ins>
      <w:ins w:id="5811" w:author="Regina Casanova" w:date="2018-06-25T16:48:00Z">
        <w:r w:rsidRPr="00EE36D6">
          <w:t>últimamente</w:t>
        </w:r>
      </w:ins>
      <w:ins w:id="5812" w:author="Regina Casanova" w:date="2018-06-25T16:47:00Z">
        <w:r w:rsidRPr="00EE36D6">
          <w:t xml:space="preserve"> </w:t>
        </w:r>
      </w:ins>
      <w:ins w:id="5813" w:author="Regina Casanova" w:date="2018-06-25T16:48:00Z">
        <w:r w:rsidRPr="00EE36D6">
          <w:t>están</w:t>
        </w:r>
      </w:ins>
      <w:ins w:id="5814" w:author="Regina Casanova" w:date="2018-06-25T16:47:00Z">
        <w:r w:rsidRPr="00EE36D6">
          <w:t xml:space="preserve"> exigiendo que tiene que llegarte una respuesta en cambio antes era una respuesta verbal, ahora es por escrito y detallado como esta </w:t>
        </w:r>
      </w:ins>
      <w:ins w:id="5815" w:author="Regina Casanova" w:date="2018-06-25T16:48:00Z">
        <w:r w:rsidRPr="00EE36D6">
          <w:t>acá</w:t>
        </w:r>
      </w:ins>
      <w:ins w:id="5816" w:author="Regina Casanova" w:date="2018-06-25T16:47:00Z">
        <w:r w:rsidRPr="00EE36D6">
          <w:t xml:space="preserve">, con fecha y lo que se </w:t>
        </w:r>
      </w:ins>
      <w:ins w:id="5817" w:author="Regina Casanova" w:date="2018-06-25T16:48:00Z">
        <w:r w:rsidRPr="00EE36D6">
          <w:t>realizó</w:t>
        </w:r>
      </w:ins>
      <w:ins w:id="5818" w:author="Regina Casanova" w:date="2018-06-25T16:47:00Z">
        <w:r w:rsidRPr="00EE36D6">
          <w:t>"</w:t>
        </w:r>
      </w:ins>
      <w:r w:rsidR="00032356">
        <w:rPr>
          <w:rStyle w:val="Refdecomentario"/>
          <w:i w:val="0"/>
          <w:iCs w:val="0"/>
          <w:color w:val="auto"/>
        </w:rPr>
        <w:commentReference w:id="5819"/>
      </w:r>
    </w:p>
    <w:p w14:paraId="436D8DC7" w14:textId="5994604D" w:rsidR="009C4E68" w:rsidRPr="009C4E68" w:rsidRDefault="009C4E68" w:rsidP="009C4E68">
      <w:pPr>
        <w:pStyle w:val="Texto"/>
        <w:jc w:val="right"/>
        <w:rPr>
          <w:ins w:id="5820" w:author="Regina Casanova" w:date="2018-06-25T15:16:00Z"/>
        </w:rPr>
        <w:pPrChange w:id="5821" w:author="Regina Casanova" w:date="2018-08-05T20:28:00Z">
          <w:pPr>
            <w:pStyle w:val="Texto"/>
          </w:pPr>
        </w:pPrChange>
      </w:pPr>
      <w:commentRangeStart w:id="5822"/>
      <w:ins w:id="5823" w:author="Regina Casanova" w:date="2018-08-05T20:28:00Z">
        <w:r>
          <w:t>(</w:t>
        </w:r>
        <w:r>
          <w:t>Gestor de IPRESS</w:t>
        </w:r>
        <w:r>
          <w:t>)</w:t>
        </w:r>
        <w:commentRangeEnd w:id="5822"/>
        <w:r>
          <w:rPr>
            <w:rStyle w:val="Refdecomentario"/>
          </w:rPr>
          <w:commentReference w:id="5822"/>
        </w:r>
      </w:ins>
    </w:p>
    <w:p w14:paraId="4C47D3EB" w14:textId="3669F505" w:rsidR="00DE3DBA" w:rsidRDefault="003B1064" w:rsidP="00842BF2">
      <w:pPr>
        <w:pStyle w:val="Texto"/>
        <w:rPr>
          <w:ins w:id="5824" w:author="Regina Casanova" w:date="2018-06-25T17:02:00Z"/>
        </w:rPr>
      </w:pPr>
      <w:ins w:id="5825" w:author="Regina Casanova" w:date="2018-06-22T10:50:00Z">
        <w:r>
          <w:t xml:space="preserve">En las pruebas de los ciudadanos </w:t>
        </w:r>
      </w:ins>
      <w:ins w:id="5826" w:author="Regina Casanova" w:date="2018-06-22T10:51:00Z">
        <w:r>
          <w:t>se vio que no tuvieron dificultades con interactuar con el prototipo</w:t>
        </w:r>
      </w:ins>
      <w:ins w:id="5827" w:author="Regina Casanova" w:date="2018-06-22T10:52:00Z">
        <w:r>
          <w:t>.</w:t>
        </w:r>
      </w:ins>
      <w:ins w:id="5828" w:author="Regina Casanova" w:date="2018-06-22T10:51:00Z">
        <w:r>
          <w:t xml:space="preserve"> </w:t>
        </w:r>
      </w:ins>
      <w:ins w:id="5829" w:author="Regina Casanova" w:date="2018-06-22T10:52:00Z">
        <w:r>
          <w:t>H</w:t>
        </w:r>
      </w:ins>
      <w:ins w:id="5830" w:author="Regina Casanova" w:date="2018-06-22T10:51:00Z">
        <w:r>
          <w:t xml:space="preserve">ubieron algunos comentarios sobre algunos textos </w:t>
        </w:r>
      </w:ins>
      <w:ins w:id="5831" w:author="Regina Casanova" w:date="2018-06-22T10:52:00Z">
        <w:r>
          <w:t>en donde</w:t>
        </w:r>
      </w:ins>
      <w:ins w:id="5832" w:author="Regina Casanova" w:date="2018-06-22T10:51:00Z">
        <w:r>
          <w:t xml:space="preserve"> no </w:t>
        </w:r>
        <w:r>
          <w:lastRenderedPageBreak/>
          <w:t xml:space="preserve">se comprendía sobre </w:t>
        </w:r>
      </w:ins>
      <w:ins w:id="5833" w:author="Regina Casanova" w:date="2018-06-22T10:52:00Z">
        <w:r>
          <w:t>qué</w:t>
        </w:r>
      </w:ins>
      <w:ins w:id="5834" w:author="Regina Casanova" w:date="2018-06-22T10:51:00Z">
        <w:r>
          <w:t xml:space="preserve"> se </w:t>
        </w:r>
      </w:ins>
      <w:ins w:id="5835" w:author="Regina Casanova" w:date="2018-06-25T16:40:00Z">
        <w:r w:rsidR="00EE36D6">
          <w:t>referían</w:t>
        </w:r>
      </w:ins>
      <w:ins w:id="5836" w:author="Regina Casanova" w:date="2018-06-22T10:51:00Z">
        <w:r>
          <w:t xml:space="preserve">, estos comentarios ayudaron </w:t>
        </w:r>
      </w:ins>
      <w:ins w:id="5837" w:author="Regina Casanova" w:date="2018-06-22T10:52:00Z">
        <w:r>
          <w:t>para poder hacerlos más específicos y evitar inconvenientes</w:t>
        </w:r>
      </w:ins>
      <w:ins w:id="5838" w:author="Regina Casanova" w:date="2018-06-22T10:53:00Z">
        <w:r>
          <w:t xml:space="preserve"> luego de la primera iteración</w:t>
        </w:r>
      </w:ins>
      <w:ins w:id="5839" w:author="Regina Casanova" w:date="2018-06-22T10:52:00Z">
        <w:r>
          <w:t xml:space="preserve">. Dichos textos se </w:t>
        </w:r>
      </w:ins>
      <w:ins w:id="5840" w:author="Regina Casanova" w:date="2018-06-22T10:53:00Z">
        <w:r>
          <w:t>referían</w:t>
        </w:r>
      </w:ins>
      <w:ins w:id="5841" w:author="Regina Casanova" w:date="2018-06-22T10:52:00Z">
        <w:r>
          <w:t xml:space="preserve"> </w:t>
        </w:r>
      </w:ins>
      <w:ins w:id="5842" w:author="Regina Casanova" w:date="2018-06-22T10:53:00Z">
        <w:r>
          <w:t>mayormente al primer paso para presentar una solicitud en donde se pedía que buscaran cual era la IPRESS donde había ocurrido el problema.</w:t>
        </w:r>
      </w:ins>
      <w:ins w:id="5843"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5844" w:author="Regina Casanova" w:date="2018-06-22T10:55:00Z">
        <w:r>
          <w:t>parecía</w:t>
        </w:r>
      </w:ins>
      <w:ins w:id="5845" w:author="Regina Casanova" w:date="2018-06-22T10:54:00Z">
        <w:r>
          <w:t xml:space="preserve"> </w:t>
        </w:r>
      </w:ins>
      <w:ins w:id="5846" w:author="Regina Casanova" w:date="2018-06-22T10:55:00Z">
        <w:r>
          <w:t xml:space="preserve">bien que no solo pudieran colocar reclamos sino también consultas y sugerencias, seria mejor implementar las consultas como un chat </w:t>
        </w:r>
      </w:ins>
      <w:ins w:id="5847" w:author="Regina Casanova" w:date="2018-06-22T10:56:00Z">
        <w:r>
          <w:t>automático</w:t>
        </w:r>
      </w:ins>
      <w:ins w:id="5848" w:author="Regina Casanova" w:date="2018-06-22T10:55:00Z">
        <w:r>
          <w:t xml:space="preserve"> en donde iban a poder resolver sus consultas de manera </w:t>
        </w:r>
      </w:ins>
      <w:ins w:id="5849" w:author="Regina Casanova" w:date="2018-06-22T10:56:00Z">
        <w:r>
          <w:t>rápida</w:t>
        </w:r>
      </w:ins>
      <w:ins w:id="5850" w:author="Regina Casanova" w:date="2018-06-22T10:55:00Z">
        <w:r>
          <w:t xml:space="preserve"> </w:t>
        </w:r>
      </w:ins>
      <w:ins w:id="5851" w:author="Regina Casanova" w:date="2018-06-22T10:56:00Z">
        <w:r>
          <w:t>y sin mucha formalidad. A su vez, sugirieron algunos cambios para el men</w:t>
        </w:r>
      </w:ins>
      <w:ins w:id="5852" w:author="Regina Casanova" w:date="2018-06-22T10:57:00Z">
        <w:r>
          <w:t xml:space="preserve">ú lateral para poder ubicar de manera más eficiente las opciones. </w:t>
        </w:r>
      </w:ins>
      <w:ins w:id="5853" w:author="Regina Casanova" w:date="2018-06-22T10:58:00Z">
        <w:r>
          <w:t>También</w:t>
        </w:r>
      </w:ins>
      <w:ins w:id="5854" w:author="Regina Casanova" w:date="2018-06-22T10:57:00Z">
        <w:r>
          <w:t xml:space="preserve"> dijeron que incluir un tutorial que explicara la diferencia entre tipos de solicitudes</w:t>
        </w:r>
      </w:ins>
      <w:ins w:id="5855" w:author="Regina Casanova" w:date="2018-06-22T10:59:00Z">
        <w:r>
          <w:t>, como estructurar una solicitud (específicamente, que datos son los necesarios para que se considere valida su solicitud)</w:t>
        </w:r>
      </w:ins>
      <w:ins w:id="5856" w:author="Regina Casanova" w:date="2018-06-22T10:57:00Z">
        <w:r>
          <w:t xml:space="preserve"> y</w:t>
        </w:r>
        <w:r w:rsidR="00173C5D">
          <w:t xml:space="preserve"> mostrar paso a paso </w:t>
        </w:r>
      </w:ins>
      <w:ins w:id="5857" w:author="Regina Casanova" w:date="2018-06-22T11:06:00Z">
        <w:r w:rsidR="00173C5D">
          <w:t>cómo</w:t>
        </w:r>
      </w:ins>
      <w:ins w:id="5858" w:author="Regina Casanova" w:date="2018-06-22T10:57:00Z">
        <w:r w:rsidR="00173C5D">
          <w:t xml:space="preserve"> </w:t>
        </w:r>
      </w:ins>
      <w:ins w:id="5859" w:author="Regina Casanova" w:date="2018-06-22T11:05:00Z">
        <w:r w:rsidR="00173C5D">
          <w:t xml:space="preserve">funciona el </w:t>
        </w:r>
      </w:ins>
      <w:ins w:id="5860" w:author="Regina Casanova" w:date="2018-07-29T19:16:00Z">
        <w:r w:rsidR="00F95B03">
          <w:t>aplicativo informático</w:t>
        </w:r>
      </w:ins>
      <w:ins w:id="5861" w:author="Regina Casanova" w:date="2018-06-22T11:05:00Z">
        <w:r w:rsidR="00173C5D">
          <w:t>.</w:t>
        </w:r>
      </w:ins>
      <w:ins w:id="5862" w:author="Regina Casanova" w:date="2018-06-22T11:06:00Z">
        <w:r w:rsidR="00173C5D">
          <w:t xml:space="preserve"> Acerca de las estadísticas dijeron que les parecían útiles pero que quisieran ver con más detalle cuales eran los filtros que se estaban colocando. </w:t>
        </w:r>
      </w:ins>
      <w:ins w:id="5863"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864" w:author="Regina Casanova" w:date="2018-07-29T19:16:00Z">
        <w:r w:rsidR="00F95B03">
          <w:t>aplicativo informático</w:t>
        </w:r>
      </w:ins>
      <w:ins w:id="5865" w:author="Regina Casanova" w:date="2018-06-22T11:08:00Z">
        <w:r w:rsidR="00173C5D">
          <w:t xml:space="preserve"> y ellos coloquen sus solicitudes en vano. </w:t>
        </w:r>
      </w:ins>
      <w:ins w:id="5866" w:author="Regina Casanova" w:date="2018-06-22T11:10:00Z">
        <w:r w:rsidR="00173C5D">
          <w:t xml:space="preserve">Mencionaron algunos problemas del prototipo que no </w:t>
        </w:r>
      </w:ins>
      <w:ins w:id="5867" w:author="Regina Casanova" w:date="2018-06-22T11:11:00Z">
        <w:r w:rsidR="00173C5D">
          <w:t>podían</w:t>
        </w:r>
      </w:ins>
      <w:ins w:id="5868" w:author="Regina Casanova" w:date="2018-06-22T11:10:00Z">
        <w:r w:rsidR="00173C5D">
          <w:t xml:space="preserve"> </w:t>
        </w:r>
      </w:ins>
      <w:ins w:id="5869" w:author="Regina Casanova" w:date="2018-06-22T11:11:00Z">
        <w:r w:rsidR="00173C5D">
          <w:t xml:space="preserve">ser subsanados ya que eran una función propia del </w:t>
        </w:r>
      </w:ins>
      <w:ins w:id="5870" w:author="Regina Casanova" w:date="2018-07-29T19:16:00Z">
        <w:r w:rsidR="00F95B03">
          <w:t>aplicativo informático</w:t>
        </w:r>
      </w:ins>
      <w:ins w:id="5871" w:author="Regina Casanova" w:date="2018-06-22T11:11:00Z">
        <w:r w:rsidR="00173C5D">
          <w:t xml:space="preserve"> con el que fue diseñado, de ser implementado el </w:t>
        </w:r>
      </w:ins>
      <w:ins w:id="5872" w:author="Regina Casanova" w:date="2018-07-29T19:16:00Z">
        <w:r w:rsidR="00F95B03">
          <w:t>aplicativo informático</w:t>
        </w:r>
      </w:ins>
      <w:ins w:id="5873" w:author="Regina Casanova" w:date="2018-06-22T11:11:00Z">
        <w:r w:rsidR="00173C5D">
          <w:t xml:space="preserve"> no se </w:t>
        </w:r>
      </w:ins>
      <w:ins w:id="5874" w:author="Regina Casanova" w:date="2018-06-22T11:12:00Z">
        <w:r w:rsidR="00173C5D">
          <w:t>presentarían</w:t>
        </w:r>
      </w:ins>
      <w:ins w:id="5875" w:author="Regina Casanova" w:date="2018-06-22T11:11:00Z">
        <w:r w:rsidR="00173C5D">
          <w:t xml:space="preserve"> </w:t>
        </w:r>
      </w:ins>
      <w:ins w:id="5876" w:author="Regina Casanova" w:date="2018-06-22T11:12:00Z">
        <w:r w:rsidR="00173C5D">
          <w:t xml:space="preserve">dichos inconvenientes. Hubo un ciudadano que menciono que los colores de la semaforización se entendían a que era un color por </w:t>
        </w:r>
        <w:r w:rsidR="00173C5D">
          <w:lastRenderedPageBreak/>
          <w:t xml:space="preserve">estado del reclamo y no por tiempo en que debería ser resuelto. Esta observación no la tuvieron </w:t>
        </w:r>
      </w:ins>
      <w:ins w:id="5877" w:author="Regina Casanova" w:date="2018-06-22T11:13:00Z">
        <w:r w:rsidR="00173C5D">
          <w:t>ningún</w:t>
        </w:r>
      </w:ins>
      <w:ins w:id="5878" w:author="Regina Casanova" w:date="2018-06-22T11:12:00Z">
        <w:r w:rsidR="00173C5D">
          <w:t xml:space="preserve"> </w:t>
        </w:r>
      </w:ins>
      <w:ins w:id="5879" w:author="Regina Casanova" w:date="2018-06-22T11:13:00Z">
        <w:r w:rsidR="00173C5D">
          <w:t>otro ciudadano por lo cual se continuo con la semaforización original luego de la primera iteración. Además</w:t>
        </w:r>
      </w:ins>
      <w:ins w:id="5880" w:author="Regina Casanova" w:date="2018-06-22T11:14:00Z">
        <w:r w:rsidR="00173C5D">
          <w:t>, otro ciudadano</w:t>
        </w:r>
      </w:ins>
      <w:ins w:id="5881" w:author="Regina Casanova" w:date="2018-06-22T11:13:00Z">
        <w:r w:rsidR="00173C5D">
          <w:t xml:space="preserve"> dij</w:t>
        </w:r>
      </w:ins>
      <w:ins w:id="5882" w:author="Regina Casanova" w:date="2018-06-22T11:14:00Z">
        <w:r w:rsidR="00173C5D">
          <w:t>o</w:t>
        </w:r>
      </w:ins>
      <w:ins w:id="5883" w:author="Regina Casanova" w:date="2018-06-22T11:13:00Z">
        <w:r w:rsidR="00173C5D">
          <w:t xml:space="preserve"> que </w:t>
        </w:r>
      </w:ins>
      <w:ins w:id="5884" w:author="Regina Casanova" w:date="2018-06-22T11:14:00Z">
        <w:r w:rsidR="00173C5D">
          <w:t>sería</w:t>
        </w:r>
      </w:ins>
      <w:ins w:id="5885" w:author="Regina Casanova" w:date="2018-06-22T11:13:00Z">
        <w:r w:rsidR="00173C5D">
          <w:t xml:space="preserve"> bueno poder colocar un </w:t>
        </w:r>
      </w:ins>
      <w:ins w:id="5886" w:author="Regina Casanova" w:date="2018-06-22T11:14:00Z">
        <w:r w:rsidR="00173C5D">
          <w:t>reclamo por una persona desconocida lo cual no fue posible diseñar ya que la normativa no permite esto. Mencionaron que la tipificaci</w:t>
        </w:r>
      </w:ins>
      <w:ins w:id="5887" w:author="Regina Casanova" w:date="2018-06-22T11:15:00Z">
        <w:r w:rsidR="00173C5D">
          <w:t xml:space="preserve">ón de los reclamos era muy útil para poder ver las estadísticas de manera más entendible y </w:t>
        </w:r>
        <w:r w:rsidR="00FD5613">
          <w:t xml:space="preserve">rápida, pero resaltaron que en caso fuera implementado el </w:t>
        </w:r>
      </w:ins>
      <w:ins w:id="5888" w:author="Regina Casanova" w:date="2018-07-29T19:16:00Z">
        <w:r w:rsidR="00F95B03">
          <w:t>aplicativo informático</w:t>
        </w:r>
      </w:ins>
      <w:ins w:id="5889" w:author="Regina Casanova" w:date="2018-06-22T11:15:00Z">
        <w:r w:rsidR="00FD5613">
          <w:t xml:space="preserve">, la lista de establecimientos de salud para escoger en el primer paso </w:t>
        </w:r>
      </w:ins>
      <w:ins w:id="5890" w:author="Regina Casanova" w:date="2018-06-22T11:16:00Z">
        <w:r w:rsidR="00FD5613">
          <w:t>sería</w:t>
        </w:r>
      </w:ins>
      <w:ins w:id="5891" w:author="Regina Casanova" w:date="2018-06-22T11:15:00Z">
        <w:r w:rsidR="00FD5613">
          <w:t xml:space="preserve"> extremadamente larga y que se necesita una mejor manera </w:t>
        </w:r>
      </w:ins>
      <w:ins w:id="5892" w:author="Regina Casanova" w:date="2018-06-22T11:16:00Z">
        <w:r w:rsidR="00FD5613">
          <w:t>de realizar la búsqueda del establecimiento.</w:t>
        </w:r>
      </w:ins>
    </w:p>
    <w:p w14:paraId="547D5D37" w14:textId="632D6E77" w:rsidR="003E5061" w:rsidRDefault="003E5061">
      <w:pPr>
        <w:pStyle w:val="Cita"/>
        <w:rPr>
          <w:ins w:id="5893" w:author="Regina Casanova" w:date="2018-08-05T20:29:00Z"/>
        </w:rPr>
        <w:pPrChange w:id="5894" w:author="Regina Casanova" w:date="2018-06-25T17:02:00Z">
          <w:pPr>
            <w:pStyle w:val="Texto"/>
          </w:pPr>
        </w:pPrChange>
      </w:pPr>
      <w:ins w:id="5895"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C79F21A" w14:textId="69DF1B31" w:rsidR="00A760A2" w:rsidRPr="00A760A2" w:rsidRDefault="00A760A2" w:rsidP="00A760A2">
      <w:pPr>
        <w:pStyle w:val="Texto"/>
        <w:jc w:val="right"/>
        <w:rPr>
          <w:ins w:id="5896" w:author="Regina Casanova" w:date="2018-06-25T17:02:00Z"/>
        </w:rPr>
        <w:pPrChange w:id="5897" w:author="Regina Casanova" w:date="2018-08-05T20:29:00Z">
          <w:pPr>
            <w:pStyle w:val="Texto"/>
          </w:pPr>
        </w:pPrChange>
      </w:pPr>
      <w:commentRangeStart w:id="5898"/>
      <w:ins w:id="5899" w:author="Regina Casanova" w:date="2018-08-05T20:29:00Z">
        <w:r>
          <w:t>(</w:t>
        </w:r>
        <w:r>
          <w:t>Ciudadano</w:t>
        </w:r>
        <w:r>
          <w:t>)</w:t>
        </w:r>
        <w:commentRangeEnd w:id="5898"/>
        <w:r>
          <w:rPr>
            <w:rStyle w:val="Refdecomentario"/>
          </w:rPr>
          <w:commentReference w:id="5898"/>
        </w:r>
      </w:ins>
    </w:p>
    <w:p w14:paraId="6B146958" w14:textId="4700B6CB" w:rsidR="00556845" w:rsidRDefault="00556845">
      <w:pPr>
        <w:pStyle w:val="Cita"/>
        <w:rPr>
          <w:ins w:id="5900" w:author="Regina Casanova" w:date="2018-08-05T20:29:00Z"/>
        </w:rPr>
        <w:pPrChange w:id="5901" w:author="Regina Casanova" w:date="2018-06-25T17:05:00Z">
          <w:pPr>
            <w:pStyle w:val="Texto"/>
          </w:pPr>
        </w:pPrChange>
      </w:pPr>
      <w:ins w:id="5902" w:author="Regina Casanova" w:date="2018-06-25T17:03:00Z">
        <w:r>
          <w:t xml:space="preserve">“Las consultas </w:t>
        </w:r>
      </w:ins>
      <w:ins w:id="5903" w:author="Regina Casanova" w:date="2018-06-25T17:05:00Z">
        <w:r>
          <w:t>deberían</w:t>
        </w:r>
      </w:ins>
      <w:ins w:id="5904" w:author="Regina Casanova" w:date="2018-06-25T17:03:00Z">
        <w:r>
          <w:t xml:space="preserve"> ser manejadas por un chat, porque si yo estoy apurada y deseo saber </w:t>
        </w:r>
      </w:ins>
      <w:ins w:id="5905" w:author="Regina Casanova" w:date="2018-06-25T17:05:00Z">
        <w:r>
          <w:t>dónde</w:t>
        </w:r>
      </w:ins>
      <w:ins w:id="5906" w:author="Regina Casanova" w:date="2018-06-25T17:03:00Z">
        <w:r>
          <w:t xml:space="preserve"> </w:t>
        </w:r>
      </w:ins>
      <w:ins w:id="5907" w:author="Regina Casanova" w:date="2018-06-25T17:05:00Z">
        <w:r>
          <w:t>está</w:t>
        </w:r>
      </w:ins>
      <w:ins w:id="5908" w:author="Regina Casanova" w:date="2018-06-25T17:03:00Z">
        <w:r>
          <w:t xml:space="preserve"> el consultorio</w:t>
        </w:r>
      </w:ins>
      <w:ins w:id="5909" w:author="Regina Casanova" w:date="2018-06-25T17:04:00Z">
        <w:r>
          <w:t xml:space="preserve">, hasta que me respondan ya lo </w:t>
        </w:r>
      </w:ins>
      <w:ins w:id="5910" w:author="Regina Casanova" w:date="2018-06-25T17:05:00Z">
        <w:r>
          <w:t>habré</w:t>
        </w:r>
      </w:ins>
      <w:ins w:id="5911" w:author="Regina Casanova" w:date="2018-06-25T17:04:00Z">
        <w:r>
          <w:t xml:space="preserve"> encontrado, me </w:t>
        </w:r>
      </w:ins>
      <w:ins w:id="5912" w:author="Regina Casanova" w:date="2018-06-25T17:05:00Z">
        <w:r>
          <w:t>habré</w:t>
        </w:r>
      </w:ins>
      <w:ins w:id="5913" w:author="Regina Casanova" w:date="2018-06-25T17:04:00Z">
        <w:r>
          <w:t xml:space="preserve"> hecho amiga de quien me atiende e </w:t>
        </w:r>
      </w:ins>
      <w:ins w:id="5914" w:author="Regina Casanova" w:date="2018-06-25T17:05:00Z">
        <w:r>
          <w:t>iría</w:t>
        </w:r>
      </w:ins>
      <w:ins w:id="5915" w:author="Regina Casanova" w:date="2018-06-25T17:04:00Z">
        <w:r>
          <w:t xml:space="preserve"> por mi 5ta consulta. </w:t>
        </w:r>
      </w:ins>
      <w:ins w:id="5916" w:author="Regina Casanova" w:date="2018-06-25T17:05:00Z">
        <w:r>
          <w:t>Debería</w:t>
        </w:r>
      </w:ins>
      <w:ins w:id="5917" w:author="Regina Casanova" w:date="2018-06-25T17:04:00Z">
        <w:r>
          <w:t xml:space="preserve"> ser manejado por un chat interno, para reclamos </w:t>
        </w:r>
      </w:ins>
      <w:ins w:id="5918" w:author="Regina Casanova" w:date="2018-06-25T17:05:00Z">
        <w:r>
          <w:t>está</w:t>
        </w:r>
      </w:ins>
      <w:ins w:id="5919" w:author="Regina Casanova" w:date="2018-06-25T17:04:00Z">
        <w:r>
          <w:t xml:space="preserve"> bien los 5 pasos”</w:t>
        </w:r>
      </w:ins>
      <w:r w:rsidR="00032356">
        <w:rPr>
          <w:rStyle w:val="Refdecomentario"/>
          <w:i w:val="0"/>
          <w:iCs w:val="0"/>
          <w:color w:val="auto"/>
        </w:rPr>
        <w:commentReference w:id="5920"/>
      </w:r>
    </w:p>
    <w:p w14:paraId="2C0A7C0C" w14:textId="67D97EA7" w:rsidR="00A760A2" w:rsidRPr="00A760A2" w:rsidRDefault="00A760A2" w:rsidP="00A760A2">
      <w:pPr>
        <w:pStyle w:val="Texto"/>
        <w:jc w:val="right"/>
        <w:rPr>
          <w:ins w:id="5921" w:author="Regina Casanova" w:date="2018-06-20T17:07:00Z"/>
        </w:rPr>
        <w:pPrChange w:id="5922" w:author="Regina Casanova" w:date="2018-08-05T20:29:00Z">
          <w:pPr>
            <w:pStyle w:val="Texto"/>
          </w:pPr>
        </w:pPrChange>
      </w:pPr>
      <w:commentRangeStart w:id="5923"/>
      <w:ins w:id="5924" w:author="Regina Casanova" w:date="2018-08-05T20:29:00Z">
        <w:r>
          <w:t>(</w:t>
        </w:r>
        <w:r>
          <w:t>Ciudadano</w:t>
        </w:r>
        <w:r>
          <w:t>)</w:t>
        </w:r>
        <w:commentRangeEnd w:id="5923"/>
        <w:r>
          <w:rPr>
            <w:rStyle w:val="Refdecomentario"/>
          </w:rPr>
          <w:commentReference w:id="5923"/>
        </w:r>
      </w:ins>
    </w:p>
    <w:p w14:paraId="08009837" w14:textId="00BDFC7E" w:rsidR="0080563F" w:rsidRPr="00842BF2" w:rsidRDefault="005F185B" w:rsidP="00842BF2">
      <w:pPr>
        <w:pStyle w:val="Texto"/>
      </w:pPr>
      <w:r w:rsidRPr="00BA156B">
        <w:lastRenderedPageBreak/>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925" w:author="Regina Casanova" w:date="2018-06-18T17:53:00Z">
        <w:r w:rsidR="00AC1607" w:rsidRPr="00BA156B" w:rsidDel="00E94926">
          <w:delText>sistema</w:delText>
        </w:r>
      </w:del>
      <w:ins w:id="5926"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5927" w:author="Regina Casanova" w:date="2018-06-18T23:52:00Z">
        <w:r w:rsidR="00814F75" w:rsidRPr="00BA156B" w:rsidDel="00EF41F7">
          <w:delText xml:space="preserve">en </w:delText>
        </w:r>
      </w:del>
      <w:r w:rsidR="00814F75" w:rsidRPr="00BA156B">
        <w:t xml:space="preserve">el </w:t>
      </w:r>
      <w:del w:id="5928" w:author="Regina Casanova" w:date="2018-06-18T17:53:00Z">
        <w:r w:rsidR="00814F75" w:rsidRPr="00BA156B" w:rsidDel="00E94926">
          <w:delText xml:space="preserve">sistema </w:delText>
        </w:r>
      </w:del>
      <w:ins w:id="5929" w:author="Regina Casanova" w:date="2018-07-29T19:16:00Z">
        <w:r w:rsidR="00F95B03">
          <w:t>aplicativo informático</w:t>
        </w:r>
      </w:ins>
      <w:ins w:id="5930"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931" w:author="Regina Casanova" w:date="2018-06-18T17:53:00Z">
        <w:r w:rsidR="00814F75" w:rsidRPr="00BA156B" w:rsidDel="00E94926">
          <w:delText>sistema</w:delText>
        </w:r>
      </w:del>
      <w:ins w:id="5932"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933" w:name="_Toc520655731"/>
      <w:r w:rsidRPr="00BA156B">
        <w:t>Personal de SUSALUD</w:t>
      </w:r>
      <w:bookmarkEnd w:id="5933"/>
      <w:del w:id="5934"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lastRenderedPageBreak/>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935" w:name="_Toc520655732"/>
      <w:r w:rsidRPr="00BA156B">
        <w:t>Gestores de IPRESS</w:t>
      </w:r>
      <w:bookmarkEnd w:id="5935"/>
      <w:del w:id="5936"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937" w:name="_Toc520655733"/>
      <w:r w:rsidRPr="00BA156B">
        <w:t>Ciudadanos</w:t>
      </w:r>
      <w:bookmarkEnd w:id="5937"/>
      <w:del w:id="5938"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939" w:author="Regina Casanova" w:date="2018-06-18T17:53:00Z">
        <w:r w:rsidRPr="00BA156B" w:rsidDel="00E94926">
          <w:delText>sistema</w:delText>
        </w:r>
      </w:del>
      <w:ins w:id="5940"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941" w:author="Regina Casanova" w:date="2018-06-18T17:53:00Z">
        <w:r w:rsidR="00465CE9" w:rsidRPr="00BA156B" w:rsidDel="00E94926">
          <w:delText>sistema</w:delText>
        </w:r>
      </w:del>
      <w:ins w:id="5942"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943" w:author="Regina Casanova" w:date="2018-06-18T17:53:00Z">
        <w:r w:rsidRPr="00BA156B" w:rsidDel="00E94926">
          <w:delText>sistema</w:delText>
        </w:r>
      </w:del>
      <w:ins w:id="5944"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945" w:author="Regina Casanova" w:date="2018-07-29T13:12:00Z"/>
        </w:rPr>
      </w:pPr>
      <w:r w:rsidRPr="00BA156B">
        <w:lastRenderedPageBreak/>
        <w:t xml:space="preserve">Finalmente, fueron los gestores de IPRESS los más interesados en el desarrollo de este </w:t>
      </w:r>
      <w:del w:id="5946" w:author="Regina Casanova" w:date="2018-06-18T17:53:00Z">
        <w:r w:rsidRPr="00BA156B" w:rsidDel="00E94926">
          <w:delText xml:space="preserve">sistema </w:delText>
        </w:r>
      </w:del>
      <w:ins w:id="5947" w:author="Regina Casanova" w:date="2018-07-29T19:16:00Z">
        <w:r w:rsidR="00F95B03">
          <w:t>aplicativo informático</w:t>
        </w:r>
      </w:ins>
      <w:ins w:id="5948" w:author="Regina Casanova" w:date="2018-06-18T17:39:00Z">
        <w:r w:rsidR="00234025">
          <w:t xml:space="preserve"> </w:t>
        </w:r>
      </w:ins>
      <w:r w:rsidRPr="00BA156B">
        <w:t xml:space="preserve">en algo funcional e inclusive algunos ofrecieron sus instalaciones para realizar pruebas piloto. El personal de SUSALUD vio el </w:t>
      </w:r>
      <w:del w:id="5949" w:author="Regina Casanova" w:date="2018-06-18T17:53:00Z">
        <w:r w:rsidRPr="00BA156B" w:rsidDel="00E94926">
          <w:delText xml:space="preserve">sistema </w:delText>
        </w:r>
      </w:del>
      <w:ins w:id="5950" w:author="Regina Casanova" w:date="2018-07-29T19:16:00Z">
        <w:r w:rsidR="00F95B03">
          <w:t>aplicativo informático</w:t>
        </w:r>
      </w:ins>
      <w:ins w:id="5951" w:author="Regina Casanova" w:date="2018-06-18T17:39:00Z">
        <w:r w:rsidR="00234025">
          <w:t xml:space="preserve"> </w:t>
        </w:r>
      </w:ins>
      <w:r w:rsidR="00465CE9" w:rsidRPr="00BA156B">
        <w:t>útil,</w:t>
      </w:r>
      <w:r w:rsidR="00616D11" w:rsidRPr="00BA156B">
        <w:t xml:space="preserve"> pero lo compararon con un </w:t>
      </w:r>
      <w:del w:id="5952" w:author="Regina Casanova" w:date="2018-06-18T17:53:00Z">
        <w:r w:rsidR="00616D11" w:rsidRPr="00BA156B" w:rsidDel="00E94926">
          <w:delText xml:space="preserve">sistema </w:delText>
        </w:r>
      </w:del>
      <w:ins w:id="5953" w:author="Regina Casanova" w:date="2018-07-29T19:16:00Z">
        <w:r w:rsidR="00F95B03">
          <w:t>aplicativo informático</w:t>
        </w:r>
      </w:ins>
      <w:ins w:id="5954"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955" w:author="Regina Casanova" w:date="2018-06-18T17:53:00Z">
        <w:r w:rsidR="00465CE9" w:rsidRPr="00BA156B" w:rsidDel="00E94926">
          <w:delText>sistema</w:delText>
        </w:r>
      </w:del>
      <w:ins w:id="5956"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4029ADF7" w:rsidR="00AB78DE" w:rsidRPr="008D23C7" w:rsidRDefault="00AB78DE" w:rsidP="00AB78DE">
      <w:pPr>
        <w:pStyle w:val="Ttulo3"/>
        <w:rPr>
          <w:ins w:id="5957" w:author="Regina Casanova" w:date="2018-07-29T13:12:00Z"/>
        </w:rPr>
      </w:pPr>
      <w:bookmarkStart w:id="5958" w:name="_Toc520655734"/>
      <w:ins w:id="5959" w:author="Regina Casanova" w:date="2018-07-29T13:12:00Z">
        <w:r w:rsidRPr="008D23C7">
          <w:t>Reclasificación de la Tabla de Clasificación de Reclamos</w:t>
        </w:r>
        <w:bookmarkEnd w:id="5958"/>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960"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0423956" w14:textId="6198322D" w:rsidR="00EE1474" w:rsidRDefault="00AB78DE">
      <w:pPr>
        <w:pStyle w:val="Texto"/>
        <w:rPr>
          <w:ins w:id="5961" w:author="Regina Casanova" w:date="2018-07-29T13:40:00Z"/>
        </w:rPr>
        <w:pPrChange w:id="5962" w:author="Regina Casanova" w:date="2018-07-29T13:35:00Z">
          <w:pPr>
            <w:autoSpaceDE w:val="0"/>
            <w:autoSpaceDN w:val="0"/>
            <w:adjustRightInd w:val="0"/>
            <w:spacing w:line="380" w:lineRule="atLeast"/>
          </w:pPr>
        </w:pPrChange>
      </w:pPr>
      <w:ins w:id="5963" w:author="Regina Casanova" w:date="2018-07-29T13:12:00Z">
        <w:r w:rsidRPr="00BA156B">
          <w:t>La versión final de esta tabla se presenta a continuación.</w:t>
        </w:r>
      </w:ins>
    </w:p>
    <w:p w14:paraId="479E75D4" w14:textId="77777777" w:rsidR="00EE1474" w:rsidRDefault="00EE1474">
      <w:pPr>
        <w:pStyle w:val="Texto"/>
        <w:rPr>
          <w:ins w:id="5964" w:author="Regina Casanova" w:date="2018-07-29T13:40:00Z"/>
        </w:rPr>
        <w:pPrChange w:id="5965" w:author="Regina Casanova" w:date="2018-07-29T13:35:00Z">
          <w:pPr>
            <w:autoSpaceDE w:val="0"/>
            <w:autoSpaceDN w:val="0"/>
            <w:adjustRightInd w:val="0"/>
            <w:spacing w:line="380" w:lineRule="atLeast"/>
          </w:pPr>
        </w:pPrChange>
      </w:pPr>
    </w:p>
    <w:p w14:paraId="251B1AD6" w14:textId="77777777" w:rsidR="00EE1474" w:rsidRDefault="00EE1474">
      <w:pPr>
        <w:pStyle w:val="Texto"/>
        <w:rPr>
          <w:ins w:id="5966" w:author="Regina Casanova" w:date="2018-07-29T13:40:00Z"/>
        </w:rPr>
        <w:pPrChange w:id="5967" w:author="Regina Casanova" w:date="2018-07-29T13:35:00Z">
          <w:pPr>
            <w:autoSpaceDE w:val="0"/>
            <w:autoSpaceDN w:val="0"/>
            <w:adjustRightInd w:val="0"/>
            <w:spacing w:line="380" w:lineRule="atLeast"/>
          </w:pPr>
        </w:pPrChange>
      </w:pPr>
    </w:p>
    <w:p w14:paraId="1BE14EE6" w14:textId="77777777" w:rsidR="00EE1474" w:rsidRDefault="00EE1474">
      <w:pPr>
        <w:pStyle w:val="Texto"/>
        <w:rPr>
          <w:ins w:id="5968" w:author="Regina Casanova" w:date="2018-07-29T13:40:00Z"/>
        </w:rPr>
        <w:pPrChange w:id="5969" w:author="Regina Casanova" w:date="2018-07-29T13:35:00Z">
          <w:pPr>
            <w:autoSpaceDE w:val="0"/>
            <w:autoSpaceDN w:val="0"/>
            <w:adjustRightInd w:val="0"/>
            <w:spacing w:line="380" w:lineRule="atLeast"/>
          </w:pPr>
        </w:pPrChange>
      </w:pPr>
    </w:p>
    <w:p w14:paraId="2FB3CA49" w14:textId="77777777" w:rsidR="00EE1474" w:rsidRDefault="00EE1474">
      <w:pPr>
        <w:pStyle w:val="Texto"/>
        <w:rPr>
          <w:ins w:id="5970" w:author="Regina Casanova" w:date="2018-07-29T13:34:00Z"/>
          <w:color w:val="000000"/>
          <w:lang w:val="es-PE"/>
        </w:rPr>
        <w:pPrChange w:id="5971"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972" w:author="Regina Casanova" w:date="2018-07-29T13:40:00Z"/>
          <w:b/>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973"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pPr>
              <w:spacing w:line="360" w:lineRule="auto"/>
              <w:jc w:val="center"/>
              <w:rPr>
                <w:ins w:id="5974" w:author="Regina Casanova" w:date="2018-07-29T13:35:00Z"/>
                <w:color w:val="000000"/>
              </w:rPr>
              <w:pPrChange w:id="5975" w:author="Regina Casanova" w:date="2018-07-29T13:35:00Z">
                <w:pPr>
                  <w:autoSpaceDE w:val="0"/>
                  <w:autoSpaceDN w:val="0"/>
                  <w:adjustRightInd w:val="0"/>
                  <w:spacing w:line="380" w:lineRule="atLeast"/>
                </w:pPr>
              </w:pPrChange>
            </w:pPr>
            <w:ins w:id="5976" w:author="Regina Casanova" w:date="2018-07-29T13:39:00Z">
              <w:r>
                <w:rPr>
                  <w:b/>
                </w:rPr>
                <w:lastRenderedPageBreak/>
                <w:t>T</w:t>
              </w:r>
            </w:ins>
            <w:ins w:id="5977" w:author="Regina Casanova" w:date="2018-07-29T13:35:00Z">
              <w:r w:rsidR="00CD33CC" w:rsidRPr="00BA156B">
                <w:rPr>
                  <w:b/>
                </w:rPr>
                <w:t>abla Final de Clasificación de Reclamos</w:t>
              </w:r>
            </w:ins>
          </w:p>
        </w:tc>
      </w:tr>
      <w:tr w:rsidR="00AB78DE" w:rsidRPr="00BA156B" w14:paraId="23BB4DAD" w14:textId="77777777" w:rsidTr="001828F5">
        <w:trPr>
          <w:ins w:id="5978"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979" w:author="Regina Casanova" w:date="2018-07-29T13:12:00Z"/>
                <w:color w:val="000000"/>
              </w:rPr>
            </w:pPr>
            <w:ins w:id="5980" w:author="Regina Casanova" w:date="2018-07-29T13:12:00Z">
              <w:r w:rsidRPr="00BA156B">
                <w:rPr>
                  <w:color w:val="000000"/>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981" w:author="Regina Casanova" w:date="2018-07-29T13:12:00Z"/>
                <w:color w:val="000000"/>
              </w:rPr>
            </w:pPr>
            <w:ins w:id="5982" w:author="Regina Casanova" w:date="2018-07-29T13:12:00Z">
              <w:r w:rsidRPr="00BA156B">
                <w:rPr>
                  <w:color w:val="000000"/>
                </w:rPr>
                <w:t>Problemas de Infraestructura y/o mobiliario</w:t>
              </w:r>
            </w:ins>
          </w:p>
        </w:tc>
      </w:tr>
      <w:tr w:rsidR="00AB78DE" w:rsidRPr="00BA156B" w14:paraId="3467C76A" w14:textId="77777777" w:rsidTr="001828F5">
        <w:tblPrEx>
          <w:tblBorders>
            <w:top w:val="none" w:sz="0" w:space="0" w:color="auto"/>
          </w:tblBorders>
        </w:tblPrEx>
        <w:trPr>
          <w:ins w:id="5983"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984" w:author="Regina Casanova" w:date="2018-07-29T13:12:00Z"/>
                <w:color w:val="000000"/>
              </w:rPr>
            </w:pPr>
            <w:ins w:id="5985" w:author="Regina Casanova" w:date="2018-07-29T13:12:00Z">
              <w:r w:rsidRPr="00BA156B">
                <w:rPr>
                  <w:color w:val="000000"/>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986" w:author="Regina Casanova" w:date="2018-07-29T13:12:00Z"/>
                <w:color w:val="000000"/>
              </w:rPr>
            </w:pPr>
            <w:ins w:id="5987" w:author="Regina Casanova" w:date="2018-07-29T13:12:00Z">
              <w:r w:rsidRPr="00BA156B">
                <w:rPr>
                  <w:color w:val="000000"/>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988"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989" w:author="Regina Casanova" w:date="2018-07-29T13:12:00Z"/>
                <w:color w:val="000000"/>
              </w:rPr>
            </w:pPr>
            <w:ins w:id="5990" w:author="Regina Casanova" w:date="2018-07-29T13:12:00Z">
              <w:r w:rsidRPr="00BA156B">
                <w:rPr>
                  <w:color w:val="000000"/>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991" w:author="Regina Casanova" w:date="2018-07-29T13:12:00Z"/>
                <w:color w:val="000000"/>
              </w:rPr>
            </w:pPr>
            <w:ins w:id="5992" w:author="Regina Casanova" w:date="2018-07-29T13:12:00Z">
              <w:r w:rsidRPr="00BA156B">
                <w:rPr>
                  <w:color w:val="000000"/>
                </w:rPr>
                <w:t>Deficiencia o falta de infraestructura y/o mobiliario</w:t>
              </w:r>
            </w:ins>
          </w:p>
        </w:tc>
      </w:tr>
      <w:tr w:rsidR="00AB78DE" w:rsidRPr="00BA156B" w14:paraId="1A0EB1E0" w14:textId="77777777" w:rsidTr="001828F5">
        <w:tblPrEx>
          <w:tblBorders>
            <w:top w:val="none" w:sz="0" w:space="0" w:color="auto"/>
          </w:tblBorders>
        </w:tblPrEx>
        <w:trPr>
          <w:ins w:id="599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994" w:author="Regina Casanova" w:date="2018-07-29T13:12:00Z"/>
                <w:color w:val="000000"/>
              </w:rPr>
            </w:pPr>
            <w:ins w:id="5995"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996" w:author="Regina Casanova" w:date="2018-07-29T13:12:00Z"/>
                <w:color w:val="000000"/>
              </w:rPr>
            </w:pPr>
            <w:ins w:id="5997" w:author="Regina Casanova" w:date="2018-07-29T13:12:00Z">
              <w:r w:rsidRPr="00BA156B">
                <w:rPr>
                  <w:color w:val="000000"/>
                </w:rPr>
                <w:t>Problemas del Seguro (SIS)</w:t>
              </w:r>
            </w:ins>
          </w:p>
        </w:tc>
      </w:tr>
      <w:tr w:rsidR="00AB78DE" w:rsidRPr="00BA156B" w14:paraId="267EB2B1" w14:textId="77777777" w:rsidTr="001828F5">
        <w:tblPrEx>
          <w:tblBorders>
            <w:top w:val="none" w:sz="0" w:space="0" w:color="auto"/>
          </w:tblBorders>
        </w:tblPrEx>
        <w:trPr>
          <w:ins w:id="5998"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999" w:author="Regina Casanova" w:date="2018-07-29T13:12:00Z"/>
                <w:color w:val="000000"/>
              </w:rPr>
            </w:pPr>
            <w:ins w:id="6000" w:author="Regina Casanova" w:date="2018-07-29T13:12:00Z">
              <w:r w:rsidRPr="00BA156B">
                <w:rPr>
                  <w:color w:val="000000"/>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6001" w:author="Regina Casanova" w:date="2018-07-29T13:12:00Z"/>
                <w:color w:val="000000"/>
              </w:rPr>
            </w:pPr>
            <w:ins w:id="6002" w:author="Regina Casanova" w:date="2018-07-29T13:12:00Z">
              <w:r w:rsidRPr="00BA156B">
                <w:rPr>
                  <w:color w:val="000000"/>
                </w:rPr>
                <w:t>Cobros relacionados al seguro (copago, deducibles, reembolsos)</w:t>
              </w:r>
            </w:ins>
          </w:p>
        </w:tc>
      </w:tr>
      <w:tr w:rsidR="00AB78DE" w:rsidRPr="00BA156B" w14:paraId="40721047" w14:textId="77777777" w:rsidTr="001828F5">
        <w:tblPrEx>
          <w:tblBorders>
            <w:top w:val="none" w:sz="0" w:space="0" w:color="auto"/>
          </w:tblBorders>
        </w:tblPrEx>
        <w:trPr>
          <w:ins w:id="6003"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6004" w:author="Regina Casanova" w:date="2018-07-29T13:12:00Z"/>
                <w:color w:val="000000"/>
              </w:rPr>
            </w:pPr>
            <w:ins w:id="6005"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6006" w:author="Regina Casanova" w:date="2018-07-29T13:12:00Z"/>
                <w:color w:val="000000"/>
              </w:rPr>
            </w:pPr>
            <w:ins w:id="6007" w:author="Regina Casanova" w:date="2018-07-29T13:12:00Z">
              <w:r w:rsidRPr="00BA156B">
                <w:rPr>
                  <w:color w:val="000000"/>
                </w:rPr>
                <w:t>Problemas de la cobertura</w:t>
              </w:r>
            </w:ins>
          </w:p>
        </w:tc>
      </w:tr>
      <w:tr w:rsidR="00AB78DE" w:rsidRPr="00BA156B" w14:paraId="22BEC3E1" w14:textId="77777777" w:rsidTr="001828F5">
        <w:tblPrEx>
          <w:tblBorders>
            <w:top w:val="none" w:sz="0" w:space="0" w:color="auto"/>
          </w:tblBorders>
        </w:tblPrEx>
        <w:trPr>
          <w:ins w:id="6008"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6009" w:author="Regina Casanova" w:date="2018-07-29T13:12:00Z"/>
                <w:color w:val="000000"/>
              </w:rPr>
            </w:pPr>
            <w:ins w:id="6010" w:author="Regina Casanova" w:date="2018-07-29T13:12:00Z">
              <w:r w:rsidRPr="00BA156B">
                <w:rPr>
                  <w:color w:val="000000"/>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6011" w:author="Regina Casanova" w:date="2018-07-29T13:12:00Z"/>
                <w:color w:val="000000"/>
              </w:rPr>
            </w:pPr>
            <w:ins w:id="6012" w:author="Regina Casanova" w:date="2018-07-29T13:12:00Z">
              <w:r w:rsidRPr="00BA156B">
                <w:rPr>
                  <w:color w:val="000000"/>
                </w:rPr>
                <w:t>Problemas de Afiliación de Seguro</w:t>
              </w:r>
            </w:ins>
          </w:p>
        </w:tc>
      </w:tr>
      <w:tr w:rsidR="00AB78DE" w:rsidRPr="00BA156B" w14:paraId="71ED9385" w14:textId="77777777" w:rsidTr="001828F5">
        <w:tblPrEx>
          <w:tblBorders>
            <w:top w:val="none" w:sz="0" w:space="0" w:color="auto"/>
          </w:tblBorders>
        </w:tblPrEx>
        <w:trPr>
          <w:ins w:id="601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6014" w:author="Regina Casanova" w:date="2018-07-29T13:12:00Z"/>
                <w:color w:val="000000"/>
              </w:rPr>
            </w:pPr>
            <w:ins w:id="6015"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6016" w:author="Regina Casanova" w:date="2018-07-29T13:12:00Z"/>
                <w:color w:val="000000"/>
              </w:rPr>
            </w:pPr>
            <w:ins w:id="6017" w:author="Regina Casanova" w:date="2018-07-29T13:12:00Z">
              <w:r w:rsidRPr="00BA156B">
                <w:rPr>
                  <w:color w:val="000000"/>
                </w:rPr>
                <w:t>Privacidad y Confidencialidad del Asegurado</w:t>
              </w:r>
            </w:ins>
          </w:p>
        </w:tc>
      </w:tr>
      <w:tr w:rsidR="00AB78DE" w:rsidRPr="00BA156B" w14:paraId="6CE74A2A" w14:textId="77777777" w:rsidTr="001828F5">
        <w:tblPrEx>
          <w:tblBorders>
            <w:top w:val="none" w:sz="0" w:space="0" w:color="auto"/>
          </w:tblBorders>
        </w:tblPrEx>
        <w:trPr>
          <w:ins w:id="6018"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6019" w:author="Regina Casanova" w:date="2018-07-29T13:12:00Z"/>
                <w:color w:val="000000"/>
              </w:rPr>
            </w:pPr>
            <w:ins w:id="6020" w:author="Regina Casanova" w:date="2018-07-29T13:12:00Z">
              <w:r w:rsidRPr="00BA156B">
                <w:rPr>
                  <w:color w:val="000000"/>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6021" w:author="Regina Casanova" w:date="2018-07-29T13:12:00Z"/>
                <w:color w:val="000000"/>
              </w:rPr>
            </w:pPr>
            <w:ins w:id="6022" w:author="Regina Casanova" w:date="2018-07-29T13:12:00Z">
              <w:r w:rsidRPr="00BA156B">
                <w:rPr>
                  <w:color w:val="000000"/>
                </w:rPr>
                <w:t>Disconformidad relacionada al consentimiento informado</w:t>
              </w:r>
            </w:ins>
          </w:p>
        </w:tc>
      </w:tr>
      <w:tr w:rsidR="00AB78DE" w:rsidRPr="00BA156B" w14:paraId="011ECA5E" w14:textId="77777777" w:rsidTr="001828F5">
        <w:tblPrEx>
          <w:tblBorders>
            <w:top w:val="none" w:sz="0" w:space="0" w:color="auto"/>
          </w:tblBorders>
        </w:tblPrEx>
        <w:trPr>
          <w:ins w:id="6023"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6024" w:author="Regina Casanova" w:date="2018-07-29T13:12:00Z"/>
                <w:color w:val="000000"/>
              </w:rPr>
            </w:pPr>
            <w:ins w:id="6025"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6026" w:author="Regina Casanova" w:date="2018-07-29T13:12:00Z"/>
                <w:color w:val="000000"/>
              </w:rPr>
            </w:pPr>
            <w:ins w:id="6027" w:author="Regina Casanova" w:date="2018-07-29T13:12:00Z">
              <w:r w:rsidRPr="00BA156B">
                <w:rPr>
                  <w:color w:val="000000"/>
                </w:rPr>
                <w:t>Atención de salud brindada en condiciones de exposición</w:t>
              </w:r>
            </w:ins>
          </w:p>
        </w:tc>
      </w:tr>
      <w:tr w:rsidR="00AB78DE" w:rsidRPr="00BA156B" w14:paraId="300D29E7" w14:textId="77777777" w:rsidTr="001828F5">
        <w:tblPrEx>
          <w:tblBorders>
            <w:top w:val="none" w:sz="0" w:space="0" w:color="auto"/>
          </w:tblBorders>
        </w:tblPrEx>
        <w:trPr>
          <w:ins w:id="6028"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6029" w:author="Regina Casanova" w:date="2018-07-29T13:12:00Z"/>
                <w:color w:val="000000"/>
              </w:rPr>
            </w:pPr>
            <w:ins w:id="6030" w:author="Regina Casanova" w:date="2018-07-29T13:12:00Z">
              <w:r w:rsidRPr="00BA156B">
                <w:rPr>
                  <w:color w:val="000000"/>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6031" w:author="Regina Casanova" w:date="2018-07-29T13:12:00Z"/>
                <w:color w:val="000000"/>
              </w:rPr>
            </w:pPr>
            <w:ins w:id="6032" w:author="Regina Casanova" w:date="2018-07-29T13:12:00Z">
              <w:r w:rsidRPr="00BA156B">
                <w:rPr>
                  <w:color w:val="000000"/>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6033"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6034" w:author="Regina Casanova" w:date="2018-07-29T13:12:00Z"/>
                <w:color w:val="000000"/>
              </w:rPr>
            </w:pPr>
            <w:ins w:id="6035" w:author="Regina Casanova" w:date="2018-07-29T13:12:00Z">
              <w:r w:rsidRPr="00BA156B">
                <w:rPr>
                  <w:color w:val="000000"/>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6036" w:author="Regina Casanova" w:date="2018-07-29T13:12:00Z"/>
                <w:color w:val="000000"/>
              </w:rPr>
            </w:pPr>
            <w:ins w:id="6037" w:author="Regina Casanova" w:date="2018-07-29T13:12:00Z">
              <w:r w:rsidRPr="00BA156B">
                <w:rPr>
                  <w:color w:val="000000"/>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603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6039" w:author="Regina Casanova" w:date="2018-07-29T13:12:00Z"/>
                <w:color w:val="000000"/>
              </w:rPr>
            </w:pPr>
            <w:ins w:id="6040"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6041" w:author="Regina Casanova" w:date="2018-07-29T13:12:00Z"/>
                <w:color w:val="000000"/>
              </w:rPr>
            </w:pPr>
            <w:ins w:id="6042" w:author="Regina Casanova" w:date="2018-07-29T13:12:00Z">
              <w:r w:rsidRPr="00BA156B">
                <w:rPr>
                  <w:color w:val="000000"/>
                </w:rPr>
                <w:t>Problemas en Información</w:t>
              </w:r>
            </w:ins>
          </w:p>
        </w:tc>
      </w:tr>
      <w:tr w:rsidR="00AB78DE" w:rsidRPr="00BA156B" w14:paraId="02A7BB7D" w14:textId="77777777" w:rsidTr="001828F5">
        <w:tblPrEx>
          <w:tblBorders>
            <w:top w:val="none" w:sz="0" w:space="0" w:color="auto"/>
          </w:tblBorders>
        </w:tblPrEx>
        <w:trPr>
          <w:ins w:id="6043"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6044" w:author="Regina Casanova" w:date="2018-07-29T13:12:00Z"/>
                <w:color w:val="000000"/>
              </w:rPr>
            </w:pPr>
            <w:ins w:id="6045" w:author="Regina Casanova" w:date="2018-07-29T13:12:00Z">
              <w:r w:rsidRPr="00BA156B">
                <w:rPr>
                  <w:color w:val="000000"/>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6046" w:author="Regina Casanova" w:date="2018-07-29T13:12:00Z"/>
                <w:color w:val="000000"/>
              </w:rPr>
            </w:pPr>
            <w:ins w:id="6047" w:author="Regina Casanova" w:date="2018-07-29T13:12:00Z">
              <w:r w:rsidRPr="00BA156B">
                <w:rPr>
                  <w:color w:val="000000"/>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6048"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6049" w:author="Regina Casanova" w:date="2018-07-29T13:12:00Z"/>
                <w:color w:val="000000"/>
              </w:rPr>
            </w:pPr>
            <w:ins w:id="6050"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6051" w:author="Regina Casanova" w:date="2018-07-29T13:12:00Z"/>
                <w:color w:val="000000"/>
              </w:rPr>
            </w:pPr>
            <w:ins w:id="6052" w:author="Regina Casanova" w:date="2018-07-29T13:12:00Z">
              <w:r w:rsidRPr="00BA156B">
                <w:rPr>
                  <w:color w:val="000000"/>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6053"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6054" w:author="Regina Casanova" w:date="2018-07-29T13:12:00Z"/>
                <w:color w:val="000000"/>
              </w:rPr>
            </w:pPr>
            <w:ins w:id="6055" w:author="Regina Casanova" w:date="2018-07-29T13:12:00Z">
              <w:r w:rsidRPr="00BA156B">
                <w:rPr>
                  <w:color w:val="000000"/>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6056" w:author="Regina Casanova" w:date="2018-07-29T13:12:00Z"/>
                <w:color w:val="000000"/>
              </w:rPr>
            </w:pPr>
            <w:ins w:id="6057" w:author="Regina Casanova" w:date="2018-07-29T13:12:00Z">
              <w:r w:rsidRPr="00BA156B">
                <w:rPr>
                  <w:color w:val="000000"/>
                </w:rPr>
                <w:t>Deficiencia de información en PAUS</w:t>
              </w:r>
            </w:ins>
          </w:p>
        </w:tc>
      </w:tr>
      <w:tr w:rsidR="00AB78DE" w:rsidRPr="00BA156B" w14:paraId="047CDC7C" w14:textId="77777777" w:rsidTr="001828F5">
        <w:tblPrEx>
          <w:tblBorders>
            <w:top w:val="none" w:sz="0" w:space="0" w:color="auto"/>
          </w:tblBorders>
        </w:tblPrEx>
        <w:trPr>
          <w:ins w:id="6058"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6059" w:author="Regina Casanova" w:date="2018-07-29T13:12:00Z"/>
                <w:color w:val="000000"/>
              </w:rPr>
            </w:pPr>
            <w:ins w:id="6060" w:author="Regina Casanova" w:date="2018-07-29T13:12:00Z">
              <w:r w:rsidRPr="00BA156B">
                <w:rPr>
                  <w:color w:val="000000"/>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6061" w:author="Regina Casanova" w:date="2018-07-29T13:12:00Z"/>
                <w:color w:val="000000"/>
              </w:rPr>
            </w:pPr>
            <w:ins w:id="6062" w:author="Regina Casanova" w:date="2018-07-29T13:12:00Z">
              <w:r w:rsidRPr="00BA156B">
                <w:rPr>
                  <w:color w:val="000000"/>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6063"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6064" w:author="Regina Casanova" w:date="2018-07-29T13:12:00Z"/>
                <w:color w:val="000000"/>
              </w:rPr>
            </w:pPr>
            <w:ins w:id="6065" w:author="Regina Casanova" w:date="2018-07-29T13:12:00Z">
              <w:r w:rsidRPr="00BA156B">
                <w:rPr>
                  <w:color w:val="000000"/>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6066" w:author="Regina Casanova" w:date="2018-07-29T13:12:00Z"/>
                <w:color w:val="000000"/>
              </w:rPr>
            </w:pPr>
            <w:ins w:id="6067" w:author="Regina Casanova" w:date="2018-07-29T13:12:00Z">
              <w:r w:rsidRPr="00BA156B">
                <w:rPr>
                  <w:color w:val="000000"/>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606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6069" w:author="Regina Casanova" w:date="2018-07-29T13:12:00Z"/>
                <w:color w:val="000000"/>
              </w:rPr>
            </w:pPr>
            <w:ins w:id="6070" w:author="Regina Casanova" w:date="2018-07-29T13:12:00Z">
              <w:r w:rsidRPr="00BA156B">
                <w:rPr>
                  <w:color w:val="000000"/>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6071" w:author="Regina Casanova" w:date="2018-07-29T13:12:00Z"/>
                <w:color w:val="000000"/>
              </w:rPr>
            </w:pPr>
            <w:ins w:id="6072" w:author="Regina Casanova" w:date="2018-07-29T13:12:00Z">
              <w:r w:rsidRPr="00BA156B">
                <w:rPr>
                  <w:color w:val="000000"/>
                </w:rPr>
                <w:t>Historia Clínica</w:t>
              </w:r>
            </w:ins>
          </w:p>
        </w:tc>
      </w:tr>
      <w:tr w:rsidR="00AB78DE" w:rsidRPr="00BA156B" w14:paraId="1D5E39DD" w14:textId="77777777" w:rsidTr="001828F5">
        <w:tblPrEx>
          <w:tblBorders>
            <w:top w:val="none" w:sz="0" w:space="0" w:color="auto"/>
          </w:tblBorders>
        </w:tblPrEx>
        <w:trPr>
          <w:ins w:id="6073"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6074" w:author="Regina Casanova" w:date="2018-07-29T13:12:00Z"/>
                <w:color w:val="000000"/>
              </w:rPr>
            </w:pPr>
            <w:ins w:id="6075" w:author="Regina Casanova" w:date="2018-07-29T13:12:00Z">
              <w:r w:rsidRPr="00BA156B">
                <w:rPr>
                  <w:color w:val="000000"/>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6076" w:author="Regina Casanova" w:date="2018-07-29T13:12:00Z"/>
                <w:color w:val="000000"/>
              </w:rPr>
            </w:pPr>
            <w:ins w:id="6077" w:author="Regina Casanova" w:date="2018-07-29T13:12:00Z">
              <w:r>
                <w:rPr>
                  <w:color w:val="000000"/>
                </w:rPr>
                <w:t>Pé</w:t>
              </w:r>
              <w:r w:rsidRPr="00BA156B">
                <w:rPr>
                  <w:color w:val="000000"/>
                </w:rPr>
                <w:t>rdida de Historia Clínica</w:t>
              </w:r>
            </w:ins>
          </w:p>
        </w:tc>
      </w:tr>
      <w:tr w:rsidR="00AB78DE" w:rsidRPr="00BA156B" w14:paraId="70694D1F" w14:textId="77777777" w:rsidTr="001828F5">
        <w:tblPrEx>
          <w:tblBorders>
            <w:top w:val="none" w:sz="0" w:space="0" w:color="auto"/>
          </w:tblBorders>
        </w:tblPrEx>
        <w:trPr>
          <w:ins w:id="6078"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6079" w:author="Regina Casanova" w:date="2018-07-29T13:12:00Z"/>
                <w:color w:val="000000"/>
              </w:rPr>
            </w:pPr>
            <w:ins w:id="6080"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6081" w:author="Regina Casanova" w:date="2018-07-29T13:12:00Z"/>
                <w:color w:val="000000"/>
              </w:rPr>
            </w:pPr>
            <w:ins w:id="6082" w:author="Regina Casanova" w:date="2018-07-29T13:12:00Z">
              <w:r w:rsidRPr="00BA156B">
                <w:rPr>
                  <w:color w:val="000000"/>
                </w:rPr>
                <w:t>Duplicidad de Historia Clínica</w:t>
              </w:r>
            </w:ins>
          </w:p>
        </w:tc>
      </w:tr>
      <w:tr w:rsidR="00AB78DE" w:rsidRPr="00BA156B" w14:paraId="2A5B849F" w14:textId="77777777" w:rsidTr="001828F5">
        <w:tblPrEx>
          <w:tblBorders>
            <w:top w:val="none" w:sz="0" w:space="0" w:color="auto"/>
          </w:tblBorders>
        </w:tblPrEx>
        <w:trPr>
          <w:ins w:id="6083"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6084" w:author="Regina Casanova" w:date="2018-07-29T13:12:00Z"/>
                <w:color w:val="000000"/>
              </w:rPr>
            </w:pPr>
            <w:ins w:id="6085" w:author="Regina Casanova" w:date="2018-07-29T13:12:00Z">
              <w:r w:rsidRPr="00BA156B">
                <w:rPr>
                  <w:color w:val="000000"/>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6086" w:author="Regina Casanova" w:date="2018-07-29T13:12:00Z"/>
                <w:color w:val="000000"/>
              </w:rPr>
            </w:pPr>
            <w:ins w:id="6087" w:author="Regina Casanova" w:date="2018-07-29T13:12:00Z">
              <w:r w:rsidRPr="00BA156B">
                <w:rPr>
                  <w:color w:val="000000"/>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608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6089" w:author="Regina Casanova" w:date="2018-07-29T13:12:00Z"/>
                <w:color w:val="000000"/>
              </w:rPr>
            </w:pPr>
            <w:ins w:id="6090"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6091" w:author="Regina Casanova" w:date="2018-07-29T13:12:00Z"/>
                <w:color w:val="000000"/>
              </w:rPr>
            </w:pPr>
            <w:ins w:id="6092" w:author="Regina Casanova" w:date="2018-07-29T13:12:00Z">
              <w:r w:rsidRPr="00BA156B">
                <w:rPr>
                  <w:color w:val="000000"/>
                </w:rPr>
                <w:t>Problemas con Medicamentos, Insumos y/o reactivos</w:t>
              </w:r>
            </w:ins>
          </w:p>
        </w:tc>
      </w:tr>
      <w:tr w:rsidR="00AB78DE" w:rsidRPr="00BA156B" w14:paraId="32F9A457" w14:textId="77777777" w:rsidTr="001828F5">
        <w:tblPrEx>
          <w:tblBorders>
            <w:top w:val="none" w:sz="0" w:space="0" w:color="auto"/>
          </w:tblBorders>
        </w:tblPrEx>
        <w:trPr>
          <w:ins w:id="6093"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6094" w:author="Regina Casanova" w:date="2018-07-29T13:12:00Z"/>
                <w:color w:val="000000"/>
              </w:rPr>
            </w:pPr>
            <w:ins w:id="6095" w:author="Regina Casanova" w:date="2018-07-29T13:12:00Z">
              <w:r w:rsidRPr="00BA156B">
                <w:rPr>
                  <w:color w:val="000000"/>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6096" w:author="Regina Casanova" w:date="2018-07-29T13:12:00Z"/>
                <w:color w:val="000000"/>
              </w:rPr>
            </w:pPr>
            <w:ins w:id="6097" w:author="Regina Casanova" w:date="2018-07-29T13:12:00Z">
              <w:r w:rsidRPr="00BA156B">
                <w:rPr>
                  <w:color w:val="000000"/>
                </w:rPr>
                <w:t>Medicamentos excluidos del petitorio</w:t>
              </w:r>
            </w:ins>
          </w:p>
        </w:tc>
      </w:tr>
      <w:tr w:rsidR="00AB78DE" w:rsidRPr="00BA156B" w14:paraId="7ED8E6FB" w14:textId="77777777" w:rsidTr="001828F5">
        <w:tblPrEx>
          <w:tblBorders>
            <w:top w:val="none" w:sz="0" w:space="0" w:color="auto"/>
          </w:tblBorders>
        </w:tblPrEx>
        <w:trPr>
          <w:ins w:id="6098"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6099" w:author="Regina Casanova" w:date="2018-07-29T13:12:00Z"/>
                <w:color w:val="000000"/>
              </w:rPr>
            </w:pPr>
            <w:ins w:id="6100"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6101" w:author="Regina Casanova" w:date="2018-07-29T13:12:00Z"/>
                <w:color w:val="000000"/>
              </w:rPr>
            </w:pPr>
            <w:ins w:id="6102" w:author="Regina Casanova" w:date="2018-07-29T13:12:00Z">
              <w:r w:rsidRPr="00BA156B">
                <w:rPr>
                  <w:color w:val="000000"/>
                </w:rPr>
                <w:t>Falta de medicamentos, insumos y/o reactivos en las IPRESS</w:t>
              </w:r>
            </w:ins>
          </w:p>
        </w:tc>
      </w:tr>
      <w:tr w:rsidR="00AB78DE" w:rsidRPr="00BA156B" w14:paraId="7C2B0D79" w14:textId="77777777" w:rsidTr="001828F5">
        <w:tblPrEx>
          <w:tblBorders>
            <w:top w:val="none" w:sz="0" w:space="0" w:color="auto"/>
          </w:tblBorders>
        </w:tblPrEx>
        <w:trPr>
          <w:ins w:id="6103"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6104" w:author="Regina Casanova" w:date="2018-07-29T13:12:00Z"/>
                <w:color w:val="000000"/>
              </w:rPr>
            </w:pPr>
            <w:ins w:id="6105" w:author="Regina Casanova" w:date="2018-07-29T13:12:00Z">
              <w:r w:rsidRPr="00BA156B">
                <w:rPr>
                  <w:color w:val="000000"/>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6106" w:author="Regina Casanova" w:date="2018-07-29T13:12:00Z"/>
                <w:color w:val="000000"/>
              </w:rPr>
            </w:pPr>
            <w:ins w:id="6107" w:author="Regina Casanova" w:date="2018-07-29T13:12:00Z">
              <w:r w:rsidRPr="00BA156B">
                <w:rPr>
                  <w:color w:val="000000"/>
                </w:rPr>
                <w:t>Deficiencia en la entrega de medicamentos, reactivos e/o insumos</w:t>
              </w:r>
            </w:ins>
          </w:p>
        </w:tc>
      </w:tr>
      <w:tr w:rsidR="00AB78DE" w:rsidRPr="00BA156B" w14:paraId="0F5944EA" w14:textId="77777777" w:rsidTr="001828F5">
        <w:tblPrEx>
          <w:tblBorders>
            <w:top w:val="none" w:sz="0" w:space="0" w:color="auto"/>
          </w:tblBorders>
        </w:tblPrEx>
        <w:trPr>
          <w:ins w:id="610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6109" w:author="Regina Casanova" w:date="2018-07-29T13:12:00Z"/>
                <w:color w:val="000000"/>
              </w:rPr>
            </w:pPr>
            <w:ins w:id="6110"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6111" w:author="Regina Casanova" w:date="2018-07-29T13:12:00Z"/>
                <w:color w:val="000000"/>
              </w:rPr>
            </w:pPr>
            <w:ins w:id="6112" w:author="Regina Casanova" w:date="2018-07-29T13:12:00Z">
              <w:r w:rsidRPr="00BA156B">
                <w:rPr>
                  <w:color w:val="000000"/>
                </w:rPr>
                <w:t>Problemas con el trato al asegurado</w:t>
              </w:r>
            </w:ins>
          </w:p>
        </w:tc>
      </w:tr>
      <w:tr w:rsidR="00AB78DE" w:rsidRPr="00BA156B" w14:paraId="75788D30" w14:textId="77777777" w:rsidTr="001828F5">
        <w:tblPrEx>
          <w:tblBorders>
            <w:top w:val="none" w:sz="0" w:space="0" w:color="auto"/>
          </w:tblBorders>
        </w:tblPrEx>
        <w:trPr>
          <w:ins w:id="6113"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6114" w:author="Regina Casanova" w:date="2018-07-29T13:12:00Z"/>
                <w:color w:val="000000"/>
              </w:rPr>
            </w:pPr>
            <w:ins w:id="6115" w:author="Regina Casanova" w:date="2018-07-29T13:12:00Z">
              <w:r w:rsidRPr="00BA156B">
                <w:rPr>
                  <w:color w:val="000000"/>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6116" w:author="Regina Casanova" w:date="2018-07-29T13:12:00Z"/>
                <w:color w:val="000000"/>
              </w:rPr>
            </w:pPr>
            <w:ins w:id="6117" w:author="Regina Casanova" w:date="2018-07-29T13:12:00Z">
              <w:r w:rsidRPr="00BA156B">
                <w:rPr>
                  <w:color w:val="000000"/>
                </w:rPr>
                <w:t>Descortesía del personal no médico</w:t>
              </w:r>
            </w:ins>
          </w:p>
        </w:tc>
      </w:tr>
      <w:tr w:rsidR="00AB78DE" w:rsidRPr="00BA156B" w14:paraId="6208FC0A" w14:textId="77777777" w:rsidTr="001828F5">
        <w:tblPrEx>
          <w:tblBorders>
            <w:top w:val="none" w:sz="0" w:space="0" w:color="auto"/>
          </w:tblBorders>
        </w:tblPrEx>
        <w:trPr>
          <w:ins w:id="6118"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6119" w:author="Regina Casanova" w:date="2018-07-29T13:12:00Z"/>
                <w:color w:val="000000"/>
              </w:rPr>
            </w:pPr>
            <w:ins w:id="6120"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6121" w:author="Regina Casanova" w:date="2018-07-29T13:12:00Z"/>
                <w:color w:val="000000"/>
              </w:rPr>
            </w:pPr>
            <w:ins w:id="6122" w:author="Regina Casanova" w:date="2018-07-29T13:12:00Z">
              <w:r w:rsidRPr="00BA156B">
                <w:rPr>
                  <w:color w:val="000000"/>
                </w:rPr>
                <w:t>Descortesía del personal médico</w:t>
              </w:r>
            </w:ins>
          </w:p>
        </w:tc>
      </w:tr>
      <w:tr w:rsidR="00AB78DE" w:rsidRPr="00BA156B" w14:paraId="37F0F43B" w14:textId="77777777" w:rsidTr="001828F5">
        <w:tblPrEx>
          <w:tblBorders>
            <w:top w:val="none" w:sz="0" w:space="0" w:color="auto"/>
          </w:tblBorders>
        </w:tblPrEx>
        <w:trPr>
          <w:ins w:id="6123"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6124" w:author="Regina Casanova" w:date="2018-07-29T13:12:00Z"/>
                <w:color w:val="000000"/>
              </w:rPr>
            </w:pPr>
            <w:ins w:id="6125" w:author="Regina Casanova" w:date="2018-07-29T13:12:00Z">
              <w:r w:rsidRPr="00BA156B">
                <w:rPr>
                  <w:color w:val="000000"/>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6126" w:author="Regina Casanova" w:date="2018-07-29T13:12:00Z"/>
                <w:color w:val="000000"/>
              </w:rPr>
            </w:pPr>
            <w:ins w:id="6127" w:author="Regina Casanova" w:date="2018-07-29T13:12:00Z">
              <w:r w:rsidRPr="00BA156B">
                <w:rPr>
                  <w:color w:val="000000"/>
                </w:rPr>
                <w:t>Descortesía del personal administrativo</w:t>
              </w:r>
            </w:ins>
          </w:p>
        </w:tc>
      </w:tr>
      <w:tr w:rsidR="00AB78DE" w:rsidRPr="00BA156B" w14:paraId="47500180" w14:textId="77777777" w:rsidTr="001828F5">
        <w:tblPrEx>
          <w:tblBorders>
            <w:top w:val="none" w:sz="0" w:space="0" w:color="auto"/>
          </w:tblBorders>
        </w:tblPrEx>
        <w:trPr>
          <w:ins w:id="6128"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6129" w:author="Regina Casanova" w:date="2018-07-29T13:12:00Z"/>
                <w:color w:val="000000"/>
              </w:rPr>
            </w:pPr>
            <w:ins w:id="6130" w:author="Regina Casanova" w:date="2018-07-29T13:12:00Z">
              <w:r w:rsidRPr="00BA156B">
                <w:rPr>
                  <w:color w:val="000000"/>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6131" w:author="Regina Casanova" w:date="2018-07-29T13:12:00Z"/>
                <w:color w:val="000000"/>
              </w:rPr>
            </w:pPr>
            <w:ins w:id="6132" w:author="Regina Casanova" w:date="2018-07-29T13:12:00Z">
              <w:r w:rsidRPr="00BA156B">
                <w:rPr>
                  <w:color w:val="000000"/>
                </w:rPr>
                <w:t>Discriminación en la IPRESS</w:t>
              </w:r>
            </w:ins>
          </w:p>
        </w:tc>
      </w:tr>
      <w:tr w:rsidR="00AB78DE" w:rsidRPr="00BA156B" w14:paraId="2F7CE97E" w14:textId="77777777" w:rsidTr="001828F5">
        <w:tblPrEx>
          <w:tblBorders>
            <w:top w:val="none" w:sz="0" w:space="0" w:color="auto"/>
          </w:tblBorders>
        </w:tblPrEx>
        <w:trPr>
          <w:ins w:id="6133"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6134" w:author="Regina Casanova" w:date="2018-07-29T13:12:00Z"/>
                <w:color w:val="000000"/>
              </w:rPr>
            </w:pPr>
            <w:ins w:id="6135" w:author="Regina Casanova" w:date="2018-07-29T13:12:00Z">
              <w:r w:rsidRPr="00BA156B">
                <w:rPr>
                  <w:color w:val="000000"/>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6136" w:author="Regina Casanova" w:date="2018-07-29T13:12:00Z"/>
                <w:color w:val="000000"/>
              </w:rPr>
            </w:pPr>
            <w:ins w:id="6137" w:author="Regina Casanova" w:date="2018-07-29T13:12:00Z">
              <w:r w:rsidRPr="00BA156B">
                <w:rPr>
                  <w:color w:val="000000"/>
                </w:rPr>
                <w:t>Irrupción del ambiente de tranquilidad y descanso</w:t>
              </w:r>
            </w:ins>
          </w:p>
        </w:tc>
      </w:tr>
      <w:tr w:rsidR="00AB78DE" w:rsidRPr="00BA156B" w14:paraId="4089CDA9" w14:textId="77777777" w:rsidTr="001828F5">
        <w:tblPrEx>
          <w:tblBorders>
            <w:top w:val="none" w:sz="0" w:space="0" w:color="auto"/>
          </w:tblBorders>
        </w:tblPrEx>
        <w:trPr>
          <w:ins w:id="6138"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6139" w:author="Regina Casanova" w:date="2018-07-29T13:12:00Z"/>
                <w:color w:val="000000"/>
              </w:rPr>
            </w:pPr>
            <w:ins w:id="6140" w:author="Regina Casanova" w:date="2018-07-29T13:12:00Z">
              <w:r w:rsidRPr="00BA156B">
                <w:rPr>
                  <w:color w:val="000000"/>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6141" w:author="Regina Casanova" w:date="2018-07-29T13:12:00Z"/>
                <w:color w:val="000000"/>
              </w:rPr>
            </w:pPr>
            <w:ins w:id="6142" w:author="Regina Casanova" w:date="2018-07-29T13:12:00Z">
              <w:r w:rsidRPr="00BA156B">
                <w:rPr>
                  <w:color w:val="000000"/>
                </w:rPr>
                <w:t>Maltrato al paciente</w:t>
              </w:r>
            </w:ins>
          </w:p>
        </w:tc>
      </w:tr>
      <w:tr w:rsidR="00AB78DE" w:rsidRPr="00BA156B" w14:paraId="58FF27CD" w14:textId="77777777" w:rsidTr="001828F5">
        <w:tblPrEx>
          <w:tblBorders>
            <w:top w:val="none" w:sz="0" w:space="0" w:color="auto"/>
          </w:tblBorders>
        </w:tblPrEx>
        <w:trPr>
          <w:ins w:id="614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6144" w:author="Regina Casanova" w:date="2018-07-29T13:12:00Z"/>
                <w:color w:val="000000"/>
              </w:rPr>
            </w:pPr>
            <w:ins w:id="6145"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6146" w:author="Regina Casanova" w:date="2018-07-29T13:12:00Z"/>
                <w:color w:val="000000"/>
              </w:rPr>
            </w:pPr>
            <w:ins w:id="6147" w:author="Regina Casanova" w:date="2018-07-29T13:12:00Z">
              <w:r w:rsidRPr="00BA156B">
                <w:rPr>
                  <w:color w:val="000000"/>
                </w:rPr>
                <w:t>Problemas con las citas</w:t>
              </w:r>
            </w:ins>
          </w:p>
        </w:tc>
      </w:tr>
      <w:tr w:rsidR="00AB78DE" w:rsidRPr="00BA156B" w14:paraId="361C5342" w14:textId="77777777" w:rsidTr="001828F5">
        <w:tblPrEx>
          <w:tblBorders>
            <w:top w:val="none" w:sz="0" w:space="0" w:color="auto"/>
          </w:tblBorders>
        </w:tblPrEx>
        <w:trPr>
          <w:ins w:id="6148"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6149" w:author="Regina Casanova" w:date="2018-07-29T13:12:00Z"/>
                <w:color w:val="000000"/>
              </w:rPr>
            </w:pPr>
            <w:ins w:id="6150" w:author="Regina Casanova" w:date="2018-07-29T13:12:00Z">
              <w:r w:rsidRPr="00BA156B">
                <w:rPr>
                  <w:color w:val="000000"/>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6151" w:author="Regina Casanova" w:date="2018-07-29T13:12:00Z"/>
                <w:color w:val="000000"/>
              </w:rPr>
            </w:pPr>
            <w:ins w:id="6152" w:author="Regina Casanova" w:date="2018-07-29T13:12:00Z">
              <w:r w:rsidRPr="00BA156B">
                <w:rPr>
                  <w:color w:val="000000"/>
                </w:rPr>
                <w:t>Incumplimiento de citas</w:t>
              </w:r>
            </w:ins>
          </w:p>
        </w:tc>
      </w:tr>
      <w:tr w:rsidR="00AB78DE" w:rsidRPr="00BA156B" w14:paraId="786B31CD" w14:textId="77777777" w:rsidTr="001828F5">
        <w:tblPrEx>
          <w:tblBorders>
            <w:top w:val="none" w:sz="0" w:space="0" w:color="auto"/>
          </w:tblBorders>
        </w:tblPrEx>
        <w:trPr>
          <w:ins w:id="6153"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6154" w:author="Regina Casanova" w:date="2018-07-29T13:12:00Z"/>
                <w:color w:val="000000"/>
              </w:rPr>
            </w:pPr>
            <w:ins w:id="6155" w:author="Regina Casanova" w:date="2018-07-29T13:12:00Z">
              <w:r w:rsidRPr="00BA156B">
                <w:rPr>
                  <w:color w:val="000000"/>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6156" w:author="Regina Casanova" w:date="2018-07-29T13:12:00Z"/>
                <w:color w:val="000000"/>
              </w:rPr>
            </w:pPr>
            <w:ins w:id="6157" w:author="Regina Casanova" w:date="2018-07-29T13:12:00Z">
              <w:r w:rsidRPr="00BA156B">
                <w:rPr>
                  <w:color w:val="000000"/>
                </w:rPr>
                <w:t>Falta de citas</w:t>
              </w:r>
            </w:ins>
          </w:p>
        </w:tc>
      </w:tr>
      <w:tr w:rsidR="00AB78DE" w:rsidRPr="00BA156B" w14:paraId="60E5540E" w14:textId="77777777" w:rsidTr="001828F5">
        <w:tblPrEx>
          <w:tblBorders>
            <w:top w:val="none" w:sz="0" w:space="0" w:color="auto"/>
          </w:tblBorders>
        </w:tblPrEx>
        <w:trPr>
          <w:ins w:id="615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6159" w:author="Regina Casanova" w:date="2018-07-29T13:12:00Z"/>
                <w:color w:val="000000"/>
              </w:rPr>
            </w:pPr>
            <w:ins w:id="6160"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6161" w:author="Regina Casanova" w:date="2018-07-29T13:12:00Z"/>
                <w:color w:val="000000"/>
              </w:rPr>
            </w:pPr>
            <w:ins w:id="6162" w:author="Regina Casanova" w:date="2018-07-29T13:12:00Z">
              <w:r w:rsidRPr="00BA156B">
                <w:rPr>
                  <w:color w:val="000000"/>
                </w:rPr>
                <w:t>Problemas en la atención al paciente</w:t>
              </w:r>
            </w:ins>
          </w:p>
        </w:tc>
      </w:tr>
      <w:tr w:rsidR="00AB78DE" w:rsidRPr="00BA156B" w14:paraId="1A65D0FE" w14:textId="77777777" w:rsidTr="001828F5">
        <w:tblPrEx>
          <w:tblBorders>
            <w:top w:val="none" w:sz="0" w:space="0" w:color="auto"/>
          </w:tblBorders>
        </w:tblPrEx>
        <w:trPr>
          <w:ins w:id="6163"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6164" w:author="Regina Casanova" w:date="2018-07-29T13:12:00Z"/>
                <w:color w:val="000000"/>
              </w:rPr>
            </w:pPr>
            <w:ins w:id="6165" w:author="Regina Casanova" w:date="2018-07-29T13:12:00Z">
              <w:r w:rsidRPr="00BA156B">
                <w:rPr>
                  <w:color w:val="000000"/>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6166" w:author="Regina Casanova" w:date="2018-07-29T13:12:00Z"/>
                <w:color w:val="000000"/>
              </w:rPr>
            </w:pPr>
            <w:ins w:id="6167" w:author="Regina Casanova" w:date="2018-07-29T13:12:00Z">
              <w:r w:rsidRPr="00BA156B">
                <w:rPr>
                  <w:color w:val="000000"/>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6168"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6169" w:author="Regina Casanova" w:date="2018-07-29T13:12:00Z"/>
                <w:color w:val="000000"/>
              </w:rPr>
            </w:pPr>
            <w:ins w:id="6170" w:author="Regina Casanova" w:date="2018-07-29T13:12:00Z">
              <w:r w:rsidRPr="00BA156B">
                <w:rPr>
                  <w:color w:val="000000"/>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6171" w:author="Regina Casanova" w:date="2018-07-29T13:12:00Z"/>
                <w:color w:val="000000"/>
              </w:rPr>
            </w:pPr>
            <w:ins w:id="6172" w:author="Regina Casanova" w:date="2018-07-29T13:12:00Z">
              <w:r w:rsidRPr="00BA156B">
                <w:rPr>
                  <w:color w:val="000000"/>
                </w:rPr>
                <w:t>Disconformidad relacionada a la atención en hospitalización</w:t>
              </w:r>
            </w:ins>
          </w:p>
        </w:tc>
      </w:tr>
      <w:tr w:rsidR="00AB78DE" w:rsidRPr="00BA156B" w14:paraId="1A6A22E6" w14:textId="77777777" w:rsidTr="001828F5">
        <w:tblPrEx>
          <w:tblBorders>
            <w:top w:val="none" w:sz="0" w:space="0" w:color="auto"/>
          </w:tblBorders>
        </w:tblPrEx>
        <w:trPr>
          <w:ins w:id="6173"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6174" w:author="Regina Casanova" w:date="2018-07-29T13:12:00Z"/>
                <w:color w:val="000000"/>
              </w:rPr>
            </w:pPr>
            <w:ins w:id="6175" w:author="Regina Casanova" w:date="2018-07-29T13:12:00Z">
              <w:r w:rsidRPr="00BA156B">
                <w:rPr>
                  <w:color w:val="000000"/>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6176" w:author="Regina Casanova" w:date="2018-07-29T13:12:00Z"/>
                <w:color w:val="000000"/>
              </w:rPr>
            </w:pPr>
            <w:ins w:id="6177" w:author="Regina Casanova" w:date="2018-07-29T13:12:00Z">
              <w:r w:rsidRPr="00BA156B">
                <w:rPr>
                  <w:color w:val="000000"/>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6178"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6179" w:author="Regina Casanova" w:date="2018-07-29T13:12:00Z"/>
                <w:color w:val="000000"/>
              </w:rPr>
            </w:pPr>
            <w:ins w:id="6180" w:author="Regina Casanova" w:date="2018-07-29T13:12:00Z">
              <w:r w:rsidRPr="00BA156B">
                <w:rPr>
                  <w:color w:val="000000"/>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6181" w:author="Regina Casanova" w:date="2018-07-29T13:12:00Z"/>
                <w:color w:val="000000"/>
              </w:rPr>
            </w:pPr>
            <w:ins w:id="6182" w:author="Regina Casanova" w:date="2018-07-29T13:12:00Z">
              <w:r w:rsidRPr="00BA156B">
                <w:rPr>
                  <w:color w:val="000000"/>
                </w:rPr>
                <w:t>Disconformidad con los procedimientos asistenciales realizados</w:t>
              </w:r>
            </w:ins>
          </w:p>
        </w:tc>
      </w:tr>
      <w:tr w:rsidR="00AB78DE" w:rsidRPr="00BA156B" w14:paraId="4873A819" w14:textId="77777777" w:rsidTr="001828F5">
        <w:tblPrEx>
          <w:tblBorders>
            <w:top w:val="none" w:sz="0" w:space="0" w:color="auto"/>
          </w:tblBorders>
        </w:tblPrEx>
        <w:trPr>
          <w:ins w:id="6183"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6184" w:author="Regina Casanova" w:date="2018-07-29T13:12:00Z"/>
                <w:color w:val="000000"/>
              </w:rPr>
            </w:pPr>
            <w:ins w:id="6185" w:author="Regina Casanova" w:date="2018-07-29T13:12:00Z">
              <w:r w:rsidRPr="00BA156B">
                <w:rPr>
                  <w:color w:val="000000"/>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6186" w:author="Regina Casanova" w:date="2018-07-29T13:12:00Z"/>
                <w:color w:val="000000"/>
              </w:rPr>
            </w:pPr>
            <w:ins w:id="6187" w:author="Regina Casanova" w:date="2018-07-29T13:12:00Z">
              <w:r w:rsidRPr="00BA156B">
                <w:rPr>
                  <w:color w:val="000000"/>
                </w:rPr>
                <w:t>Cambio de médico tratante de forma arbitraria</w:t>
              </w:r>
            </w:ins>
          </w:p>
        </w:tc>
      </w:tr>
      <w:tr w:rsidR="00AB78DE" w:rsidRPr="00BA156B" w14:paraId="5238EDCF" w14:textId="77777777" w:rsidTr="001828F5">
        <w:tblPrEx>
          <w:tblBorders>
            <w:top w:val="none" w:sz="0" w:space="0" w:color="auto"/>
          </w:tblBorders>
        </w:tblPrEx>
        <w:trPr>
          <w:ins w:id="6188"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6189" w:author="Regina Casanova" w:date="2018-07-29T13:12:00Z"/>
                <w:color w:val="000000"/>
              </w:rPr>
            </w:pPr>
            <w:ins w:id="6190" w:author="Regina Casanova" w:date="2018-07-29T13:12:00Z">
              <w:r w:rsidRPr="00BA156B">
                <w:rPr>
                  <w:color w:val="000000"/>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6191" w:author="Regina Casanova" w:date="2018-07-29T13:12:00Z"/>
                <w:color w:val="000000"/>
              </w:rPr>
            </w:pPr>
            <w:ins w:id="6192" w:author="Regina Casanova" w:date="2018-07-29T13:12:00Z">
              <w:r w:rsidRPr="00BA156B">
                <w:rPr>
                  <w:color w:val="000000"/>
                </w:rPr>
                <w:t>Disconformidad con la referencia y/o traslado</w:t>
              </w:r>
            </w:ins>
          </w:p>
        </w:tc>
      </w:tr>
      <w:tr w:rsidR="00AB78DE" w:rsidRPr="00BA156B" w14:paraId="0E3C53E5" w14:textId="77777777" w:rsidTr="001828F5">
        <w:tblPrEx>
          <w:tblBorders>
            <w:top w:val="none" w:sz="0" w:space="0" w:color="auto"/>
          </w:tblBorders>
        </w:tblPrEx>
        <w:trPr>
          <w:ins w:id="6193"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6194" w:author="Regina Casanova" w:date="2018-07-29T13:12:00Z"/>
                <w:color w:val="000000"/>
              </w:rPr>
            </w:pPr>
            <w:ins w:id="6195" w:author="Regina Casanova" w:date="2018-07-29T13:12:00Z">
              <w:r w:rsidRPr="00BA156B">
                <w:rPr>
                  <w:color w:val="000000"/>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6196" w:author="Regina Casanova" w:date="2018-07-29T13:12:00Z"/>
                <w:color w:val="000000"/>
              </w:rPr>
            </w:pPr>
            <w:ins w:id="6197" w:author="Regina Casanova" w:date="2018-07-29T13:12:00Z">
              <w:r w:rsidRPr="00BA156B">
                <w:rPr>
                  <w:color w:val="000000"/>
                </w:rPr>
                <w:t>Incumplimiento del horario de atención</w:t>
              </w:r>
            </w:ins>
          </w:p>
        </w:tc>
      </w:tr>
      <w:tr w:rsidR="00AB78DE" w:rsidRPr="00BA156B" w14:paraId="0955A1E2" w14:textId="77777777" w:rsidTr="001828F5">
        <w:tblPrEx>
          <w:tblBorders>
            <w:top w:val="none" w:sz="0" w:space="0" w:color="auto"/>
          </w:tblBorders>
        </w:tblPrEx>
        <w:trPr>
          <w:ins w:id="6198"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6199" w:author="Regina Casanova" w:date="2018-07-29T13:12:00Z"/>
                <w:color w:val="000000"/>
              </w:rPr>
            </w:pPr>
            <w:ins w:id="6200" w:author="Regina Casanova" w:date="2018-07-29T13:12:00Z">
              <w:r w:rsidRPr="00BA156B">
                <w:rPr>
                  <w:color w:val="000000"/>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6201" w:author="Regina Casanova" w:date="2018-07-29T13:12:00Z"/>
                <w:color w:val="000000"/>
              </w:rPr>
            </w:pPr>
            <w:ins w:id="6202" w:author="Regina Casanova" w:date="2018-07-29T13:12:00Z">
              <w:r w:rsidRPr="00BA156B">
                <w:rPr>
                  <w:color w:val="000000"/>
                </w:rPr>
                <w:t>Disconformidad con los procedimientos administrativos realizados</w:t>
              </w:r>
            </w:ins>
          </w:p>
        </w:tc>
      </w:tr>
      <w:tr w:rsidR="00AB78DE" w:rsidRPr="00BA156B" w14:paraId="012555B5" w14:textId="77777777" w:rsidTr="001828F5">
        <w:tblPrEx>
          <w:tblBorders>
            <w:top w:val="none" w:sz="0" w:space="0" w:color="auto"/>
          </w:tblBorders>
        </w:tblPrEx>
        <w:trPr>
          <w:ins w:id="620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6204" w:author="Regina Casanova" w:date="2018-07-29T13:12:00Z"/>
                <w:color w:val="000000"/>
              </w:rPr>
            </w:pPr>
            <w:ins w:id="6205" w:author="Regina Casanova" w:date="2018-07-29T13:12:00Z">
              <w:r w:rsidRPr="00BA156B">
                <w:rPr>
                  <w:color w:val="000000"/>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6206" w:author="Regina Casanova" w:date="2018-07-29T13:12:00Z"/>
                <w:color w:val="000000"/>
              </w:rPr>
            </w:pPr>
            <w:ins w:id="6207" w:author="Regina Casanova" w:date="2018-07-29T13:12:00Z">
              <w:r w:rsidRPr="00BA156B">
                <w:rPr>
                  <w:color w:val="000000"/>
                </w:rPr>
                <w:t>Demoras</w:t>
              </w:r>
            </w:ins>
          </w:p>
        </w:tc>
      </w:tr>
      <w:tr w:rsidR="00AB78DE" w:rsidRPr="00BA156B" w14:paraId="188FE9C5" w14:textId="77777777" w:rsidTr="001828F5">
        <w:tblPrEx>
          <w:tblBorders>
            <w:top w:val="none" w:sz="0" w:space="0" w:color="auto"/>
          </w:tblBorders>
        </w:tblPrEx>
        <w:trPr>
          <w:ins w:id="6208"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6209" w:author="Regina Casanova" w:date="2018-07-29T13:12:00Z"/>
                <w:color w:val="000000"/>
              </w:rPr>
            </w:pPr>
            <w:ins w:id="6210" w:author="Regina Casanova" w:date="2018-07-29T13:12:00Z">
              <w:r w:rsidRPr="00BA156B">
                <w:rPr>
                  <w:color w:val="000000"/>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6211" w:author="Regina Casanova" w:date="2018-07-29T13:12:00Z"/>
                <w:color w:val="000000"/>
              </w:rPr>
            </w:pPr>
            <w:ins w:id="6212" w:author="Regina Casanova" w:date="2018-07-29T13:12:00Z">
              <w:r w:rsidRPr="00BA156B">
                <w:rPr>
                  <w:color w:val="000000"/>
                </w:rPr>
                <w:t>Demora y/o falta de servicio de ambulancias</w:t>
              </w:r>
            </w:ins>
          </w:p>
        </w:tc>
      </w:tr>
      <w:tr w:rsidR="00AB78DE" w:rsidRPr="00BA156B" w14:paraId="256E2689" w14:textId="77777777" w:rsidTr="001828F5">
        <w:tblPrEx>
          <w:tblBorders>
            <w:top w:val="none" w:sz="0" w:space="0" w:color="auto"/>
          </w:tblBorders>
        </w:tblPrEx>
        <w:trPr>
          <w:ins w:id="6213"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6214" w:author="Regina Casanova" w:date="2018-07-29T13:12:00Z"/>
                <w:color w:val="000000"/>
              </w:rPr>
            </w:pPr>
            <w:ins w:id="6215" w:author="Regina Casanova" w:date="2018-07-29T13:12:00Z">
              <w:r w:rsidRPr="00BA156B">
                <w:rPr>
                  <w:color w:val="000000"/>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6216" w:author="Regina Casanova" w:date="2018-07-29T13:12:00Z"/>
                <w:color w:val="000000"/>
              </w:rPr>
            </w:pPr>
            <w:ins w:id="6217" w:author="Regina Casanova" w:date="2018-07-29T13:12:00Z">
              <w:r w:rsidRPr="00BA156B">
                <w:rPr>
                  <w:color w:val="000000"/>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6218"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6219" w:author="Regina Casanova" w:date="2018-07-29T13:12:00Z"/>
                <w:color w:val="000000"/>
              </w:rPr>
            </w:pPr>
            <w:ins w:id="6220" w:author="Regina Casanova" w:date="2018-07-29T13:12:00Z">
              <w:r w:rsidRPr="00BA156B">
                <w:rPr>
                  <w:color w:val="000000"/>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6221" w:author="Regina Casanova" w:date="2018-07-29T13:12:00Z"/>
                <w:color w:val="000000"/>
              </w:rPr>
            </w:pPr>
            <w:ins w:id="6222" w:author="Regina Casanova" w:date="2018-07-29T13:12:00Z">
              <w:r w:rsidRPr="00BA156B">
                <w:rPr>
                  <w:color w:val="000000"/>
                </w:rPr>
                <w:t>Demora en la atención al usuario por teléfono</w:t>
              </w:r>
            </w:ins>
          </w:p>
        </w:tc>
      </w:tr>
      <w:tr w:rsidR="00AB78DE" w:rsidRPr="00BA156B" w14:paraId="1060889A" w14:textId="77777777" w:rsidTr="001828F5">
        <w:tblPrEx>
          <w:tblBorders>
            <w:top w:val="none" w:sz="0" w:space="0" w:color="auto"/>
          </w:tblBorders>
        </w:tblPrEx>
        <w:trPr>
          <w:ins w:id="6223"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6224" w:author="Regina Casanova" w:date="2018-07-29T13:12:00Z"/>
                <w:color w:val="000000"/>
              </w:rPr>
            </w:pPr>
            <w:ins w:id="6225" w:author="Regina Casanova" w:date="2018-07-29T13:12:00Z">
              <w:r w:rsidRPr="00BA156B">
                <w:rPr>
                  <w:color w:val="000000"/>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6226" w:author="Regina Casanova" w:date="2018-07-29T13:12:00Z"/>
                <w:color w:val="000000"/>
              </w:rPr>
            </w:pPr>
            <w:ins w:id="6227" w:author="Regina Casanova" w:date="2018-07-29T13:12:00Z">
              <w:r w:rsidRPr="00BA156B">
                <w:rPr>
                  <w:color w:val="000000"/>
                </w:rPr>
                <w:t>Demora en hospitalización</w:t>
              </w:r>
            </w:ins>
          </w:p>
        </w:tc>
      </w:tr>
      <w:tr w:rsidR="00AB78DE" w:rsidRPr="00BA156B" w14:paraId="043B679F" w14:textId="77777777" w:rsidTr="001828F5">
        <w:tblPrEx>
          <w:tblBorders>
            <w:top w:val="none" w:sz="0" w:space="0" w:color="auto"/>
          </w:tblBorders>
        </w:tblPrEx>
        <w:trPr>
          <w:ins w:id="6228"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6229" w:author="Regina Casanova" w:date="2018-07-29T13:12:00Z"/>
                <w:color w:val="000000"/>
              </w:rPr>
            </w:pPr>
            <w:ins w:id="6230" w:author="Regina Casanova" w:date="2018-07-29T13:12:00Z">
              <w:r w:rsidRPr="00BA156B">
                <w:rPr>
                  <w:color w:val="000000"/>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6231" w:author="Regina Casanova" w:date="2018-07-29T13:12:00Z"/>
                <w:color w:val="000000"/>
              </w:rPr>
            </w:pPr>
            <w:ins w:id="6232" w:author="Regina Casanova" w:date="2018-07-29T13:12:00Z">
              <w:r w:rsidRPr="00BA156B">
                <w:rPr>
                  <w:color w:val="000000"/>
                </w:rPr>
                <w:t>Demora en la realización de exámenes</w:t>
              </w:r>
            </w:ins>
          </w:p>
        </w:tc>
      </w:tr>
      <w:tr w:rsidR="00AB78DE" w:rsidRPr="00BA156B" w14:paraId="1559A97E" w14:textId="77777777" w:rsidTr="001828F5">
        <w:tblPrEx>
          <w:tblBorders>
            <w:top w:val="none" w:sz="0" w:space="0" w:color="auto"/>
          </w:tblBorders>
        </w:tblPrEx>
        <w:trPr>
          <w:ins w:id="6233"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6234" w:author="Regina Casanova" w:date="2018-07-29T13:12:00Z"/>
                <w:color w:val="000000"/>
              </w:rPr>
            </w:pPr>
            <w:ins w:id="6235" w:author="Regina Casanova" w:date="2018-07-29T13:12:00Z">
              <w:r w:rsidRPr="00BA156B">
                <w:rPr>
                  <w:color w:val="000000"/>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6236" w:author="Regina Casanova" w:date="2018-07-29T13:12:00Z"/>
                <w:color w:val="000000"/>
              </w:rPr>
            </w:pPr>
            <w:ins w:id="6237" w:author="Regina Casanova" w:date="2018-07-29T13:12:00Z">
              <w:r w:rsidRPr="00BA156B">
                <w:rPr>
                  <w:color w:val="000000"/>
                </w:rPr>
                <w:t>Demora en la intervención quirúrgica</w:t>
              </w:r>
            </w:ins>
          </w:p>
        </w:tc>
      </w:tr>
      <w:tr w:rsidR="00AB78DE" w:rsidRPr="00BA156B" w14:paraId="6E43FE92" w14:textId="77777777" w:rsidTr="001828F5">
        <w:tblPrEx>
          <w:tblBorders>
            <w:top w:val="none" w:sz="0" w:space="0" w:color="auto"/>
          </w:tblBorders>
        </w:tblPrEx>
        <w:trPr>
          <w:ins w:id="6238"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6239" w:author="Regina Casanova" w:date="2018-07-29T13:12:00Z"/>
                <w:color w:val="000000"/>
              </w:rPr>
            </w:pPr>
            <w:ins w:id="6240" w:author="Regina Casanova" w:date="2018-07-29T13:12:00Z">
              <w:r w:rsidRPr="00BA156B">
                <w:rPr>
                  <w:color w:val="000000"/>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6241" w:author="Regina Casanova" w:date="2018-07-29T13:12:00Z"/>
                <w:color w:val="000000"/>
              </w:rPr>
            </w:pPr>
            <w:ins w:id="6242" w:author="Regina Casanova" w:date="2018-07-29T13:12:00Z">
              <w:r w:rsidRPr="00BA156B">
                <w:rPr>
                  <w:color w:val="000000"/>
                </w:rPr>
                <w:t>Demora en consultorio externo</w:t>
              </w:r>
            </w:ins>
          </w:p>
        </w:tc>
      </w:tr>
      <w:tr w:rsidR="00AB78DE" w:rsidRPr="00BA156B" w14:paraId="770038B0" w14:textId="77777777" w:rsidTr="001828F5">
        <w:tblPrEx>
          <w:tblBorders>
            <w:top w:val="none" w:sz="0" w:space="0" w:color="auto"/>
          </w:tblBorders>
        </w:tblPrEx>
        <w:trPr>
          <w:ins w:id="6243"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6244" w:author="Regina Casanova" w:date="2018-07-29T13:12:00Z"/>
                <w:color w:val="000000"/>
              </w:rPr>
            </w:pPr>
            <w:ins w:id="6245" w:author="Regina Casanova" w:date="2018-07-29T13:12:00Z">
              <w:r w:rsidRPr="00BA156B">
                <w:rPr>
                  <w:color w:val="000000"/>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6246" w:author="Regina Casanova" w:date="2018-07-29T13:12:00Z"/>
                <w:color w:val="000000"/>
              </w:rPr>
            </w:pPr>
            <w:ins w:id="6247" w:author="Regina Casanova" w:date="2018-07-29T13:12:00Z">
              <w:r w:rsidRPr="00BA156B">
                <w:rPr>
                  <w:color w:val="000000"/>
                </w:rPr>
                <w:t>Demora en atención en emergencia</w:t>
              </w:r>
            </w:ins>
          </w:p>
        </w:tc>
      </w:tr>
      <w:tr w:rsidR="00AB78DE" w:rsidRPr="00BA156B" w14:paraId="61708270" w14:textId="77777777" w:rsidTr="001828F5">
        <w:trPr>
          <w:ins w:id="6248"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6249" w:author="Regina Casanova" w:date="2018-07-29T13:12:00Z"/>
                <w:color w:val="000000"/>
              </w:rPr>
            </w:pPr>
            <w:ins w:id="6250" w:author="Regina Casanova" w:date="2018-07-29T13:12:00Z">
              <w:r w:rsidRPr="00BA156B">
                <w:rPr>
                  <w:color w:val="000000"/>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6251" w:author="Regina Casanova" w:date="2018-07-29T13:12:00Z"/>
                <w:color w:val="000000"/>
              </w:rPr>
            </w:pPr>
            <w:ins w:id="6252" w:author="Regina Casanova" w:date="2018-07-29T13:12:00Z">
              <w:r w:rsidRPr="00BA156B">
                <w:rPr>
                  <w:color w:val="000000"/>
                </w:rPr>
                <w:t>Demora en el proceso de admisión del asegurado (por personal no médico)</w:t>
              </w:r>
            </w:ins>
          </w:p>
        </w:tc>
      </w:tr>
    </w:tbl>
    <w:p w14:paraId="6A24AB5D" w14:textId="77777777" w:rsidR="00EE1474" w:rsidRDefault="00EE1474" w:rsidP="00842BF2">
      <w:pPr>
        <w:pStyle w:val="Ttulo1"/>
        <w:pageBreakBefore w:val="0"/>
        <w:rPr>
          <w:ins w:id="6253"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6254" w:author="Regina Casanova" w:date="2018-07-29T13:44:00Z">
            <w:sectPr w:rsidR="00EE1474" w:rsidSect="00EE1474">
              <w:pgSz w:w="11900" w:h="16840" w:orient="portrait"/>
              <w:pgMar w:top="1701" w:right="1701" w:bottom="1701" w:left="2268" w:header="708" w:footer="708" w:gutter="0"/>
            </w:sectPr>
          </w:sectPrChange>
        </w:sectPr>
      </w:pPr>
    </w:p>
    <w:p w14:paraId="3443275C" w14:textId="45B74B1E" w:rsidR="00FF28C7" w:rsidRPr="00842BF2" w:rsidRDefault="00A12DD0" w:rsidP="00842BF2">
      <w:pPr>
        <w:pStyle w:val="Ttulo1"/>
      </w:pPr>
      <w:bookmarkStart w:id="6255" w:name="_Toc520655735"/>
      <w:r w:rsidRPr="00BA156B">
        <w:lastRenderedPageBreak/>
        <w:t>Discusión</w:t>
      </w:r>
      <w:bookmarkEnd w:id="6255"/>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6256"/>
      <w:r w:rsidR="00696553" w:rsidRPr="00BA156B">
        <w:t xml:space="preserve">un </w:t>
      </w:r>
      <w:ins w:id="6257" w:author="Regina Casanova" w:date="2018-07-29T13:46:00Z">
        <w:r w:rsidR="00EE1474">
          <w:t>aplicativo informático</w:t>
        </w:r>
      </w:ins>
      <w:del w:id="6258" w:author="Regina Casanova" w:date="2018-07-29T13:45:00Z">
        <w:r w:rsidR="007B5AA2" w:rsidDel="00EE1474">
          <w:delText>software</w:delText>
        </w:r>
      </w:del>
      <w:r w:rsidR="00696553" w:rsidRPr="00BA156B">
        <w:t xml:space="preserve"> </w:t>
      </w:r>
      <w:commentRangeEnd w:id="6256"/>
      <w:r w:rsidR="00F916E3">
        <w:rPr>
          <w:rStyle w:val="Refdecomentario"/>
          <w:rFonts w:cstheme="minorBidi"/>
          <w:lang w:val="es-ES_tradnl"/>
        </w:rPr>
        <w:commentReference w:id="6256"/>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7D0F930B" w:rsidR="003700B5" w:rsidRDefault="00EA18EF" w:rsidP="00842BF2">
      <w:pPr>
        <w:pStyle w:val="Texto"/>
        <w:rPr>
          <w:ins w:id="6259" w:author="Regina Casanova" w:date="2018-06-20T13:47:00Z"/>
        </w:rPr>
      </w:pPr>
      <w:r w:rsidRPr="00BA156B">
        <w:t xml:space="preserve">Luego de las entrevistas de la fase exploratoria, todos los </w:t>
      </w:r>
      <w:del w:id="6260"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6261"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6262"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w:t>
      </w:r>
      <w:commentRangeStart w:id="6263"/>
      <w:r w:rsidR="00BF27D4" w:rsidRPr="00BA156B">
        <w:t>iniciativas similares</w:t>
      </w:r>
      <w:del w:id="6264" w:author="Regina Casanova" w:date="2018-06-20T13:29:00Z">
        <w:r w:rsidR="00BF27D4" w:rsidRPr="00BA156B" w:rsidDel="003700B5">
          <w:delText xml:space="preserve"> tanto</w:delText>
        </w:r>
      </w:del>
      <w:r w:rsidR="00BF27D4" w:rsidRPr="00BA156B">
        <w:t xml:space="preserve"> en Chile </w:t>
      </w:r>
      <w:commentRangeEnd w:id="6263"/>
      <w:r w:rsidR="00032356">
        <w:rPr>
          <w:rStyle w:val="Refdecomentario"/>
          <w:rFonts w:cstheme="minorBidi"/>
          <w:lang w:val="es-ES_tradnl"/>
        </w:rPr>
        <w:commentReference w:id="6263"/>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6265" w:author="Regina Casanova" w:date="2018-06-20T13:31:00Z">
        <w:r w:rsidR="003700B5">
          <w:t xml:space="preserve"> que</w:t>
        </w:r>
      </w:ins>
      <w:ins w:id="6266" w:author="Regina Casanova" w:date="2018-08-05T20:32:00Z">
        <w:r w:rsidR="00BA40BA">
          <w:t xml:space="preserve">, aunque no especifica sobre si se </w:t>
        </w:r>
      </w:ins>
      <w:ins w:id="6267" w:author="Regina Casanova" w:date="2018-08-05T20:33:00Z">
        <w:r w:rsidR="00BA40BA">
          <w:t>utilizó</w:t>
        </w:r>
      </w:ins>
      <w:ins w:id="6268" w:author="Regina Casanova" w:date="2018-08-05T20:32:00Z">
        <w:r w:rsidR="00BA40BA">
          <w:t xml:space="preserve"> el UCD en su implementaci</w:t>
        </w:r>
      </w:ins>
      <w:ins w:id="6269" w:author="Regina Casanova" w:date="2018-08-05T20:33:00Z">
        <w:r w:rsidR="00BA40BA">
          <w:t>ón</w:t>
        </w:r>
      </w:ins>
      <w:ins w:id="6270" w:author="Regina Casanova" w:date="2018-08-05T20:35:00Z">
        <w:r w:rsidR="00BA40BA">
          <w:t xml:space="preserve"> </w:t>
        </w:r>
        <w:r w:rsidR="00BA40BA">
          <w:t>ni si los gestores de los establecimientos de salud tienen acceso a esta información</w:t>
        </w:r>
      </w:ins>
      <w:ins w:id="6271" w:author="Regina Casanova" w:date="2018-08-05T20:33:00Z">
        <w:r w:rsidR="00BA40BA">
          <w:t>,</w:t>
        </w:r>
      </w:ins>
      <w:del w:id="6272" w:author="Regina Casanova" w:date="2018-06-20T13:31:00Z">
        <w:r w:rsidR="00BF27D4" w:rsidRPr="00BA156B" w:rsidDel="003700B5">
          <w:delText xml:space="preserve"> </w:delText>
        </w:r>
      </w:del>
      <w:ins w:id="6273" w:author="Regina Casanova" w:date="2018-06-20T13:30:00Z">
        <w:r w:rsidR="003700B5">
          <w:t xml:space="preserve"> se trata de un s</w:t>
        </w:r>
      </w:ins>
      <w:ins w:id="6274" w:author="Regina Casanova" w:date="2018-06-20T13:32:00Z">
        <w:r w:rsidR="003700B5">
          <w:t>ervicio web</w:t>
        </w:r>
      </w:ins>
      <w:ins w:id="6275" w:author="Regina Casanova" w:date="2018-06-20T13:30:00Z">
        <w:r w:rsidR="003700B5">
          <w:t xml:space="preserve"> colgado en la </w:t>
        </w:r>
      </w:ins>
      <w:ins w:id="6276" w:author="Regina Casanova" w:date="2018-06-20T13:31:00Z">
        <w:r w:rsidR="003700B5">
          <w:t>página</w:t>
        </w:r>
      </w:ins>
      <w:ins w:id="6277" w:author="Regina Casanova" w:date="2018-06-20T13:30:00Z">
        <w:r w:rsidR="003700B5">
          <w:t xml:space="preserve"> web de la </w:t>
        </w:r>
      </w:ins>
      <w:ins w:id="6278" w:author="Owner" w:date="2018-08-04T09:16:00Z">
        <w:r w:rsidR="00032356">
          <w:t>S</w:t>
        </w:r>
      </w:ins>
      <w:ins w:id="6279" w:author="Regina Casanova" w:date="2018-06-20T13:30:00Z">
        <w:del w:id="6280" w:author="Owner" w:date="2018-08-04T09:16:00Z">
          <w:r w:rsidR="003700B5" w:rsidDel="00032356">
            <w:delText>s</w:delText>
          </w:r>
        </w:del>
        <w:r w:rsidR="003700B5">
          <w:t xml:space="preserve">uperintendencia de </w:t>
        </w:r>
      </w:ins>
      <w:ins w:id="6281" w:author="Owner" w:date="2018-08-04T09:16:00Z">
        <w:r w:rsidR="00032356">
          <w:t>S</w:t>
        </w:r>
      </w:ins>
      <w:ins w:id="6282" w:author="Regina Casanova" w:date="2018-06-20T13:30:00Z">
        <w:del w:id="6283" w:author="Owner" w:date="2018-08-04T09:16:00Z">
          <w:r w:rsidR="003700B5" w:rsidDel="00032356">
            <w:delText>s</w:delText>
          </w:r>
        </w:del>
        <w:r w:rsidR="003700B5">
          <w:t xml:space="preserve">alud de Chile </w:t>
        </w:r>
      </w:ins>
      <w:ins w:id="6284" w:author="Regina Casanova" w:date="2018-06-20T13:32:00Z">
        <w:r w:rsidR="003700B5">
          <w:t xml:space="preserve">en donde se reciben exclusivamente reclamos tanto para entidades prestadoras de salud </w:t>
        </w:r>
      </w:ins>
      <w:ins w:id="6285" w:author="Regina Casanova" w:date="2018-06-20T13:33:00Z">
        <w:r w:rsidR="003700B5">
          <w:t>públicas</w:t>
        </w:r>
      </w:ins>
      <w:ins w:id="6286" w:author="Regina Casanova" w:date="2018-06-20T13:32:00Z">
        <w:r w:rsidR="003700B5">
          <w:t xml:space="preserve"> y privadas</w:t>
        </w:r>
      </w:ins>
      <w:ins w:id="6287" w:author="Regina Casanova" w:date="2018-06-20T13:33:00Z">
        <w:r w:rsidR="003700B5">
          <w:t xml:space="preserve">. Incluso permiten los reclamos correspondientes a los planes de seguro </w:t>
        </w:r>
      </w:ins>
      <w:ins w:id="6288" w:author="Regina Casanova" w:date="2018-06-20T13:34:00Z">
        <w:r w:rsidR="003700B5">
          <w:t>públicos</w:t>
        </w:r>
      </w:ins>
      <w:ins w:id="6289" w:author="Regina Casanova" w:date="2018-06-20T13:33:00Z">
        <w:r w:rsidR="003700B5">
          <w:t xml:space="preserve"> </w:t>
        </w:r>
      </w:ins>
      <w:ins w:id="6290" w:author="Regina Casanova" w:date="2018-06-20T13:34:00Z">
        <w:r w:rsidR="003700B5">
          <w:t>y privados disponibles en dicho territori</w:t>
        </w:r>
        <w:r w:rsidR="002F7195">
          <w:t xml:space="preserve">o. Este </w:t>
        </w:r>
      </w:ins>
      <w:ins w:id="6291" w:author="Regina Casanova" w:date="2018-06-20T13:37:00Z">
        <w:r w:rsidR="002F7195">
          <w:t>trámite</w:t>
        </w:r>
      </w:ins>
      <w:ins w:id="6292" w:author="Regina Casanova" w:date="2018-06-20T13:34:00Z">
        <w:r w:rsidR="002F7195">
          <w:t xml:space="preserve"> es gratuito e involucra la solicitud de una serie de documentos </w:t>
        </w:r>
      </w:ins>
      <w:ins w:id="6293" w:author="Regina Casanova" w:date="2018-06-20T13:35:00Z">
        <w:r w:rsidR="002F7195">
          <w:t xml:space="preserve">al ciudadano, como la cedula de identidad y un formulario de reclamos que debe cumplir ciertos requisitos para poder ser considerado como un reclamo valido. </w:t>
        </w:r>
      </w:ins>
      <w:ins w:id="6294" w:author="Regina Casanova" w:date="2018-06-20T13:36:00Z">
        <w:r w:rsidR="002F7195">
          <w:t xml:space="preserve">El plazo de respuesta para estos reclamos es entre 60 y 140 días hábiles, lo cual representa el doble de tiempo que el máximo permitido en el territorio peruano. </w:t>
        </w:r>
      </w:ins>
      <w:ins w:id="6295" w:author="Regina Casanova" w:date="2018-06-20T13:38:00Z">
        <w:r w:rsidR="002F7195">
          <w:t xml:space="preserve">Este servicio de la </w:t>
        </w:r>
      </w:ins>
      <w:ins w:id="6296" w:author="Regina Casanova" w:date="2018-06-20T13:42:00Z">
        <w:r w:rsidR="002F7195">
          <w:t>Superintendencia</w:t>
        </w:r>
      </w:ins>
      <w:ins w:id="6297" w:author="Regina Casanova" w:date="2018-06-20T13:38:00Z">
        <w:r w:rsidR="002F7195">
          <w:t xml:space="preserve"> de Salud de Chile tiene 3 formas </w:t>
        </w:r>
      </w:ins>
      <w:ins w:id="6298" w:author="Regina Casanova" w:date="2018-06-20T13:39:00Z">
        <w:r w:rsidR="002F7195">
          <w:t xml:space="preserve">de ser presentado, en línea, en oficinas o por carta. En el caso de </w:t>
        </w:r>
      </w:ins>
      <w:ins w:id="6299" w:author="Regina Casanova" w:date="2018-06-20T13:40:00Z">
        <w:r w:rsidR="002F7195">
          <w:t>ser presentado e</w:t>
        </w:r>
      </w:ins>
      <w:ins w:id="6300" w:author="Luis Fernando Llanos Zavalaga" w:date="2018-07-10T16:20:00Z">
        <w:r w:rsidR="007E613C">
          <w:t>n</w:t>
        </w:r>
      </w:ins>
      <w:ins w:id="6301" w:author="Regina Casanova" w:date="2018-06-20T13:40:00Z">
        <w:del w:id="6302" w:author="Luis Fernando Llanos Zavalaga" w:date="2018-07-10T16:21:00Z">
          <w:r w:rsidR="002F7195" w:rsidDel="007E613C">
            <w:delText>l</w:delText>
          </w:r>
        </w:del>
        <w:r w:rsidR="002F7195">
          <w:t xml:space="preserve"> línea se necesita un usuario y contraseña que debe ser creado y luego puede el usuario </w:t>
        </w:r>
        <w:r w:rsidR="002F7195">
          <w:lastRenderedPageBreak/>
          <w:t xml:space="preserve">adjuntar todos los informes y documentos necesarios para presentar el reclamo. </w:t>
        </w:r>
      </w:ins>
      <w:ins w:id="6303" w:author="Regina Casanova" w:date="2018-06-20T13:41:00Z">
        <w:r w:rsidR="002F7195">
          <w:t xml:space="preserve">Adicionalmente, se puede revisar el estado de la solicitud y hacer consultas sobre el caso </w:t>
        </w:r>
      </w:ins>
      <w:ins w:id="6304" w:author="Regina Casanova" w:date="2018-06-20T13:42:00Z">
        <w:r w:rsidR="002F7195">
          <w:t>específico</w:t>
        </w:r>
      </w:ins>
      <w:ins w:id="6305" w:author="Regina Casanova" w:date="2018-06-20T13:41:00Z">
        <w:r w:rsidR="002F7195">
          <w:t xml:space="preserve">. </w:t>
        </w:r>
      </w:ins>
      <w:ins w:id="6306" w:author="Regina Casanova" w:date="2018-06-20T13:42:00Z">
        <w:r w:rsidR="002F7195">
          <w:t xml:space="preserve">Cuando se realiza el </w:t>
        </w:r>
      </w:ins>
      <w:ins w:id="6307" w:author="Regina Casanova" w:date="2018-06-20T13:43:00Z">
        <w:r w:rsidR="002F7195">
          <w:t>trámite</w:t>
        </w:r>
      </w:ins>
      <w:ins w:id="6308" w:author="Regina Casanova" w:date="2018-06-20T13:42:00Z">
        <w:r w:rsidR="002F7195">
          <w:t xml:space="preserve"> por oficina o carta, se necesita llevar los documentos necesarios y entregarlos explicando el motivo de la visita a la oficina o de enviarlo a alguna oficina cercana. </w:t>
        </w:r>
      </w:ins>
      <w:ins w:id="6309" w:author="Regina Casanova" w:date="2018-06-20T13:44:00Z">
        <w:r w:rsidR="002F7195">
          <w:t xml:space="preserve">Cuando se </w:t>
        </w:r>
      </w:ins>
      <w:ins w:id="6310" w:author="Regina Casanova" w:date="2018-06-20T13:45:00Z">
        <w:r w:rsidR="00944154">
          <w:t>intentó</w:t>
        </w:r>
      </w:ins>
      <w:ins w:id="6311" w:author="Regina Casanova" w:date="2018-06-20T13:44:00Z">
        <w:r w:rsidR="002F7195">
          <w:t xml:space="preserve"> acceder al servicio en línea </w:t>
        </w:r>
        <w:r w:rsidR="00944154">
          <w:t>para colocar un reclamo</w:t>
        </w:r>
        <w:r w:rsidR="002F7195">
          <w:t xml:space="preserve">, no fue posible verificar como </w:t>
        </w:r>
      </w:ins>
      <w:ins w:id="6312" w:author="Regina Casanova" w:date="2018-06-20T13:45:00Z">
        <w:r w:rsidR="00944154">
          <w:t>era</w:t>
        </w:r>
      </w:ins>
      <w:ins w:id="6313" w:author="Regina Casanova" w:date="2018-06-20T13:44:00Z">
        <w:r w:rsidR="002F7195">
          <w:t xml:space="preserve"> </w:t>
        </w:r>
      </w:ins>
      <w:ins w:id="6314" w:author="Regina Casanova" w:date="2018-06-20T13:45:00Z">
        <w:r w:rsidR="00944154">
          <w:t>internamente</w:t>
        </w:r>
      </w:ins>
      <w:ins w:id="6315" w:author="Regina Casanova" w:date="2018-06-20T13:44:00Z">
        <w:r w:rsidR="002F7195">
          <w:t xml:space="preserve"> el </w:t>
        </w:r>
      </w:ins>
      <w:ins w:id="6316" w:author="Regina Casanova" w:date="2018-07-29T19:16:00Z">
        <w:r w:rsidR="00F95B03">
          <w:t>aplicativo informático</w:t>
        </w:r>
      </w:ins>
      <w:ins w:id="6317" w:author="Regina Casanova" w:date="2018-06-20T13:44:00Z">
        <w:r w:rsidR="002F7195">
          <w:t xml:space="preserve"> debido a </w:t>
        </w:r>
        <w:del w:id="6318" w:author="Luis Fernando Llanos Zavalaga" w:date="2018-07-10T16:21:00Z">
          <w:r w:rsidR="002F7195" w:rsidDel="007E613C">
            <w:delText>que</w:delText>
          </w:r>
        </w:del>
      </w:ins>
      <w:ins w:id="6319" w:author="Luis Fernando Llanos Zavalaga" w:date="2018-07-10T16:21:00Z">
        <w:r w:rsidR="007E613C">
          <w:t>que,</w:t>
        </w:r>
      </w:ins>
      <w:ins w:id="6320" w:author="Regina Casanova" w:date="2018-06-20T13:44:00Z">
        <w:r w:rsidR="002F7195">
          <w:t xml:space="preserve"> para </w:t>
        </w:r>
        <w:r w:rsidR="00944154">
          <w:t xml:space="preserve">crear un usuario, </w:t>
        </w:r>
      </w:ins>
      <w:ins w:id="6321" w:author="Regina Casanova" w:date="2018-06-20T13:46:00Z">
        <w:r w:rsidR="00944154">
          <w:t>se necesitaba colocar</w:t>
        </w:r>
      </w:ins>
      <w:ins w:id="6322" w:author="Regina Casanova" w:date="2018-06-20T13:44:00Z">
        <w:del w:id="6323" w:author="Luis Fernando Llanos Zavalaga" w:date="2018-07-10T16:21:00Z">
          <w:r w:rsidR="00944154" w:rsidDel="007E613C">
            <w:delText>,</w:delText>
          </w:r>
        </w:del>
        <w:r w:rsidR="00944154">
          <w:t xml:space="preserve"> adicionalmente a nombre completo, correo </w:t>
        </w:r>
      </w:ins>
      <w:ins w:id="6324" w:author="Regina Casanova" w:date="2018-06-20T13:45:00Z">
        <w:r w:rsidR="00944154">
          <w:t>electrónico</w:t>
        </w:r>
      </w:ins>
      <w:ins w:id="6325" w:author="Regina Casanova" w:date="2018-06-20T13:44:00Z">
        <w:r w:rsidR="00944154">
          <w:t xml:space="preserve"> </w:t>
        </w:r>
      </w:ins>
      <w:ins w:id="6326" w:author="Regina Casanova" w:date="2018-06-20T13:45:00Z">
        <w:r w:rsidR="00944154">
          <w:t xml:space="preserve">y pregunta secreta para seguridad, </w:t>
        </w:r>
      </w:ins>
      <w:ins w:id="6327" w:author="Regina Casanova" w:date="2018-06-20T13:46:00Z">
        <w:r w:rsidR="00944154">
          <w:t>el número de cedula de identidad chilena y cuál era la aseguradora del ciudadano.</w:t>
        </w:r>
      </w:ins>
    </w:p>
    <w:p w14:paraId="5D5D3367" w14:textId="038DABC8" w:rsidR="00B9043C" w:rsidRDefault="00944154" w:rsidP="00842BF2">
      <w:pPr>
        <w:pStyle w:val="Texto"/>
        <w:rPr>
          <w:ins w:id="6328" w:author="Regina Casanova" w:date="2018-06-20T14:19:00Z"/>
        </w:rPr>
      </w:pPr>
      <w:ins w:id="6329" w:author="Regina Casanova" w:date="2018-06-20T13:50:00Z">
        <w:r>
          <w:t>Adicionalmente, se encontró una</w:t>
        </w:r>
        <w:commentRangeStart w:id="6330"/>
        <w:r>
          <w:t xml:space="preserve"> iniciativa similar </w:t>
        </w:r>
      </w:ins>
      <w:ins w:id="6331" w:author="Regina Casanova" w:date="2018-06-20T13:47:00Z">
        <w:r w:rsidRPr="00BA156B">
          <w:t xml:space="preserve">en Colombia </w:t>
        </w:r>
      </w:ins>
      <w:commentRangeEnd w:id="6330"/>
      <w:r w:rsidR="00032356">
        <w:rPr>
          <w:rStyle w:val="Refdecomentario"/>
          <w:rFonts w:cstheme="minorBidi"/>
          <w:lang w:val="es-ES_tradnl"/>
        </w:rPr>
        <w:commentReference w:id="6330"/>
      </w:r>
      <w:ins w:id="6332" w:author="Regina Casanova" w:date="2018-06-20T13:47:00Z">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333" w:author="Regina Casanova" w:date="2018-06-20T13:47:00Z">
        <w:r w:rsidRPr="00BA156B">
          <w:fldChar w:fldCharType="separate"/>
        </w:r>
      </w:ins>
      <w:r w:rsidR="00C126C6" w:rsidRPr="00C126C6">
        <w:rPr>
          <w:noProof/>
        </w:rPr>
        <w:t>(50)</w:t>
      </w:r>
      <w:ins w:id="6334" w:author="Regina Casanova" w:date="2018-06-20T13:47:00Z">
        <w:r w:rsidRPr="00BA156B">
          <w:fldChar w:fldCharType="end"/>
        </w:r>
        <w:r w:rsidRPr="00BA156B">
          <w:t>.</w:t>
        </w:r>
      </w:ins>
      <w:ins w:id="6335" w:author="Regina Casanova" w:date="2018-06-20T13:50:00Z">
        <w:r>
          <w:t xml:space="preserve"> </w:t>
        </w:r>
      </w:ins>
      <w:ins w:id="6336" w:author="Regina Casanova" w:date="2018-08-05T20:34:00Z">
        <w:r w:rsidR="00BA40BA">
          <w:t xml:space="preserve">Aunque tampoco se especifica si se </w:t>
        </w:r>
      </w:ins>
      <w:ins w:id="6337" w:author="Regina Casanova" w:date="2018-08-05T20:35:00Z">
        <w:r w:rsidR="00BA40BA">
          <w:t>utilizó</w:t>
        </w:r>
      </w:ins>
      <w:ins w:id="6338" w:author="Regina Casanova" w:date="2018-08-05T20:34:00Z">
        <w:r w:rsidR="00BA40BA">
          <w:t xml:space="preserve"> UCD para su implementación</w:t>
        </w:r>
      </w:ins>
      <w:ins w:id="6339" w:author="Regina Casanova" w:date="2018-08-05T20:35:00Z">
        <w:r w:rsidR="00BA40BA">
          <w:t xml:space="preserve"> ni si los gestores de los establecimientos de salud tienen acceso a esta información</w:t>
        </w:r>
      </w:ins>
      <w:ins w:id="6340" w:author="Regina Casanova" w:date="2018-08-05T20:34:00Z">
        <w:r w:rsidR="00BA40BA">
          <w:t>, e</w:t>
        </w:r>
      </w:ins>
      <w:ins w:id="6341" w:author="Regina Casanova" w:date="2018-06-20T13:50:00Z">
        <w:r>
          <w:t xml:space="preserve">sta iniciativa se encuentra liderada por el Ministerio de Salud </w:t>
        </w:r>
      </w:ins>
      <w:ins w:id="6342" w:author="Regina Casanova" w:date="2018-06-20T14:10:00Z">
        <w:r w:rsidR="009475F4">
          <w:t xml:space="preserve">y Protección Social </w:t>
        </w:r>
      </w:ins>
      <w:ins w:id="6343" w:author="Regina Casanova" w:date="2018-06-20T13:57:00Z">
        <w:r w:rsidR="00394525">
          <w:t xml:space="preserve">de </w:t>
        </w:r>
      </w:ins>
      <w:ins w:id="6344" w:author="Regina Casanova" w:date="2018-06-20T13:50:00Z">
        <w:r w:rsidR="00394525">
          <w:t>Colombia</w:t>
        </w:r>
        <w:r>
          <w:t xml:space="preserve"> donde ponen a disposici</w:t>
        </w:r>
      </w:ins>
      <w:ins w:id="6345" w:author="Regina Casanova" w:date="2018-06-20T13:51:00Z">
        <w:r>
          <w:t xml:space="preserve">ón de los ciudadanos un servicio web por el cual se pueden presentar peticiones, quejas, reclamos, sugerencias o denuncias. </w:t>
        </w:r>
      </w:ins>
      <w:ins w:id="6346" w:author="Regina Casanova" w:date="2018-06-20T13:52:00Z">
        <w:r>
          <w:t>Este servicio web, cuenta con una página web donde explican detalladamente las competencias y ámbitos d</w:t>
        </w:r>
        <w:r w:rsidR="00B9043C">
          <w:t xml:space="preserve">ependiendo del tipo de </w:t>
        </w:r>
      </w:ins>
      <w:ins w:id="6347" w:author="Regina Casanova" w:date="2018-06-20T14:22:00Z">
        <w:r w:rsidR="00B9043C">
          <w:t>petición</w:t>
        </w:r>
      </w:ins>
      <w:ins w:id="6348" w:author="Regina Casanova" w:date="2018-06-20T13:52:00Z">
        <w:r>
          <w:t xml:space="preserve"> que el ciudadano tenga. </w:t>
        </w:r>
      </w:ins>
      <w:ins w:id="6349" w:author="Regina Casanova" w:date="2018-06-20T13:53:00Z">
        <w:r>
          <w:t>Incluyen una sección donde, dependiendo del tipo de reclamo a ser presentado, indican al ciudadano a que entidad gubernamental dirigirse para hacer m</w:t>
        </w:r>
      </w:ins>
      <w:ins w:id="6350" w:author="Regina Casanova" w:date="2018-06-20T13:54:00Z">
        <w:r>
          <w:t xml:space="preserve">ás específico su reclamo. </w:t>
        </w:r>
      </w:ins>
      <w:ins w:id="6351" w:author="Regina Casanova" w:date="2018-06-20T13:55:00Z">
        <w:r>
          <w:t xml:space="preserve">Esta página web cuenta con un </w:t>
        </w:r>
      </w:ins>
      <w:ins w:id="6352" w:author="Regina Casanova" w:date="2018-06-20T13:56:00Z">
        <w:r w:rsidR="00394525">
          <w:t>vínculo</w:t>
        </w:r>
      </w:ins>
      <w:ins w:id="6353" w:author="Regina Casanova" w:date="2018-06-20T13:55:00Z">
        <w:r>
          <w:t xml:space="preserve"> a una sección de Preguntas Frecue</w:t>
        </w:r>
        <w:r w:rsidR="00394525">
          <w:t xml:space="preserve">ntes sobre los tipos de </w:t>
        </w:r>
      </w:ins>
      <w:ins w:id="6354" w:author="Regina Casanova" w:date="2018-06-20T14:22:00Z">
        <w:r w:rsidR="00B9043C">
          <w:t>peticion</w:t>
        </w:r>
      </w:ins>
      <w:ins w:id="6355" w:author="Regina Casanova" w:date="2018-06-20T14:01:00Z">
        <w:r w:rsidR="00394525">
          <w:t>es o dudas</w:t>
        </w:r>
      </w:ins>
      <w:ins w:id="6356" w:author="Regina Casanova" w:date="2018-06-20T13:55:00Z">
        <w:r>
          <w:t xml:space="preserve"> que puedan </w:t>
        </w:r>
        <w:r w:rsidR="00394525">
          <w:t>presentarse</w:t>
        </w:r>
      </w:ins>
      <w:ins w:id="6357" w:author="Regina Casanova" w:date="2018-06-20T14:01:00Z">
        <w:r w:rsidR="00394525">
          <w:t xml:space="preserve"> y como estos pueden ser resueltos</w:t>
        </w:r>
      </w:ins>
      <w:ins w:id="6358" w:author="Regina Casanova" w:date="2018-06-20T13:55:00Z">
        <w:r w:rsidR="00394525">
          <w:t xml:space="preserve">. Estas preguntas frecuentes incluso se encuentran divididas en dos </w:t>
        </w:r>
      </w:ins>
      <w:ins w:id="6359" w:author="Regina Casanova" w:date="2018-06-20T13:56:00Z">
        <w:r w:rsidR="00394525">
          <w:t xml:space="preserve">temáticas que se diferencian en Protección Social y en Salud </w:t>
        </w:r>
        <w:r w:rsidR="00394525">
          <w:lastRenderedPageBreak/>
          <w:t xml:space="preserve">específicamente. Dichas temáticas tienen adicionalmente </w:t>
        </w:r>
      </w:ins>
      <w:ins w:id="6360" w:author="Regina Casanova" w:date="2018-06-20T13:57:00Z">
        <w:r w:rsidR="00394525">
          <w:t>sub-temáticas</w:t>
        </w:r>
      </w:ins>
      <w:ins w:id="6361" w:author="Regina Casanova" w:date="2018-06-20T13:56:00Z">
        <w:r w:rsidR="00394525">
          <w:t xml:space="preserve"> con las que pueden orientar mejor a la </w:t>
        </w:r>
      </w:ins>
      <w:ins w:id="6362" w:author="Regina Casanova" w:date="2018-06-20T13:57:00Z">
        <w:r w:rsidR="00394525">
          <w:t>ciudadanía</w:t>
        </w:r>
      </w:ins>
      <w:ins w:id="6363" w:author="Regina Casanova" w:date="2018-06-20T13:56:00Z">
        <w:r w:rsidR="00394525">
          <w:t xml:space="preserve"> </w:t>
        </w:r>
      </w:ins>
      <w:ins w:id="6364" w:author="Regina Casanova" w:date="2018-06-20T13:57:00Z">
        <w:r w:rsidR="00394525">
          <w:t>sobre diversos temas competentes al campo de acción del Ministerio de Salud</w:t>
        </w:r>
      </w:ins>
      <w:ins w:id="6365" w:author="Regina Casanova" w:date="2018-06-20T14:10:00Z">
        <w:r w:rsidR="009475F4">
          <w:t xml:space="preserve"> y Protección Social</w:t>
        </w:r>
      </w:ins>
      <w:ins w:id="6366" w:author="Regina Casanova" w:date="2018-06-20T13:57:00Z">
        <w:r w:rsidR="00394525">
          <w:t xml:space="preserve"> de Colombia.</w:t>
        </w:r>
      </w:ins>
      <w:ins w:id="6367" w:author="Regina Casanova" w:date="2018-06-20T13:58:00Z">
        <w:r w:rsidR="00394525">
          <w:t xml:space="preserve"> </w:t>
        </w:r>
      </w:ins>
      <w:ins w:id="6368" w:author="Regina Casanova" w:date="2018-06-20T14:00:00Z">
        <w:r w:rsidR="00394525">
          <w:t>Para todos</w:t>
        </w:r>
        <w:r w:rsidR="00B9043C">
          <w:t xml:space="preserve"> los tipos de </w:t>
        </w:r>
      </w:ins>
      <w:ins w:id="6369" w:author="Regina Casanova" w:date="2018-06-20T14:22:00Z">
        <w:r w:rsidR="00B9043C">
          <w:t>peticion</w:t>
        </w:r>
      </w:ins>
      <w:ins w:id="6370" w:author="Regina Casanova" w:date="2018-06-20T14:00:00Z">
        <w:r w:rsidR="00394525">
          <w:t>es que reciben, se encuentra una lista e</w:t>
        </w:r>
      </w:ins>
      <w:ins w:id="6371" w:author="Regina Casanova" w:date="2018-06-20T13:58:00Z">
        <w:r w:rsidR="00394525">
          <w:t xml:space="preserve">n su </w:t>
        </w:r>
      </w:ins>
      <w:ins w:id="6372" w:author="Regina Casanova" w:date="2018-06-20T14:00:00Z">
        <w:r w:rsidR="00394525">
          <w:t>página</w:t>
        </w:r>
      </w:ins>
      <w:ins w:id="6373" w:author="Regina Casanova" w:date="2018-06-20T13:58:00Z">
        <w:r w:rsidR="00394525">
          <w:t xml:space="preserve"> principal </w:t>
        </w:r>
      </w:ins>
      <w:ins w:id="6374" w:author="Regina Casanova" w:date="2018-06-20T14:00:00Z">
        <w:r w:rsidR="00394525">
          <w:t xml:space="preserve">donde explican las definiciones de cada uno y </w:t>
        </w:r>
      </w:ins>
      <w:ins w:id="6375" w:author="Regina Casanova" w:date="2018-06-20T13:58:00Z">
        <w:r w:rsidR="00394525">
          <w:t>muestra</w:t>
        </w:r>
      </w:ins>
      <w:ins w:id="6376" w:author="Regina Casanova" w:date="2018-06-20T14:01:00Z">
        <w:r w:rsidR="00394525">
          <w:t>n</w:t>
        </w:r>
      </w:ins>
      <w:ins w:id="6377" w:author="Regina Casanova" w:date="2018-06-20T13:58:00Z">
        <w:r w:rsidR="00394525">
          <w:t xml:space="preserve"> los tiempo</w:t>
        </w:r>
      </w:ins>
      <w:ins w:id="6378" w:author="Luis Fernando Llanos Zavalaga" w:date="2018-07-10T16:24:00Z">
        <w:r w:rsidR="007E613C">
          <w:t>s</w:t>
        </w:r>
      </w:ins>
      <w:ins w:id="6379" w:author="Regina Casanova" w:date="2018-06-20T13:58:00Z">
        <w:r w:rsidR="00394525">
          <w:t xml:space="preserve"> de respuesta que puede tomar cada tipo de </w:t>
        </w:r>
      </w:ins>
      <w:ins w:id="6380" w:author="Regina Casanova" w:date="2018-06-20T14:23:00Z">
        <w:r w:rsidR="00B9043C">
          <w:t>petición</w:t>
        </w:r>
      </w:ins>
      <w:ins w:id="6381" w:author="Regina Casanova" w:date="2018-06-20T13:58:00Z">
        <w:r w:rsidR="00394525">
          <w:t xml:space="preserve">, siendo el </w:t>
        </w:r>
      </w:ins>
      <w:ins w:id="6382" w:author="Regina Casanova" w:date="2018-06-20T13:59:00Z">
        <w:r w:rsidR="00394525">
          <w:t>tiempo promedio de respuesta de 15 días</w:t>
        </w:r>
      </w:ins>
      <w:ins w:id="6383" w:author="Regina Casanova" w:date="2018-06-20T14:00:00Z">
        <w:r w:rsidR="00394525">
          <w:t xml:space="preserve"> hábiles</w:t>
        </w:r>
      </w:ins>
      <w:ins w:id="6384" w:author="Regina Casanova" w:date="2018-06-20T13:59:00Z">
        <w:r w:rsidR="00394525">
          <w:t xml:space="preserve">. Solo las consultas de un caso </w:t>
        </w:r>
      </w:ins>
      <w:ins w:id="6385" w:author="Regina Casanova" w:date="2018-06-20T14:00:00Z">
        <w:r w:rsidR="00394525">
          <w:t>específico</w:t>
        </w:r>
      </w:ins>
      <w:ins w:id="6386" w:author="Regina Casanova" w:date="2018-06-20T13:59:00Z">
        <w:r w:rsidR="00394525">
          <w:t xml:space="preserve"> puede</w:t>
        </w:r>
      </w:ins>
      <w:ins w:id="6387" w:author="Luis Fernando Llanos Zavalaga" w:date="2018-07-10T16:24:00Z">
        <w:r w:rsidR="007E613C">
          <w:t>n</w:t>
        </w:r>
      </w:ins>
      <w:ins w:id="6388" w:author="Regina Casanova" w:date="2018-06-20T13:59:00Z">
        <w:r w:rsidR="00394525">
          <w:t xml:space="preserve"> tomar hasta 30 d</w:t>
        </w:r>
      </w:ins>
      <w:ins w:id="6389" w:author="Regina Casanova" w:date="2018-06-20T14:00:00Z">
        <w:r w:rsidR="00394525">
          <w:t>ías hábiles de respuesta.</w:t>
        </w:r>
      </w:ins>
      <w:ins w:id="6390" w:author="Regina Casanova" w:date="2018-06-20T14:03:00Z">
        <w:r w:rsidR="00394525">
          <w:t xml:space="preserve"> Cabe destacar que entre los tipos de </w:t>
        </w:r>
      </w:ins>
      <w:ins w:id="6391" w:author="Regina Casanova" w:date="2018-06-20T14:23:00Z">
        <w:r w:rsidR="00B9043C">
          <w:t>petición</w:t>
        </w:r>
      </w:ins>
      <w:ins w:id="6392" w:author="Regina Casanova" w:date="2018-06-20T14:03:00Z">
        <w:r w:rsidR="00394525">
          <w:t xml:space="preserve"> que se pueden presentar incluyen los llamados “Derechos de Petici</w:t>
        </w:r>
      </w:ins>
      <w:ins w:id="6393" w:author="Regina Casanova" w:date="2018-06-20T14:04:00Z">
        <w:r w:rsidR="00394525">
          <w:t>ón” que pueden ser tanto de interés general o particular dependiendo si afecta o tiene relación con el p</w:t>
        </w:r>
        <w:r w:rsidR="009475F4">
          <w:t>eticionario. Esto representa un</w:t>
        </w:r>
      </w:ins>
      <w:ins w:id="6394" w:author="Regina Casanova" w:date="2018-06-20T14:05:00Z">
        <w:r w:rsidR="009475F4">
          <w:t xml:space="preserve">a forma creativa de pedir sugerencias a la </w:t>
        </w:r>
      </w:ins>
      <w:ins w:id="6395" w:author="Regina Casanova" w:date="2018-06-20T14:06:00Z">
        <w:r w:rsidR="009475F4">
          <w:t>ciudadanía</w:t>
        </w:r>
      </w:ins>
      <w:ins w:id="6396" w:author="Regina Casanova" w:date="2018-06-20T14:05:00Z">
        <w:r w:rsidR="009475F4">
          <w:t xml:space="preserve"> </w:t>
        </w:r>
      </w:ins>
      <w:ins w:id="6397" w:author="Regina Casanova" w:date="2018-06-20T14:06:00Z">
        <w:r w:rsidR="009475F4">
          <w:t xml:space="preserve">sin necesidad de que tenga que haber ocurrido un hecho negativo y que puedan representar una mejora en el servicio de salud brindado. </w:t>
        </w:r>
      </w:ins>
      <w:ins w:id="6398" w:author="Regina Casanova" w:date="2018-06-20T14:07:00Z">
        <w:r w:rsidR="009475F4">
          <w:t xml:space="preserve">Ellos cuentan con una diferenciación entre el </w:t>
        </w:r>
      </w:ins>
      <w:ins w:id="6399" w:author="Regina Casanova" w:date="2018-06-20T14:08:00Z">
        <w:r w:rsidR="009475F4">
          <w:t>término</w:t>
        </w:r>
      </w:ins>
      <w:ins w:id="6400" w:author="Regina Casanova" w:date="2018-06-20T14:07:00Z">
        <w:r w:rsidR="009475F4">
          <w:t xml:space="preserve"> “Queja” y “Reclamo” donde el primero es exclusivo para conductas inadecuadas del personal mientras que la segunda es para deficiencias en la prestaci</w:t>
        </w:r>
      </w:ins>
      <w:ins w:id="6401" w:author="Regina Casanova" w:date="2018-06-20T14:08:00Z">
        <w:r w:rsidR="009475F4">
          <w:t>ón de servicios que ofrecen. Esta diferenciación resulta mucho más especifica que la diferenciaci</w:t>
        </w:r>
      </w:ins>
      <w:ins w:id="6402" w:author="Regina Casanova" w:date="2018-06-20T14:09:00Z">
        <w:r w:rsidR="009475F4">
          <w:t xml:space="preserve">ón de los mismos términos en el Perú. Por </w:t>
        </w:r>
      </w:ins>
      <w:ins w:id="6403" w:author="Regina Casanova" w:date="2018-06-20T14:10:00Z">
        <w:r w:rsidR="009475F4">
          <w:t>último</w:t>
        </w:r>
      </w:ins>
      <w:ins w:id="6404" w:author="Regina Casanova" w:date="2018-06-20T14:09:00Z">
        <w:r w:rsidR="009475F4">
          <w:t xml:space="preserve">, ellos cuentan con el </w:t>
        </w:r>
      </w:ins>
      <w:ins w:id="6405" w:author="Regina Casanova" w:date="2018-06-20T14:10:00Z">
        <w:r w:rsidR="009475F4">
          <w:t>término</w:t>
        </w:r>
      </w:ins>
      <w:ins w:id="6406" w:author="Regina Casanova" w:date="2018-06-20T14:09:00Z">
        <w:r w:rsidR="009475F4">
          <w:t xml:space="preserve"> “Denuncia” el cual se utiliza para conductas posiblemente irregulares </w:t>
        </w:r>
      </w:ins>
      <w:ins w:id="6407" w:author="Regina Casanova" w:date="2018-06-20T14:10:00Z">
        <w:r w:rsidR="009475F4">
          <w:t xml:space="preserve">que involucren </w:t>
        </w:r>
      </w:ins>
      <w:ins w:id="6408" w:author="Regina Casanova" w:date="2018-06-20T14:09:00Z">
        <w:r w:rsidR="009475F4">
          <w:t xml:space="preserve">las funciones, decisiones o intereses </w:t>
        </w:r>
      </w:ins>
      <w:ins w:id="6409" w:author="Regina Casanova" w:date="2018-06-20T14:10:00Z">
        <w:r w:rsidR="009475F4">
          <w:t>de los funcionarios del Ministerio de Salud y Protección Social.</w:t>
        </w:r>
      </w:ins>
      <w:ins w:id="6410" w:author="Regina Casanova" w:date="2018-06-20T14:11:00Z">
        <w:r w:rsidR="00EE5DBF">
          <w:t xml:space="preserve"> Es</w:t>
        </w:r>
      </w:ins>
      <w:ins w:id="6411" w:author="Regina Casanova" w:date="2018-06-20T14:12:00Z">
        <w:r w:rsidR="00EE5DBF">
          <w:t>ta diferenciación resulta adecuada para poder encontrar fallas de una forma m</w:t>
        </w:r>
      </w:ins>
      <w:ins w:id="6412" w:author="Regina Casanova" w:date="2018-06-20T14:13:00Z">
        <w:r w:rsidR="00EE5DBF">
          <w:t xml:space="preserve">ás directa y concisa. Cuando se </w:t>
        </w:r>
      </w:ins>
      <w:ins w:id="6413" w:author="Regina Casanova" w:date="2018-06-20T14:16:00Z">
        <w:r w:rsidR="00B9043C">
          <w:t>ingresó</w:t>
        </w:r>
      </w:ins>
      <w:ins w:id="6414" w:author="Regina Casanova" w:date="2018-06-20T14:13:00Z">
        <w:r w:rsidR="006F6BFA">
          <w:t xml:space="preserve"> al </w:t>
        </w:r>
      </w:ins>
      <w:ins w:id="6415" w:author="Regina Casanova" w:date="2018-07-29T19:57:00Z">
        <w:r w:rsidR="006F6BFA">
          <w:t>aplicativo</w:t>
        </w:r>
      </w:ins>
      <w:ins w:id="6416" w:author="Regina Casanova" w:date="2018-06-20T14:13:00Z">
        <w:r w:rsidR="00EE5DBF">
          <w:t xml:space="preserve"> web</w:t>
        </w:r>
      </w:ins>
      <w:ins w:id="6417" w:author="Regina Casanova" w:date="2018-06-20T14:15:00Z">
        <w:r w:rsidR="00EE5DBF">
          <w:t xml:space="preserve"> </w:t>
        </w:r>
      </w:ins>
      <w:ins w:id="6418"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419" w:author="Regina Casanova" w:date="2018-06-20T14:16:00Z">
        <w:r w:rsidR="00B9043C">
          <w:fldChar w:fldCharType="end"/>
        </w:r>
      </w:ins>
      <w:ins w:id="6420" w:author="Regina Casanova" w:date="2018-06-20T14:13:00Z">
        <w:r w:rsidR="00EE5DBF">
          <w:t xml:space="preserve"> se encontró una sola pantalla donde</w:t>
        </w:r>
      </w:ins>
      <w:ins w:id="6421" w:author="Regina Casanova" w:date="2018-06-20T14:15:00Z">
        <w:r w:rsidR="00EE5DBF">
          <w:t>, depen</w:t>
        </w:r>
        <w:r w:rsidR="00B9043C">
          <w:t xml:space="preserve">diendo en cual tipo de </w:t>
        </w:r>
      </w:ins>
      <w:ins w:id="6422" w:author="Regina Casanova" w:date="2018-06-20T14:23:00Z">
        <w:r w:rsidR="00B9043C">
          <w:t>petición</w:t>
        </w:r>
      </w:ins>
      <w:ins w:id="6423" w:author="Regina Casanova" w:date="2018-06-20T14:15:00Z">
        <w:r w:rsidR="00EE5DBF">
          <w:t xml:space="preserve"> se hubiera seleccionado en la anterior p</w:t>
        </w:r>
        <w:r w:rsidR="00B9043C">
          <w:t>ágina web,</w:t>
        </w:r>
      </w:ins>
      <w:ins w:id="6424" w:author="Regina Casanova" w:date="2018-06-20T14:18:00Z">
        <w:r w:rsidR="00B9043C">
          <w:t xml:space="preserve"> </w:t>
        </w:r>
      </w:ins>
      <w:ins w:id="6425" w:author="Regina Casanova" w:date="2018-06-20T14:19:00Z">
        <w:r w:rsidR="00B9043C">
          <w:t xml:space="preserve">me </w:t>
        </w:r>
      </w:ins>
      <w:ins w:id="6426" w:author="Regina Casanova" w:date="2018-06-20T14:20:00Z">
        <w:r w:rsidR="00B9043C">
          <w:t>pedía</w:t>
        </w:r>
      </w:ins>
      <w:ins w:id="6427" w:author="Regina Casanova" w:date="2018-06-20T14:18:00Z">
        <w:r w:rsidR="00B9043C">
          <w:t xml:space="preserve"> identificarme incluso </w:t>
        </w:r>
      </w:ins>
      <w:ins w:id="6428" w:author="Regina Casanova" w:date="2018-06-20T14:19:00Z">
        <w:r w:rsidR="00B9043C">
          <w:t xml:space="preserve">con una cedula de identidad la cual se validaba </w:t>
        </w:r>
        <w:r w:rsidR="00B9043C">
          <w:lastRenderedPageBreak/>
          <w:t xml:space="preserve">con los nombres y apellidos de la persona. En esta </w:t>
        </w:r>
      </w:ins>
      <w:ins w:id="6429" w:author="Regina Casanova" w:date="2018-06-20T14:20:00Z">
        <w:r w:rsidR="00B9043C">
          <w:t>web adicionalmente me permitían adjuntar archivos en formato de imagen o documento para soportar mi petición. Algo que llama mucho la atenci</w:t>
        </w:r>
      </w:ins>
      <w:ins w:id="6430" w:author="Regina Casanova" w:date="2018-06-20T14:21:00Z">
        <w:r w:rsidR="00B9043C">
          <w:t>ón es que, a pesar que pide identificación del ciudadano peticionario, existe la posibilidad de colocar la petición de forma anónima lo cual deja más libertad al peticionario.</w:t>
        </w:r>
      </w:ins>
    </w:p>
    <w:p w14:paraId="67EE9058" w14:textId="66BF0F11" w:rsidR="00DB0C2C" w:rsidRDefault="00CA7AEF" w:rsidP="00842BF2">
      <w:pPr>
        <w:pStyle w:val="Texto"/>
        <w:rPr>
          <w:ins w:id="6431" w:author="Regina Casanova" w:date="2018-06-20T16:24:00Z"/>
        </w:rPr>
      </w:pPr>
      <w:ins w:id="6432" w:author="Regina Casanova" w:date="2018-06-20T14:27:00Z">
        <w:r>
          <w:t xml:space="preserve">En ambas iniciativas, se vio la presencia de una página web que acompañaba al </w:t>
        </w:r>
      </w:ins>
      <w:ins w:id="6433" w:author="Regina Casanova" w:date="2018-07-29T19:16:00Z">
        <w:r w:rsidR="00F95B03">
          <w:t>aplicativo informático</w:t>
        </w:r>
      </w:ins>
      <w:ins w:id="6434" w:author="Regina Casanova" w:date="2018-06-20T14:27:00Z">
        <w:r>
          <w:t xml:space="preserve"> web donde se explicaban los alcances y rangos de acción tanto de la </w:t>
        </w:r>
      </w:ins>
      <w:ins w:id="6435" w:author="Regina Casanova" w:date="2018-06-20T14:28:00Z">
        <w:r>
          <w:t>S</w:t>
        </w:r>
      </w:ins>
      <w:ins w:id="6436" w:author="Regina Casanova" w:date="2018-06-20T14:27:00Z">
        <w:r>
          <w:t xml:space="preserve">uperintendencia </w:t>
        </w:r>
      </w:ins>
      <w:ins w:id="6437" w:author="Regina Casanova" w:date="2018-06-20T14:28:00Z">
        <w:r>
          <w:t xml:space="preserve">en Salud de Chile </w:t>
        </w:r>
      </w:ins>
      <w:ins w:id="6438" w:author="Regina Casanova" w:date="2018-06-20T14:27:00Z">
        <w:r>
          <w:t>como del Ministerio de Salud y Protecci</w:t>
        </w:r>
      </w:ins>
      <w:ins w:id="6439" w:author="Regina Casanova" w:date="2018-06-20T14:28:00Z">
        <w:r>
          <w:t xml:space="preserve">ón Social de Colombia. Se </w:t>
        </w:r>
        <w:r w:rsidR="00917B46">
          <w:t xml:space="preserve">resalta su importancia </w:t>
        </w:r>
        <w:del w:id="6440" w:author="Luis Fernando Llanos Zavalaga" w:date="2018-07-10T16:24:00Z">
          <w:r w:rsidR="00917B46" w:rsidDel="007E613C">
            <w:delText>ya que</w:delText>
          </w:r>
        </w:del>
      </w:ins>
      <w:ins w:id="6441" w:author="Luis Fernando Llanos Zavalaga" w:date="2018-07-10T16:24:00Z">
        <w:r w:rsidR="007E613C">
          <w:t>ya que,</w:t>
        </w:r>
      </w:ins>
      <w:ins w:id="6442" w:author="Regina Casanova" w:date="2018-06-20T14:28:00Z">
        <w:r w:rsidR="00917B46">
          <w:t xml:space="preserve"> sin dicha página web</w:t>
        </w:r>
        <w:del w:id="6443" w:author="Luis Fernando Llanos Zavalaga" w:date="2018-07-10T16:25:00Z">
          <w:r w:rsidR="00917B46" w:rsidDel="007E613C">
            <w:delText>,</w:delText>
          </w:r>
        </w:del>
        <w:r w:rsidR="00917B46">
          <w:t xml:space="preserve"> no se podría entender cómo funciona y para que debe ser utilizado. </w:t>
        </w:r>
      </w:ins>
      <w:ins w:id="6444" w:author="Regina Casanova" w:date="2018-06-20T14:29:00Z">
        <w:r w:rsidR="00917B46">
          <w:t>Esto tambi</w:t>
        </w:r>
        <w:r w:rsidR="006F6BFA">
          <w:t xml:space="preserve">én debería ser parte del </w:t>
        </w:r>
      </w:ins>
      <w:ins w:id="6445" w:author="Regina Casanova" w:date="2018-07-29T19:57:00Z">
        <w:r w:rsidR="006F6BFA">
          <w:t>aplicativo</w:t>
        </w:r>
      </w:ins>
      <w:ins w:id="6446" w:author="Regina Casanova" w:date="2018-06-20T14:29:00Z">
        <w:r w:rsidR="00917B46">
          <w:t xml:space="preserve"> web peruano en el momento que se implemente para poder evitar c</w:t>
        </w:r>
      </w:ins>
      <w:ins w:id="6447" w:author="Regina Casanova" w:date="2018-06-20T14:30:00Z">
        <w:r w:rsidR="00917B46">
          <w:t>reencias</w:t>
        </w:r>
      </w:ins>
      <w:ins w:id="6448" w:author="Regina Casanova" w:date="2018-06-20T14:29:00Z">
        <w:r w:rsidR="00917B46">
          <w:t xml:space="preserve"> </w:t>
        </w:r>
      </w:ins>
      <w:ins w:id="6449" w:author="Regina Casanova" w:date="2018-06-20T14:30:00Z">
        <w:r w:rsidR="00917B46">
          <w:t>erróneas en la población.</w:t>
        </w:r>
      </w:ins>
      <w:ins w:id="6450" w:author="Regina Casanova" w:date="2018-06-20T14:29:00Z">
        <w:r w:rsidR="00917B46">
          <w:t xml:space="preserve"> </w:t>
        </w:r>
      </w:ins>
      <w:del w:id="6451" w:author="Regina Casanova" w:date="2018-08-05T20:36:00Z">
        <w:r w:rsidR="00BF27D4" w:rsidRPr="00BA156B" w:rsidDel="00F82E70">
          <w:delText xml:space="preserve">stas herramientas informáticas </w:delText>
        </w:r>
      </w:del>
      <w:del w:id="6452"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del w:id="6453" w:author="Regina Casanova" w:date="2018-08-05T20:36:00Z">
        <w:r w:rsidR="00BF27D4" w:rsidRPr="00BA156B" w:rsidDel="00F82E70">
          <w:delText>se utilizó la metodología UCD para su creación ni queda claro si los gestores tienen acceso a esta información.</w:delText>
        </w:r>
      </w:del>
    </w:p>
    <w:p w14:paraId="1A656E69" w14:textId="0919A289" w:rsidR="00B26FA3" w:rsidRDefault="00B26FA3" w:rsidP="00842BF2">
      <w:pPr>
        <w:pStyle w:val="Texto"/>
        <w:rPr>
          <w:ins w:id="6454" w:author="Regina Casanova" w:date="2018-06-20T13:29:00Z"/>
        </w:rPr>
      </w:pPr>
      <w:ins w:id="6455" w:author="Regina Casanova" w:date="2018-06-20T16:26:00Z">
        <w:r>
          <w:t xml:space="preserve">Existen </w:t>
        </w:r>
      </w:ins>
      <w:ins w:id="6456" w:author="Regina Casanova" w:date="2018-06-20T16:39:00Z">
        <w:r w:rsidR="006839BB">
          <w:t xml:space="preserve">diversos </w:t>
        </w:r>
      </w:ins>
      <w:ins w:id="6457" w:author="Regina Casanova" w:date="2018-06-20T16:26:00Z">
        <w:r>
          <w:t xml:space="preserve">estudios </w:t>
        </w:r>
      </w:ins>
      <w:ins w:id="6458" w:author="Regina Casanova" w:date="2018-06-20T16:27:00Z">
        <w:r>
          <w:t xml:space="preserve">hechos </w:t>
        </w:r>
      </w:ins>
      <w:ins w:id="6459" w:author="Regina Casanova" w:date="2018-06-20T16:39:00Z">
        <w:r w:rsidR="006839BB">
          <w:t xml:space="preserve">en Argentina </w:t>
        </w:r>
      </w:ins>
      <w:ins w:id="6460" w:author="Regina Casanova" w:date="2018-06-20T16:26:00Z">
        <w:r>
          <w:t xml:space="preserve">donde utilizan la metodología UCD </w:t>
        </w:r>
      </w:ins>
      <w:ins w:id="6461" w:author="Regina Casanova" w:date="2018-06-20T16:31:00Z">
        <w:r>
          <w:t>en sistemas informáticos clínicos donde demostraron que</w:t>
        </w:r>
      </w:ins>
      <w:ins w:id="6462" w:author="Regina Casanova" w:date="2018-06-20T16:40:00Z">
        <w:r w:rsidR="006839BB">
          <w:t xml:space="preserve"> el</w:t>
        </w:r>
      </w:ins>
      <w:ins w:id="6463" w:author="Regina Casanova" w:date="2018-06-20T16:41:00Z">
        <w:r w:rsidR="006839BB">
          <w:t xml:space="preserve"> uso de la metodología en el</w:t>
        </w:r>
      </w:ins>
      <w:ins w:id="6464" w:author="Regina Casanova" w:date="2018-06-20T16:40:00Z">
        <w:r w:rsidR="006839BB">
          <w:t xml:space="preserve"> re-diseño de </w:t>
        </w:r>
      </w:ins>
      <w:ins w:id="6465" w:author="Regina Casanova" w:date="2018-06-20T16:32:00Z">
        <w:r>
          <w:t xml:space="preserve">un sistema de </w:t>
        </w:r>
      </w:ins>
      <w:ins w:id="6466" w:author="Regina Casanova" w:date="2018-06-20T16:31:00Z">
        <w:r>
          <w:t xml:space="preserve">alertas </w:t>
        </w:r>
      </w:ins>
      <w:ins w:id="6467" w:author="Regina Casanova" w:date="2018-06-20T16:40:00Z">
        <w:r w:rsidR="006839BB">
          <w:t>en</w:t>
        </w:r>
      </w:ins>
      <w:ins w:id="6468" w:author="Regina Casanova" w:date="2018-06-20T16:33:00Z">
        <w:r>
          <w:t xml:space="preserve"> una historia clínica electrónica,</w:t>
        </w:r>
      </w:ins>
      <w:ins w:id="6469" w:author="Regina Casanova" w:date="2018-06-20T16:34:00Z">
        <w:r w:rsidR="006839BB">
          <w:t xml:space="preserve"> result</w:t>
        </w:r>
      </w:ins>
      <w:ins w:id="6470" w:author="Regina Casanova" w:date="2018-06-20T16:41:00Z">
        <w:r w:rsidR="006839BB">
          <w:t>ó</w:t>
        </w:r>
      </w:ins>
      <w:ins w:id="6471" w:author="Regina Casanova" w:date="2018-06-20T16:34:00Z">
        <w:r>
          <w:t xml:space="preserve"> en alertas más usables, efectivas y satisfactorias </w:t>
        </w:r>
        <w:r w:rsidR="006839BB">
          <w:t xml:space="preserve">que las alertas diseñadas utilizando </w:t>
        </w:r>
      </w:ins>
      <w:ins w:id="6472" w:author="Regina Casanova" w:date="2018-06-20T16:35:00Z">
        <w:r w:rsidR="006839BB">
          <w:t>técnicas</w:t>
        </w:r>
      </w:ins>
      <w:ins w:id="6473" w:author="Regina Casanova" w:date="2018-06-20T16:34:00Z">
        <w:r w:rsidR="006839BB">
          <w:t xml:space="preserve"> </w:t>
        </w:r>
      </w:ins>
      <w:ins w:id="6474" w:author="Regina Casanova" w:date="2018-06-20T16:35:00Z">
        <w:r w:rsidR="006839BB">
          <w:t xml:space="preserve">de ingeniería de </w:t>
        </w:r>
      </w:ins>
      <w:ins w:id="6475" w:author="Regina Casanova" w:date="2018-07-29T19:16:00Z">
        <w:r w:rsidR="00F95B03">
          <w:t>aplicativo informático</w:t>
        </w:r>
      </w:ins>
      <w:ins w:id="6476" w:author="Regina Casanova" w:date="2018-06-20T16:35:00Z">
        <w:r w:rsidR="006839BB">
          <w:t xml:space="preserve"> tradicional </w:t>
        </w:r>
      </w:ins>
      <w:ins w:id="6477"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478" w:author="Regina Casanova" w:date="2018-06-20T16:36:00Z">
        <w:r w:rsidR="006839BB">
          <w:fldChar w:fldCharType="end"/>
        </w:r>
      </w:ins>
      <w:ins w:id="6479" w:author="Regina Casanova" w:date="2018-06-20T16:41:00Z">
        <w:r w:rsidR="006839BB">
          <w:t xml:space="preserve">. También mostraron </w:t>
        </w:r>
      </w:ins>
      <w:ins w:id="6480" w:author="Regina Casanova" w:date="2018-06-20T16:38:00Z">
        <w:r w:rsidR="006839BB">
          <w:t xml:space="preserve">que </w:t>
        </w:r>
      </w:ins>
      <w:ins w:id="6481" w:author="Regina Casanova" w:date="2018-06-20T16:42:00Z">
        <w:r w:rsidR="006839BB">
          <w:t>el re-diseño de registros utilizando esta metodología hizo que los enfermeros encargados en el llenado de información de los pacientes se sintieran m</w:t>
        </w:r>
      </w:ins>
      <w:ins w:id="6482" w:author="Regina Casanova" w:date="2018-06-20T16:43:00Z">
        <w:r w:rsidR="006839BB">
          <w:t>ás satisfechos y pudieran encontrar un balance entre las necesidades de enfermeros y los requerimientos de la institución</w:t>
        </w:r>
      </w:ins>
      <w:ins w:id="6483" w:author="Regina Casanova" w:date="2018-06-20T16:50:00Z">
        <w:r w:rsidR="006839BB">
          <w:t xml:space="preserve"> </w:t>
        </w:r>
      </w:ins>
      <w:ins w:id="6484"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485" w:author="Regina Casanova" w:date="2018-06-20T16:51:00Z">
        <w:r w:rsidR="006839BB">
          <w:fldChar w:fldCharType="end"/>
        </w:r>
      </w:ins>
      <w:ins w:id="6486" w:author="Regina Casanova" w:date="2018-06-20T16:43:00Z">
        <w:r w:rsidR="006839BB">
          <w:t>.</w:t>
        </w:r>
      </w:ins>
      <w:ins w:id="6487" w:author="Regina Casanova" w:date="2018-06-20T16:51:00Z">
        <w:r w:rsidR="006839BB">
          <w:t xml:space="preserve"> En </w:t>
        </w:r>
      </w:ins>
      <w:ins w:id="6488" w:author="Regina Casanova" w:date="2018-06-20T16:43:00Z">
        <w:r w:rsidR="007A641A">
          <w:t xml:space="preserve">dichos estudios, la </w:t>
        </w:r>
      </w:ins>
      <w:ins w:id="6489" w:author="Regina Casanova" w:date="2018-06-20T16:52:00Z">
        <w:r w:rsidR="007A641A">
          <w:t xml:space="preserve">participación de los usuarios finales del </w:t>
        </w:r>
      </w:ins>
      <w:ins w:id="6490" w:author="Regina Casanova" w:date="2018-07-29T19:16:00Z">
        <w:r w:rsidR="00F95B03">
          <w:t>aplicativo informático</w:t>
        </w:r>
      </w:ins>
      <w:ins w:id="6491" w:author="Regina Casanova" w:date="2018-06-20T16:52:00Z">
        <w:r w:rsidR="007A641A">
          <w:t xml:space="preserve"> fueron cruciales</w:t>
        </w:r>
      </w:ins>
      <w:ins w:id="6492" w:author="Regina Casanova" w:date="2018-06-20T16:58:00Z">
        <w:r w:rsidR="007A641A">
          <w:t xml:space="preserve"> para conseguir los objetivos deseados</w:t>
        </w:r>
      </w:ins>
      <w:ins w:id="6493" w:author="Regina Casanova" w:date="2018-06-20T16:52:00Z">
        <w:r w:rsidR="007A641A">
          <w:t xml:space="preserve">, en el primer estudio se realizaron </w:t>
        </w:r>
      </w:ins>
      <w:ins w:id="6494" w:author="Regina Casanova" w:date="2018-06-20T16:53:00Z">
        <w:r w:rsidR="007A641A">
          <w:t xml:space="preserve">cuestionarios y </w:t>
        </w:r>
        <w:r w:rsidR="007A641A">
          <w:lastRenderedPageBreak/>
          <w:t xml:space="preserve">entrevistas cualitativas con los usuarios para poder entender de manera profunda su satisfacción y percepciones acerca de las alertas diseñas con el sistema tradicional de ingeniería de </w:t>
        </w:r>
      </w:ins>
      <w:ins w:id="6495" w:author="Regina Casanova" w:date="2018-07-29T19:16:00Z">
        <w:r w:rsidR="00F95B03">
          <w:t>aplicativo informático</w:t>
        </w:r>
      </w:ins>
      <w:ins w:id="6496" w:author="Regina Casanova" w:date="2018-06-20T16:53:00Z">
        <w:r w:rsidR="007A641A">
          <w:t>, en el segundo estudio se realizaron iteraciones con los enfermeros para poder proponer rediseños que pudieran cumplir los objetivos de ellos como los de la instituci</w:t>
        </w:r>
      </w:ins>
      <w:ins w:id="6497" w:author="Regina Casanova" w:date="2018-06-20T16:54:00Z">
        <w:r w:rsidR="007A641A">
          <w:t xml:space="preserve">ón. </w:t>
        </w:r>
      </w:ins>
      <w:ins w:id="6498" w:author="Regina Casanova" w:date="2018-06-20T16:59:00Z">
        <w:r w:rsidR="007A641A">
          <w:t>Asimismo</w:t>
        </w:r>
      </w:ins>
      <w:ins w:id="6499" w:author="Regina Casanova" w:date="2018-06-20T16:58:00Z">
        <w:r w:rsidR="007A641A">
          <w:t>, el presente estudio</w:t>
        </w:r>
      </w:ins>
      <w:ins w:id="6500" w:author="Regina Casanova" w:date="2018-06-20T16:59:00Z">
        <w:r w:rsidR="007A641A">
          <w:t xml:space="preserve"> se suma mostrando</w:t>
        </w:r>
      </w:ins>
      <w:ins w:id="6501" w:author="Regina Casanova" w:date="2018-06-20T16:58:00Z">
        <w:r w:rsidR="007A641A">
          <w:t xml:space="preserve"> la gran importancia de tomar en cuenta las consideraciones de los usuarios finales al momento de</w:t>
        </w:r>
        <w:r w:rsidR="006F6BFA">
          <w:t xml:space="preserve"> la creación de un nuevo </w:t>
        </w:r>
      </w:ins>
      <w:ins w:id="6502" w:author="Regina Casanova" w:date="2018-07-29T19:58:00Z">
        <w:r w:rsidR="006F6BFA">
          <w:t>aplicativo</w:t>
        </w:r>
      </w:ins>
      <w:ins w:id="6503" w:author="Regina Casanova" w:date="2018-06-20T16:58:00Z">
        <w:r w:rsidR="007A641A">
          <w:t xml:space="preserve"> inform</w:t>
        </w:r>
      </w:ins>
      <w:ins w:id="6504" w:author="Regina Casanova" w:date="2018-06-20T16:59:00Z">
        <w:r w:rsidR="007A641A">
          <w:t>ático.</w:t>
        </w:r>
      </w:ins>
    </w:p>
    <w:p w14:paraId="62A890EC" w14:textId="6EAFCEC7" w:rsidR="003700B5" w:rsidRPr="00842BF2" w:rsidDel="00944154" w:rsidRDefault="003700B5" w:rsidP="00842BF2">
      <w:pPr>
        <w:pStyle w:val="Texto"/>
        <w:rPr>
          <w:del w:id="6505"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506" w:author="Regina Casanova" w:date="2018-06-18T17:53:00Z">
        <w:r w:rsidRPr="00BA156B" w:rsidDel="00E94926">
          <w:delText>sistema</w:delText>
        </w:r>
      </w:del>
      <w:ins w:id="6507"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508" w:author="Regina Casanova" w:date="2018-06-18T17:53:00Z">
        <w:r w:rsidRPr="00BA156B" w:rsidDel="00E94926">
          <w:delText xml:space="preserve">sistema </w:delText>
        </w:r>
      </w:del>
      <w:ins w:id="6509" w:author="Regina Casanova" w:date="2018-07-29T19:16:00Z">
        <w:r w:rsidR="00F95B03">
          <w:t>aplicativo informático</w:t>
        </w:r>
      </w:ins>
      <w:ins w:id="6510" w:author="Regina Casanova" w:date="2018-06-18T17:40:00Z">
        <w:r w:rsidR="00234025">
          <w:t xml:space="preserve"> </w:t>
        </w:r>
      </w:ins>
      <w:r w:rsidRPr="00BA156B">
        <w:t xml:space="preserve">propuesto en este proyecto, se construyó basándose en dichos beneficios por lo que el uso de este </w:t>
      </w:r>
      <w:del w:id="6511" w:author="Regina Casanova" w:date="2018-06-18T17:53:00Z">
        <w:r w:rsidRPr="00BA156B" w:rsidDel="00E94926">
          <w:delText>sistema</w:delText>
        </w:r>
      </w:del>
      <w:ins w:id="6512" w:author="Regina Casanova" w:date="2018-07-29T19:16:00Z">
        <w:r w:rsidR="00F95B03">
          <w:t>aplicativo informático</w:t>
        </w:r>
      </w:ins>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513" w:author="Regina Casanova" w:date="2018-06-18T16:48:00Z">
        <w:r w:rsidR="00AF62FF">
          <w:t xml:space="preserve"> </w:t>
        </w:r>
      </w:ins>
      <w:ins w:id="6514"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515"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6516" w:author="Regina Casanova" w:date="2018-06-18T16:49:00Z">
        <w:r w:rsidR="00AF62FF">
          <w:t>de gestión de reclamos en</w:t>
        </w:r>
      </w:ins>
      <w:del w:id="6517" w:author="Regina Casanova" w:date="2018-06-18T16:49:00Z">
        <w:r w:rsidRPr="00BA156B" w:rsidDel="00AF62FF">
          <w:delText>de</w:delText>
        </w:r>
      </w:del>
      <w:ins w:id="6518" w:author="Regina Casanova" w:date="2018-06-18T16:43:00Z">
        <w:r w:rsidR="00EF06FE">
          <w:t xml:space="preserve"> la red</w:t>
        </w:r>
      </w:ins>
      <w:ins w:id="6519" w:author="Regina Casanova" w:date="2018-06-18T23:54:00Z">
        <w:r w:rsidR="00EF41F7">
          <w:t xml:space="preserve"> de establecimientos de salud del</w:t>
        </w:r>
      </w:ins>
      <w:ins w:id="6520" w:author="Regina Casanova" w:date="2018-06-18T16:43:00Z">
        <w:r w:rsidR="00EF06FE">
          <w:t xml:space="preserve"> MINSA</w:t>
        </w:r>
      </w:ins>
      <w:del w:id="6521"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522" w:name="_Toc520655736"/>
      <w:r w:rsidRPr="00BA156B">
        <w:rPr>
          <w:lang w:val="es-PE"/>
        </w:rPr>
        <w:t>De los hallazgos en</w:t>
      </w:r>
      <w:r w:rsidR="00060575" w:rsidRPr="00BA156B">
        <w:rPr>
          <w:lang w:val="es-PE"/>
        </w:rPr>
        <w:t xml:space="preserve"> la fase e</w:t>
      </w:r>
      <w:r w:rsidR="009E2064" w:rsidRPr="00BA156B">
        <w:rPr>
          <w:lang w:val="es-PE"/>
        </w:rPr>
        <w:t>xploratoria</w:t>
      </w:r>
      <w:bookmarkEnd w:id="6522"/>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523"/>
      <w:r w:rsidR="009E2064" w:rsidRPr="00BA156B">
        <w:t>pensar</w:t>
      </w:r>
      <w:ins w:id="6524" w:author="Regina Casanova" w:date="2018-07-07T13:33:00Z">
        <w:r w:rsidR="00DE4F52">
          <w:t>a</w:t>
        </w:r>
      </w:ins>
      <w:del w:id="6525" w:author="Regina Casanova" w:date="2018-07-07T13:33:00Z">
        <w:r w:rsidR="009E2064" w:rsidRPr="00BA156B" w:rsidDel="00DE4F52">
          <w:delText>á</w:delText>
        </w:r>
      </w:del>
      <w:r w:rsidR="009E2064" w:rsidRPr="00BA156B">
        <w:t>n</w:t>
      </w:r>
      <w:commentRangeEnd w:id="6523"/>
      <w:r w:rsidR="00F916E3">
        <w:rPr>
          <w:rStyle w:val="Refdecomentario"/>
          <w:rFonts w:cstheme="minorBidi"/>
          <w:lang w:val="es-ES_tradnl"/>
        </w:rPr>
        <w:commentReference w:id="6523"/>
      </w:r>
      <w:r w:rsidR="009E2064" w:rsidRPr="00BA156B">
        <w:t xml:space="preserve">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6526" w:author="Regina Casanova" w:date="2018-06-18T17:53:00Z">
        <w:r w:rsidR="0079520C" w:rsidRPr="00BA156B" w:rsidDel="00E94926">
          <w:delText xml:space="preserve">sistema </w:delText>
        </w:r>
      </w:del>
      <w:ins w:id="6527" w:author="Regina Casanova" w:date="2018-07-29T19:16:00Z">
        <w:r w:rsidR="00F95B03">
          <w:t>aplicativo informático</w:t>
        </w:r>
      </w:ins>
      <w:ins w:id="6528" w:author="Regina Casanova" w:date="2018-06-18T17:41:00Z">
        <w:r w:rsidR="00234025">
          <w:t xml:space="preserve"> </w:t>
        </w:r>
      </w:ins>
      <w:r w:rsidR="0079520C" w:rsidRPr="00BA156B">
        <w:t xml:space="preserve">recaude información valiosa que pueda traducirse en proyectos de mejora. Sin esta capacitación permanente, el </w:t>
      </w:r>
      <w:del w:id="6529" w:author="Regina Casanova" w:date="2018-06-18T17:53:00Z">
        <w:r w:rsidR="0079520C" w:rsidRPr="00BA156B" w:rsidDel="00E94926">
          <w:delText>sistema</w:delText>
        </w:r>
      </w:del>
      <w:ins w:id="6530"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531"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lastRenderedPageBreak/>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 xml:space="preserve">s </w:t>
      </w:r>
      <w:r w:rsidR="006D06B4">
        <w:lastRenderedPageBreak/>
        <w:t>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w:t>
      </w:r>
      <w:r w:rsidR="002D4AA2" w:rsidRPr="00BA156B">
        <w:lastRenderedPageBreak/>
        <w:t xml:space="preserve">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532" w:author="Regina Casanova" w:date="2018-06-18T17:53:00Z">
        <w:r w:rsidRPr="00BA156B" w:rsidDel="00E94926">
          <w:delText>sistema</w:delText>
        </w:r>
      </w:del>
      <w:ins w:id="6533"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534" w:name="_Toc520655737"/>
      <w:r w:rsidRPr="00BA156B">
        <w:rPr>
          <w:lang w:val="es-PE"/>
        </w:rPr>
        <w:t>De los h</w:t>
      </w:r>
      <w:r w:rsidR="00C1603F" w:rsidRPr="00BA156B">
        <w:rPr>
          <w:lang w:val="es-PE"/>
        </w:rPr>
        <w:t>allazgos de la fase de p</w:t>
      </w:r>
      <w:r w:rsidR="009E2064" w:rsidRPr="00BA156B">
        <w:rPr>
          <w:lang w:val="es-PE"/>
        </w:rPr>
        <w:t>rueba</w:t>
      </w:r>
      <w:bookmarkEnd w:id="6534"/>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535" w:author="Regina Casanova" w:date="2018-06-18T17:53:00Z">
        <w:r w:rsidR="001E3A11" w:rsidRPr="00BA156B" w:rsidDel="00E94926">
          <w:delText>sistema</w:delText>
        </w:r>
      </w:del>
      <w:ins w:id="6536"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w:t>
      </w:r>
      <w:r w:rsidR="001E3A11" w:rsidRPr="00BA156B">
        <w:lastRenderedPageBreak/>
        <w:t>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537" w:author="Regina Casanova" w:date="2018-06-15T19:26:00Z"/>
        </w:rPr>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538" w:author="Regina Casanova" w:date="2018-06-18T17:53:00Z">
        <w:r w:rsidR="00EA256A" w:rsidRPr="00BA156B" w:rsidDel="00E94926">
          <w:delText>sistema</w:delText>
        </w:r>
      </w:del>
      <w:ins w:id="6539"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540" w:author="Regina Casanova" w:date="2018-06-18T17:53:00Z">
        <w:r w:rsidRPr="00BA156B" w:rsidDel="00E94926">
          <w:delText>sistema</w:delText>
        </w:r>
      </w:del>
      <w:ins w:id="6541"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1A411C0F" w:rsidR="008E7400" w:rsidRPr="00862EA1" w:rsidRDefault="008E7400">
      <w:pPr>
        <w:pStyle w:val="Ttulo2"/>
        <w:pPrChange w:id="6542" w:author="Regina Casanova" w:date="2018-06-15T19:26:00Z">
          <w:pPr>
            <w:pStyle w:val="Texto"/>
          </w:pPr>
        </w:pPrChange>
      </w:pPr>
      <w:bookmarkStart w:id="6543" w:name="_Toc520655738"/>
      <w:ins w:id="6544" w:author="Regina Casanova" w:date="2018-06-15T19:26:00Z">
        <w:r>
          <w:t>Limitaciones</w:t>
        </w:r>
      </w:ins>
      <w:bookmarkEnd w:id="6543"/>
    </w:p>
    <w:p w14:paraId="39417866" w14:textId="48D891FB" w:rsidR="00524A0A" w:rsidRDefault="008A445E" w:rsidP="00862EA1">
      <w:pPr>
        <w:pStyle w:val="Texto"/>
        <w:rPr>
          <w:ins w:id="6545"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546" w:author="Regina Casanova" w:date="2018-06-15T19:45:00Z">
        <w:r w:rsidR="004D0B2C">
          <w:t xml:space="preserve">Siendo lo ideal realizar iteraciones con un </w:t>
        </w:r>
      </w:ins>
      <w:ins w:id="6547" w:author="Regina Casanova" w:date="2018-06-15T19:46:00Z">
        <w:r w:rsidR="004D0B2C">
          <w:t>máximo</w:t>
        </w:r>
      </w:ins>
      <w:ins w:id="6548" w:author="Regina Casanova" w:date="2018-06-15T19:45:00Z">
        <w:r w:rsidR="004D0B2C">
          <w:t xml:space="preserve"> </w:t>
        </w:r>
      </w:ins>
      <w:ins w:id="6549" w:author="Regina Casanova" w:date="2018-06-15T19:46:00Z">
        <w:r w:rsidR="004D0B2C">
          <w:t xml:space="preserve">de 5 pruebas de usuarios,  se realizaron </w:t>
        </w:r>
      </w:ins>
      <w:ins w:id="6550" w:author="Regina Casanova" w:date="2018-06-15T20:02:00Z">
        <w:r w:rsidR="004D0B2C">
          <w:t xml:space="preserve">iteraciones con 3 </w:t>
        </w:r>
        <w:r w:rsidR="00806EEF">
          <w:t>usuarios para cada tipo de usuario evalu</w:t>
        </w:r>
      </w:ins>
      <w:ins w:id="6551" w:author="Regina Casanova" w:date="2018-06-15T20:03:00Z">
        <w:r w:rsidR="00806EEF">
          <w:t>a</w:t>
        </w:r>
      </w:ins>
      <w:ins w:id="6552" w:author="Regina Casanova" w:date="2018-06-15T20:02:00Z">
        <w:r w:rsidR="00806EEF">
          <w:t>do</w:t>
        </w:r>
      </w:ins>
      <w:ins w:id="6553" w:author="Regina Casanova" w:date="2018-06-15T20:05:00Z">
        <w:r w:rsidR="00806EEF">
          <w:t xml:space="preserve"> debido a poco tiempo que se contaba para realizar las pruebas. S</w:t>
        </w:r>
      </w:ins>
      <w:ins w:id="6554" w:author="Regina Casanova" w:date="2018-06-15T20:06:00Z">
        <w:r w:rsidR="00806EEF">
          <w:t>in embargo, iteraciones con 5 usuarios por cada tipo de usuario hubiera sido preferible para poder</w:t>
        </w:r>
      </w:ins>
      <w:ins w:id="6555" w:author="Regina Casanova" w:date="2018-06-15T20:02:00Z">
        <w:r w:rsidR="00806EEF">
          <w:t xml:space="preserve"> </w:t>
        </w:r>
      </w:ins>
      <w:ins w:id="6556" w:author="Regina Casanova" w:date="2018-06-15T20:07:00Z">
        <w:r w:rsidR="00806EEF">
          <w:t xml:space="preserve">refinar el prototipo. Adicionalmente, </w:t>
        </w:r>
      </w:ins>
      <w:del w:id="6557" w:author="Regina Casanova" w:date="2018-06-15T20:07:00Z">
        <w:r w:rsidR="00BE03A0" w:rsidRPr="00BA156B" w:rsidDel="00806EEF">
          <w:delText>I</w:delText>
        </w:r>
        <w:r w:rsidR="00472F37" w:rsidRPr="00BA156B" w:rsidDel="00806EEF">
          <w:delText>dealmente</w:delText>
        </w:r>
      </w:del>
      <w:ins w:id="6558"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559"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w:t>
      </w:r>
      <w:r w:rsidR="00800377" w:rsidRPr="00BA156B">
        <w:lastRenderedPageBreak/>
        <w:t>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560" w:author="Regina Casanova" w:date="2018-06-18T12:29:00Z"/>
        </w:rPr>
      </w:pPr>
      <w:ins w:id="6561" w:author="Regina Casanova" w:date="2018-06-18T12:21:00Z">
        <w:r>
          <w:t>Acerca de la clasificación de reclamos</w:t>
        </w:r>
      </w:ins>
      <w:ins w:id="6562" w:author="Regina Casanova" w:date="2018-06-18T12:22:00Z">
        <w:r w:rsidR="00152904">
          <w:t xml:space="preserve"> presentada</w:t>
        </w:r>
      </w:ins>
      <w:ins w:id="6563" w:author="Regina Casanova" w:date="2018-06-18T12:21:00Z">
        <w:r>
          <w:t xml:space="preserve">, </w:t>
        </w:r>
        <w:r w:rsidR="00152904">
          <w:t>a pesar de haberse rea</w:t>
        </w:r>
      </w:ins>
      <w:ins w:id="6564" w:author="Regina Casanova" w:date="2018-06-18T12:23:00Z">
        <w:r w:rsidR="00152904">
          <w:t xml:space="preserve">lizado </w:t>
        </w:r>
      </w:ins>
      <w:ins w:id="6565" w:author="Regina Casanova" w:date="2018-06-18T12:24:00Z">
        <w:r w:rsidR="00152904">
          <w:t>con</w:t>
        </w:r>
      </w:ins>
      <w:ins w:id="6566" w:author="Regina Casanova" w:date="2018-06-18T12:23:00Z">
        <w:r w:rsidR="00152904">
          <w:t xml:space="preserve"> el consenso de un </w:t>
        </w:r>
      </w:ins>
      <w:ins w:id="6567" w:author="Regina Casanova" w:date="2018-06-18T12:21:00Z">
        <w:r w:rsidR="00152904">
          <w:t xml:space="preserve">grupo de 8 </w:t>
        </w:r>
      </w:ins>
      <w:ins w:id="6568" w:author="Regina Casanova" w:date="2018-06-18T12:23:00Z">
        <w:r w:rsidR="00152904">
          <w:t>personas, entre personal de SUSALUD y gestores de IPRESS</w:t>
        </w:r>
      </w:ins>
      <w:ins w:id="6569" w:author="Regina Casanova" w:date="2018-06-18T12:21:00Z">
        <w:r w:rsidR="00152904">
          <w:t xml:space="preserve"> que trabajan de manera constante con los reclamos </w:t>
        </w:r>
      </w:ins>
      <w:ins w:id="6570" w:author="Regina Casanova" w:date="2018-06-18T12:22:00Z">
        <w:r w:rsidR="00152904">
          <w:t xml:space="preserve">en salud, no se puede tomar la clasificación presentada como definitiva ya que no se puede comprobar que los criterios utilizados por </w:t>
        </w:r>
      </w:ins>
      <w:ins w:id="6571" w:author="Regina Casanova" w:date="2018-06-18T12:24:00Z">
        <w:r w:rsidR="00152904">
          <w:t xml:space="preserve">estos usuarios se ciñe a criterios utilizados internacionalmente para la clasificación de reclamos. Adicionalmente, </w:t>
        </w:r>
      </w:ins>
      <w:ins w:id="6572" w:author="Regina Casanova" w:date="2018-06-18T12:25:00Z">
        <w:r w:rsidR="00152904">
          <w:t>existe un tema cultural en donde no se suele presentar cambios a propuestas hechas que puede haberse presentado con esta parte de la investigaci</w:t>
        </w:r>
      </w:ins>
      <w:ins w:id="6573" w:author="Regina Casanova" w:date="2018-06-18T12:28:00Z">
        <w:r w:rsidR="00152904">
          <w:t xml:space="preserve">ón. Resulta difícil identificar si no se presentaron cambios por ello o porque verdaderamente aceptaban cada </w:t>
        </w:r>
      </w:ins>
      <w:ins w:id="6574" w:author="Regina Casanova" w:date="2018-06-18T12:29:00Z">
        <w:r w:rsidR="00152904">
          <w:t>categoría</w:t>
        </w:r>
      </w:ins>
      <w:ins w:id="6575" w:author="Regina Casanova" w:date="2018-06-18T12:28:00Z">
        <w:r w:rsidR="00152904">
          <w:t xml:space="preserve"> </w:t>
        </w:r>
      </w:ins>
      <w:ins w:id="6576" w:author="Regina Casanova" w:date="2018-06-18T12:29:00Z">
        <w:r w:rsidR="00152904">
          <w:t xml:space="preserve"> e ítem presentado.</w:t>
        </w:r>
      </w:ins>
    </w:p>
    <w:p w14:paraId="5A572F5B" w14:textId="5E15C22B" w:rsidR="00152904" w:rsidRPr="00862EA1" w:rsidRDefault="00152904" w:rsidP="00862EA1">
      <w:pPr>
        <w:pStyle w:val="Texto"/>
      </w:pPr>
      <w:ins w:id="6577" w:author="Regina Casanova" w:date="2018-06-18T12:29:00Z">
        <w:r>
          <w:t xml:space="preserve">Finalmente, </w:t>
        </w:r>
      </w:ins>
      <w:ins w:id="6578" w:author="Regina Casanova" w:date="2018-06-18T12:30:00Z">
        <w:r>
          <w:t>luego de encontrar incongruencias en los datos p</w:t>
        </w:r>
        <w:r w:rsidR="009D09E8">
          <w:t>resentados del Sistema de</w:t>
        </w:r>
      </w:ins>
      <w:ins w:id="6579" w:author="Regina Casanova" w:date="2018-06-18T12:31:00Z">
        <w:r>
          <w:t xml:space="preserve"> </w:t>
        </w:r>
        <w:r w:rsidR="009D09E8">
          <w:t xml:space="preserve">Solicitudes en Atención al Ciudadano es </w:t>
        </w:r>
      </w:ins>
      <w:ins w:id="6580" w:author="Regina Casanova" w:date="2018-06-18T12:32:00Z">
        <w:r w:rsidR="009D09E8">
          <w:t>difícil</w:t>
        </w:r>
      </w:ins>
      <w:ins w:id="6581" w:author="Regina Casanova" w:date="2018-06-18T12:31:00Z">
        <w:r w:rsidR="009D09E8">
          <w:t xml:space="preserve"> </w:t>
        </w:r>
      </w:ins>
      <w:ins w:id="6582" w:author="Regina Casanova" w:date="2018-06-18T12:32:00Z">
        <w:r w:rsidR="009D09E8">
          <w:t>poder confiar enteramente en los datos presentados por su Plataforma de Informaci</w:t>
        </w:r>
      </w:ins>
      <w:ins w:id="6583" w:author="Regina Casanova" w:date="2018-06-18T12:33:00Z">
        <w:r w:rsidR="009D09E8">
          <w:t>ón y Difusión</w:t>
        </w:r>
      </w:ins>
      <w:ins w:id="6584" w:author="Regina Casanova" w:date="2018-06-18T12:36:00Z">
        <w:r w:rsidR="009D09E8">
          <w:t xml:space="preserve"> y esto hace que los ciudadanos que deseen acceder a esta informaci</w:t>
        </w:r>
      </w:ins>
      <w:ins w:id="6585" w:author="Regina Casanova" w:date="2018-06-18T12:37:00Z">
        <w:r w:rsidR="009D09E8">
          <w:t xml:space="preserve">ón puedan estar accediendo a información errónea y no les permita tomar una decisión informada sobre </w:t>
        </w:r>
      </w:ins>
      <w:ins w:id="6586" w:author="Regina Casanova" w:date="2018-06-18T13:16:00Z">
        <w:r w:rsidR="000969F2">
          <w:t>dónde</w:t>
        </w:r>
      </w:ins>
      <w:ins w:id="6587"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588" w:name="_Toc520655739"/>
      <w:commentRangeStart w:id="6589"/>
      <w:r w:rsidRPr="00BA156B">
        <w:lastRenderedPageBreak/>
        <w:t>Conclusiones</w:t>
      </w:r>
      <w:commentRangeEnd w:id="6589"/>
      <w:r w:rsidR="00652D68">
        <w:rPr>
          <w:rStyle w:val="Refdecomentario"/>
          <w:rFonts w:eastAsiaTheme="minorHAnsi" w:cstheme="minorBidi"/>
          <w:b w:val="0"/>
          <w:color w:val="auto"/>
          <w:lang w:val="es-ES_tradnl"/>
        </w:rPr>
        <w:commentReference w:id="6589"/>
      </w:r>
      <w:bookmarkEnd w:id="6588"/>
    </w:p>
    <w:p w14:paraId="03E697BC" w14:textId="39875310" w:rsidR="00C62DE9" w:rsidRDefault="00E37469" w:rsidP="00862EA1">
      <w:pPr>
        <w:pStyle w:val="Texto"/>
        <w:rPr>
          <w:ins w:id="6590" w:author="Regina Casanova" w:date="2018-07-29T18:55:00Z"/>
        </w:rPr>
      </w:pPr>
      <w:ins w:id="6591" w:author="Regina Casanova" w:date="2018-07-29T18:55:00Z">
        <w:r>
          <w:t>Al terminar este estudio se pudo concluir lo siguiente:</w:t>
        </w:r>
      </w:ins>
    </w:p>
    <w:p w14:paraId="21DC295F" w14:textId="720EEE7A" w:rsidR="00E37469" w:rsidRDefault="00E37469">
      <w:pPr>
        <w:pStyle w:val="Ttulo3"/>
        <w:rPr>
          <w:ins w:id="6592" w:author="Regina Casanova" w:date="2018-07-29T18:58:00Z"/>
        </w:rPr>
        <w:pPrChange w:id="6593" w:author="Regina Casanova" w:date="2018-07-29T18:55:00Z">
          <w:pPr>
            <w:pStyle w:val="Texto"/>
          </w:pPr>
        </w:pPrChange>
      </w:pPr>
      <w:bookmarkStart w:id="6594" w:name="_Toc520655740"/>
      <w:ins w:id="6595" w:author="Regina Casanova" w:date="2018-07-29T18:55:00Z">
        <w:r>
          <w:t>Se propuso el diseño de un aplicativo informático centralizado, adaptado a la normativa y principios vigentes, para el recojo, gestión y monitoreo de reclamos en</w:t>
        </w:r>
      </w:ins>
      <w:ins w:id="6596" w:author="Regina Casanova" w:date="2018-07-29T18:57:00Z">
        <w:r>
          <w:t xml:space="preserve"> las</w:t>
        </w:r>
      </w:ins>
      <w:ins w:id="6597" w:author="Regina Casanova" w:date="2018-07-29T18:55:00Z">
        <w:r>
          <w:t xml:space="preserve"> IPRESS</w:t>
        </w:r>
      </w:ins>
      <w:ins w:id="6598" w:author="Regina Casanova" w:date="2018-07-29T18:57:00Z">
        <w:r>
          <w:t xml:space="preserve"> que es accesible por el personal de SUSALUD para supervisi</w:t>
        </w:r>
      </w:ins>
      <w:ins w:id="6599" w:author="Regina Casanova" w:date="2018-07-29T18:58:00Z">
        <w:r>
          <w:t>ón y por ciudadanos para tener una comunicación continua con su IPRESS.</w:t>
        </w:r>
        <w:bookmarkEnd w:id="6594"/>
      </w:ins>
    </w:p>
    <w:p w14:paraId="5520E938" w14:textId="449623F5" w:rsidR="008350F2" w:rsidRDefault="00E37469">
      <w:pPr>
        <w:pStyle w:val="Ttulo3"/>
        <w:rPr>
          <w:ins w:id="6600" w:author="Regina Casanova" w:date="2018-07-29T19:07:00Z"/>
        </w:rPr>
        <w:pPrChange w:id="6601" w:author="Regina Casanova" w:date="2018-07-29T19:06:00Z">
          <w:pPr>
            <w:pStyle w:val="Texto"/>
          </w:pPr>
        </w:pPrChange>
      </w:pPr>
      <w:ins w:id="6602" w:author="Regina Casanova" w:date="2018-07-29T18:55:00Z">
        <w:r>
          <w:t xml:space="preserve"> </w:t>
        </w:r>
      </w:ins>
      <w:bookmarkStart w:id="6603" w:name="_Toc520655741"/>
      <w:ins w:id="6604" w:author="Regina Casanova" w:date="2018-07-29T19:05:00Z">
        <w:r w:rsidR="008350F2">
          <w:t>Se identificaron necesidades, requerimientos, dificultades y problemas que enfrentaban los siguientes tipos de usuarios</w:t>
        </w:r>
      </w:ins>
      <w:ins w:id="6605" w:author="Regina Casanova" w:date="2018-07-29T19:06:00Z">
        <w:r w:rsidR="008350F2">
          <w:t>: Personal Administrativo de SUSALUD, Gestores de IPRESS y ciudadanos que puedan presentar reclamos respecto a atención brindada en IPRESS.</w:t>
        </w:r>
      </w:ins>
      <w:bookmarkEnd w:id="6603"/>
    </w:p>
    <w:p w14:paraId="3C5223FC" w14:textId="5E664F96" w:rsidR="008350F2" w:rsidRDefault="008350F2">
      <w:pPr>
        <w:pStyle w:val="Ttulo3"/>
        <w:rPr>
          <w:ins w:id="6606" w:author="Regina Casanova" w:date="2018-07-29T19:08:00Z"/>
        </w:rPr>
        <w:pPrChange w:id="6607" w:author="Regina Casanova" w:date="2018-07-29T19:07:00Z">
          <w:pPr>
            <w:pStyle w:val="Texto"/>
          </w:pPr>
        </w:pPrChange>
      </w:pPr>
      <w:bookmarkStart w:id="6608" w:name="_Toc520655742"/>
      <w:ins w:id="6609" w:author="Regina Casanova" w:date="2018-07-29T19:07:00Z">
        <w:r>
          <w:t xml:space="preserve">Se </w:t>
        </w:r>
      </w:ins>
      <w:ins w:id="6610" w:author="Regina Casanova" w:date="2018-07-29T19:09:00Z">
        <w:r>
          <w:t>diseñó</w:t>
        </w:r>
      </w:ins>
      <w:ins w:id="6611"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612" w:author="Regina Casanova" w:date="2018-07-29T19:08:00Z">
        <w:r>
          <w:t>ú.</w:t>
        </w:r>
        <w:bookmarkEnd w:id="6608"/>
      </w:ins>
    </w:p>
    <w:p w14:paraId="63DA44C2" w14:textId="317F915F" w:rsidR="008350F2" w:rsidRPr="008350F2" w:rsidRDefault="008350F2">
      <w:pPr>
        <w:pStyle w:val="Ttulo3"/>
        <w:rPr>
          <w:ins w:id="6613" w:author="Regina Casanova" w:date="2018-07-29T19:07:00Z"/>
        </w:rPr>
        <w:pPrChange w:id="6614" w:author="Regina Casanova" w:date="2018-07-29T19:08:00Z">
          <w:pPr>
            <w:pStyle w:val="Texto"/>
          </w:pPr>
        </w:pPrChange>
      </w:pPr>
      <w:bookmarkStart w:id="6615" w:name="_Toc520655743"/>
      <w:ins w:id="6616" w:author="Regina Casanova" w:date="2018-07-29T19:08:00Z">
        <w:r>
          <w:t xml:space="preserve">Se </w:t>
        </w:r>
      </w:ins>
      <w:ins w:id="6617" w:author="Regina Casanova" w:date="2018-07-29T19:09:00Z">
        <w:r>
          <w:t>evaluó</w:t>
        </w:r>
      </w:ins>
      <w:ins w:id="6618" w:author="Regina Casanova" w:date="2018-07-29T19:08:00Z">
        <w:r>
          <w:t xml:space="preserve"> </w:t>
        </w:r>
      </w:ins>
      <w:ins w:id="6619" w:author="Regina Casanova" w:date="2018-07-29T19:09:00Z">
        <w:r>
          <w:t>el diseño propuesto para encontrar mejoras y/o corregir errores por medio de pruebas con los tres tipos de usuarios antes mencionados.</w:t>
        </w:r>
      </w:ins>
      <w:bookmarkEnd w:id="6615"/>
    </w:p>
    <w:p w14:paraId="05D0F4F6" w14:textId="77777777" w:rsidR="008350F2" w:rsidRPr="00B01000" w:rsidRDefault="008350F2">
      <w:pPr>
        <w:rPr>
          <w:ins w:id="6620" w:author="Regina Casanova" w:date="2018-07-29T18:54:00Z"/>
        </w:rPr>
        <w:pPrChange w:id="6621" w:author="Regina Casanova" w:date="2018-07-29T19:07:00Z">
          <w:pPr>
            <w:pStyle w:val="Texto"/>
          </w:pPr>
        </w:pPrChange>
      </w:pPr>
    </w:p>
    <w:p w14:paraId="5EA702DC" w14:textId="5F04071A" w:rsidR="00F26C78" w:rsidRPr="00862EA1" w:rsidDel="008350F2" w:rsidRDefault="000635A6" w:rsidP="00862EA1">
      <w:pPr>
        <w:pStyle w:val="Texto"/>
        <w:rPr>
          <w:del w:id="6622" w:author="Regina Casanova" w:date="2018-07-29T19:10:00Z"/>
        </w:rPr>
      </w:pPr>
      <w:del w:id="6623"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624" w:author="Regina Casanova" w:date="2018-07-29T19:10:00Z">
        <w:r w:rsidR="00CB1DBF" w:rsidDel="008350F2">
          <w:rPr>
            <w:rStyle w:val="Refdecomentario"/>
            <w:rFonts w:cstheme="minorBidi"/>
            <w:lang w:val="es-ES_tradnl"/>
          </w:rPr>
          <w:commentReference w:id="6625"/>
        </w:r>
        <w:r w:rsidRPr="00BA156B" w:rsidDel="008350F2">
          <w:delText xml:space="preserve"> </w:delText>
        </w:r>
      </w:del>
      <w:del w:id="6626" w:author="Regina Casanova" w:date="2018-06-14T18:48:00Z">
        <w:r w:rsidRPr="00BA156B" w:rsidDel="00470DBC">
          <w:delText>de</w:delText>
        </w:r>
      </w:del>
      <w:del w:id="6627" w:author="Regina Casanova" w:date="2018-07-29T19:10:00Z">
        <w:r w:rsidRPr="00BA156B" w:rsidDel="008350F2">
          <w:delText xml:space="preserve"> un </w:delText>
        </w:r>
      </w:del>
      <w:del w:id="6628" w:author="Regina Casanova" w:date="2018-06-18T17:53:00Z">
        <w:r w:rsidRPr="00BA156B" w:rsidDel="00E94926">
          <w:delText xml:space="preserve">sistema </w:delText>
        </w:r>
      </w:del>
      <w:del w:id="6629" w:author="Regina Casanova" w:date="2018-07-29T19:10:00Z">
        <w:r w:rsidRPr="00BA156B" w:rsidDel="008350F2">
          <w:delText>de gestión de reclamos</w:delText>
        </w:r>
        <w:r w:rsidR="00E85F76" w:rsidRPr="00BA156B" w:rsidDel="008350F2">
          <w:delText xml:space="preserve">, lográndose un </w:delText>
        </w:r>
      </w:del>
      <w:del w:id="6630" w:author="Regina Casanova" w:date="2018-06-18T17:53:00Z">
        <w:r w:rsidR="00E85F76" w:rsidRPr="00BA156B" w:rsidDel="00E94926">
          <w:delText xml:space="preserve">sistema </w:delText>
        </w:r>
      </w:del>
      <w:del w:id="6631"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632" w:author="Regina Casanova" w:date="2018-07-29T19:09:00Z"/>
        </w:rPr>
      </w:pPr>
      <w:del w:id="6633"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634" w:author="Regina Casanova" w:date="2018-07-29T19:10:00Z"/>
        </w:rPr>
      </w:pPr>
      <w:commentRangeStart w:id="6635"/>
      <w:del w:id="6636"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635"/>
        <w:r w:rsidR="00652D68" w:rsidDel="008350F2">
          <w:rPr>
            <w:rStyle w:val="Refdecomentario"/>
            <w:rFonts w:cstheme="minorBidi"/>
            <w:lang w:val="es-ES_tradnl"/>
          </w:rPr>
          <w:commentReference w:id="6635"/>
        </w:r>
      </w:del>
    </w:p>
    <w:p w14:paraId="157E5567" w14:textId="1C2E08DF" w:rsidR="00524A0A" w:rsidRPr="00862EA1" w:rsidDel="008350F2" w:rsidRDefault="001775D4" w:rsidP="00862EA1">
      <w:pPr>
        <w:pStyle w:val="Texto"/>
        <w:rPr>
          <w:del w:id="6637" w:author="Regina Casanova" w:date="2018-07-29T19:10:00Z"/>
        </w:rPr>
      </w:pPr>
      <w:del w:id="6638"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4FDC538F" w:rsidR="004A78C7" w:rsidRDefault="00A12DD0" w:rsidP="00862EA1">
      <w:pPr>
        <w:pStyle w:val="Ttulo1"/>
        <w:rPr>
          <w:ins w:id="6639" w:author="Regina Casanova" w:date="2018-07-29T19:12:00Z"/>
        </w:rPr>
      </w:pPr>
      <w:bookmarkStart w:id="6640" w:name="_Toc520655744"/>
      <w:r w:rsidRPr="00BA156B">
        <w:lastRenderedPageBreak/>
        <w:t>Recomendaciones</w:t>
      </w:r>
      <w:bookmarkEnd w:id="6640"/>
    </w:p>
    <w:p w14:paraId="09CC885F" w14:textId="618E0762" w:rsidR="003D69FB" w:rsidRPr="003D69FB" w:rsidRDefault="003D69FB">
      <w:pPr>
        <w:pStyle w:val="Ttulo3"/>
        <w:numPr>
          <w:ilvl w:val="0"/>
          <w:numId w:val="56"/>
        </w:numPr>
        <w:ind w:left="1418"/>
        <w:pPrChange w:id="6641" w:author="Regina Casanova" w:date="2018-07-29T19:14:00Z">
          <w:pPr>
            <w:pStyle w:val="Ttulo1"/>
          </w:pPr>
        </w:pPrChange>
      </w:pPr>
      <w:bookmarkStart w:id="6642" w:name="_Toc520655745"/>
      <w:ins w:id="6643" w:author="Regina Casanova" w:date="2018-07-29T19:12:00Z">
        <w:r>
          <w:t xml:space="preserve">La implementación </w:t>
        </w:r>
        <w:r w:rsidRPr="00BA156B">
          <w:t xml:space="preserve">del </w:t>
        </w:r>
      </w:ins>
      <w:ins w:id="6644" w:author="Regina Casanova" w:date="2018-07-29T19:16:00Z">
        <w:r w:rsidR="00F95B03">
          <w:t>aplicativo informático</w:t>
        </w:r>
      </w:ins>
      <w:ins w:id="6645" w:author="Regina Casanova" w:date="2018-07-29T19:12:00Z">
        <w:r w:rsidRPr="00BA156B">
          <w:t xml:space="preserve"> propuesto se ve como el siguiente paso en estudios complementarios. </w:t>
        </w:r>
        <w:r>
          <w:t xml:space="preserve">Dichos estudios deberían, adicionalmente a implementar el </w:t>
        </w:r>
      </w:ins>
      <w:ins w:id="6646" w:author="Regina Casanova" w:date="2018-07-29T19:16:00Z">
        <w:r w:rsidR="00F95B03">
          <w:t>aplicativo informático</w:t>
        </w:r>
      </w:ins>
      <w:ins w:id="6647"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642"/>
    </w:p>
    <w:p w14:paraId="6AE56F0D" w14:textId="6D7D2149" w:rsidR="004C04E9" w:rsidRDefault="003D69FB">
      <w:pPr>
        <w:pStyle w:val="Ttulo3"/>
        <w:numPr>
          <w:ilvl w:val="0"/>
          <w:numId w:val="56"/>
        </w:numPr>
        <w:tabs>
          <w:tab w:val="left" w:pos="1560"/>
        </w:tabs>
        <w:ind w:left="1418"/>
        <w:rPr>
          <w:ins w:id="6648" w:author="Regina Casanova" w:date="2018-06-15T18:05:00Z"/>
        </w:rPr>
        <w:pPrChange w:id="6649" w:author="Regina Casanova" w:date="2018-07-29T19:14:00Z">
          <w:pPr>
            <w:pStyle w:val="Texto"/>
          </w:pPr>
        </w:pPrChange>
      </w:pPr>
      <w:bookmarkStart w:id="6650" w:name="_Toc520655746"/>
      <w:ins w:id="6651" w:author="Regina Casanova" w:date="2018-07-29T19:12:00Z">
        <w:r>
          <w:t xml:space="preserve">Al encontrarse </w:t>
        </w:r>
      </w:ins>
      <w:ins w:id="6652"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650"/>
        <w:r>
          <w:t xml:space="preserve"> </w:t>
        </w:r>
      </w:ins>
    </w:p>
    <w:p w14:paraId="3B573C2D" w14:textId="24FD968A" w:rsidR="00A30F79" w:rsidRPr="00862EA1" w:rsidRDefault="003D69FB">
      <w:pPr>
        <w:pStyle w:val="Ttulo3"/>
        <w:numPr>
          <w:ilvl w:val="0"/>
          <w:numId w:val="56"/>
        </w:numPr>
        <w:ind w:left="1418"/>
        <w:pPrChange w:id="6653" w:author="Regina Casanova" w:date="2018-07-29T19:15:00Z">
          <w:pPr>
            <w:pStyle w:val="Texto"/>
          </w:pPr>
        </w:pPrChange>
      </w:pPr>
      <w:bookmarkStart w:id="6654" w:name="_Toc520655747"/>
      <w:ins w:id="6655"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656" w:author="Regina Casanova" w:date="2018-07-29T19:16:00Z">
        <w:r w:rsidR="00F95B03">
          <w:t>aplicativo informático</w:t>
        </w:r>
      </w:ins>
      <w:ins w:id="6657"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654"/>
      <w:ins w:id="6658" w:author="Luis Fernando Llanos Zavalaga" w:date="2018-07-10T16:59:00Z">
        <w:del w:id="6659"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660" w:name="_Toc520655748"/>
      <w:commentRangeStart w:id="6661"/>
      <w:r w:rsidRPr="00BA156B">
        <w:lastRenderedPageBreak/>
        <w:t>Referencias bibliográficas</w:t>
      </w:r>
      <w:bookmarkEnd w:id="6660"/>
      <w:commentRangeEnd w:id="6661"/>
      <w:r w:rsidR="00032356">
        <w:rPr>
          <w:rStyle w:val="Refdecomentario"/>
          <w:rFonts w:eastAsiaTheme="minorHAnsi" w:cstheme="minorBidi"/>
          <w:b w:val="0"/>
          <w:color w:val="auto"/>
          <w:lang w:val="es-ES_tradnl"/>
        </w:rPr>
        <w:commentReference w:id="6661"/>
      </w:r>
    </w:p>
    <w:p w14:paraId="6C106FDA" w14:textId="2CE9F5C1" w:rsidR="00393B99" w:rsidRPr="00393B99" w:rsidRDefault="00EC2BAF" w:rsidP="00AC1886">
      <w:pPr>
        <w:spacing w:line="360" w:lineRule="auto"/>
        <w:ind w:left="640" w:hanging="640"/>
        <w:jc w:val="both"/>
        <w:rPr>
          <w:rPrChange w:id="6662" w:author="Regina Casanova" w:date="2018-08-05T20:54:00Z">
            <w:rPr>
              <w:noProof/>
            </w:rPr>
          </w:rPrChange>
        </w:rPr>
        <w:pPrChange w:id="6663" w:author="Regina Casanova" w:date="2018-08-05T21:24:00Z">
          <w:pPr>
            <w:widowControl w:val="0"/>
            <w:autoSpaceDE w:val="0"/>
            <w:autoSpaceDN w:val="0"/>
            <w:adjustRightInd w:val="0"/>
            <w:spacing w:line="360" w:lineRule="auto"/>
            <w:ind w:left="640" w:hanging="640"/>
          </w:pPr>
        </w:pPrChange>
      </w:pPr>
      <w:r w:rsidRPr="00BA156B">
        <w:fldChar w:fldCharType="begin" w:fldLock="1"/>
      </w:r>
      <w:r w:rsidR="00121596" w:rsidRPr="00BA156B">
        <w:instrText xml:space="preserve">ADDIN Mendeley Bibliography CSL_BIBLIOGRAPHY </w:instrText>
      </w:r>
      <w:r w:rsidRPr="00BA156B">
        <w:fldChar w:fldCharType="separate"/>
      </w:r>
      <w:r w:rsidR="00C126C6" w:rsidRPr="00C126C6">
        <w:rPr>
          <w:noProof/>
        </w:rPr>
        <w:t xml:space="preserve">1. </w:t>
      </w:r>
      <w:r w:rsidR="00C126C6" w:rsidRPr="00C126C6">
        <w:rPr>
          <w:noProof/>
        </w:rPr>
        <w:tab/>
      </w:r>
      <w:del w:id="6664" w:author="Regina Casanova" w:date="2018-08-05T20:52:00Z">
        <w:r w:rsidR="00C126C6" w:rsidRPr="00393B99" w:rsidDel="00393B99">
          <w:rPr>
            <w:rStyle w:val="TextoCar"/>
            <w:rPrChange w:id="6665" w:author="Regina Casanova" w:date="2018-08-05T20:58:00Z">
              <w:rPr>
                <w:noProof/>
              </w:rPr>
            </w:rPrChange>
          </w:rPr>
          <w:delText xml:space="preserve">Orozco M. </w:delText>
        </w:r>
      </w:del>
      <w:del w:id="6666" w:author="Regina Casanova" w:date="2018-08-05T20:51:00Z">
        <w:r w:rsidR="00C126C6" w:rsidRPr="00393B99" w:rsidDel="00393B99">
          <w:rPr>
            <w:rStyle w:val="TextoCar"/>
            <w:rPrChange w:id="6667" w:author="Regina Casanova" w:date="2018-08-05T20:58:00Z">
              <w:rPr>
                <w:noProof/>
              </w:rPr>
            </w:rPrChange>
          </w:rPr>
          <w:delText>Garantia</w:delText>
        </w:r>
      </w:del>
      <w:del w:id="6668" w:author="Regina Casanova" w:date="2018-08-05T20:50:00Z">
        <w:r w:rsidR="00C126C6" w:rsidRPr="00393B99" w:rsidDel="005D0040">
          <w:rPr>
            <w:rStyle w:val="TextoCar"/>
            <w:rPrChange w:id="6669" w:author="Regina Casanova" w:date="2018-08-05T20:58:00Z">
              <w:rPr>
                <w:noProof/>
              </w:rPr>
            </w:rPrChange>
          </w:rPr>
          <w:delText>_</w:delText>
        </w:r>
      </w:del>
      <w:del w:id="6670" w:author="Regina Casanova" w:date="2018-08-05T20:52:00Z">
        <w:r w:rsidR="00C126C6" w:rsidRPr="00393B99" w:rsidDel="00393B99">
          <w:rPr>
            <w:rStyle w:val="TextoCar"/>
            <w:rPrChange w:id="6671" w:author="Regina Casanova" w:date="2018-08-05T20:58:00Z">
              <w:rPr>
                <w:noProof/>
              </w:rPr>
            </w:rPrChange>
          </w:rPr>
          <w:delText>Calidad</w:delText>
        </w:r>
      </w:del>
      <w:del w:id="6672" w:author="Regina Casanova" w:date="2018-08-05T20:50:00Z">
        <w:r w:rsidR="00C126C6" w:rsidRPr="00393B99" w:rsidDel="005D0040">
          <w:rPr>
            <w:rStyle w:val="TextoCar"/>
            <w:rPrChange w:id="6673" w:author="Regina Casanova" w:date="2018-08-05T20:58:00Z">
              <w:rPr>
                <w:noProof/>
              </w:rPr>
            </w:rPrChange>
          </w:rPr>
          <w:delText>_</w:delText>
        </w:r>
      </w:del>
      <w:del w:id="6674" w:author="Regina Casanova" w:date="2018-08-05T20:52:00Z">
        <w:r w:rsidR="00C126C6" w:rsidRPr="00393B99" w:rsidDel="00393B99">
          <w:rPr>
            <w:rStyle w:val="TextoCar"/>
            <w:rPrChange w:id="6675" w:author="Regina Casanova" w:date="2018-08-05T20:58:00Z">
              <w:rPr>
                <w:noProof/>
              </w:rPr>
            </w:rPrChange>
          </w:rPr>
          <w:delText>Seguridad</w:delText>
        </w:r>
      </w:del>
      <w:del w:id="6676" w:author="Regina Casanova" w:date="2018-08-05T20:50:00Z">
        <w:r w:rsidR="00C126C6" w:rsidRPr="00393B99" w:rsidDel="005D0040">
          <w:rPr>
            <w:rStyle w:val="TextoCar"/>
            <w:rPrChange w:id="6677" w:author="Regina Casanova" w:date="2018-08-05T20:58:00Z">
              <w:rPr>
                <w:noProof/>
              </w:rPr>
            </w:rPrChange>
          </w:rPr>
          <w:delText>_</w:delText>
        </w:r>
      </w:del>
      <w:del w:id="6678" w:author="Regina Casanova" w:date="2018-08-05T20:52:00Z">
        <w:r w:rsidR="00C126C6" w:rsidRPr="00393B99" w:rsidDel="00393B99">
          <w:rPr>
            <w:rStyle w:val="TextoCar"/>
            <w:rPrChange w:id="6679" w:author="Regina Casanova" w:date="2018-08-05T20:58:00Z">
              <w:rPr>
                <w:noProof/>
              </w:rPr>
            </w:rPrChange>
          </w:rPr>
          <w:delText>Paciente-CIES</w:delText>
        </w:r>
      </w:del>
      <w:del w:id="6680" w:author="Regina Casanova" w:date="2018-08-05T20:50:00Z">
        <w:r w:rsidR="00C126C6" w:rsidRPr="00393B99" w:rsidDel="005D0040">
          <w:rPr>
            <w:rStyle w:val="TextoCar"/>
            <w:rPrChange w:id="6681" w:author="Regina Casanova" w:date="2018-08-05T20:58:00Z">
              <w:rPr>
                <w:noProof/>
              </w:rPr>
            </w:rPrChange>
          </w:rPr>
          <w:delText>-Miguel_Orozco</w:delText>
        </w:r>
      </w:del>
      <w:del w:id="6682" w:author="Regina Casanova" w:date="2018-08-05T20:52:00Z">
        <w:r w:rsidR="00C126C6" w:rsidRPr="00393B99" w:rsidDel="00393B99">
          <w:rPr>
            <w:rStyle w:val="TextoCar"/>
            <w:rPrChange w:id="6683" w:author="Regina Casanova" w:date="2018-08-05T20:58:00Z">
              <w:rPr>
                <w:noProof/>
              </w:rPr>
            </w:rPrChange>
          </w:rPr>
          <w:delText xml:space="preserve">. 2009. p. 50. </w:delText>
        </w:r>
      </w:del>
      <w:ins w:id="6684" w:author="Regina Casanova" w:date="2018-08-05T20:52:00Z">
        <w:r w:rsidR="00393B99" w:rsidRPr="00393B99">
          <w:rPr>
            <w:rStyle w:val="TextoCar"/>
          </w:rPr>
          <w:t xml:space="preserve">Orozco, </w:t>
        </w:r>
      </w:ins>
      <w:ins w:id="6685" w:author="Regina Casanova" w:date="2018-08-05T20:54:00Z">
        <w:r w:rsidR="00393B99" w:rsidRPr="00393B99">
          <w:rPr>
            <w:rStyle w:val="TextoCar"/>
          </w:rPr>
          <w:t>M.</w:t>
        </w:r>
      </w:ins>
      <w:ins w:id="6686" w:author="Regina Casanova" w:date="2018-08-05T20:52:00Z">
        <w:r w:rsidR="00393B99" w:rsidRPr="00393B99">
          <w:rPr>
            <w:rStyle w:val="TextoCar"/>
            <w:rPrChange w:id="6687" w:author="Regina Casanova" w:date="2018-08-05T20:58:00Z">
              <w:rPr>
                <w:rFonts w:ascii="Arial" w:hAnsi="Arial" w:cs="Arial"/>
                <w:color w:val="666666"/>
                <w:sz w:val="20"/>
                <w:szCs w:val="20"/>
                <w:shd w:val="clear" w:color="auto" w:fill="FFFFFF"/>
              </w:rPr>
            </w:rPrChange>
          </w:rPr>
          <w:t> </w:t>
        </w:r>
        <w:r w:rsidR="00393B99" w:rsidRPr="00393B99">
          <w:rPr>
            <w:rStyle w:val="TextoCar"/>
          </w:rPr>
          <w:t>Garantía</w:t>
        </w:r>
        <w:r w:rsidR="00393B99" w:rsidRPr="00393B99">
          <w:rPr>
            <w:rStyle w:val="TextoCar"/>
            <w:rPrChange w:id="6688" w:author="Regina Casanova" w:date="2018-08-05T20:58:00Z">
              <w:rPr>
                <w:rFonts w:ascii="Arial" w:hAnsi="Arial" w:cs="Arial"/>
                <w:i/>
                <w:iCs/>
                <w:color w:val="666666"/>
                <w:sz w:val="20"/>
                <w:szCs w:val="20"/>
                <w:shd w:val="clear" w:color="auto" w:fill="FFFFFF"/>
              </w:rPr>
            </w:rPrChange>
          </w:rPr>
          <w:t xml:space="preserve"> Calidad Seguridad Paciente-CIES</w:t>
        </w:r>
      </w:ins>
      <w:ins w:id="6689" w:author="Regina Casanova" w:date="2018-08-05T20:54:00Z">
        <w:r w:rsidR="00393B99" w:rsidRPr="00393B99">
          <w:rPr>
            <w:rStyle w:val="TextoCar"/>
          </w:rPr>
          <w:t xml:space="preserve"> </w:t>
        </w:r>
        <w:r w:rsidR="00393B99">
          <w:rPr>
            <w:rStyle w:val="TextoCar"/>
          </w:rPr>
          <w:t>[</w:t>
        </w:r>
      </w:ins>
      <w:ins w:id="6690" w:author="Regina Casanova" w:date="2018-08-05T21:24:00Z">
        <w:r w:rsidR="0068756B">
          <w:rPr>
            <w:rStyle w:val="TextoCar"/>
          </w:rPr>
          <w:t>presentación</w:t>
        </w:r>
        <w:r w:rsidR="0068756B">
          <w:rPr>
            <w:rStyle w:val="TextoCar"/>
          </w:rPr>
          <w:t xml:space="preserve"> </w:t>
        </w:r>
      </w:ins>
      <w:ins w:id="6691" w:author="Regina Casanova" w:date="2018-08-05T20:54:00Z">
        <w:r w:rsidR="00393B99">
          <w:rPr>
            <w:rStyle w:val="TextoCar"/>
          </w:rPr>
          <w:t>PowerPoint</w:t>
        </w:r>
        <w:r w:rsidR="00393B99" w:rsidRPr="00393B99">
          <w:rPr>
            <w:rStyle w:val="TextoCar"/>
            <w:rPrChange w:id="6692" w:author="Regina Casanova" w:date="2018-08-05T20:58:00Z">
              <w:rPr>
                <w:rFonts w:ascii="Arial" w:hAnsi="Arial" w:cs="Arial"/>
                <w:color w:val="000000"/>
                <w:shd w:val="clear" w:color="auto" w:fill="C0C0C0"/>
              </w:rPr>
            </w:rPrChange>
          </w:rPr>
          <w:t>]. IV Curso Internacional de Desarrollo de Sistemas de Salud 2009</w:t>
        </w:r>
      </w:ins>
      <w:ins w:id="6693" w:author="Regina Casanova" w:date="2018-08-05T20:56:00Z">
        <w:r w:rsidR="00393B99" w:rsidRPr="00393B99">
          <w:rPr>
            <w:rStyle w:val="TextoCar"/>
            <w:rPrChange w:id="6694" w:author="Regina Casanova" w:date="2018-08-05T20:58:00Z">
              <w:rPr>
                <w:rFonts w:ascii="Arial" w:hAnsi="Arial" w:cs="Arial"/>
                <w:color w:val="000000"/>
                <w:shd w:val="clear" w:color="auto" w:fill="C0C0C0"/>
              </w:rPr>
            </w:rPrChange>
          </w:rPr>
          <w:t xml:space="preserve">. [actualizado el 15 de Mayo del 2009, citado el </w:t>
        </w:r>
      </w:ins>
      <w:ins w:id="6695" w:author="Regina Casanova" w:date="2018-08-05T20:57:00Z">
        <w:r w:rsidR="00393B99" w:rsidRPr="00393B99">
          <w:rPr>
            <w:rStyle w:val="TextoCar"/>
            <w:rPrChange w:id="6696" w:author="Regina Casanova" w:date="2018-08-05T20:58:00Z">
              <w:rPr>
                <w:rFonts w:ascii="Arial" w:hAnsi="Arial" w:cs="Arial"/>
                <w:color w:val="000000"/>
                <w:shd w:val="clear" w:color="auto" w:fill="C0C0C0"/>
              </w:rPr>
            </w:rPrChange>
          </w:rPr>
          <w:t>14 de marzo 2018</w:t>
        </w:r>
      </w:ins>
      <w:ins w:id="6697" w:author="Regina Casanova" w:date="2018-08-05T20:56:00Z">
        <w:r w:rsidR="00393B99" w:rsidRPr="00393B99">
          <w:rPr>
            <w:rStyle w:val="TextoCar"/>
            <w:rPrChange w:id="6698" w:author="Regina Casanova" w:date="2018-08-05T20:58:00Z">
              <w:rPr>
                <w:rFonts w:ascii="Arial" w:hAnsi="Arial" w:cs="Arial"/>
                <w:color w:val="000000"/>
                <w:shd w:val="clear" w:color="auto" w:fill="C0C0C0"/>
              </w:rPr>
            </w:rPrChange>
          </w:rPr>
          <w:t>]</w:t>
        </w:r>
      </w:ins>
      <w:ins w:id="6699" w:author="Regina Casanova" w:date="2018-08-05T20:58:00Z">
        <w:r w:rsidR="00393B99" w:rsidRPr="00393B99">
          <w:rPr>
            <w:rStyle w:val="TextoCar"/>
            <w:rPrChange w:id="6700" w:author="Regina Casanova" w:date="2018-08-05T20:58:00Z">
              <w:rPr>
                <w:rFonts w:ascii="Arial" w:hAnsi="Arial" w:cs="Arial"/>
                <w:color w:val="000000"/>
                <w:shd w:val="clear" w:color="auto" w:fill="C0C0C0"/>
              </w:rPr>
            </w:rPrChange>
          </w:rPr>
          <w:t>. Disponible en: https://es.scribd.com/doc/72565995/Garantia-Calidad-Seguridad-Paciente-CIES-Miguel-Orozco</w:t>
        </w:r>
      </w:ins>
    </w:p>
    <w:p w14:paraId="16FAF0D3" w14:textId="77777777" w:rsidR="00C126C6" w:rsidRPr="00B224AF" w:rsidRDefault="00C126C6" w:rsidP="00C126C6">
      <w:pPr>
        <w:widowControl w:val="0"/>
        <w:autoSpaceDE w:val="0"/>
        <w:autoSpaceDN w:val="0"/>
        <w:adjustRightInd w:val="0"/>
        <w:spacing w:line="360" w:lineRule="auto"/>
        <w:ind w:left="640" w:hanging="640"/>
        <w:rPr>
          <w:noProof/>
          <w:lang w:val="en-US"/>
          <w:rPrChange w:id="6701" w:author="Regina Casanova" w:date="2018-07-23T20:13:00Z">
            <w:rPr>
              <w:noProof/>
            </w:rPr>
          </w:rPrChange>
        </w:rPr>
      </w:pPr>
      <w:r w:rsidRPr="00B224AF">
        <w:rPr>
          <w:noProof/>
          <w:lang w:val="en-US"/>
          <w:rPrChange w:id="6702" w:author="Regina Casanova" w:date="2018-07-23T20:13:00Z">
            <w:rPr>
              <w:noProof/>
            </w:rPr>
          </w:rPrChange>
        </w:rPr>
        <w:t xml:space="preserve">2. </w:t>
      </w:r>
      <w:r w:rsidRPr="00B224AF">
        <w:rPr>
          <w:noProof/>
          <w:lang w:val="en-US"/>
          <w:rPrChange w:id="6703" w:author="Regina Casanova" w:date="2018-07-23T20:13:00Z">
            <w:rPr>
              <w:noProof/>
            </w:rPr>
          </w:rPrChange>
        </w:rPr>
        <w:tab/>
        <w:t xml:space="preserve">Oliver RL. An Investigation of the Interrelationship Between Consumer (Dis) Satisfaction and Complaint Reports. Adv Consum Res. 1987;14(1):218–222. 5p. 1 Diagram. </w:t>
      </w:r>
    </w:p>
    <w:p w14:paraId="33F58A85" w14:textId="5FB38E23" w:rsidR="00C126C6" w:rsidRPr="00B224AF" w:rsidRDefault="00C126C6" w:rsidP="00C126C6">
      <w:pPr>
        <w:widowControl w:val="0"/>
        <w:autoSpaceDE w:val="0"/>
        <w:autoSpaceDN w:val="0"/>
        <w:adjustRightInd w:val="0"/>
        <w:spacing w:line="360" w:lineRule="auto"/>
        <w:ind w:left="640" w:hanging="640"/>
        <w:rPr>
          <w:noProof/>
          <w:lang w:val="en-US"/>
          <w:rPrChange w:id="6704" w:author="Regina Casanova" w:date="2018-07-23T20:13:00Z">
            <w:rPr>
              <w:noProof/>
            </w:rPr>
          </w:rPrChange>
        </w:rPr>
      </w:pPr>
      <w:r w:rsidRPr="00B224AF">
        <w:rPr>
          <w:noProof/>
          <w:lang w:val="en-US"/>
          <w:rPrChange w:id="6705" w:author="Regina Casanova" w:date="2018-07-23T20:13:00Z">
            <w:rPr>
              <w:noProof/>
            </w:rPr>
          </w:rPrChange>
        </w:rPr>
        <w:t xml:space="preserve">3. </w:t>
      </w:r>
      <w:r w:rsidRPr="00B224AF">
        <w:rPr>
          <w:noProof/>
          <w:lang w:val="en-US"/>
          <w:rPrChange w:id="6706" w:author="Regina Casanova" w:date="2018-07-23T20:13:00Z">
            <w:rPr>
              <w:noProof/>
            </w:rPr>
          </w:rPrChange>
        </w:rPr>
        <w:tab/>
        <w:t>Reader TW, Gillespie A, Roberts J. Patient complaints in healthcare systems: a systematic review and coding taxonomy. BMJ Qual Saf. 2014;23(May):6781.</w:t>
      </w:r>
      <w:del w:id="6707" w:author="Regina Casanova" w:date="2018-08-05T20:59:00Z">
        <w:r w:rsidRPr="00B224AF" w:rsidDel="00A41CC5">
          <w:rPr>
            <w:noProof/>
            <w:lang w:val="en-US"/>
            <w:rPrChange w:id="6708" w:author="Regina Casanova" w:date="2018-07-23T20:13:00Z">
              <w:rPr>
                <w:noProof/>
              </w:rPr>
            </w:rPrChange>
          </w:rPr>
          <w:delText xml:space="preserve"> Reader TW, Gillespie A, Roberts J. Patient c.</w:delText>
        </w:r>
      </w:del>
      <w:r w:rsidRPr="00B224AF">
        <w:rPr>
          <w:noProof/>
          <w:lang w:val="en-US"/>
          <w:rPrChange w:id="6709" w:author="Regina Casanova" w:date="2018-07-23T20:13:00Z">
            <w:rPr>
              <w:noProof/>
            </w:rPr>
          </w:rPrChange>
        </w:rPr>
        <w:t xml:space="preserve"> </w:t>
      </w:r>
    </w:p>
    <w:p w14:paraId="6DCFEF2C"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6710" w:author="Regina Casanova" w:date="2018-07-23T20:13:00Z">
            <w:rPr>
              <w:noProof/>
            </w:rPr>
          </w:rPrChange>
        </w:rPr>
        <w:t xml:space="preserve">4. </w:t>
      </w:r>
      <w:r w:rsidRPr="00B224AF">
        <w:rPr>
          <w:noProof/>
          <w:lang w:val="en-US"/>
          <w:rPrChange w:id="6711" w:author="Regina Casanova" w:date="2018-07-23T20:13:00Z">
            <w:rPr>
              <w:noProof/>
            </w:rPr>
          </w:rPrChange>
        </w:rPr>
        <w:tab/>
        <w:t xml:space="preserve">Hospital Consumer Assessment of Healthcare Providers and Systems. The HCAHPS Survey – Frequently Asked Questions. Centers for Medicare and Medicaid. </w:t>
      </w:r>
      <w:r w:rsidRPr="00C126C6">
        <w:rPr>
          <w:noProof/>
        </w:rPr>
        <w:t xml:space="preserve">2016;1–6. </w:t>
      </w:r>
    </w:p>
    <w:p w14:paraId="5D176989" w14:textId="2EC867F1" w:rsidR="00C126C6" w:rsidRPr="00BB68B9" w:rsidRDefault="00C126C6" w:rsidP="00C126C6">
      <w:pPr>
        <w:widowControl w:val="0"/>
        <w:autoSpaceDE w:val="0"/>
        <w:autoSpaceDN w:val="0"/>
        <w:adjustRightInd w:val="0"/>
        <w:spacing w:line="360" w:lineRule="auto"/>
        <w:ind w:left="640" w:hanging="640"/>
        <w:rPr>
          <w:noProof/>
        </w:rPr>
      </w:pPr>
      <w:r w:rsidRPr="00C126C6">
        <w:rPr>
          <w:noProof/>
        </w:rPr>
        <w:t xml:space="preserve">5. </w:t>
      </w:r>
      <w:r w:rsidRPr="00C126C6">
        <w:rPr>
          <w:noProof/>
        </w:rPr>
        <w:tab/>
        <w:t xml:space="preserve">Ministère des affaires sociales et de la santé. Ordonnance no 96-346 du 24 avril 1996 portant réforme de l’hospitalisation publique et privée | Legifrance [Internet]. </w:t>
      </w:r>
      <w:ins w:id="6712" w:author="Regina Casanova" w:date="2018-08-05T21:02:00Z">
        <w:r w:rsidR="006F3443" w:rsidRPr="006F3443">
          <w:rPr>
            <w:noProof/>
            <w:rPrChange w:id="6713" w:author="Regina Casanova" w:date="2018-08-05T21:02:00Z">
              <w:rPr>
                <w:noProof/>
                <w:lang w:val="en-US"/>
              </w:rPr>
            </w:rPrChange>
          </w:rPr>
          <w:t>Disponible en</w:t>
        </w:r>
      </w:ins>
      <w:del w:id="6714" w:author="Regina Casanova" w:date="2018-08-05T21:02:00Z">
        <w:r w:rsidRPr="006F3443" w:rsidDel="006F3443">
          <w:rPr>
            <w:noProof/>
          </w:rPr>
          <w:delText>Available from</w:delText>
        </w:r>
      </w:del>
      <w:r w:rsidRPr="006F3443">
        <w:rPr>
          <w:noProof/>
        </w:rPr>
        <w:t>: https://www.legifr</w:t>
      </w:r>
      <w:r w:rsidRPr="00BB68B9">
        <w:rPr>
          <w:noProof/>
        </w:rPr>
        <w:t>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noProof/>
          <w:lang w:val="en-US"/>
          <w:rPrChange w:id="6715" w:author="Regina Casanova" w:date="2018-07-23T20:13:00Z">
            <w:rPr>
              <w:noProof/>
            </w:rPr>
          </w:rPrChange>
        </w:rPr>
      </w:pPr>
      <w:r w:rsidRPr="00B224AF">
        <w:rPr>
          <w:noProof/>
          <w:lang w:val="en-US"/>
          <w:rPrChange w:id="6716" w:author="Regina Casanova" w:date="2018-07-23T20:13:00Z">
            <w:rPr>
              <w:noProof/>
            </w:rPr>
          </w:rPrChange>
        </w:rPr>
        <w:t xml:space="preserve">6. </w:t>
      </w:r>
      <w:r w:rsidRPr="00B224AF">
        <w:rPr>
          <w:noProof/>
          <w:lang w:val="en-US"/>
          <w:rPrChange w:id="6717" w:author="Regina Casanova" w:date="2018-07-23T20:13:00Z">
            <w:rPr>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6718" w:author="Regina Casanova" w:date="2018-07-23T20:13:00Z">
            <w:rPr>
              <w:noProof/>
            </w:rPr>
          </w:rPrChange>
        </w:rPr>
        <w:t xml:space="preserve">7. </w:t>
      </w:r>
      <w:r w:rsidRPr="00B224AF">
        <w:rPr>
          <w:noProof/>
          <w:lang w:val="en-US"/>
          <w:rPrChange w:id="6719" w:author="Regina Casanova" w:date="2018-07-23T20:13:00Z">
            <w:rPr>
              <w:noProof/>
            </w:rPr>
          </w:rPrChange>
        </w:rPr>
        <w:tab/>
        <w:t xml:space="preserve">Department of Health. The NHS Plan: a plan for investment, a plan for reform. </w:t>
      </w:r>
      <w:r w:rsidRPr="00C126C6">
        <w:rPr>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noProof/>
          <w:lang w:val="en-US"/>
          <w:rPrChange w:id="6720" w:author="Regina Casanova" w:date="2018-07-23T20:13:00Z">
            <w:rPr>
              <w:noProof/>
            </w:rPr>
          </w:rPrChange>
        </w:rPr>
      </w:pPr>
      <w:r w:rsidRPr="00C126C6">
        <w:rPr>
          <w:noProof/>
        </w:rPr>
        <w:t xml:space="preserve">8. </w:t>
      </w:r>
      <w:r w:rsidRPr="00C126C6">
        <w:rPr>
          <w:noProof/>
        </w:rPr>
        <w:tab/>
        <w:t xml:space="preserve">Cubillas JJ, Ramos MI, Feito FR, González JM, Gersol R, Ramos MB. </w:t>
      </w:r>
      <w:r w:rsidRPr="00B224AF">
        <w:rPr>
          <w:noProof/>
          <w:lang w:val="en-US"/>
          <w:rPrChange w:id="6721" w:author="Regina Casanova" w:date="2018-07-23T20:13:00Z">
            <w:rPr>
              <w:noProof/>
            </w:rPr>
          </w:rPrChange>
        </w:rPr>
        <w:t xml:space="preserve">[Importance of health CRM in pandemics and health alerts]. Aten Primaria. 2015 May 1;47(5):267–72. </w:t>
      </w:r>
    </w:p>
    <w:p w14:paraId="7C0CEEF8" w14:textId="21DF127C" w:rsidR="00C126C6" w:rsidRPr="00B224AF" w:rsidRDefault="00C126C6" w:rsidP="00C126C6">
      <w:pPr>
        <w:widowControl w:val="0"/>
        <w:autoSpaceDE w:val="0"/>
        <w:autoSpaceDN w:val="0"/>
        <w:adjustRightInd w:val="0"/>
        <w:spacing w:line="360" w:lineRule="auto"/>
        <w:ind w:left="640" w:hanging="640"/>
        <w:rPr>
          <w:noProof/>
          <w:lang w:val="en-US"/>
          <w:rPrChange w:id="6722" w:author="Regina Casanova" w:date="2018-07-23T20:13:00Z">
            <w:rPr>
              <w:noProof/>
            </w:rPr>
          </w:rPrChange>
        </w:rPr>
      </w:pPr>
      <w:r w:rsidRPr="00B224AF">
        <w:rPr>
          <w:noProof/>
          <w:lang w:val="en-US"/>
          <w:rPrChange w:id="6723" w:author="Regina Casanova" w:date="2018-07-23T20:13:00Z">
            <w:rPr>
              <w:noProof/>
            </w:rPr>
          </w:rPrChange>
        </w:rPr>
        <w:t xml:space="preserve">9. </w:t>
      </w:r>
      <w:r w:rsidRPr="00B224AF">
        <w:rPr>
          <w:noProof/>
          <w:lang w:val="en-US"/>
          <w:rPrChange w:id="6724" w:author="Regina Casanova" w:date="2018-07-23T20:13:00Z">
            <w:rPr>
              <w:noProof/>
            </w:rPr>
          </w:rPrChange>
        </w:rPr>
        <w:tab/>
        <w:t xml:space="preserve">Notes on User Centered Design Process (UCD) [Internet]. [cited 2017 May 24]. </w:t>
      </w:r>
      <w:ins w:id="6725" w:author="Owner" w:date="2018-08-04T09:28:00Z">
        <w:r w:rsidR="00331EAE">
          <w:rPr>
            <w:noProof/>
            <w:lang w:val="en-US"/>
          </w:rPr>
          <w:t>Disponible en</w:t>
        </w:r>
      </w:ins>
      <w:del w:id="6726" w:author="Owner" w:date="2018-08-04T09:29:00Z">
        <w:r w:rsidRPr="00B224AF" w:rsidDel="00331EAE">
          <w:rPr>
            <w:noProof/>
            <w:lang w:val="en-US"/>
            <w:rPrChange w:id="6727" w:author="Regina Casanova" w:date="2018-07-23T20:13:00Z">
              <w:rPr>
                <w:noProof/>
              </w:rPr>
            </w:rPrChange>
          </w:rPr>
          <w:delText>Available from</w:delText>
        </w:r>
      </w:del>
      <w:r w:rsidRPr="00B224AF">
        <w:rPr>
          <w:noProof/>
          <w:lang w:val="en-US"/>
          <w:rPrChange w:id="6728" w:author="Regina Casanova" w:date="2018-07-23T20:13:00Z">
            <w:rPr>
              <w:noProof/>
            </w:rPr>
          </w:rPrChange>
        </w:rPr>
        <w:t>: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noProof/>
          <w:lang w:val="en-US"/>
          <w:rPrChange w:id="6729" w:author="Regina Casanova" w:date="2018-07-23T20:13:00Z">
            <w:rPr>
              <w:noProof/>
            </w:rPr>
          </w:rPrChange>
        </w:rPr>
      </w:pPr>
      <w:r w:rsidRPr="00B224AF">
        <w:rPr>
          <w:noProof/>
          <w:lang w:val="en-US"/>
          <w:rPrChange w:id="6730" w:author="Regina Casanova" w:date="2018-07-23T20:13:00Z">
            <w:rPr>
              <w:noProof/>
            </w:rPr>
          </w:rPrChange>
        </w:rPr>
        <w:t xml:space="preserve">10. </w:t>
      </w:r>
      <w:r w:rsidRPr="00B224AF">
        <w:rPr>
          <w:noProof/>
          <w:lang w:val="en-US"/>
          <w:rPrChange w:id="6731" w:author="Regina Casanova" w:date="2018-07-23T20:13:00Z">
            <w:rPr>
              <w:noProof/>
            </w:rPr>
          </w:rPrChange>
        </w:rPr>
        <w:tab/>
        <w:t xml:space="preserve">International Organization for Standardization. ISO 9241-210: Ergonomics </w:t>
      </w:r>
      <w:r w:rsidRPr="00B224AF">
        <w:rPr>
          <w:noProof/>
          <w:lang w:val="en-US"/>
          <w:rPrChange w:id="6732" w:author="Regina Casanova" w:date="2018-07-23T20:13:00Z">
            <w:rPr>
              <w:noProof/>
            </w:rPr>
          </w:rPrChange>
        </w:rPr>
        <w:lastRenderedPageBreak/>
        <w:t xml:space="preserve">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6733" w:author="Regina Casanova" w:date="2018-07-23T20:13:00Z">
            <w:rPr>
              <w:noProof/>
            </w:rPr>
          </w:rPrChange>
        </w:rPr>
        <w:t xml:space="preserve">11. </w:t>
      </w:r>
      <w:r w:rsidRPr="00B224AF">
        <w:rPr>
          <w:noProof/>
          <w:lang w:val="en-US"/>
          <w:rPrChange w:id="6734" w:author="Regina Casanova" w:date="2018-07-23T20:13:00Z">
            <w:rPr>
              <w:noProof/>
            </w:rPr>
          </w:rPrChange>
        </w:rPr>
        <w:tab/>
        <w:t xml:space="preserve">Health Services Review Council. Guide to Complaint Handling in Health Care Services. </w:t>
      </w:r>
      <w:r w:rsidRPr="00C126C6">
        <w:rPr>
          <w:noProof/>
        </w:rPr>
        <w:t xml:space="preserve">2005; </w:t>
      </w:r>
    </w:p>
    <w:p w14:paraId="06AE8C10" w14:textId="2AD54E62"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12. </w:t>
      </w:r>
      <w:r w:rsidRPr="00C126C6">
        <w:rPr>
          <w:noProof/>
        </w:rPr>
        <w:tab/>
        <w:t>El Peruano. DECRETO SUPREMO N</w:t>
      </w:r>
      <w:r w:rsidRPr="00C126C6">
        <w:rPr>
          <w:noProof/>
          <w:vertAlign w:val="superscript"/>
        </w:rPr>
        <w:t>o</w:t>
      </w:r>
      <w:r w:rsidRPr="00C126C6">
        <w:rPr>
          <w:noProof/>
        </w:rPr>
        <w:t xml:space="preserve"> 030-2016-SA. </w:t>
      </w:r>
      <w:ins w:id="6735" w:author="Regina Casanova" w:date="2018-08-05T20:59:00Z">
        <w:r w:rsidR="00A41CC5">
          <w:rPr>
            <w:noProof/>
          </w:rPr>
          <w:t>[</w:t>
        </w:r>
      </w:ins>
      <w:ins w:id="6736" w:author="Regina Casanova" w:date="2018-08-05T21:00:00Z">
        <w:r w:rsidR="00A41CC5">
          <w:rPr>
            <w:noProof/>
          </w:rPr>
          <w:t>publicado</w:t>
        </w:r>
      </w:ins>
      <w:ins w:id="6737" w:author="Regina Casanova" w:date="2018-08-05T20:59:00Z">
        <w:r w:rsidR="00A41CC5">
          <w:rPr>
            <w:noProof/>
          </w:rPr>
          <w:t xml:space="preserve"> </w:t>
        </w:r>
      </w:ins>
      <w:ins w:id="6738" w:author="Regina Casanova" w:date="2018-08-05T21:00:00Z">
        <w:r w:rsidR="00A41CC5">
          <w:rPr>
            <w:noProof/>
          </w:rPr>
          <w:t>27</w:t>
        </w:r>
      </w:ins>
      <w:ins w:id="6739" w:author="Regina Casanova" w:date="2018-08-05T21:07:00Z">
        <w:r w:rsidR="005C0BA3">
          <w:rPr>
            <w:noProof/>
          </w:rPr>
          <w:t xml:space="preserve"> Jul</w:t>
        </w:r>
      </w:ins>
      <w:ins w:id="6740" w:author="Regina Casanova" w:date="2018-08-05T21:00:00Z">
        <w:r w:rsidR="005C0BA3">
          <w:rPr>
            <w:noProof/>
          </w:rPr>
          <w:t xml:space="preserve"> 2016, citado 14 </w:t>
        </w:r>
      </w:ins>
      <w:ins w:id="6741" w:author="Regina Casanova" w:date="2018-08-05T21:07:00Z">
        <w:r w:rsidR="005C0BA3">
          <w:rPr>
            <w:noProof/>
          </w:rPr>
          <w:t>M</w:t>
        </w:r>
      </w:ins>
      <w:ins w:id="6742" w:author="Regina Casanova" w:date="2018-08-05T21:00:00Z">
        <w:r w:rsidR="005C0BA3">
          <w:rPr>
            <w:noProof/>
          </w:rPr>
          <w:t>ar</w:t>
        </w:r>
      </w:ins>
      <w:ins w:id="6743" w:author="Regina Casanova" w:date="2018-08-05T21:01:00Z">
        <w:r w:rsidR="00B24531">
          <w:rPr>
            <w:noProof/>
          </w:rPr>
          <w:t xml:space="preserve"> </w:t>
        </w:r>
      </w:ins>
      <w:ins w:id="6744" w:author="Regina Casanova" w:date="2018-08-05T21:00:00Z">
        <w:r w:rsidR="00A41CC5">
          <w:rPr>
            <w:noProof/>
          </w:rPr>
          <w:t>2018</w:t>
        </w:r>
      </w:ins>
      <w:ins w:id="6745" w:author="Regina Casanova" w:date="2018-08-05T20:59:00Z">
        <w:r w:rsidR="00A41CC5">
          <w:rPr>
            <w:noProof/>
          </w:rPr>
          <w:t>]</w:t>
        </w:r>
      </w:ins>
    </w:p>
    <w:p w14:paraId="714004DF" w14:textId="37746678" w:rsidR="00C126C6" w:rsidRPr="006F3443" w:rsidRDefault="00C126C6" w:rsidP="00C126C6">
      <w:pPr>
        <w:widowControl w:val="0"/>
        <w:autoSpaceDE w:val="0"/>
        <w:autoSpaceDN w:val="0"/>
        <w:adjustRightInd w:val="0"/>
        <w:spacing w:line="360" w:lineRule="auto"/>
        <w:ind w:left="640" w:hanging="640"/>
        <w:rPr>
          <w:noProof/>
        </w:rPr>
      </w:pPr>
      <w:r w:rsidRPr="00C126C6">
        <w:rPr>
          <w:noProof/>
        </w:rPr>
        <w:t xml:space="preserve">13. </w:t>
      </w:r>
      <w:r w:rsidRPr="00C126C6">
        <w:rPr>
          <w:noProof/>
        </w:rPr>
        <w:tab/>
        <w:t xml:space="preserve">Susalud: la tecnología digital al servicio de ciudadanos y gestores | Gestion.pe [Internet]. </w:t>
      </w:r>
      <w:r w:rsidRPr="00B224AF">
        <w:rPr>
          <w:noProof/>
          <w:lang w:val="en-US"/>
          <w:rPrChange w:id="6746" w:author="Regina Casanova" w:date="2018-07-23T20:13:00Z">
            <w:rPr>
              <w:noProof/>
            </w:rPr>
          </w:rPrChange>
        </w:rPr>
        <w:t>[cit</w:t>
      </w:r>
      <w:ins w:id="6747" w:author="Regina Casanova" w:date="2018-08-05T21:04:00Z">
        <w:r w:rsidR="005C0BA3">
          <w:rPr>
            <w:noProof/>
            <w:lang w:val="en-US"/>
          </w:rPr>
          <w:t xml:space="preserve">ado 16 </w:t>
        </w:r>
      </w:ins>
      <w:ins w:id="6748" w:author="Regina Casanova" w:date="2018-08-05T21:08:00Z">
        <w:r w:rsidR="005C0BA3">
          <w:rPr>
            <w:noProof/>
            <w:lang w:val="en-US"/>
          </w:rPr>
          <w:t>D</w:t>
        </w:r>
      </w:ins>
      <w:ins w:id="6749" w:author="Regina Casanova" w:date="2018-08-05T21:04:00Z">
        <w:r w:rsidR="005C0BA3">
          <w:rPr>
            <w:noProof/>
            <w:lang w:val="en-US"/>
          </w:rPr>
          <w:t>ic</w:t>
        </w:r>
      </w:ins>
      <w:del w:id="6750" w:author="Regina Casanova" w:date="2018-08-05T21:04:00Z">
        <w:r w:rsidRPr="00B224AF" w:rsidDel="006F3443">
          <w:rPr>
            <w:noProof/>
            <w:lang w:val="en-US"/>
            <w:rPrChange w:id="6751" w:author="Regina Casanova" w:date="2018-07-23T20:13:00Z">
              <w:rPr>
                <w:noProof/>
              </w:rPr>
            </w:rPrChange>
          </w:rPr>
          <w:delText>ed</w:delText>
        </w:r>
      </w:del>
      <w:r w:rsidRPr="00B224AF">
        <w:rPr>
          <w:noProof/>
          <w:lang w:val="en-US"/>
          <w:rPrChange w:id="6752" w:author="Regina Casanova" w:date="2018-07-23T20:13:00Z">
            <w:rPr>
              <w:noProof/>
            </w:rPr>
          </w:rPrChange>
        </w:rPr>
        <w:t xml:space="preserve"> 2017</w:t>
      </w:r>
      <w:del w:id="6753" w:author="Regina Casanova" w:date="2018-08-05T21:04:00Z">
        <w:r w:rsidRPr="00B224AF" w:rsidDel="006F3443">
          <w:rPr>
            <w:noProof/>
            <w:lang w:val="en-US"/>
            <w:rPrChange w:id="6754" w:author="Regina Casanova" w:date="2018-07-23T20:13:00Z">
              <w:rPr>
                <w:noProof/>
              </w:rPr>
            </w:rPrChange>
          </w:rPr>
          <w:delText xml:space="preserve"> Dec 16</w:delText>
        </w:r>
      </w:del>
      <w:r w:rsidRPr="00B224AF">
        <w:rPr>
          <w:noProof/>
          <w:lang w:val="en-US"/>
          <w:rPrChange w:id="6755" w:author="Regina Casanova" w:date="2018-07-23T20:13:00Z">
            <w:rPr>
              <w:noProof/>
            </w:rPr>
          </w:rPrChange>
        </w:rPr>
        <w:t xml:space="preserve">]. </w:t>
      </w:r>
      <w:ins w:id="6756" w:author="Regina Casanova" w:date="2018-08-05T21:02:00Z">
        <w:r w:rsidR="006F3443" w:rsidRPr="006F3443">
          <w:rPr>
            <w:noProof/>
            <w:rPrChange w:id="6757" w:author="Regina Casanova" w:date="2018-08-05T21:02:00Z">
              <w:rPr>
                <w:noProof/>
                <w:lang w:val="en-US"/>
              </w:rPr>
            </w:rPrChange>
          </w:rPr>
          <w:t>Disponible en</w:t>
        </w:r>
      </w:ins>
      <w:del w:id="6758" w:author="Regina Casanova" w:date="2018-08-05T21:02:00Z">
        <w:r w:rsidRPr="006F3443" w:rsidDel="006F3443">
          <w:rPr>
            <w:noProof/>
          </w:rPr>
          <w:delText>Available from</w:delText>
        </w:r>
      </w:del>
      <w:r w:rsidRPr="006F3443">
        <w:rPr>
          <w:noProof/>
        </w:rPr>
        <w:t>: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6759" w:author="Regina Casanova" w:date="2018-07-23T20:13:00Z">
            <w:rPr>
              <w:noProof/>
            </w:rPr>
          </w:rPrChange>
        </w:rPr>
        <w:t xml:space="preserve">14. </w:t>
      </w:r>
      <w:r w:rsidRPr="00B224AF">
        <w:rPr>
          <w:noProof/>
          <w:lang w:val="en-US"/>
          <w:rPrChange w:id="6760" w:author="Regina Casanova" w:date="2018-07-23T20:13:00Z">
            <w:rPr>
              <w:noProof/>
            </w:rPr>
          </w:rPrChange>
        </w:rPr>
        <w:tab/>
        <w:t xml:space="preserve">Al-Abri R, Al-Balushi A. Patient satisfaction survey as a tool towards quality improvement. </w:t>
      </w:r>
      <w:r w:rsidRPr="00C126C6">
        <w:rPr>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15. </w:t>
      </w:r>
      <w:r w:rsidRPr="00C126C6">
        <w:rPr>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noProof/>
          <w:lang w:val="en-US"/>
          <w:rPrChange w:id="6761" w:author="Regina Casanova" w:date="2018-07-23T20:13:00Z">
            <w:rPr>
              <w:noProof/>
            </w:rPr>
          </w:rPrChange>
        </w:rPr>
      </w:pPr>
      <w:r w:rsidRPr="00C126C6">
        <w:rPr>
          <w:noProof/>
        </w:rPr>
        <w:t xml:space="preserve">16. </w:t>
      </w:r>
      <w:r w:rsidRPr="00C126C6">
        <w:rPr>
          <w:noProof/>
        </w:rPr>
        <w:tab/>
        <w:t xml:space="preserve">Chang M, Alemán MC, García R, Miranda RJ. Evaluación de la calidad de la atención médica en el subsistema de urgencias del municipio 10 de octubre, 1997. </w:t>
      </w:r>
      <w:r w:rsidRPr="00B224AF">
        <w:rPr>
          <w:noProof/>
          <w:lang w:val="en-US"/>
          <w:rPrChange w:id="6762" w:author="Regina Casanova" w:date="2018-07-23T20:13:00Z">
            <w:rPr>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noProof/>
          <w:lang w:val="en-US"/>
          <w:rPrChange w:id="6763" w:author="Regina Casanova" w:date="2018-07-23T20:13:00Z">
            <w:rPr>
              <w:noProof/>
            </w:rPr>
          </w:rPrChange>
        </w:rPr>
      </w:pPr>
      <w:r w:rsidRPr="00B224AF">
        <w:rPr>
          <w:noProof/>
          <w:lang w:val="en-US"/>
          <w:rPrChange w:id="6764" w:author="Regina Casanova" w:date="2018-07-23T20:13:00Z">
            <w:rPr>
              <w:noProof/>
            </w:rPr>
          </w:rPrChange>
        </w:rPr>
        <w:t xml:space="preserve">17. </w:t>
      </w:r>
      <w:r w:rsidRPr="00B224AF">
        <w:rPr>
          <w:noProof/>
          <w:lang w:val="en-US"/>
          <w:rPrChange w:id="6765" w:author="Regina Casanova" w:date="2018-07-23T20:13:00Z">
            <w:rPr>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noProof/>
          <w:lang w:val="en-US"/>
          <w:rPrChange w:id="6766" w:author="Regina Casanova" w:date="2018-07-23T20:13:00Z">
            <w:rPr>
              <w:noProof/>
            </w:rPr>
          </w:rPrChange>
        </w:rPr>
      </w:pPr>
      <w:r w:rsidRPr="00B224AF">
        <w:rPr>
          <w:noProof/>
          <w:lang w:val="en-US"/>
          <w:rPrChange w:id="6767" w:author="Regina Casanova" w:date="2018-07-23T20:13:00Z">
            <w:rPr>
              <w:noProof/>
            </w:rPr>
          </w:rPrChange>
        </w:rPr>
        <w:t xml:space="preserve">18. </w:t>
      </w:r>
      <w:r w:rsidRPr="00B224AF">
        <w:rPr>
          <w:noProof/>
          <w:lang w:val="en-US"/>
          <w:rPrChange w:id="6768" w:author="Regina Casanova" w:date="2018-07-23T20:13:00Z">
            <w:rPr>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noProof/>
          <w:lang w:val="en-US"/>
          <w:rPrChange w:id="6769" w:author="Regina Casanova" w:date="2018-07-23T20:13:00Z">
            <w:rPr>
              <w:noProof/>
            </w:rPr>
          </w:rPrChange>
        </w:rPr>
      </w:pPr>
      <w:r w:rsidRPr="00B224AF">
        <w:rPr>
          <w:noProof/>
          <w:lang w:val="en-US"/>
          <w:rPrChange w:id="6770" w:author="Regina Casanova" w:date="2018-07-23T20:13:00Z">
            <w:rPr>
              <w:noProof/>
            </w:rPr>
          </w:rPrChange>
        </w:rPr>
        <w:t xml:space="preserve">19. </w:t>
      </w:r>
      <w:r w:rsidRPr="00B224AF">
        <w:rPr>
          <w:noProof/>
          <w:lang w:val="en-US"/>
          <w:rPrChange w:id="6771" w:author="Regina Casanova" w:date="2018-07-23T20:13:00Z">
            <w:rPr>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noProof/>
          <w:lang w:val="en-US"/>
          <w:rPrChange w:id="6772" w:author="Regina Casanova" w:date="2018-07-23T20:13:00Z">
            <w:rPr>
              <w:noProof/>
            </w:rPr>
          </w:rPrChange>
        </w:rPr>
      </w:pPr>
      <w:r w:rsidRPr="00B224AF">
        <w:rPr>
          <w:noProof/>
          <w:lang w:val="en-US"/>
          <w:rPrChange w:id="6773" w:author="Regina Casanova" w:date="2018-07-23T20:13:00Z">
            <w:rPr>
              <w:noProof/>
            </w:rPr>
          </w:rPrChange>
        </w:rPr>
        <w:t xml:space="preserve">20. </w:t>
      </w:r>
      <w:r w:rsidRPr="00B224AF">
        <w:rPr>
          <w:noProof/>
          <w:lang w:val="en-US"/>
          <w:rPrChange w:id="6774" w:author="Regina Casanova" w:date="2018-07-23T20:13:00Z">
            <w:rPr>
              <w:noProof/>
            </w:rPr>
          </w:rPrChange>
        </w:rPr>
        <w:tab/>
        <w:t xml:space="preserve">Quality Assurance Project. Monitoring the Quality of Hospital Care. </w:t>
      </w:r>
    </w:p>
    <w:p w14:paraId="1C98AE39" w14:textId="3E105F9E" w:rsidR="00C126C6" w:rsidRPr="006F3443" w:rsidRDefault="00C126C6" w:rsidP="00C126C6">
      <w:pPr>
        <w:widowControl w:val="0"/>
        <w:autoSpaceDE w:val="0"/>
        <w:autoSpaceDN w:val="0"/>
        <w:adjustRightInd w:val="0"/>
        <w:spacing w:line="360" w:lineRule="auto"/>
        <w:ind w:left="640" w:hanging="640"/>
        <w:rPr>
          <w:noProof/>
        </w:rPr>
      </w:pPr>
      <w:r w:rsidRPr="00C126C6">
        <w:rPr>
          <w:noProof/>
        </w:rPr>
        <w:t xml:space="preserve">21. </w:t>
      </w:r>
      <w:r w:rsidRPr="00C126C6">
        <w:rPr>
          <w:noProof/>
        </w:rPr>
        <w:tab/>
        <w:t xml:space="preserve">EsSalud. Registro Informático de Atención al Asegurado [Internet]. </w:t>
      </w:r>
      <w:r w:rsidRPr="006F3443">
        <w:rPr>
          <w:noProof/>
        </w:rPr>
        <w:t>[cit</w:t>
      </w:r>
      <w:ins w:id="6775" w:author="Regina Casanova" w:date="2018-08-05T21:04:00Z">
        <w:r w:rsidR="005C0BA3">
          <w:rPr>
            <w:noProof/>
          </w:rPr>
          <w:t>ado</w:t>
        </w:r>
      </w:ins>
      <w:ins w:id="6776" w:author="Regina Casanova" w:date="2018-08-05T21:08:00Z">
        <w:r w:rsidR="005C0BA3">
          <w:rPr>
            <w:noProof/>
          </w:rPr>
          <w:t xml:space="preserve"> </w:t>
        </w:r>
      </w:ins>
      <w:ins w:id="6777" w:author="Regina Casanova" w:date="2018-08-05T21:04:00Z">
        <w:r w:rsidR="005C0BA3">
          <w:rPr>
            <w:noProof/>
          </w:rPr>
          <w:t>16</w:t>
        </w:r>
      </w:ins>
      <w:ins w:id="6778" w:author="Regina Casanova" w:date="2018-08-05T21:08:00Z">
        <w:r w:rsidR="005C0BA3">
          <w:rPr>
            <w:noProof/>
          </w:rPr>
          <w:t xml:space="preserve"> A</w:t>
        </w:r>
      </w:ins>
      <w:ins w:id="6779" w:author="Regina Casanova" w:date="2018-08-05T21:04:00Z">
        <w:r w:rsidR="005C0BA3" w:rsidRPr="005C0BA3">
          <w:rPr>
            <w:noProof/>
          </w:rPr>
          <w:t>go</w:t>
        </w:r>
        <w:r w:rsidR="006F3443" w:rsidRPr="006F3443">
          <w:rPr>
            <w:noProof/>
            <w:rPrChange w:id="6780" w:author="Regina Casanova" w:date="2018-08-05T21:04:00Z">
              <w:rPr>
                <w:noProof/>
                <w:lang w:val="en-US"/>
              </w:rPr>
            </w:rPrChange>
          </w:rPr>
          <w:t xml:space="preserve"> 2016</w:t>
        </w:r>
      </w:ins>
      <w:del w:id="6781" w:author="Regina Casanova" w:date="2018-08-05T21:04:00Z">
        <w:r w:rsidRPr="006F3443" w:rsidDel="006F3443">
          <w:rPr>
            <w:noProof/>
          </w:rPr>
          <w:delText>ed 2016 Aug 16</w:delText>
        </w:r>
      </w:del>
      <w:r w:rsidRPr="006F3443">
        <w:rPr>
          <w:noProof/>
        </w:rPr>
        <w:t xml:space="preserve">]. </w:t>
      </w:r>
      <w:ins w:id="6782" w:author="Regina Casanova" w:date="2018-08-05T21:04:00Z">
        <w:r w:rsidR="006F3443" w:rsidRPr="006F3443">
          <w:rPr>
            <w:noProof/>
            <w:rPrChange w:id="6783" w:author="Regina Casanova" w:date="2018-08-05T21:04:00Z">
              <w:rPr>
                <w:noProof/>
                <w:lang w:val="en-US"/>
              </w:rPr>
            </w:rPrChange>
          </w:rPr>
          <w:t>Disponible en</w:t>
        </w:r>
      </w:ins>
      <w:del w:id="6784" w:author="Regina Casanova" w:date="2018-08-05T21:04:00Z">
        <w:r w:rsidRPr="006F3443" w:rsidDel="006F3443">
          <w:rPr>
            <w:noProof/>
          </w:rPr>
          <w:delText>Available from</w:delText>
        </w:r>
      </w:del>
      <w:r w:rsidRPr="006F3443">
        <w:rPr>
          <w:noProof/>
        </w:rPr>
        <w:t>: http://ww3.essalud.gob.pe:8080/riid/portal.html</w:t>
      </w:r>
    </w:p>
    <w:p w14:paraId="2860869E" w14:textId="3AB80E8D" w:rsidR="00C126C6" w:rsidRPr="006F3443" w:rsidRDefault="00C126C6" w:rsidP="00C126C6">
      <w:pPr>
        <w:widowControl w:val="0"/>
        <w:autoSpaceDE w:val="0"/>
        <w:autoSpaceDN w:val="0"/>
        <w:adjustRightInd w:val="0"/>
        <w:spacing w:line="360" w:lineRule="auto"/>
        <w:ind w:left="640" w:hanging="640"/>
        <w:rPr>
          <w:noProof/>
        </w:rPr>
      </w:pPr>
      <w:r w:rsidRPr="00B224AF">
        <w:rPr>
          <w:noProof/>
          <w:lang w:val="en-US"/>
          <w:rPrChange w:id="6785" w:author="Regina Casanova" w:date="2018-07-23T20:13:00Z">
            <w:rPr>
              <w:noProof/>
            </w:rPr>
          </w:rPrChange>
        </w:rPr>
        <w:t xml:space="preserve">22. </w:t>
      </w:r>
      <w:r w:rsidRPr="00B224AF">
        <w:rPr>
          <w:noProof/>
          <w:lang w:val="en-US"/>
          <w:rPrChange w:id="6786" w:author="Regina Casanova" w:date="2018-07-23T20:13:00Z">
            <w:rPr>
              <w:noProof/>
            </w:rPr>
          </w:rPrChange>
        </w:rPr>
        <w:tab/>
        <w:t xml:space="preserve">CRM for Small Business - Customer Relationship Management - Act! [Internet]. </w:t>
      </w:r>
      <w:r w:rsidRPr="006F3443">
        <w:rPr>
          <w:noProof/>
        </w:rPr>
        <w:t>[cit</w:t>
      </w:r>
      <w:ins w:id="6787" w:author="Regina Casanova" w:date="2018-08-05T21:05:00Z">
        <w:r w:rsidR="005C0BA3">
          <w:rPr>
            <w:noProof/>
          </w:rPr>
          <w:t xml:space="preserve">ado 4 </w:t>
        </w:r>
      </w:ins>
      <w:ins w:id="6788" w:author="Regina Casanova" w:date="2018-08-05T21:08:00Z">
        <w:r w:rsidR="005C0BA3">
          <w:rPr>
            <w:noProof/>
          </w:rPr>
          <w:t>F</w:t>
        </w:r>
      </w:ins>
      <w:ins w:id="6789" w:author="Regina Casanova" w:date="2018-08-05T21:05:00Z">
        <w:r w:rsidR="006F3443" w:rsidRPr="006F3443">
          <w:rPr>
            <w:noProof/>
            <w:rPrChange w:id="6790" w:author="Regina Casanova" w:date="2018-08-05T21:05:00Z">
              <w:rPr>
                <w:noProof/>
                <w:lang w:val="en-US"/>
              </w:rPr>
            </w:rPrChange>
          </w:rPr>
          <w:t>eb</w:t>
        </w:r>
      </w:ins>
      <w:del w:id="6791" w:author="Regina Casanova" w:date="2018-08-05T21:04:00Z">
        <w:r w:rsidRPr="006F3443" w:rsidDel="006F3443">
          <w:rPr>
            <w:noProof/>
          </w:rPr>
          <w:delText>ed</w:delText>
        </w:r>
      </w:del>
      <w:r w:rsidRPr="006F3443">
        <w:rPr>
          <w:noProof/>
        </w:rPr>
        <w:t xml:space="preserve"> 2018</w:t>
      </w:r>
      <w:del w:id="6792" w:author="Regina Casanova" w:date="2018-08-05T21:05:00Z">
        <w:r w:rsidRPr="005C0BA3" w:rsidDel="006F3443">
          <w:rPr>
            <w:noProof/>
          </w:rPr>
          <w:delText xml:space="preserve"> Feb 4</w:delText>
        </w:r>
      </w:del>
      <w:r w:rsidRPr="005C0BA3">
        <w:rPr>
          <w:noProof/>
        </w:rPr>
        <w:t xml:space="preserve">]. </w:t>
      </w:r>
      <w:ins w:id="6793" w:author="Regina Casanova" w:date="2018-08-05T21:05:00Z">
        <w:r w:rsidR="006F3443" w:rsidRPr="006F3443">
          <w:rPr>
            <w:noProof/>
            <w:rPrChange w:id="6794" w:author="Regina Casanova" w:date="2018-08-05T21:05:00Z">
              <w:rPr>
                <w:noProof/>
                <w:lang w:val="en-US"/>
              </w:rPr>
            </w:rPrChange>
          </w:rPr>
          <w:t>Disponible en</w:t>
        </w:r>
      </w:ins>
      <w:del w:id="6795" w:author="Regina Casanova" w:date="2018-08-05T21:05:00Z">
        <w:r w:rsidRPr="006F3443" w:rsidDel="006F3443">
          <w:rPr>
            <w:noProof/>
          </w:rPr>
          <w:delText>Available from</w:delText>
        </w:r>
      </w:del>
      <w:r w:rsidRPr="006F3443">
        <w:rPr>
          <w:noProof/>
        </w:rPr>
        <w:t>: https://www.act.com/</w:t>
      </w:r>
    </w:p>
    <w:p w14:paraId="1A1920EF" w14:textId="6187C4CE" w:rsidR="00C126C6" w:rsidRPr="006F3443" w:rsidRDefault="00C126C6" w:rsidP="00C126C6">
      <w:pPr>
        <w:widowControl w:val="0"/>
        <w:autoSpaceDE w:val="0"/>
        <w:autoSpaceDN w:val="0"/>
        <w:adjustRightInd w:val="0"/>
        <w:spacing w:line="360" w:lineRule="auto"/>
        <w:ind w:left="640" w:hanging="640"/>
        <w:rPr>
          <w:noProof/>
        </w:rPr>
      </w:pPr>
      <w:r w:rsidRPr="00B224AF">
        <w:rPr>
          <w:noProof/>
          <w:lang w:val="en-US"/>
          <w:rPrChange w:id="6796" w:author="Regina Casanova" w:date="2018-07-23T20:13:00Z">
            <w:rPr>
              <w:noProof/>
            </w:rPr>
          </w:rPrChange>
        </w:rPr>
        <w:t xml:space="preserve">23. </w:t>
      </w:r>
      <w:r w:rsidRPr="00B224AF">
        <w:rPr>
          <w:noProof/>
          <w:lang w:val="en-US"/>
          <w:rPrChange w:id="6797" w:author="Regina Casanova" w:date="2018-07-23T20:13:00Z">
            <w:rPr>
              <w:noProof/>
            </w:rPr>
          </w:rPrChange>
        </w:rPr>
        <w:tab/>
        <w:t xml:space="preserve">Qué es CRM: Customer Relationship Management y </w:t>
      </w:r>
      <w:del w:id="6798" w:author="Regina Casanova" w:date="2018-07-29T19:16:00Z">
        <w:r w:rsidRPr="00B224AF" w:rsidDel="00F95B03">
          <w:rPr>
            <w:noProof/>
            <w:lang w:val="en-US"/>
            <w:rPrChange w:id="6799" w:author="Regina Casanova" w:date="2018-07-23T20:13:00Z">
              <w:rPr>
                <w:noProof/>
              </w:rPr>
            </w:rPrChange>
          </w:rPr>
          <w:delText>Software</w:delText>
        </w:r>
      </w:del>
      <w:ins w:id="6800" w:author="Regina Casanova" w:date="2018-07-29T19:16:00Z">
        <w:r w:rsidR="00F95B03">
          <w:rPr>
            <w:noProof/>
            <w:lang w:val="en-US"/>
          </w:rPr>
          <w:t xml:space="preserve">Aplicativo </w:t>
        </w:r>
        <w:r w:rsidR="00F95B03">
          <w:rPr>
            <w:noProof/>
            <w:lang w:val="en-US"/>
          </w:rPr>
          <w:lastRenderedPageBreak/>
          <w:t>informático</w:t>
        </w:r>
      </w:ins>
      <w:r w:rsidRPr="00B224AF">
        <w:rPr>
          <w:noProof/>
          <w:lang w:val="en-US"/>
          <w:rPrChange w:id="6801" w:author="Regina Casanova" w:date="2018-07-23T20:13:00Z">
            <w:rPr>
              <w:noProof/>
            </w:rPr>
          </w:rPrChange>
        </w:rPr>
        <w:t xml:space="preserve"> CRM [Internet]. </w:t>
      </w:r>
      <w:r w:rsidRPr="006F3443">
        <w:rPr>
          <w:noProof/>
        </w:rPr>
        <w:t>[ci</w:t>
      </w:r>
      <w:ins w:id="6802" w:author="Regina Casanova" w:date="2018-08-05T21:05:00Z">
        <w:r w:rsidR="005C0BA3">
          <w:rPr>
            <w:noProof/>
          </w:rPr>
          <w:t>t</w:t>
        </w:r>
      </w:ins>
      <w:ins w:id="6803" w:author="Regina Casanova" w:date="2018-08-05T21:08:00Z">
        <w:r w:rsidR="005C0BA3">
          <w:rPr>
            <w:noProof/>
          </w:rPr>
          <w:t>ado</w:t>
        </w:r>
      </w:ins>
      <w:ins w:id="6804" w:author="Regina Casanova" w:date="2018-08-05T21:05:00Z">
        <w:r w:rsidR="005C0BA3">
          <w:rPr>
            <w:noProof/>
          </w:rPr>
          <w:t xml:space="preserve"> 4</w:t>
        </w:r>
        <w:r w:rsidR="005C0BA3" w:rsidRPr="005C0BA3">
          <w:rPr>
            <w:noProof/>
          </w:rPr>
          <w:t xml:space="preserve"> </w:t>
        </w:r>
      </w:ins>
      <w:ins w:id="6805" w:author="Regina Casanova" w:date="2018-08-05T21:08:00Z">
        <w:r w:rsidR="005C0BA3">
          <w:rPr>
            <w:noProof/>
          </w:rPr>
          <w:t>F</w:t>
        </w:r>
      </w:ins>
      <w:ins w:id="6806" w:author="Regina Casanova" w:date="2018-08-05T21:05:00Z">
        <w:r w:rsidR="005C0BA3">
          <w:rPr>
            <w:noProof/>
          </w:rPr>
          <w:t>eb</w:t>
        </w:r>
      </w:ins>
      <w:del w:id="6807" w:author="Regina Casanova" w:date="2018-08-05T21:05:00Z">
        <w:r w:rsidRPr="006F3443" w:rsidDel="006F3443">
          <w:rPr>
            <w:noProof/>
          </w:rPr>
          <w:delText>ted</w:delText>
        </w:r>
      </w:del>
      <w:r w:rsidRPr="006F3443">
        <w:rPr>
          <w:noProof/>
        </w:rPr>
        <w:t xml:space="preserve"> 2018</w:t>
      </w:r>
      <w:del w:id="6808" w:author="Regina Casanova" w:date="2018-08-05T21:05:00Z">
        <w:r w:rsidRPr="006F3443" w:rsidDel="006F3443">
          <w:rPr>
            <w:noProof/>
          </w:rPr>
          <w:delText xml:space="preserve"> Feb 4</w:delText>
        </w:r>
      </w:del>
      <w:r w:rsidRPr="006F3443">
        <w:rPr>
          <w:noProof/>
        </w:rPr>
        <w:t xml:space="preserve">]. </w:t>
      </w:r>
      <w:ins w:id="6809" w:author="Regina Casanova" w:date="2018-08-05T21:05:00Z">
        <w:r w:rsidR="006F3443" w:rsidRPr="006F3443">
          <w:rPr>
            <w:noProof/>
            <w:rPrChange w:id="6810" w:author="Regina Casanova" w:date="2018-08-05T21:05:00Z">
              <w:rPr>
                <w:noProof/>
                <w:lang w:val="en-US"/>
              </w:rPr>
            </w:rPrChange>
          </w:rPr>
          <w:t>Disponible en</w:t>
        </w:r>
      </w:ins>
      <w:del w:id="6811" w:author="Regina Casanova" w:date="2018-08-05T21:05:00Z">
        <w:r w:rsidRPr="006F3443" w:rsidDel="006F3443">
          <w:rPr>
            <w:noProof/>
          </w:rPr>
          <w:delText>Available from</w:delText>
        </w:r>
      </w:del>
      <w:r w:rsidRPr="006F3443">
        <w:rPr>
          <w:noProof/>
        </w:rPr>
        <w:t>: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noProof/>
          <w:lang w:val="en-US"/>
          <w:rPrChange w:id="6812" w:author="Regina Casanova" w:date="2018-07-23T20:13:00Z">
            <w:rPr>
              <w:noProof/>
            </w:rPr>
          </w:rPrChange>
        </w:rPr>
      </w:pPr>
      <w:r w:rsidRPr="00B224AF">
        <w:rPr>
          <w:noProof/>
          <w:lang w:val="en-US"/>
          <w:rPrChange w:id="6813" w:author="Regina Casanova" w:date="2018-07-23T20:13:00Z">
            <w:rPr>
              <w:noProof/>
            </w:rPr>
          </w:rPrChange>
        </w:rPr>
        <w:t xml:space="preserve">24. </w:t>
      </w:r>
      <w:r w:rsidRPr="00B224AF">
        <w:rPr>
          <w:noProof/>
          <w:lang w:val="en-US"/>
          <w:rPrChange w:id="6814" w:author="Regina Casanova" w:date="2018-07-23T20:13:00Z">
            <w:rPr>
              <w:noProof/>
            </w:rPr>
          </w:rPrChange>
        </w:rPr>
        <w:tab/>
        <w:t xml:space="preserve">Anshari M, Almunawar MN. Evaluating CRM Implementation in Healthcare Organization. Proc 2011 Int Conf Econ Bus Inf (OCEBI 2011). 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noProof/>
          <w:lang w:val="en-US"/>
          <w:rPrChange w:id="6815" w:author="Regina Casanova" w:date="2018-07-23T20:13:00Z">
            <w:rPr>
              <w:noProof/>
            </w:rPr>
          </w:rPrChange>
        </w:rPr>
      </w:pPr>
      <w:r w:rsidRPr="00B224AF">
        <w:rPr>
          <w:noProof/>
          <w:lang w:val="en-US"/>
          <w:rPrChange w:id="6816" w:author="Regina Casanova" w:date="2018-07-23T20:13:00Z">
            <w:rPr>
              <w:noProof/>
            </w:rPr>
          </w:rPrChange>
        </w:rPr>
        <w:t xml:space="preserve">25. </w:t>
      </w:r>
      <w:r w:rsidRPr="00B224AF">
        <w:rPr>
          <w:noProof/>
          <w:lang w:val="en-US"/>
          <w:rPrChange w:id="6817" w:author="Regina Casanova" w:date="2018-07-23T20:13:00Z">
            <w:rPr>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noProof/>
          <w:lang w:val="en-US"/>
          <w:rPrChange w:id="6818" w:author="Regina Casanova" w:date="2018-07-23T20:13:00Z">
            <w:rPr>
              <w:noProof/>
            </w:rPr>
          </w:rPrChange>
        </w:rPr>
      </w:pPr>
      <w:r w:rsidRPr="00B224AF">
        <w:rPr>
          <w:noProof/>
          <w:lang w:val="en-US"/>
          <w:rPrChange w:id="6819" w:author="Regina Casanova" w:date="2018-07-23T20:13:00Z">
            <w:rPr>
              <w:noProof/>
            </w:rPr>
          </w:rPrChange>
        </w:rPr>
        <w:t xml:space="preserve">26. </w:t>
      </w:r>
      <w:r w:rsidRPr="00B224AF">
        <w:rPr>
          <w:noProof/>
          <w:lang w:val="en-US"/>
          <w:rPrChange w:id="6820" w:author="Regina Casanova" w:date="2018-07-23T20:13:00Z">
            <w:rPr>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noProof/>
          <w:lang w:val="en-US"/>
          <w:rPrChange w:id="6821" w:author="Regina Casanova" w:date="2018-07-23T20:13:00Z">
            <w:rPr>
              <w:noProof/>
            </w:rPr>
          </w:rPrChange>
        </w:rPr>
      </w:pPr>
      <w:r w:rsidRPr="00B224AF">
        <w:rPr>
          <w:noProof/>
          <w:lang w:val="en-US"/>
          <w:rPrChange w:id="6822" w:author="Regina Casanova" w:date="2018-07-23T20:13:00Z">
            <w:rPr>
              <w:noProof/>
            </w:rPr>
          </w:rPrChange>
        </w:rPr>
        <w:t xml:space="preserve">27. </w:t>
      </w:r>
      <w:r w:rsidRPr="00B224AF">
        <w:rPr>
          <w:noProof/>
          <w:lang w:val="en-US"/>
          <w:rPrChange w:id="6823" w:author="Regina Casanova" w:date="2018-07-23T20:13:00Z">
            <w:rPr>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noProof/>
          <w:lang w:val="en-US"/>
          <w:rPrChange w:id="6824" w:author="Regina Casanova" w:date="2018-07-23T20:13:00Z">
            <w:rPr>
              <w:noProof/>
            </w:rPr>
          </w:rPrChange>
        </w:rPr>
      </w:pPr>
      <w:r w:rsidRPr="00B224AF">
        <w:rPr>
          <w:noProof/>
          <w:lang w:val="en-US"/>
          <w:rPrChange w:id="6825" w:author="Regina Casanova" w:date="2018-07-23T20:13:00Z">
            <w:rPr>
              <w:noProof/>
            </w:rPr>
          </w:rPrChange>
        </w:rPr>
        <w:t xml:space="preserve">28. </w:t>
      </w:r>
      <w:r w:rsidRPr="00B224AF">
        <w:rPr>
          <w:noProof/>
          <w:lang w:val="en-US"/>
          <w:rPrChange w:id="6826" w:author="Regina Casanova" w:date="2018-07-23T20:13:00Z">
            <w:rPr>
              <w:noProof/>
            </w:rPr>
          </w:rPrChange>
        </w:rPr>
        <w:tab/>
        <w:t xml:space="preserve">McLoone HE, Jacobson M, Hegg C, Johnson PW. User-centered design. Work. 2010;37(4):445–56. </w:t>
      </w:r>
    </w:p>
    <w:p w14:paraId="2D446159" w14:textId="10C23063" w:rsidR="00C126C6" w:rsidRPr="005C0BA3" w:rsidRDefault="00C126C6" w:rsidP="00C126C6">
      <w:pPr>
        <w:widowControl w:val="0"/>
        <w:autoSpaceDE w:val="0"/>
        <w:autoSpaceDN w:val="0"/>
        <w:adjustRightInd w:val="0"/>
        <w:spacing w:line="360" w:lineRule="auto"/>
        <w:ind w:left="640" w:hanging="640"/>
        <w:rPr>
          <w:noProof/>
        </w:rPr>
      </w:pPr>
      <w:r w:rsidRPr="00B224AF">
        <w:rPr>
          <w:noProof/>
          <w:lang w:val="en-US"/>
          <w:rPrChange w:id="6827" w:author="Regina Casanova" w:date="2018-07-23T20:13:00Z">
            <w:rPr>
              <w:noProof/>
            </w:rPr>
          </w:rPrChange>
        </w:rPr>
        <w:t xml:space="preserve">29. </w:t>
      </w:r>
      <w:r w:rsidRPr="00B224AF">
        <w:rPr>
          <w:noProof/>
          <w:lang w:val="en-US"/>
          <w:rPrChange w:id="6828" w:author="Regina Casanova" w:date="2018-07-23T20:13:00Z">
            <w:rPr>
              <w:noProof/>
            </w:rPr>
          </w:rPrChange>
        </w:rPr>
        <w:tab/>
        <w:t xml:space="preserve">A Cry For Looking To Other Methods For User Centered Design - Usabilla Blog [Internet]. </w:t>
      </w:r>
      <w:r w:rsidRPr="005C0BA3">
        <w:rPr>
          <w:noProof/>
        </w:rPr>
        <w:t>[cit</w:t>
      </w:r>
      <w:ins w:id="6829" w:author="Regina Casanova" w:date="2018-08-05T21:05:00Z">
        <w:r w:rsidR="005C0BA3" w:rsidRPr="005C0BA3">
          <w:rPr>
            <w:noProof/>
            <w:rPrChange w:id="6830" w:author="Regina Casanova" w:date="2018-08-05T21:05:00Z">
              <w:rPr>
                <w:noProof/>
                <w:lang w:val="en-US"/>
              </w:rPr>
            </w:rPrChange>
          </w:rPr>
          <w:t xml:space="preserve">ado </w:t>
        </w:r>
      </w:ins>
      <w:ins w:id="6831" w:author="Regina Casanova" w:date="2018-08-05T21:07:00Z">
        <w:r w:rsidR="005C0BA3">
          <w:rPr>
            <w:noProof/>
          </w:rPr>
          <w:t>22</w:t>
        </w:r>
      </w:ins>
      <w:ins w:id="6832" w:author="Regina Casanova" w:date="2018-08-05T21:05:00Z">
        <w:r w:rsidR="005C0BA3" w:rsidRPr="005C0BA3">
          <w:rPr>
            <w:noProof/>
          </w:rPr>
          <w:t xml:space="preserve"> </w:t>
        </w:r>
      </w:ins>
      <w:ins w:id="6833" w:author="Regina Casanova" w:date="2018-08-05T21:09:00Z">
        <w:r w:rsidR="005C0BA3">
          <w:rPr>
            <w:noProof/>
          </w:rPr>
          <w:t>J</w:t>
        </w:r>
      </w:ins>
      <w:ins w:id="6834" w:author="Regina Casanova" w:date="2018-08-05T21:05:00Z">
        <w:r w:rsidR="005C0BA3" w:rsidRPr="005C0BA3">
          <w:rPr>
            <w:noProof/>
            <w:rPrChange w:id="6835" w:author="Regina Casanova" w:date="2018-08-05T21:05:00Z">
              <w:rPr>
                <w:noProof/>
                <w:lang w:val="en-US"/>
              </w:rPr>
            </w:rPrChange>
          </w:rPr>
          <w:t>ul</w:t>
        </w:r>
      </w:ins>
      <w:del w:id="6836" w:author="Regina Casanova" w:date="2018-08-05T21:05:00Z">
        <w:r w:rsidRPr="005C0BA3" w:rsidDel="005C0BA3">
          <w:rPr>
            <w:noProof/>
          </w:rPr>
          <w:delText>ed</w:delText>
        </w:r>
      </w:del>
      <w:r w:rsidRPr="005C0BA3">
        <w:rPr>
          <w:noProof/>
        </w:rPr>
        <w:t xml:space="preserve"> 2018</w:t>
      </w:r>
      <w:del w:id="6837" w:author="Regina Casanova" w:date="2018-08-05T21:05:00Z">
        <w:r w:rsidRPr="005C0BA3" w:rsidDel="005C0BA3">
          <w:rPr>
            <w:noProof/>
          </w:rPr>
          <w:delText xml:space="preserve"> Jul 22</w:delText>
        </w:r>
      </w:del>
      <w:r w:rsidRPr="005C0BA3">
        <w:rPr>
          <w:noProof/>
        </w:rPr>
        <w:t xml:space="preserve">]. </w:t>
      </w:r>
      <w:ins w:id="6838" w:author="Regina Casanova" w:date="2018-08-05T21:05:00Z">
        <w:r w:rsidR="005C0BA3" w:rsidRPr="005C0BA3">
          <w:rPr>
            <w:noProof/>
            <w:rPrChange w:id="6839" w:author="Regina Casanova" w:date="2018-08-05T21:05:00Z">
              <w:rPr>
                <w:noProof/>
                <w:lang w:val="en-US"/>
              </w:rPr>
            </w:rPrChange>
          </w:rPr>
          <w:t>Disponible en</w:t>
        </w:r>
      </w:ins>
      <w:del w:id="6840" w:author="Regina Casanova" w:date="2018-08-05T21:05:00Z">
        <w:r w:rsidRPr="005C0BA3" w:rsidDel="005C0BA3">
          <w:rPr>
            <w:noProof/>
          </w:rPr>
          <w:delText>Available from</w:delText>
        </w:r>
      </w:del>
      <w:r w:rsidRPr="005C0BA3">
        <w:rPr>
          <w:noProof/>
        </w:rPr>
        <w:t>: https://usabilla.com/blog/a-cry-for-looking-to-other-methods-for-user-centered-design/</w:t>
      </w:r>
    </w:p>
    <w:p w14:paraId="33575040" w14:textId="71754D04" w:rsidR="00C126C6" w:rsidRPr="005C0BA3" w:rsidRDefault="00C126C6" w:rsidP="00C126C6">
      <w:pPr>
        <w:widowControl w:val="0"/>
        <w:autoSpaceDE w:val="0"/>
        <w:autoSpaceDN w:val="0"/>
        <w:adjustRightInd w:val="0"/>
        <w:spacing w:line="360" w:lineRule="auto"/>
        <w:ind w:left="640" w:hanging="640"/>
        <w:rPr>
          <w:noProof/>
        </w:rPr>
      </w:pPr>
      <w:r w:rsidRPr="00B224AF">
        <w:rPr>
          <w:noProof/>
          <w:lang w:val="en-US"/>
          <w:rPrChange w:id="6841" w:author="Regina Casanova" w:date="2018-07-23T20:13:00Z">
            <w:rPr>
              <w:noProof/>
            </w:rPr>
          </w:rPrChange>
        </w:rPr>
        <w:t xml:space="preserve">30. </w:t>
      </w:r>
      <w:r w:rsidRPr="00B224AF">
        <w:rPr>
          <w:noProof/>
          <w:lang w:val="en-US"/>
          <w:rPrChange w:id="6842" w:author="Regina Casanova" w:date="2018-07-23T20:13:00Z">
            <w:rPr>
              <w:noProof/>
            </w:rPr>
          </w:rPrChange>
        </w:rPr>
        <w:tab/>
        <w:t>Describe the User Centered Design methodology [Internet]. [ci</w:t>
      </w:r>
      <w:ins w:id="6843" w:author="Regina Casanova" w:date="2018-08-05T21:06:00Z">
        <w:r w:rsidR="005C0BA3">
          <w:rPr>
            <w:noProof/>
            <w:lang w:val="en-US"/>
          </w:rPr>
          <w:t>tado</w:t>
        </w:r>
      </w:ins>
      <w:del w:id="6844" w:author="Regina Casanova" w:date="2018-08-05T21:06:00Z">
        <w:r w:rsidRPr="00B224AF" w:rsidDel="005C0BA3">
          <w:rPr>
            <w:noProof/>
            <w:lang w:val="en-US"/>
            <w:rPrChange w:id="6845" w:author="Regina Casanova" w:date="2018-07-23T20:13:00Z">
              <w:rPr>
                <w:noProof/>
              </w:rPr>
            </w:rPrChange>
          </w:rPr>
          <w:delText>ted</w:delText>
        </w:r>
      </w:del>
      <w:r w:rsidRPr="00B224AF">
        <w:rPr>
          <w:noProof/>
          <w:lang w:val="en-US"/>
          <w:rPrChange w:id="6846" w:author="Regina Casanova" w:date="2018-07-23T20:13:00Z">
            <w:rPr>
              <w:noProof/>
            </w:rPr>
          </w:rPrChange>
        </w:rPr>
        <w:t xml:space="preserve"> </w:t>
      </w:r>
      <w:ins w:id="6847" w:author="Regina Casanova" w:date="2018-08-05T21:07:00Z">
        <w:r w:rsidR="005C0BA3">
          <w:rPr>
            <w:noProof/>
            <w:lang w:val="en-US"/>
          </w:rPr>
          <w:t xml:space="preserve">24 May </w:t>
        </w:r>
      </w:ins>
      <w:r w:rsidRPr="00B224AF">
        <w:rPr>
          <w:noProof/>
          <w:lang w:val="en-US"/>
          <w:rPrChange w:id="6848" w:author="Regina Casanova" w:date="2018-07-23T20:13:00Z">
            <w:rPr>
              <w:noProof/>
            </w:rPr>
          </w:rPrChange>
        </w:rPr>
        <w:t>2017</w:t>
      </w:r>
      <w:del w:id="6849" w:author="Regina Casanova" w:date="2018-08-05T21:07:00Z">
        <w:r w:rsidRPr="00B224AF" w:rsidDel="005C0BA3">
          <w:rPr>
            <w:noProof/>
            <w:lang w:val="en-US"/>
            <w:rPrChange w:id="6850" w:author="Regina Casanova" w:date="2018-07-23T20:13:00Z">
              <w:rPr>
                <w:noProof/>
              </w:rPr>
            </w:rPrChange>
          </w:rPr>
          <w:delText xml:space="preserve"> May 24</w:delText>
        </w:r>
      </w:del>
      <w:r w:rsidRPr="00B224AF">
        <w:rPr>
          <w:noProof/>
          <w:lang w:val="en-US"/>
          <w:rPrChange w:id="6851" w:author="Regina Casanova" w:date="2018-07-23T20:13:00Z">
            <w:rPr>
              <w:noProof/>
            </w:rPr>
          </w:rPrChange>
        </w:rPr>
        <w:t xml:space="preserve">]. </w:t>
      </w:r>
      <w:del w:id="6852" w:author="Regina Casanova" w:date="2018-08-05T21:06:00Z">
        <w:r w:rsidRPr="00B224AF" w:rsidDel="005C0BA3">
          <w:rPr>
            <w:noProof/>
            <w:lang w:val="en-US"/>
            <w:rPrChange w:id="6853" w:author="Regina Casanova" w:date="2018-07-23T20:13:00Z">
              <w:rPr>
                <w:noProof/>
              </w:rPr>
            </w:rPrChange>
          </w:rPr>
          <w:delText>Available from</w:delText>
        </w:r>
      </w:del>
      <w:ins w:id="6854" w:author="Regina Casanova" w:date="2018-08-05T21:06:00Z">
        <w:r w:rsidR="005C0BA3" w:rsidRPr="005C0BA3">
          <w:rPr>
            <w:noProof/>
            <w:rPrChange w:id="6855" w:author="Regina Casanova" w:date="2018-08-05T21:06:00Z">
              <w:rPr>
                <w:noProof/>
                <w:lang w:val="en-US"/>
              </w:rPr>
            </w:rPrChange>
          </w:rPr>
          <w:t>Disponible en</w:t>
        </w:r>
      </w:ins>
      <w:r w:rsidRPr="005C0BA3">
        <w:rPr>
          <w:noProof/>
        </w:rPr>
        <w:t>: http://www.modernanalyst.com/Careers/InterviewQuestions/tabid/128/ID/2191/Describe-the-User-Centered-Design-methodology.aspx</w:t>
      </w:r>
    </w:p>
    <w:p w14:paraId="37AE7494" w14:textId="460BC959" w:rsidR="00C126C6" w:rsidRPr="00735E79" w:rsidRDefault="00C126C6" w:rsidP="00C126C6">
      <w:pPr>
        <w:widowControl w:val="0"/>
        <w:autoSpaceDE w:val="0"/>
        <w:autoSpaceDN w:val="0"/>
        <w:adjustRightInd w:val="0"/>
        <w:spacing w:line="360" w:lineRule="auto"/>
        <w:ind w:left="640" w:hanging="640"/>
        <w:rPr>
          <w:noProof/>
        </w:rPr>
      </w:pPr>
      <w:r w:rsidRPr="00B224AF">
        <w:rPr>
          <w:noProof/>
          <w:lang w:val="en-US"/>
          <w:rPrChange w:id="6856" w:author="Regina Casanova" w:date="2018-07-23T20:13:00Z">
            <w:rPr>
              <w:noProof/>
            </w:rPr>
          </w:rPrChange>
        </w:rPr>
        <w:t xml:space="preserve">31. </w:t>
      </w:r>
      <w:r w:rsidRPr="00B224AF">
        <w:rPr>
          <w:noProof/>
          <w:lang w:val="en-US"/>
          <w:rPrChange w:id="6857" w:author="Regina Casanova" w:date="2018-07-23T20:13:00Z">
            <w:rPr>
              <w:noProof/>
            </w:rPr>
          </w:rPrChange>
        </w:rPr>
        <w:tab/>
      </w:r>
      <w:ins w:id="6858" w:author="Regina Casanova" w:date="2018-08-05T21:21:00Z">
        <w:r w:rsidR="00735E79" w:rsidRPr="00735E79">
          <w:rPr>
            <w:rFonts w:ascii="Courier New" w:hAnsi="Courier New" w:cs="Courier New"/>
            <w:noProof/>
            <w:lang w:val="en-US"/>
          </w:rPr>
          <w:t>﻿</w:t>
        </w:r>
        <w:r w:rsidR="00735E79" w:rsidRPr="00735E79">
          <w:rPr>
            <w:noProof/>
            <w:lang w:val="en-US"/>
          </w:rPr>
          <w:t>Department of Health and Human Services</w:t>
        </w:r>
        <w:r w:rsidR="00735E79">
          <w:rPr>
            <w:noProof/>
            <w:lang w:val="en-US"/>
          </w:rPr>
          <w:t xml:space="preserve"> - </w:t>
        </w:r>
      </w:ins>
      <w:r w:rsidRPr="00B224AF">
        <w:rPr>
          <w:noProof/>
          <w:lang w:val="en-US"/>
          <w:rPrChange w:id="6859" w:author="Regina Casanova" w:date="2018-07-23T20:13:00Z">
            <w:rPr>
              <w:noProof/>
            </w:rPr>
          </w:rPrChange>
        </w:rPr>
        <w:t xml:space="preserve">Usability.gov. Task Analysis. </w:t>
      </w:r>
      <w:ins w:id="6860" w:author="Regina Casanova" w:date="2018-08-05T21:21:00Z">
        <w:r w:rsidR="00735E79">
          <w:rPr>
            <w:noProof/>
            <w:lang w:val="en-US"/>
          </w:rPr>
          <w:t xml:space="preserve">[Internet]. </w:t>
        </w:r>
      </w:ins>
      <w:ins w:id="6861" w:author="Regina Casanova" w:date="2018-08-05T21:20:00Z">
        <w:r w:rsidR="00735E79" w:rsidRPr="00735E79">
          <w:rPr>
            <w:noProof/>
            <w:lang w:val="en-US"/>
          </w:rPr>
          <w:t>[actualizado 6 Sep 2013, citado 21 Jun 2018]</w:t>
        </w:r>
      </w:ins>
      <w:del w:id="6862" w:author="Regina Casanova" w:date="2018-08-05T21:20:00Z">
        <w:r w:rsidRPr="00735E79" w:rsidDel="00735E79">
          <w:rPr>
            <w:noProof/>
            <w:lang w:val="en-US"/>
            <w:rPrChange w:id="6863" w:author="Regina Casanova" w:date="2018-08-05T21:21:00Z">
              <w:rPr>
                <w:noProof/>
              </w:rPr>
            </w:rPrChange>
          </w:rPr>
          <w:delText>2013 Sep 6</w:delText>
        </w:r>
      </w:del>
      <w:ins w:id="6864" w:author="Regina Casanova" w:date="2018-08-05T21:20:00Z">
        <w:r w:rsidR="00735E79" w:rsidRPr="00735E79">
          <w:rPr>
            <w:noProof/>
            <w:lang w:val="en-US"/>
          </w:rPr>
          <w:t xml:space="preserve">. Disponible en: </w:t>
        </w:r>
      </w:ins>
      <w:ins w:id="6865" w:author="Regina Casanova" w:date="2018-08-05T21:21:00Z">
        <w:r w:rsidR="00735E79" w:rsidRPr="00735E79">
          <w:rPr>
            <w:rFonts w:ascii="Courier New" w:hAnsi="Courier New" w:cs="Courier New"/>
            <w:noProof/>
            <w:lang w:val="en-US"/>
          </w:rPr>
          <w:t>﻿</w:t>
        </w:r>
        <w:r w:rsidR="00735E79" w:rsidRPr="00735E79">
          <w:rPr>
            <w:noProof/>
            <w:lang w:val="en-US"/>
          </w:rPr>
          <w:t>https://www.usability.gov</w:t>
        </w:r>
        <w:r w:rsidR="00735E79" w:rsidRPr="00735E79">
          <w:rPr>
            <w:noProof/>
            <w:rPrChange w:id="6866" w:author="Regina Casanova" w:date="2018-08-05T21:21:00Z">
              <w:rPr>
                <w:noProof/>
                <w:lang w:val="en-US"/>
              </w:rPr>
            </w:rPrChange>
          </w:rPr>
          <w:t>/how-to-and-tools/methods/task-analysis.html</w:t>
        </w:r>
      </w:ins>
      <w:del w:id="6867" w:author="Regina Casanova" w:date="2018-08-05T21:20:00Z">
        <w:r w:rsidRPr="00735E79" w:rsidDel="00735E79">
          <w:rPr>
            <w:noProof/>
          </w:rPr>
          <w:delText>;</w:delText>
        </w:r>
      </w:del>
      <w:r w:rsidRPr="00735E79">
        <w:rPr>
          <w:noProof/>
        </w:rPr>
        <w:t xml:space="preserve"> </w:t>
      </w:r>
    </w:p>
    <w:p w14:paraId="3ABB16A0" w14:textId="33CDE261" w:rsidR="00C126C6" w:rsidRPr="00CD2126" w:rsidRDefault="00C126C6" w:rsidP="00C126C6">
      <w:pPr>
        <w:widowControl w:val="0"/>
        <w:autoSpaceDE w:val="0"/>
        <w:autoSpaceDN w:val="0"/>
        <w:adjustRightInd w:val="0"/>
        <w:spacing w:line="360" w:lineRule="auto"/>
        <w:ind w:left="640" w:hanging="640"/>
        <w:rPr>
          <w:noProof/>
        </w:rPr>
      </w:pPr>
      <w:r w:rsidRPr="00B224AF">
        <w:rPr>
          <w:noProof/>
          <w:lang w:val="en-US"/>
          <w:rPrChange w:id="6868" w:author="Regina Casanova" w:date="2018-07-23T20:13:00Z">
            <w:rPr>
              <w:noProof/>
            </w:rPr>
          </w:rPrChange>
        </w:rPr>
        <w:t xml:space="preserve">32. </w:t>
      </w:r>
      <w:r w:rsidRPr="00B224AF">
        <w:rPr>
          <w:noProof/>
          <w:lang w:val="en-US"/>
          <w:rPrChange w:id="6869" w:author="Regina Casanova" w:date="2018-07-23T20:13:00Z">
            <w:rPr>
              <w:noProof/>
            </w:rPr>
          </w:rPrChange>
        </w:rPr>
        <w:tab/>
        <w:t xml:space="preserve">Usability Body of Knowledge. Think Aloud Testing | Usability Body of Knowledge [Internet]. </w:t>
      </w:r>
      <w:r w:rsidRPr="00CD2126">
        <w:rPr>
          <w:noProof/>
        </w:rPr>
        <w:t>[cit</w:t>
      </w:r>
      <w:ins w:id="6870" w:author="Regina Casanova" w:date="2018-08-05T21:09:00Z">
        <w:r w:rsidR="00A17DEB" w:rsidRPr="00CD2126">
          <w:rPr>
            <w:noProof/>
            <w:rPrChange w:id="6871" w:author="Regina Casanova" w:date="2018-08-05T21:09:00Z">
              <w:rPr>
                <w:noProof/>
                <w:lang w:val="en-US"/>
              </w:rPr>
            </w:rPrChange>
          </w:rPr>
          <w:t>ado</w:t>
        </w:r>
      </w:ins>
      <w:del w:id="6872" w:author="Regina Casanova" w:date="2018-08-05T21:09:00Z">
        <w:r w:rsidRPr="00CD2126" w:rsidDel="00A17DEB">
          <w:rPr>
            <w:noProof/>
          </w:rPr>
          <w:delText>ed</w:delText>
        </w:r>
      </w:del>
      <w:r w:rsidRPr="00CD2126">
        <w:rPr>
          <w:noProof/>
        </w:rPr>
        <w:t xml:space="preserve"> </w:t>
      </w:r>
      <w:ins w:id="6873" w:author="Regina Casanova" w:date="2018-08-05T21:09:00Z">
        <w:r w:rsidR="00A17DEB" w:rsidRPr="00CD2126">
          <w:rPr>
            <w:noProof/>
            <w:rPrChange w:id="6874" w:author="Regina Casanova" w:date="2018-08-05T21:09:00Z">
              <w:rPr>
                <w:noProof/>
                <w:lang w:val="en-US"/>
              </w:rPr>
            </w:rPrChange>
          </w:rPr>
          <w:t xml:space="preserve">21 Jun </w:t>
        </w:r>
      </w:ins>
      <w:r w:rsidRPr="00CD2126">
        <w:rPr>
          <w:noProof/>
        </w:rPr>
        <w:t>201</w:t>
      </w:r>
      <w:ins w:id="6875" w:author="Regina Casanova" w:date="2018-08-05T21:09:00Z">
        <w:r w:rsidR="00A17DEB" w:rsidRPr="00CD2126">
          <w:rPr>
            <w:noProof/>
            <w:rPrChange w:id="6876" w:author="Regina Casanova" w:date="2018-08-05T21:09:00Z">
              <w:rPr>
                <w:noProof/>
                <w:lang w:val="en-US"/>
              </w:rPr>
            </w:rPrChange>
          </w:rPr>
          <w:t>8</w:t>
        </w:r>
      </w:ins>
      <w:del w:id="6877" w:author="Regina Casanova" w:date="2018-08-05T21:09:00Z">
        <w:r w:rsidRPr="00CD2126" w:rsidDel="00A17DEB">
          <w:rPr>
            <w:noProof/>
          </w:rPr>
          <w:delText>8 Jun 21</w:delText>
        </w:r>
      </w:del>
      <w:r w:rsidRPr="00CD2126">
        <w:rPr>
          <w:noProof/>
        </w:rPr>
        <w:t xml:space="preserve">]. </w:t>
      </w:r>
      <w:ins w:id="6878" w:author="Regina Casanova" w:date="2018-08-05T21:09:00Z">
        <w:r w:rsidR="00A17DEB" w:rsidRPr="00CD2126">
          <w:rPr>
            <w:noProof/>
            <w:rPrChange w:id="6879" w:author="Regina Casanova" w:date="2018-08-05T21:09:00Z">
              <w:rPr>
                <w:noProof/>
                <w:lang w:val="en-US"/>
              </w:rPr>
            </w:rPrChange>
          </w:rPr>
          <w:t>Disponible en</w:t>
        </w:r>
      </w:ins>
      <w:del w:id="6880" w:author="Regina Casanova" w:date="2018-08-05T21:09:00Z">
        <w:r w:rsidRPr="00CD2126" w:rsidDel="00A17DEB">
          <w:rPr>
            <w:noProof/>
          </w:rPr>
          <w:delText>Available from</w:delText>
        </w:r>
      </w:del>
      <w:r w:rsidRPr="00CD2126">
        <w:rPr>
          <w:noProof/>
        </w:rPr>
        <w:t>: http://www.usabilitybok.org/think-aloud-testing</w:t>
      </w:r>
    </w:p>
    <w:p w14:paraId="365FCF31" w14:textId="66DAF911" w:rsidR="00C126C6" w:rsidRPr="00CD2126" w:rsidRDefault="00C126C6" w:rsidP="00C126C6">
      <w:pPr>
        <w:widowControl w:val="0"/>
        <w:autoSpaceDE w:val="0"/>
        <w:autoSpaceDN w:val="0"/>
        <w:adjustRightInd w:val="0"/>
        <w:spacing w:line="360" w:lineRule="auto"/>
        <w:ind w:left="640" w:hanging="640"/>
        <w:rPr>
          <w:noProof/>
        </w:rPr>
      </w:pPr>
      <w:r w:rsidRPr="00B224AF">
        <w:rPr>
          <w:noProof/>
          <w:lang w:val="en-US"/>
          <w:rPrChange w:id="6881" w:author="Regina Casanova" w:date="2018-07-23T20:13:00Z">
            <w:rPr>
              <w:noProof/>
            </w:rPr>
          </w:rPrChange>
        </w:rPr>
        <w:t xml:space="preserve">33. </w:t>
      </w:r>
      <w:r w:rsidRPr="00B224AF">
        <w:rPr>
          <w:noProof/>
          <w:lang w:val="en-US"/>
          <w:rPrChange w:id="6882" w:author="Regina Casanova" w:date="2018-07-23T20:13:00Z">
            <w:rPr>
              <w:noProof/>
            </w:rPr>
          </w:rPrChange>
        </w:rPr>
        <w:tab/>
        <w:t>HIT Implementation Strategies and User-Centered Design [Internet]. [cit</w:t>
      </w:r>
      <w:ins w:id="6883" w:author="Regina Casanova" w:date="2018-08-05T21:10:00Z">
        <w:r w:rsidR="00CD2126">
          <w:rPr>
            <w:noProof/>
            <w:lang w:val="en-US"/>
          </w:rPr>
          <w:t>ado 29 May</w:t>
        </w:r>
      </w:ins>
      <w:del w:id="6884" w:author="Regina Casanova" w:date="2018-08-05T21:10:00Z">
        <w:r w:rsidRPr="00B224AF" w:rsidDel="00CD2126">
          <w:rPr>
            <w:noProof/>
            <w:lang w:val="en-US"/>
            <w:rPrChange w:id="6885" w:author="Regina Casanova" w:date="2018-07-23T20:13:00Z">
              <w:rPr>
                <w:noProof/>
              </w:rPr>
            </w:rPrChange>
          </w:rPr>
          <w:delText>ed</w:delText>
        </w:r>
      </w:del>
      <w:r w:rsidRPr="00B224AF">
        <w:rPr>
          <w:noProof/>
          <w:lang w:val="en-US"/>
          <w:rPrChange w:id="6886" w:author="Regina Casanova" w:date="2018-07-23T20:13:00Z">
            <w:rPr>
              <w:noProof/>
            </w:rPr>
          </w:rPrChange>
        </w:rPr>
        <w:t xml:space="preserve"> 2017</w:t>
      </w:r>
      <w:del w:id="6887" w:author="Regina Casanova" w:date="2018-08-05T21:10:00Z">
        <w:r w:rsidRPr="00B224AF" w:rsidDel="00CD2126">
          <w:rPr>
            <w:noProof/>
            <w:lang w:val="en-US"/>
            <w:rPrChange w:id="6888" w:author="Regina Casanova" w:date="2018-07-23T20:13:00Z">
              <w:rPr>
                <w:noProof/>
              </w:rPr>
            </w:rPrChange>
          </w:rPr>
          <w:delText xml:space="preserve"> May 29</w:delText>
        </w:r>
      </w:del>
      <w:r w:rsidRPr="00B224AF">
        <w:rPr>
          <w:noProof/>
          <w:lang w:val="en-US"/>
          <w:rPrChange w:id="6889" w:author="Regina Casanova" w:date="2018-07-23T20:13:00Z">
            <w:rPr>
              <w:noProof/>
            </w:rPr>
          </w:rPrChange>
        </w:rPr>
        <w:t xml:space="preserve">]. </w:t>
      </w:r>
      <w:ins w:id="6890" w:author="Regina Casanova" w:date="2018-08-05T21:10:00Z">
        <w:r w:rsidR="00CD2126" w:rsidRPr="00CD2126">
          <w:rPr>
            <w:noProof/>
            <w:rPrChange w:id="6891" w:author="Regina Casanova" w:date="2018-08-05T21:10:00Z">
              <w:rPr>
                <w:noProof/>
                <w:lang w:val="en-US"/>
              </w:rPr>
            </w:rPrChange>
          </w:rPr>
          <w:t>Disponible en</w:t>
        </w:r>
      </w:ins>
      <w:del w:id="6892" w:author="Regina Casanova" w:date="2018-08-05T21:09:00Z">
        <w:r w:rsidRPr="00CD2126" w:rsidDel="00CD2126">
          <w:rPr>
            <w:noProof/>
          </w:rPr>
          <w:delText>Available from</w:delText>
        </w:r>
      </w:del>
      <w:r w:rsidRPr="00CD2126">
        <w:rPr>
          <w:noProof/>
        </w:rPr>
        <w:t>: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noProof/>
          <w:lang w:val="en-US"/>
          <w:rPrChange w:id="6893" w:author="Regina Casanova" w:date="2018-07-23T20:13:00Z">
            <w:rPr>
              <w:noProof/>
            </w:rPr>
          </w:rPrChange>
        </w:rPr>
      </w:pPr>
      <w:r w:rsidRPr="00B224AF">
        <w:rPr>
          <w:noProof/>
          <w:lang w:val="en-US"/>
          <w:rPrChange w:id="6894" w:author="Regina Casanova" w:date="2018-07-23T20:13:00Z">
            <w:rPr>
              <w:noProof/>
            </w:rPr>
          </w:rPrChange>
        </w:rPr>
        <w:t xml:space="preserve">34. </w:t>
      </w:r>
      <w:r w:rsidRPr="00B224AF">
        <w:rPr>
          <w:noProof/>
          <w:lang w:val="en-US"/>
          <w:rPrChange w:id="6895" w:author="Regina Casanova" w:date="2018-07-23T20:13:00Z">
            <w:rPr>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noProof/>
          <w:lang w:val="en-US"/>
          <w:rPrChange w:id="6896" w:author="Regina Casanova" w:date="2018-07-23T20:13:00Z">
            <w:rPr>
              <w:noProof/>
            </w:rPr>
          </w:rPrChange>
        </w:rPr>
      </w:pPr>
      <w:r w:rsidRPr="00B224AF">
        <w:rPr>
          <w:noProof/>
          <w:lang w:val="en-US"/>
          <w:rPrChange w:id="6897" w:author="Regina Casanova" w:date="2018-07-23T20:13:00Z">
            <w:rPr>
              <w:noProof/>
            </w:rPr>
          </w:rPrChange>
        </w:rPr>
        <w:lastRenderedPageBreak/>
        <w:t xml:space="preserve">35. </w:t>
      </w:r>
      <w:r w:rsidRPr="00B224AF">
        <w:rPr>
          <w:noProof/>
          <w:lang w:val="en-US"/>
          <w:rPrChange w:id="6898" w:author="Regina Casanova" w:date="2018-07-23T20:13:00Z">
            <w:rPr>
              <w:noProof/>
            </w:rPr>
          </w:rPrChange>
        </w:rPr>
        <w:tab/>
        <w:t xml:space="preserve">De Vito Dabbs A, Myers BA, Mc Curry KR, Dunbar-Jacob J, Hawkins RP, Begey A, et al. User-centered design and interactive health technologies for patients. Comput Inform Nurs. 2009;27(3):175–83. </w:t>
      </w:r>
    </w:p>
    <w:p w14:paraId="6AA2B5EB" w14:textId="62EB9230"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36. </w:t>
      </w:r>
      <w:r w:rsidRPr="00C126C6">
        <w:rPr>
          <w:noProof/>
        </w:rPr>
        <w:tab/>
        <w:t>El Peruano. DECRETO SUPREMO N</w:t>
      </w:r>
      <w:r w:rsidRPr="00C126C6">
        <w:rPr>
          <w:noProof/>
          <w:vertAlign w:val="superscript"/>
        </w:rPr>
        <w:t>o</w:t>
      </w:r>
      <w:r w:rsidRPr="00C126C6">
        <w:rPr>
          <w:noProof/>
        </w:rPr>
        <w:t xml:space="preserve"> 008-2014-SA. 2014; </w:t>
      </w:r>
      <w:ins w:id="6899" w:author="Regina Casanova" w:date="2018-08-05T21:01:00Z">
        <w:r w:rsidR="00A41CC5">
          <w:rPr>
            <w:noProof/>
          </w:rPr>
          <w:t>[</w:t>
        </w:r>
        <w:r w:rsidR="001712DB">
          <w:rPr>
            <w:noProof/>
          </w:rPr>
          <w:t xml:space="preserve">publicado 10 </w:t>
        </w:r>
      </w:ins>
      <w:ins w:id="6900" w:author="Regina Casanova" w:date="2018-08-05T21:10:00Z">
        <w:r w:rsidR="001712DB">
          <w:rPr>
            <w:noProof/>
          </w:rPr>
          <w:t>J</w:t>
        </w:r>
      </w:ins>
      <w:ins w:id="6901" w:author="Regina Casanova" w:date="2018-08-05T21:01:00Z">
        <w:r w:rsidR="001712DB">
          <w:rPr>
            <w:noProof/>
          </w:rPr>
          <w:t xml:space="preserve">un 2014, citado 14 </w:t>
        </w:r>
      </w:ins>
      <w:ins w:id="6902" w:author="Regina Casanova" w:date="2018-08-05T21:10:00Z">
        <w:r w:rsidR="001712DB">
          <w:rPr>
            <w:noProof/>
          </w:rPr>
          <w:t>M</w:t>
        </w:r>
      </w:ins>
      <w:ins w:id="6903" w:author="Regina Casanova" w:date="2018-08-05T21:01:00Z">
        <w:r w:rsidR="001712DB">
          <w:rPr>
            <w:noProof/>
          </w:rPr>
          <w:t>ar</w:t>
        </w:r>
        <w:r w:rsidR="00B24531">
          <w:rPr>
            <w:noProof/>
          </w:rPr>
          <w:t xml:space="preserve"> 2018</w:t>
        </w:r>
        <w:r w:rsidR="00A41CC5">
          <w:rPr>
            <w:noProof/>
          </w:rPr>
          <w:t>]</w:t>
        </w:r>
      </w:ins>
    </w:p>
    <w:p w14:paraId="7F29F9B2" w14:textId="01406617"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37. </w:t>
      </w:r>
      <w:r w:rsidRPr="00C126C6">
        <w:rPr>
          <w:noProof/>
        </w:rPr>
        <w:tab/>
        <w:t>SUSALUD. Plataforma de Información y Difusión [Internet]. [cit</w:t>
      </w:r>
      <w:ins w:id="6904" w:author="Regina Casanova" w:date="2018-08-05T21:11:00Z">
        <w:r w:rsidR="001712DB">
          <w:rPr>
            <w:noProof/>
          </w:rPr>
          <w:t>ado</w:t>
        </w:r>
      </w:ins>
      <w:del w:id="6905" w:author="Regina Casanova" w:date="2018-08-05T21:11:00Z">
        <w:r w:rsidRPr="00C126C6" w:rsidDel="001712DB">
          <w:rPr>
            <w:noProof/>
          </w:rPr>
          <w:delText>ed</w:delText>
        </w:r>
      </w:del>
      <w:ins w:id="6906" w:author="Regina Casanova" w:date="2018-08-05T21:11:00Z">
        <w:r w:rsidR="001712DB">
          <w:rPr>
            <w:noProof/>
          </w:rPr>
          <w:t xml:space="preserve"> 20 Mar</w:t>
        </w:r>
      </w:ins>
      <w:r w:rsidRPr="00C126C6">
        <w:rPr>
          <w:noProof/>
        </w:rPr>
        <w:t xml:space="preserve"> 2017</w:t>
      </w:r>
      <w:del w:id="6907" w:author="Regina Casanova" w:date="2018-08-05T21:11:00Z">
        <w:r w:rsidRPr="00C126C6" w:rsidDel="001712DB">
          <w:rPr>
            <w:noProof/>
          </w:rPr>
          <w:delText xml:space="preserve"> Mar 20</w:delText>
        </w:r>
      </w:del>
      <w:r w:rsidRPr="00C126C6">
        <w:rPr>
          <w:noProof/>
        </w:rPr>
        <w:t xml:space="preserve">]. </w:t>
      </w:r>
      <w:ins w:id="6908" w:author="Regina Casanova" w:date="2018-08-05T21:10:00Z">
        <w:r w:rsidR="001712DB">
          <w:rPr>
            <w:noProof/>
          </w:rPr>
          <w:t>Disponible en</w:t>
        </w:r>
      </w:ins>
      <w:del w:id="6909" w:author="Regina Casanova" w:date="2018-08-05T21:10:00Z">
        <w:r w:rsidRPr="00C126C6" w:rsidDel="001712DB">
          <w:rPr>
            <w:noProof/>
          </w:rPr>
          <w:delText>Available from</w:delText>
        </w:r>
      </w:del>
      <w:r w:rsidRPr="00C126C6">
        <w:rPr>
          <w:noProof/>
        </w:rPr>
        <w:t>: http://bi.susalud.gob.pe/geoqlik/proxy/QvAJAXZfc/opendoc.htm?document=QV Produccion%2F11- Plataforma de Información y Difusión_1.qvw&amp;host=QVS%40srvqlikias&amp;anonymous=true</w:t>
      </w:r>
    </w:p>
    <w:p w14:paraId="085D0F23" w14:textId="2D71282A" w:rsidR="00C126C6" w:rsidRPr="003E389D" w:rsidRDefault="00C126C6" w:rsidP="00C126C6">
      <w:pPr>
        <w:widowControl w:val="0"/>
        <w:autoSpaceDE w:val="0"/>
        <w:autoSpaceDN w:val="0"/>
        <w:adjustRightInd w:val="0"/>
        <w:spacing w:line="360" w:lineRule="auto"/>
        <w:ind w:left="640" w:hanging="640"/>
        <w:rPr>
          <w:noProof/>
        </w:rPr>
      </w:pPr>
      <w:r w:rsidRPr="00C126C6">
        <w:rPr>
          <w:noProof/>
        </w:rPr>
        <w:t xml:space="preserve">38. </w:t>
      </w:r>
      <w:r w:rsidRPr="00C126C6">
        <w:rPr>
          <w:noProof/>
        </w:rPr>
        <w:tab/>
        <w:t xml:space="preserve">Seguro Integral de Salud - Microsoft Power BI [Internet]. </w:t>
      </w:r>
      <w:r w:rsidRPr="003E389D">
        <w:rPr>
          <w:noProof/>
        </w:rPr>
        <w:t>[ci</w:t>
      </w:r>
      <w:ins w:id="6910" w:author="Regina Casanova" w:date="2018-08-05T21:11:00Z">
        <w:r w:rsidR="00DF3523" w:rsidRPr="003E389D">
          <w:rPr>
            <w:noProof/>
            <w:rPrChange w:id="6911" w:author="Regina Casanova" w:date="2018-08-05T21:11:00Z">
              <w:rPr>
                <w:noProof/>
                <w:lang w:val="en-US"/>
              </w:rPr>
            </w:rPrChange>
          </w:rPr>
          <w:t xml:space="preserve">tado 23 </w:t>
        </w:r>
        <w:r w:rsidR="003E389D">
          <w:rPr>
            <w:noProof/>
          </w:rPr>
          <w:t>Ene</w:t>
        </w:r>
      </w:ins>
      <w:del w:id="6912" w:author="Regina Casanova" w:date="2018-08-05T21:11:00Z">
        <w:r w:rsidRPr="003E389D" w:rsidDel="00DF3523">
          <w:rPr>
            <w:noProof/>
          </w:rPr>
          <w:delText>ted</w:delText>
        </w:r>
      </w:del>
      <w:r w:rsidRPr="003E389D">
        <w:rPr>
          <w:noProof/>
        </w:rPr>
        <w:t xml:space="preserve"> 2018</w:t>
      </w:r>
      <w:del w:id="6913" w:author="Regina Casanova" w:date="2018-08-05T21:11:00Z">
        <w:r w:rsidRPr="003E389D" w:rsidDel="00DF3523">
          <w:rPr>
            <w:noProof/>
          </w:rPr>
          <w:delText xml:space="preserve"> Jan 23</w:delText>
        </w:r>
      </w:del>
      <w:r w:rsidRPr="003E389D">
        <w:rPr>
          <w:noProof/>
        </w:rPr>
        <w:t xml:space="preserve">]. </w:t>
      </w:r>
      <w:ins w:id="6914" w:author="Regina Casanova" w:date="2018-08-05T21:11:00Z">
        <w:r w:rsidR="00DF3523" w:rsidRPr="003E389D">
          <w:rPr>
            <w:noProof/>
            <w:rPrChange w:id="6915" w:author="Regina Casanova" w:date="2018-08-05T21:11:00Z">
              <w:rPr>
                <w:noProof/>
                <w:lang w:val="en-US"/>
              </w:rPr>
            </w:rPrChange>
          </w:rPr>
          <w:t>Disponible en</w:t>
        </w:r>
      </w:ins>
      <w:del w:id="6916" w:author="Regina Casanova" w:date="2018-08-05T21:11:00Z">
        <w:r w:rsidRPr="003E389D" w:rsidDel="00DF3523">
          <w:rPr>
            <w:noProof/>
          </w:rPr>
          <w:delText>Available from</w:delText>
        </w:r>
      </w:del>
      <w:r w:rsidRPr="003E389D">
        <w:rPr>
          <w:noProof/>
        </w:rPr>
        <w:t>: https://app.powerbi.com/view?r=eyJrIjoiNTljNzlmMTUtM2Y5NS00M2FjLWIwMGUtZmE0MDFhMWI5OGZjIiwidCI6IjZmZTkxN2VlLWQ5OWMtNGJmNy05OGQ1LThhOTUyYTE3NzhjNCIsImMiOjR9</w:t>
      </w:r>
    </w:p>
    <w:p w14:paraId="751A73B9" w14:textId="73FCD5B7" w:rsidR="00C126C6" w:rsidRPr="00B224AF" w:rsidRDefault="00C126C6" w:rsidP="00C126C6">
      <w:pPr>
        <w:widowControl w:val="0"/>
        <w:autoSpaceDE w:val="0"/>
        <w:autoSpaceDN w:val="0"/>
        <w:adjustRightInd w:val="0"/>
        <w:spacing w:line="360" w:lineRule="auto"/>
        <w:ind w:left="640" w:hanging="640"/>
        <w:rPr>
          <w:noProof/>
          <w:lang w:val="en-US"/>
          <w:rPrChange w:id="6917" w:author="Regina Casanova" w:date="2018-07-23T20:13:00Z">
            <w:rPr>
              <w:noProof/>
            </w:rPr>
          </w:rPrChange>
        </w:rPr>
      </w:pPr>
      <w:r w:rsidRPr="00C126C6">
        <w:rPr>
          <w:noProof/>
        </w:rPr>
        <w:t xml:space="preserve">39. </w:t>
      </w:r>
      <w:r w:rsidRPr="00C126C6">
        <w:rPr>
          <w:noProof/>
        </w:rPr>
        <w:tab/>
        <w:t xml:space="preserve">SUSALUD. Plataforma de Información [Internet]. </w:t>
      </w:r>
      <w:r w:rsidRPr="00B224AF">
        <w:rPr>
          <w:noProof/>
          <w:lang w:val="en-US"/>
          <w:rPrChange w:id="6918" w:author="Regina Casanova" w:date="2018-07-23T20:13:00Z">
            <w:rPr>
              <w:noProof/>
            </w:rPr>
          </w:rPrChange>
        </w:rPr>
        <w:t>[cit</w:t>
      </w:r>
      <w:ins w:id="6919" w:author="Regina Casanova" w:date="2018-08-05T21:11:00Z">
        <w:r w:rsidR="003E389D">
          <w:rPr>
            <w:noProof/>
            <w:lang w:val="en-US"/>
          </w:rPr>
          <w:t>ado</w:t>
        </w:r>
      </w:ins>
      <w:del w:id="6920" w:author="Regina Casanova" w:date="2018-08-05T21:11:00Z">
        <w:r w:rsidRPr="00B224AF" w:rsidDel="003E389D">
          <w:rPr>
            <w:noProof/>
            <w:lang w:val="en-US"/>
            <w:rPrChange w:id="6921" w:author="Regina Casanova" w:date="2018-07-23T20:13:00Z">
              <w:rPr>
                <w:noProof/>
              </w:rPr>
            </w:rPrChange>
          </w:rPr>
          <w:delText>ed</w:delText>
        </w:r>
      </w:del>
      <w:r w:rsidRPr="00B224AF">
        <w:rPr>
          <w:noProof/>
          <w:lang w:val="en-US"/>
          <w:rPrChange w:id="6922" w:author="Regina Casanova" w:date="2018-07-23T20:13:00Z">
            <w:rPr>
              <w:noProof/>
            </w:rPr>
          </w:rPrChange>
        </w:rPr>
        <w:t xml:space="preserve"> </w:t>
      </w:r>
      <w:ins w:id="6923" w:author="Regina Casanova" w:date="2018-08-05T21:11:00Z">
        <w:r w:rsidR="003E389D">
          <w:rPr>
            <w:noProof/>
            <w:lang w:val="en-US"/>
          </w:rPr>
          <w:t xml:space="preserve">23 Ene </w:t>
        </w:r>
      </w:ins>
      <w:r w:rsidRPr="00B224AF">
        <w:rPr>
          <w:noProof/>
          <w:lang w:val="en-US"/>
          <w:rPrChange w:id="6924" w:author="Regina Casanova" w:date="2018-07-23T20:13:00Z">
            <w:rPr>
              <w:noProof/>
            </w:rPr>
          </w:rPrChange>
        </w:rPr>
        <w:t>2018</w:t>
      </w:r>
      <w:del w:id="6925" w:author="Regina Casanova" w:date="2018-08-05T21:11:00Z">
        <w:r w:rsidRPr="00B224AF" w:rsidDel="003E389D">
          <w:rPr>
            <w:noProof/>
            <w:lang w:val="en-US"/>
            <w:rPrChange w:id="6926" w:author="Regina Casanova" w:date="2018-07-23T20:13:00Z">
              <w:rPr>
                <w:noProof/>
              </w:rPr>
            </w:rPrChange>
          </w:rPr>
          <w:delText xml:space="preserve"> Jan 23</w:delText>
        </w:r>
      </w:del>
      <w:r w:rsidRPr="00B224AF">
        <w:rPr>
          <w:noProof/>
          <w:lang w:val="en-US"/>
          <w:rPrChange w:id="6927" w:author="Regina Casanova" w:date="2018-07-23T20:13:00Z">
            <w:rPr>
              <w:noProof/>
            </w:rPr>
          </w:rPrChange>
        </w:rPr>
        <w:t xml:space="preserve">]. </w:t>
      </w:r>
      <w:del w:id="6928" w:author="Regina Casanova" w:date="2018-08-05T21:12:00Z">
        <w:r w:rsidRPr="00B224AF" w:rsidDel="003E389D">
          <w:rPr>
            <w:noProof/>
            <w:lang w:val="en-US"/>
            <w:rPrChange w:id="6929" w:author="Regina Casanova" w:date="2018-07-23T20:13:00Z">
              <w:rPr>
                <w:noProof/>
              </w:rPr>
            </w:rPrChange>
          </w:rPr>
          <w:delText>Available from</w:delText>
        </w:r>
      </w:del>
      <w:ins w:id="6930" w:author="Regina Casanova" w:date="2018-08-05T21:12:00Z">
        <w:r w:rsidR="003E389D">
          <w:rPr>
            <w:noProof/>
            <w:lang w:val="en-US"/>
          </w:rPr>
          <w:t>Disponible en</w:t>
        </w:r>
      </w:ins>
      <w:r w:rsidRPr="00B224AF">
        <w:rPr>
          <w:noProof/>
          <w:lang w:val="en-US"/>
          <w:rPrChange w:id="6931" w:author="Regina Casanova" w:date="2018-07-23T20:13:00Z">
            <w:rPr>
              <w:noProof/>
            </w:rPr>
          </w:rPrChange>
        </w:rPr>
        <w:t>: http://bi.susalud.gob.pe/QvAJAXZfc/opendoc.htm?document=QV Produccion%2FSIG_SUSALUD.qvw&amp;host=QVS%40srvqlikias&amp;anonymous=true</w:t>
      </w:r>
    </w:p>
    <w:p w14:paraId="12D68163" w14:textId="5DD2021D" w:rsidR="00C126C6" w:rsidRPr="00B72EF6" w:rsidRDefault="00C126C6" w:rsidP="00C126C6">
      <w:pPr>
        <w:widowControl w:val="0"/>
        <w:autoSpaceDE w:val="0"/>
        <w:autoSpaceDN w:val="0"/>
        <w:adjustRightInd w:val="0"/>
        <w:spacing w:line="360" w:lineRule="auto"/>
        <w:ind w:left="640" w:hanging="640"/>
        <w:rPr>
          <w:noProof/>
        </w:rPr>
      </w:pPr>
      <w:r w:rsidRPr="00C126C6">
        <w:rPr>
          <w:noProof/>
        </w:rPr>
        <w:t xml:space="preserve">40. </w:t>
      </w:r>
      <w:r w:rsidRPr="00C126C6">
        <w:rPr>
          <w:noProof/>
        </w:rPr>
        <w:tab/>
        <w:t xml:space="preserve">Susalud BPM PAC | Consulta [Internet]. </w:t>
      </w:r>
      <w:r w:rsidRPr="00EE1501">
        <w:rPr>
          <w:noProof/>
        </w:rPr>
        <w:t>[cit</w:t>
      </w:r>
      <w:ins w:id="6932" w:author="Regina Casanova" w:date="2018-08-05T21:12:00Z">
        <w:r w:rsidR="00EE1501" w:rsidRPr="00EE1501">
          <w:rPr>
            <w:noProof/>
            <w:rPrChange w:id="6933" w:author="Regina Casanova" w:date="2018-08-05T21:12:00Z">
              <w:rPr>
                <w:noProof/>
                <w:lang w:val="en-US"/>
              </w:rPr>
            </w:rPrChange>
          </w:rPr>
          <w:t>ado 14 Mar</w:t>
        </w:r>
      </w:ins>
      <w:del w:id="6934" w:author="Regina Casanova" w:date="2018-08-05T21:12:00Z">
        <w:r w:rsidRPr="00EE1501" w:rsidDel="00EE1501">
          <w:rPr>
            <w:noProof/>
          </w:rPr>
          <w:delText>ed</w:delText>
        </w:r>
      </w:del>
      <w:r w:rsidRPr="00B72EF6">
        <w:rPr>
          <w:noProof/>
        </w:rPr>
        <w:t xml:space="preserve"> 2017</w:t>
      </w:r>
      <w:del w:id="6935" w:author="Regina Casanova" w:date="2018-08-05T21:12:00Z">
        <w:r w:rsidRPr="00B72EF6" w:rsidDel="00EE1501">
          <w:rPr>
            <w:noProof/>
          </w:rPr>
          <w:delText xml:space="preserve"> Mar 14</w:delText>
        </w:r>
      </w:del>
      <w:r w:rsidRPr="00B72EF6">
        <w:rPr>
          <w:noProof/>
        </w:rPr>
        <w:t xml:space="preserve">]. </w:t>
      </w:r>
      <w:ins w:id="6936" w:author="Regina Casanova" w:date="2018-08-05T21:12:00Z">
        <w:r w:rsidR="00EE1501" w:rsidRPr="00EE1501">
          <w:rPr>
            <w:noProof/>
            <w:rPrChange w:id="6937" w:author="Regina Casanova" w:date="2018-08-05T21:12:00Z">
              <w:rPr>
                <w:noProof/>
                <w:lang w:val="en-US"/>
              </w:rPr>
            </w:rPrChange>
          </w:rPr>
          <w:t>Disponible en</w:t>
        </w:r>
      </w:ins>
      <w:del w:id="6938" w:author="Regina Casanova" w:date="2018-08-05T21:12:00Z">
        <w:r w:rsidRPr="00EE1501" w:rsidDel="00EE1501">
          <w:rPr>
            <w:noProof/>
          </w:rPr>
          <w:delText>Available from</w:delText>
        </w:r>
      </w:del>
      <w:r w:rsidRPr="00B72EF6">
        <w:rPr>
          <w:noProof/>
        </w:rPr>
        <w:t>: http://app17.susalud.gob.pe/formulario_consulta/</w:t>
      </w:r>
    </w:p>
    <w:p w14:paraId="4A2E6C23" w14:textId="117931D9" w:rsidR="00C126C6" w:rsidRPr="00B72EF6" w:rsidRDefault="00C126C6" w:rsidP="00C126C6">
      <w:pPr>
        <w:widowControl w:val="0"/>
        <w:autoSpaceDE w:val="0"/>
        <w:autoSpaceDN w:val="0"/>
        <w:adjustRightInd w:val="0"/>
        <w:spacing w:line="360" w:lineRule="auto"/>
        <w:ind w:left="640" w:hanging="640"/>
        <w:rPr>
          <w:noProof/>
        </w:rPr>
      </w:pPr>
      <w:r w:rsidRPr="00C126C6">
        <w:rPr>
          <w:noProof/>
        </w:rPr>
        <w:t xml:space="preserve">41. </w:t>
      </w:r>
      <w:r w:rsidRPr="00C126C6">
        <w:rPr>
          <w:noProof/>
        </w:rPr>
        <w:tab/>
        <w:t xml:space="preserve">SUSALUD CONTIGO - Aplicaciones de Android en Google Play [Internet]. </w:t>
      </w:r>
      <w:r w:rsidRPr="00B72EF6">
        <w:rPr>
          <w:noProof/>
        </w:rPr>
        <w:t>[cit</w:t>
      </w:r>
      <w:ins w:id="6939" w:author="Regina Casanova" w:date="2018-08-05T21:12:00Z">
        <w:r w:rsidR="00B72EF6" w:rsidRPr="00B72EF6">
          <w:rPr>
            <w:noProof/>
            <w:rPrChange w:id="6940" w:author="Regina Casanova" w:date="2018-08-05T21:12:00Z">
              <w:rPr>
                <w:noProof/>
                <w:lang w:val="en-US"/>
              </w:rPr>
            </w:rPrChange>
          </w:rPr>
          <w:t>ado 14 Mar</w:t>
        </w:r>
      </w:ins>
      <w:del w:id="6941" w:author="Regina Casanova" w:date="2018-08-05T21:12:00Z">
        <w:r w:rsidRPr="00B72EF6" w:rsidDel="00B72EF6">
          <w:rPr>
            <w:noProof/>
          </w:rPr>
          <w:delText>ed</w:delText>
        </w:r>
      </w:del>
      <w:r w:rsidRPr="00B72EF6">
        <w:rPr>
          <w:noProof/>
        </w:rPr>
        <w:t xml:space="preserve"> 2017</w:t>
      </w:r>
      <w:del w:id="6942" w:author="Regina Casanova" w:date="2018-08-05T21:12:00Z">
        <w:r w:rsidRPr="00B72EF6" w:rsidDel="00B72EF6">
          <w:rPr>
            <w:noProof/>
          </w:rPr>
          <w:delText xml:space="preserve"> Mar 14</w:delText>
        </w:r>
      </w:del>
      <w:r w:rsidRPr="00B72EF6">
        <w:rPr>
          <w:noProof/>
        </w:rPr>
        <w:t xml:space="preserve">]. </w:t>
      </w:r>
      <w:ins w:id="6943" w:author="Regina Casanova" w:date="2018-08-05T21:12:00Z">
        <w:r w:rsidR="00B72EF6" w:rsidRPr="00B72EF6">
          <w:rPr>
            <w:noProof/>
            <w:rPrChange w:id="6944" w:author="Regina Casanova" w:date="2018-08-05T21:12:00Z">
              <w:rPr>
                <w:noProof/>
                <w:lang w:val="en-US"/>
              </w:rPr>
            </w:rPrChange>
          </w:rPr>
          <w:t>Disponible en</w:t>
        </w:r>
      </w:ins>
      <w:del w:id="6945" w:author="Regina Casanova" w:date="2018-08-05T21:12:00Z">
        <w:r w:rsidRPr="00B72EF6" w:rsidDel="00B72EF6">
          <w:rPr>
            <w:noProof/>
          </w:rPr>
          <w:delText>Available from</w:delText>
        </w:r>
      </w:del>
      <w:r w:rsidRPr="00B72EF6">
        <w:rPr>
          <w:noProof/>
        </w:rPr>
        <w:t>: https://play.google.com/store/apps/details?id=pe.gob.susalud.servicio&amp;hl=es</w:t>
      </w:r>
    </w:p>
    <w:p w14:paraId="71F744E4" w14:textId="0858A328" w:rsidR="00C126C6" w:rsidRPr="00B11863" w:rsidRDefault="00C126C6" w:rsidP="00C126C6">
      <w:pPr>
        <w:widowControl w:val="0"/>
        <w:autoSpaceDE w:val="0"/>
        <w:autoSpaceDN w:val="0"/>
        <w:adjustRightInd w:val="0"/>
        <w:spacing w:line="360" w:lineRule="auto"/>
        <w:ind w:left="640" w:hanging="640"/>
        <w:rPr>
          <w:noProof/>
        </w:rPr>
      </w:pPr>
      <w:r w:rsidRPr="00C126C6">
        <w:rPr>
          <w:noProof/>
        </w:rPr>
        <w:t xml:space="preserve">42. </w:t>
      </w:r>
      <w:r w:rsidRPr="00C126C6">
        <w:rPr>
          <w:noProof/>
        </w:rPr>
        <w:tab/>
        <w:t xml:space="preserve">SUSALUD | MÁS DE 10 MIL USUARIOS UTILIZAN APP SUSALUD CONTIGO [Internet]. </w:t>
      </w:r>
      <w:r w:rsidRPr="00EC52B7">
        <w:rPr>
          <w:noProof/>
        </w:rPr>
        <w:t>[cit</w:t>
      </w:r>
      <w:ins w:id="6946" w:author="Regina Casanova" w:date="2018-08-05T21:12:00Z">
        <w:r w:rsidR="00EC52B7" w:rsidRPr="00EC52B7">
          <w:rPr>
            <w:noProof/>
            <w:rPrChange w:id="6947" w:author="Regina Casanova" w:date="2018-08-05T21:13:00Z">
              <w:rPr>
                <w:noProof/>
                <w:lang w:val="en-US"/>
              </w:rPr>
            </w:rPrChange>
          </w:rPr>
          <w:t>ado 14 Mar</w:t>
        </w:r>
      </w:ins>
      <w:del w:id="6948" w:author="Regina Casanova" w:date="2018-08-05T21:12:00Z">
        <w:r w:rsidRPr="00EC52B7" w:rsidDel="00EC52B7">
          <w:rPr>
            <w:noProof/>
          </w:rPr>
          <w:delText>ed</w:delText>
        </w:r>
      </w:del>
      <w:r w:rsidRPr="00EC52B7">
        <w:rPr>
          <w:noProof/>
        </w:rPr>
        <w:t xml:space="preserve"> 2017</w:t>
      </w:r>
      <w:del w:id="6949" w:author="Regina Casanova" w:date="2018-08-05T21:12:00Z">
        <w:r w:rsidRPr="00EC52B7" w:rsidDel="00EC52B7">
          <w:rPr>
            <w:noProof/>
          </w:rPr>
          <w:delText xml:space="preserve"> Mar 14</w:delText>
        </w:r>
      </w:del>
      <w:r w:rsidRPr="00B11863">
        <w:rPr>
          <w:noProof/>
        </w:rPr>
        <w:t xml:space="preserve">]. </w:t>
      </w:r>
      <w:ins w:id="6950" w:author="Regina Casanova" w:date="2018-08-05T21:13:00Z">
        <w:r w:rsidR="00EC52B7" w:rsidRPr="00EC52B7">
          <w:rPr>
            <w:noProof/>
            <w:rPrChange w:id="6951" w:author="Regina Casanova" w:date="2018-08-05T21:13:00Z">
              <w:rPr>
                <w:noProof/>
                <w:lang w:val="en-US"/>
              </w:rPr>
            </w:rPrChange>
          </w:rPr>
          <w:t>Disponible en</w:t>
        </w:r>
      </w:ins>
      <w:del w:id="6952" w:author="Regina Casanova" w:date="2018-08-05T21:13:00Z">
        <w:r w:rsidRPr="00EC52B7" w:rsidDel="00EC52B7">
          <w:rPr>
            <w:noProof/>
          </w:rPr>
          <w:delText>Available from</w:delText>
        </w:r>
      </w:del>
      <w:r w:rsidRPr="00EC52B7">
        <w:rPr>
          <w:noProof/>
        </w:rPr>
        <w:t>: http://portales.susalud.gob.pe/web/portal/noticias/-/asset_publisher/nx8MOyZZrSvU/content/mas-de-10-mil-usuarios-utilizan-app-susalud-contigo?_101_INSTANCE_nx8MOyZZrSvU_red</w:t>
      </w:r>
      <w:r w:rsidRPr="00B11863">
        <w:rPr>
          <w:noProof/>
        </w:rPr>
        <w:t>irect=%2Fweb%2Fportal</w:t>
      </w:r>
      <w:r w:rsidRPr="00B11863">
        <w:rPr>
          <w:noProof/>
        </w:rPr>
        <w:lastRenderedPageBreak/>
        <w:t>%2Fnoticias</w:t>
      </w:r>
    </w:p>
    <w:p w14:paraId="361AD84A" w14:textId="2A93D960"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43. </w:t>
      </w:r>
      <w:r w:rsidRPr="00C126C6">
        <w:rPr>
          <w:noProof/>
        </w:rPr>
        <w:tab/>
        <w:t>SUSALUD | Mapa Georeferenciado [Internet]. [cit</w:t>
      </w:r>
      <w:ins w:id="6953" w:author="Regina Casanova" w:date="2018-08-05T21:13:00Z">
        <w:r w:rsidR="00B11863">
          <w:rPr>
            <w:noProof/>
          </w:rPr>
          <w:t>ado 14 Mar</w:t>
        </w:r>
      </w:ins>
      <w:del w:id="6954" w:author="Regina Casanova" w:date="2018-08-05T21:13:00Z">
        <w:r w:rsidRPr="00C126C6" w:rsidDel="00B11863">
          <w:rPr>
            <w:noProof/>
          </w:rPr>
          <w:delText xml:space="preserve">ed </w:delText>
        </w:r>
      </w:del>
      <w:ins w:id="6955" w:author="Regina Casanova" w:date="2018-08-05T21:13:00Z">
        <w:r w:rsidR="00B11863">
          <w:rPr>
            <w:noProof/>
          </w:rPr>
          <w:t xml:space="preserve"> </w:t>
        </w:r>
      </w:ins>
      <w:r w:rsidRPr="00C126C6">
        <w:rPr>
          <w:noProof/>
        </w:rPr>
        <w:t xml:space="preserve">2018 </w:t>
      </w:r>
      <w:del w:id="6956" w:author="Regina Casanova" w:date="2018-08-05T21:13:00Z">
        <w:r w:rsidRPr="00C126C6" w:rsidDel="00B11863">
          <w:rPr>
            <w:noProof/>
          </w:rPr>
          <w:delText>Mar 14</w:delText>
        </w:r>
      </w:del>
      <w:r w:rsidRPr="00C126C6">
        <w:rPr>
          <w:noProof/>
        </w:rPr>
        <w:t xml:space="preserve">]. </w:t>
      </w:r>
      <w:ins w:id="6957" w:author="Regina Casanova" w:date="2018-08-05T21:13:00Z">
        <w:r w:rsidR="00B11863">
          <w:rPr>
            <w:noProof/>
          </w:rPr>
          <w:t>Disponible en</w:t>
        </w:r>
      </w:ins>
      <w:del w:id="6958" w:author="Regina Casanova" w:date="2018-08-05T21:13:00Z">
        <w:r w:rsidRPr="00C126C6" w:rsidDel="00B11863">
          <w:rPr>
            <w:noProof/>
          </w:rPr>
          <w:delText>Available from</w:delText>
        </w:r>
      </w:del>
      <w:r w:rsidRPr="00C126C6">
        <w:rPr>
          <w:noProof/>
        </w:rPr>
        <w:t>: http://mapa.susalud.gob.pe/</w:t>
      </w:r>
    </w:p>
    <w:p w14:paraId="3EE8534B" w14:textId="7C8D0771"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44. </w:t>
      </w:r>
      <w:r w:rsidRPr="00C126C6">
        <w:rPr>
          <w:noProof/>
        </w:rPr>
        <w:tab/>
        <w:t>Ministerio de Salud. Resolución Ministerial 667-2017/MINSA.</w:t>
      </w:r>
      <w:ins w:id="6959" w:author="Regina Casanova" w:date="2018-08-05T21:25:00Z">
        <w:r w:rsidR="0068756B">
          <w:rPr>
            <w:noProof/>
          </w:rPr>
          <w:t xml:space="preserve"> [Internet</w:t>
        </w:r>
        <w:bookmarkStart w:id="6960" w:name="_GoBack"/>
        <w:bookmarkEnd w:id="6960"/>
        <w:r w:rsidR="0068756B">
          <w:rPr>
            <w:noProof/>
          </w:rPr>
          <w:t>]</w:t>
        </w:r>
      </w:ins>
      <w:r w:rsidRPr="00C126C6">
        <w:rPr>
          <w:noProof/>
        </w:rPr>
        <w:t xml:space="preserve"> </w:t>
      </w:r>
      <w:ins w:id="6961" w:author="Regina Casanova" w:date="2018-08-05T21:18:00Z">
        <w:r w:rsidR="00BB68B9">
          <w:rPr>
            <w:noProof/>
          </w:rPr>
          <w:t>[publicado 17 Ago 2017, citado 14 Mar 2018]</w:t>
        </w:r>
      </w:ins>
      <w:ins w:id="6962" w:author="Regina Casanova" w:date="2018-08-05T21:25:00Z">
        <w:r w:rsidR="0068756B">
          <w:rPr>
            <w:noProof/>
          </w:rPr>
          <w:t xml:space="preserve">. Disponible en: </w:t>
        </w:r>
        <w:r w:rsidR="0068756B" w:rsidRPr="0068756B">
          <w:rPr>
            <w:noProof/>
          </w:rPr>
          <w:t>https://vlex.com.pe/vid/691444409</w:t>
        </w:r>
      </w:ins>
    </w:p>
    <w:p w14:paraId="71D037DD" w14:textId="69730185" w:rsidR="00C126C6" w:rsidRPr="00DA5D11" w:rsidRDefault="00C126C6" w:rsidP="00C126C6">
      <w:pPr>
        <w:widowControl w:val="0"/>
        <w:autoSpaceDE w:val="0"/>
        <w:autoSpaceDN w:val="0"/>
        <w:adjustRightInd w:val="0"/>
        <w:spacing w:line="360" w:lineRule="auto"/>
        <w:ind w:left="640" w:hanging="640"/>
        <w:rPr>
          <w:noProof/>
        </w:rPr>
      </w:pPr>
      <w:r w:rsidRPr="00C126C6">
        <w:rPr>
          <w:noProof/>
        </w:rPr>
        <w:t xml:space="preserve">45. </w:t>
      </w:r>
      <w:r w:rsidRPr="00C126C6">
        <w:rPr>
          <w:noProof/>
        </w:rPr>
        <w:tab/>
        <w:t xml:space="preserve">El Peruano. LEY N° 30150 - Norma Legal Diario Oficial El Peruano [Internet]. </w:t>
      </w:r>
      <w:r w:rsidRPr="00DA5D11">
        <w:rPr>
          <w:noProof/>
        </w:rPr>
        <w:t>[</w:t>
      </w:r>
      <w:ins w:id="6963" w:author="Regina Casanova" w:date="2018-08-05T21:03:00Z">
        <w:r w:rsidR="005558DD" w:rsidRPr="00DA5D11">
          <w:rPr>
            <w:noProof/>
            <w:rPrChange w:id="6964" w:author="Regina Casanova" w:date="2018-08-05T21:14:00Z">
              <w:rPr>
                <w:noProof/>
                <w:lang w:val="en-US"/>
              </w:rPr>
            </w:rPrChange>
          </w:rPr>
          <w:t xml:space="preserve">publicado </w:t>
        </w:r>
      </w:ins>
      <w:ins w:id="6965" w:author="Regina Casanova" w:date="2018-08-05T21:13:00Z">
        <w:r w:rsidR="005558DD" w:rsidRPr="00DA5D11">
          <w:rPr>
            <w:noProof/>
            <w:rPrChange w:id="6966" w:author="Regina Casanova" w:date="2018-08-05T21:14:00Z">
              <w:rPr>
                <w:noProof/>
                <w:lang w:val="en-US"/>
              </w:rPr>
            </w:rPrChange>
          </w:rPr>
          <w:t>el</w:t>
        </w:r>
      </w:ins>
      <w:ins w:id="6967" w:author="Regina Casanova" w:date="2018-08-05T21:03:00Z">
        <w:r w:rsidR="006F3443" w:rsidRPr="00DA5D11">
          <w:rPr>
            <w:noProof/>
            <w:rPrChange w:id="6968" w:author="Regina Casanova" w:date="2018-08-05T21:14:00Z">
              <w:rPr>
                <w:noProof/>
                <w:lang w:val="en-US"/>
              </w:rPr>
            </w:rPrChange>
          </w:rPr>
          <w:t xml:space="preserve"> </w:t>
        </w:r>
      </w:ins>
      <w:ins w:id="6969" w:author="Regina Casanova" w:date="2018-08-05T21:14:00Z">
        <w:r w:rsidR="00DA5D11" w:rsidRPr="00DA5D11">
          <w:rPr>
            <w:noProof/>
            <w:rPrChange w:id="6970" w:author="Regina Casanova" w:date="2018-08-05T21:14:00Z">
              <w:rPr>
                <w:noProof/>
                <w:lang w:val="en-US"/>
              </w:rPr>
            </w:rPrChange>
          </w:rPr>
          <w:t xml:space="preserve">8 Ene 2014, </w:t>
        </w:r>
      </w:ins>
      <w:r w:rsidRPr="00DA5D11">
        <w:rPr>
          <w:noProof/>
        </w:rPr>
        <w:t>ci</w:t>
      </w:r>
      <w:ins w:id="6971" w:author="Regina Casanova" w:date="2018-08-05T21:02:00Z">
        <w:r w:rsidR="006F3443" w:rsidRPr="00DA5D11">
          <w:rPr>
            <w:noProof/>
            <w:rPrChange w:id="6972" w:author="Regina Casanova" w:date="2018-08-05T21:14:00Z">
              <w:rPr>
                <w:noProof/>
                <w:lang w:val="en-US"/>
              </w:rPr>
            </w:rPrChange>
          </w:rPr>
          <w:t>tado</w:t>
        </w:r>
      </w:ins>
      <w:del w:id="6973" w:author="Regina Casanova" w:date="2018-08-05T21:02:00Z">
        <w:r w:rsidRPr="00DA5D11" w:rsidDel="006F3443">
          <w:rPr>
            <w:noProof/>
          </w:rPr>
          <w:delText>ted</w:delText>
        </w:r>
      </w:del>
      <w:r w:rsidRPr="00DA5D11">
        <w:rPr>
          <w:noProof/>
        </w:rPr>
        <w:t xml:space="preserve"> </w:t>
      </w:r>
      <w:ins w:id="6974" w:author="Regina Casanova" w:date="2018-08-05T21:14:00Z">
        <w:r w:rsidR="00DA5D11" w:rsidRPr="00DA5D11">
          <w:rPr>
            <w:noProof/>
            <w:rPrChange w:id="6975" w:author="Regina Casanova" w:date="2018-08-05T21:14:00Z">
              <w:rPr>
                <w:noProof/>
                <w:lang w:val="en-US"/>
              </w:rPr>
            </w:rPrChange>
          </w:rPr>
          <w:t xml:space="preserve">14 Mar </w:t>
        </w:r>
      </w:ins>
      <w:r w:rsidRPr="00DA5D11">
        <w:rPr>
          <w:noProof/>
        </w:rPr>
        <w:t>2018</w:t>
      </w:r>
      <w:del w:id="6976" w:author="Regina Casanova" w:date="2018-08-05T21:14:00Z">
        <w:r w:rsidRPr="00DA5D11" w:rsidDel="00DA5D11">
          <w:rPr>
            <w:noProof/>
          </w:rPr>
          <w:delText xml:space="preserve"> Mar 14</w:delText>
        </w:r>
      </w:del>
      <w:r w:rsidRPr="00DA5D11">
        <w:rPr>
          <w:noProof/>
        </w:rPr>
        <w:t xml:space="preserve">]. </w:t>
      </w:r>
      <w:ins w:id="6977" w:author="Regina Casanova" w:date="2018-08-05T21:14:00Z">
        <w:r w:rsidR="00DA5D11" w:rsidRPr="00DA5D11">
          <w:rPr>
            <w:noProof/>
            <w:rPrChange w:id="6978" w:author="Regina Casanova" w:date="2018-08-05T21:14:00Z">
              <w:rPr>
                <w:noProof/>
                <w:lang w:val="en-US"/>
              </w:rPr>
            </w:rPrChange>
          </w:rPr>
          <w:t>Disponible en</w:t>
        </w:r>
      </w:ins>
      <w:del w:id="6979" w:author="Regina Casanova" w:date="2018-08-05T21:14:00Z">
        <w:r w:rsidRPr="00DA5D11" w:rsidDel="00DA5D11">
          <w:rPr>
            <w:noProof/>
          </w:rPr>
          <w:delText>Available from</w:delText>
        </w:r>
      </w:del>
      <w:r w:rsidRPr="00DA5D11">
        <w:rPr>
          <w:noProof/>
        </w:rPr>
        <w:t>: http://busquedas.elperuano.pe/normaslegales/aprueban-reglamento-general-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6980" w:author="Regina Casanova" w:date="2018-07-23T20:13:00Z">
            <w:rPr>
              <w:noProof/>
            </w:rPr>
          </w:rPrChange>
        </w:rPr>
        <w:t xml:space="preserve">46. </w:t>
      </w:r>
      <w:r w:rsidRPr="00B224AF">
        <w:rPr>
          <w:noProof/>
          <w:lang w:val="en-US"/>
          <w:rPrChange w:id="6981" w:author="Regina Casanova" w:date="2018-07-23T20:13:00Z">
            <w:rPr>
              <w:noProof/>
            </w:rPr>
          </w:rPrChange>
        </w:rPr>
        <w:tab/>
        <w:t xml:space="preserve">Paul CL. A Modified Delphi Approach to a New Card Sorting Methodology. </w:t>
      </w:r>
      <w:r w:rsidRPr="00C126C6">
        <w:rPr>
          <w:noProof/>
        </w:rPr>
        <w:t xml:space="preserve">J Usability Stud. 2008;4(1):7–30. </w:t>
      </w:r>
    </w:p>
    <w:p w14:paraId="6FC1354B" w14:textId="3C32CD3D" w:rsidR="00C126C6" w:rsidRPr="005D0040" w:rsidRDefault="00C126C6" w:rsidP="00C126C6">
      <w:pPr>
        <w:widowControl w:val="0"/>
        <w:autoSpaceDE w:val="0"/>
        <w:autoSpaceDN w:val="0"/>
        <w:adjustRightInd w:val="0"/>
        <w:spacing w:line="360" w:lineRule="auto"/>
        <w:ind w:left="640" w:hanging="640"/>
        <w:rPr>
          <w:noProof/>
        </w:rPr>
      </w:pPr>
      <w:r w:rsidRPr="00C126C6">
        <w:rPr>
          <w:noProof/>
        </w:rPr>
        <w:t xml:space="preserve">47. </w:t>
      </w:r>
      <w:r w:rsidRPr="00C126C6">
        <w:rPr>
          <w:noProof/>
        </w:rPr>
        <w:tab/>
        <w:t xml:space="preserve">ShowMore - Grabar, cargar y compartir sus vídeos en la web fácilmente [Internet]. </w:t>
      </w:r>
      <w:r w:rsidRPr="005D0040">
        <w:rPr>
          <w:noProof/>
        </w:rPr>
        <w:t>[cit</w:t>
      </w:r>
      <w:ins w:id="6982" w:author="Regina Casanova" w:date="2018-08-05T21:15:00Z">
        <w:r w:rsidR="00BE1B9E">
          <w:rPr>
            <w:noProof/>
          </w:rPr>
          <w:t>ado 27 Mar</w:t>
        </w:r>
      </w:ins>
      <w:del w:id="6983" w:author="Regina Casanova" w:date="2018-08-05T21:15:00Z">
        <w:r w:rsidRPr="005D0040" w:rsidDel="00BE1B9E">
          <w:rPr>
            <w:noProof/>
          </w:rPr>
          <w:delText>ed</w:delText>
        </w:r>
      </w:del>
      <w:r w:rsidRPr="005D0040">
        <w:rPr>
          <w:noProof/>
        </w:rPr>
        <w:t xml:space="preserve"> 2018</w:t>
      </w:r>
      <w:del w:id="6984" w:author="Regina Casanova" w:date="2018-08-05T21:15:00Z">
        <w:r w:rsidRPr="005D0040" w:rsidDel="00BE1B9E">
          <w:rPr>
            <w:noProof/>
          </w:rPr>
          <w:delText xml:space="preserve"> Mar 27</w:delText>
        </w:r>
      </w:del>
      <w:r w:rsidRPr="005D0040">
        <w:rPr>
          <w:noProof/>
        </w:rPr>
        <w:t xml:space="preserve">]. </w:t>
      </w:r>
      <w:ins w:id="6985" w:author="Regina Casanova" w:date="2018-08-05T21:15:00Z">
        <w:r w:rsidR="00BE1B9E">
          <w:rPr>
            <w:noProof/>
          </w:rPr>
          <w:t>Disponible en</w:t>
        </w:r>
      </w:ins>
      <w:del w:id="6986" w:author="Regina Casanova" w:date="2018-08-05T21:15:00Z">
        <w:r w:rsidRPr="005D0040" w:rsidDel="00BE1B9E">
          <w:rPr>
            <w:noProof/>
          </w:rPr>
          <w:delText>Available from</w:delText>
        </w:r>
      </w:del>
      <w:r w:rsidRPr="005D0040">
        <w:rPr>
          <w:noProof/>
        </w:rPr>
        <w:t>: https://showmore.com/es/</w:t>
      </w:r>
    </w:p>
    <w:p w14:paraId="62268112" w14:textId="4EE01577" w:rsidR="00C126C6" w:rsidRPr="005D0040" w:rsidRDefault="00C126C6" w:rsidP="00C126C6">
      <w:pPr>
        <w:widowControl w:val="0"/>
        <w:autoSpaceDE w:val="0"/>
        <w:autoSpaceDN w:val="0"/>
        <w:adjustRightInd w:val="0"/>
        <w:spacing w:line="360" w:lineRule="auto"/>
        <w:ind w:left="640" w:hanging="640"/>
        <w:rPr>
          <w:noProof/>
        </w:rPr>
      </w:pPr>
      <w:r w:rsidRPr="00393B99">
        <w:rPr>
          <w:noProof/>
        </w:rPr>
        <w:t xml:space="preserve">48. </w:t>
      </w:r>
      <w:r w:rsidRPr="00393B99">
        <w:rPr>
          <w:noProof/>
        </w:rPr>
        <w:tab/>
        <w:t>oTranscribe [Internet]. [cit</w:t>
      </w:r>
      <w:ins w:id="6987" w:author="Regina Casanova" w:date="2018-08-05T21:15:00Z">
        <w:r w:rsidR="00EC09D7">
          <w:rPr>
            <w:noProof/>
          </w:rPr>
          <w:t>ado 27 Mar</w:t>
        </w:r>
      </w:ins>
      <w:del w:id="6988" w:author="Regina Casanova" w:date="2018-08-05T21:15:00Z">
        <w:r w:rsidRPr="00393B99" w:rsidDel="00EC09D7">
          <w:rPr>
            <w:noProof/>
          </w:rPr>
          <w:delText>ed</w:delText>
        </w:r>
      </w:del>
      <w:r w:rsidRPr="00393B99">
        <w:rPr>
          <w:noProof/>
        </w:rPr>
        <w:t xml:space="preserve"> 2018</w:t>
      </w:r>
      <w:del w:id="6989" w:author="Regina Casanova" w:date="2018-08-05T21:15:00Z">
        <w:r w:rsidRPr="00393B99" w:rsidDel="00EC09D7">
          <w:rPr>
            <w:noProof/>
          </w:rPr>
          <w:delText xml:space="preserve"> Mar 27</w:delText>
        </w:r>
      </w:del>
      <w:r w:rsidRPr="00393B99">
        <w:rPr>
          <w:noProof/>
        </w:rPr>
        <w:t xml:space="preserve">]. </w:t>
      </w:r>
      <w:del w:id="6990" w:author="Owner" w:date="2018-08-04T09:52:00Z">
        <w:r w:rsidRPr="00393B99" w:rsidDel="008D0E55">
          <w:rPr>
            <w:noProof/>
          </w:rPr>
          <w:delText>Available from</w:delText>
        </w:r>
      </w:del>
      <w:ins w:id="6991" w:author="Owner" w:date="2018-08-04T09:52:00Z">
        <w:r w:rsidR="008D0E55" w:rsidRPr="008D0E55">
          <w:rPr>
            <w:noProof/>
            <w:rPrChange w:id="6992" w:author="Owner" w:date="2018-08-04T09:52:00Z">
              <w:rPr>
                <w:noProof/>
                <w:lang w:val="en-US"/>
              </w:rPr>
            </w:rPrChange>
          </w:rPr>
          <w:t>Disponible en</w:t>
        </w:r>
      </w:ins>
      <w:r w:rsidRPr="005D0040">
        <w:rPr>
          <w:noProof/>
        </w:rPr>
        <w:t>: http://otranscribe.com/</w:t>
      </w:r>
    </w:p>
    <w:p w14:paraId="7A326F12" w14:textId="38FAA396" w:rsidR="00C126C6" w:rsidRPr="00AC1886" w:rsidRDefault="00C126C6" w:rsidP="00C126C6">
      <w:pPr>
        <w:widowControl w:val="0"/>
        <w:autoSpaceDE w:val="0"/>
        <w:autoSpaceDN w:val="0"/>
        <w:adjustRightInd w:val="0"/>
        <w:spacing w:line="360" w:lineRule="auto"/>
        <w:ind w:left="640" w:hanging="640"/>
        <w:rPr>
          <w:noProof/>
        </w:rPr>
      </w:pPr>
      <w:r w:rsidRPr="00C126C6">
        <w:rPr>
          <w:noProof/>
        </w:rPr>
        <w:t xml:space="preserve">49. </w:t>
      </w:r>
      <w:r w:rsidRPr="00C126C6">
        <w:rPr>
          <w:noProof/>
        </w:rPr>
        <w:tab/>
        <w:t xml:space="preserve">Superintendencia de Salud, Gobierno de Chile - Reclamo contra FONASA o ISAPRES [Internet]. </w:t>
      </w:r>
      <w:r w:rsidRPr="00707D03">
        <w:rPr>
          <w:noProof/>
        </w:rPr>
        <w:t>[cit</w:t>
      </w:r>
      <w:ins w:id="6993" w:author="Regina Casanova" w:date="2018-08-05T21:15:00Z">
        <w:r w:rsidR="00707D03" w:rsidRPr="00707D03">
          <w:rPr>
            <w:noProof/>
            <w:rPrChange w:id="6994" w:author="Regina Casanova" w:date="2018-08-05T21:15:00Z">
              <w:rPr>
                <w:noProof/>
                <w:lang w:val="en-US"/>
              </w:rPr>
            </w:rPrChange>
          </w:rPr>
          <w:t>ado 27 Mar</w:t>
        </w:r>
      </w:ins>
      <w:del w:id="6995" w:author="Regina Casanova" w:date="2018-08-05T21:15:00Z">
        <w:r w:rsidRPr="00707D03" w:rsidDel="00707D03">
          <w:rPr>
            <w:noProof/>
          </w:rPr>
          <w:delText>ed</w:delText>
        </w:r>
      </w:del>
      <w:r w:rsidRPr="00707D03">
        <w:rPr>
          <w:noProof/>
        </w:rPr>
        <w:t xml:space="preserve"> 2018</w:t>
      </w:r>
      <w:del w:id="6996" w:author="Regina Casanova" w:date="2018-08-05T21:15:00Z">
        <w:r w:rsidRPr="00707D03" w:rsidDel="00707D03">
          <w:rPr>
            <w:noProof/>
          </w:rPr>
          <w:delText xml:space="preserve"> Mar 27</w:delText>
        </w:r>
      </w:del>
      <w:r w:rsidRPr="00707D03">
        <w:rPr>
          <w:noProof/>
        </w:rPr>
        <w:t xml:space="preserve">]. </w:t>
      </w:r>
      <w:ins w:id="6997" w:author="Regina Casanova" w:date="2018-08-05T21:15:00Z">
        <w:r w:rsidR="00707D03" w:rsidRPr="00707D03">
          <w:rPr>
            <w:noProof/>
            <w:rPrChange w:id="6998" w:author="Regina Casanova" w:date="2018-08-05T21:15:00Z">
              <w:rPr>
                <w:noProof/>
                <w:lang w:val="en-US"/>
              </w:rPr>
            </w:rPrChange>
          </w:rPr>
          <w:t>Disponible en</w:t>
        </w:r>
      </w:ins>
      <w:del w:id="6999" w:author="Regina Casanova" w:date="2018-08-05T21:15:00Z">
        <w:r w:rsidRPr="00707D03" w:rsidDel="00707D03">
          <w:rPr>
            <w:noProof/>
          </w:rPr>
          <w:delText>Available from</w:delText>
        </w:r>
      </w:del>
      <w:r w:rsidRPr="00707D03">
        <w:rPr>
          <w:noProof/>
        </w:rPr>
        <w:t>: http://www.supersalud.gob.cl/portal/w3-article-7592</w:t>
      </w:r>
      <w:r w:rsidRPr="00AC1886">
        <w:rPr>
          <w:noProof/>
        </w:rPr>
        <w:t>.html#online</w:t>
      </w:r>
    </w:p>
    <w:p w14:paraId="7BDBF614" w14:textId="461E1EBC" w:rsidR="00C126C6" w:rsidRPr="005D0040" w:rsidRDefault="00C126C6" w:rsidP="00C126C6">
      <w:pPr>
        <w:widowControl w:val="0"/>
        <w:autoSpaceDE w:val="0"/>
        <w:autoSpaceDN w:val="0"/>
        <w:adjustRightInd w:val="0"/>
        <w:spacing w:line="360" w:lineRule="auto"/>
        <w:ind w:left="640" w:hanging="640"/>
        <w:rPr>
          <w:noProof/>
        </w:rPr>
      </w:pPr>
      <w:r w:rsidRPr="00C126C6">
        <w:rPr>
          <w:noProof/>
        </w:rPr>
        <w:t xml:space="preserve">50. </w:t>
      </w:r>
      <w:r w:rsidRPr="00C126C6">
        <w:rPr>
          <w:noProof/>
        </w:rPr>
        <w:tab/>
        <w:t xml:space="preserve">Formule su petición, queja, reclamo, sugerencia o denuncia [Internet]. </w:t>
      </w:r>
      <w:r w:rsidRPr="005D0040">
        <w:rPr>
          <w:noProof/>
        </w:rPr>
        <w:t>[cit</w:t>
      </w:r>
      <w:ins w:id="7000" w:author="Regina Casanova" w:date="2018-08-05T21:15:00Z">
        <w:r w:rsidR="00707D03">
          <w:rPr>
            <w:noProof/>
          </w:rPr>
          <w:t>ado 27 Mar</w:t>
        </w:r>
      </w:ins>
      <w:del w:id="7001" w:author="Regina Casanova" w:date="2018-08-05T21:15:00Z">
        <w:r w:rsidRPr="005D0040" w:rsidDel="00707D03">
          <w:rPr>
            <w:noProof/>
          </w:rPr>
          <w:delText>ed</w:delText>
        </w:r>
      </w:del>
      <w:r w:rsidRPr="005D0040">
        <w:rPr>
          <w:noProof/>
        </w:rPr>
        <w:t xml:space="preserve"> 2018</w:t>
      </w:r>
      <w:del w:id="7002" w:author="Regina Casanova" w:date="2018-08-05T21:15:00Z">
        <w:r w:rsidRPr="005D0040" w:rsidDel="00707D03">
          <w:rPr>
            <w:noProof/>
          </w:rPr>
          <w:delText xml:space="preserve"> Mar 27</w:delText>
        </w:r>
      </w:del>
      <w:r w:rsidRPr="005D0040">
        <w:rPr>
          <w:noProof/>
        </w:rPr>
        <w:t xml:space="preserve">]. </w:t>
      </w:r>
      <w:del w:id="7003" w:author="Owner" w:date="2018-08-04T09:53:00Z">
        <w:r w:rsidRPr="00393B99" w:rsidDel="008D0E55">
          <w:rPr>
            <w:noProof/>
          </w:rPr>
          <w:delText>Available from</w:delText>
        </w:r>
      </w:del>
      <w:ins w:id="7004" w:author="Owner" w:date="2018-08-04T09:53:00Z">
        <w:r w:rsidR="008D0E55">
          <w:rPr>
            <w:noProof/>
          </w:rPr>
          <w:t>Dis</w:t>
        </w:r>
        <w:r w:rsidR="008D0E55" w:rsidRPr="008D0E55">
          <w:rPr>
            <w:noProof/>
            <w:rPrChange w:id="7005" w:author="Owner" w:date="2018-08-04T09:53:00Z">
              <w:rPr>
                <w:noProof/>
                <w:lang w:val="en-US"/>
              </w:rPr>
            </w:rPrChange>
          </w:rPr>
          <w:t>ponible en</w:t>
        </w:r>
      </w:ins>
      <w:r w:rsidRPr="005D0040">
        <w:rPr>
          <w:noProof/>
        </w:rPr>
        <w:t>: https://www.minsalud.gov.co/atencion/Paginas/Solicitudes-sugerencias-quejas-o-reclamos.aspx</w:t>
      </w:r>
    </w:p>
    <w:p w14:paraId="407C56E0" w14:textId="6EB1A0DF" w:rsidR="00C126C6" w:rsidRPr="005D0040" w:rsidRDefault="00C126C6" w:rsidP="00C126C6">
      <w:pPr>
        <w:widowControl w:val="0"/>
        <w:autoSpaceDE w:val="0"/>
        <w:autoSpaceDN w:val="0"/>
        <w:adjustRightInd w:val="0"/>
        <w:spacing w:line="360" w:lineRule="auto"/>
        <w:ind w:left="640" w:hanging="640"/>
        <w:rPr>
          <w:noProof/>
        </w:rPr>
      </w:pPr>
      <w:r w:rsidRPr="00C126C6">
        <w:rPr>
          <w:noProof/>
        </w:rPr>
        <w:t xml:space="preserve">51. </w:t>
      </w:r>
      <w:r w:rsidRPr="00C126C6">
        <w:rPr>
          <w:noProof/>
        </w:rPr>
        <w:tab/>
        <w:t xml:space="preserve">Preguntas Quejas Reclamos | Formulario Online | MINISTERIO DE SALUD Y PROTECCION SOCIAL [Internet]. </w:t>
      </w:r>
      <w:r w:rsidRPr="005D0040">
        <w:rPr>
          <w:noProof/>
        </w:rPr>
        <w:t>[cit</w:t>
      </w:r>
      <w:ins w:id="7006" w:author="Regina Casanova" w:date="2018-08-05T21:16:00Z">
        <w:r w:rsidR="00671A26">
          <w:rPr>
            <w:noProof/>
          </w:rPr>
          <w:t>ado 20 Jun</w:t>
        </w:r>
      </w:ins>
      <w:del w:id="7007" w:author="Regina Casanova" w:date="2018-08-05T21:16:00Z">
        <w:r w:rsidRPr="005D0040" w:rsidDel="00671A26">
          <w:rPr>
            <w:noProof/>
          </w:rPr>
          <w:delText>ed</w:delText>
        </w:r>
      </w:del>
      <w:r w:rsidRPr="005D0040">
        <w:rPr>
          <w:noProof/>
        </w:rPr>
        <w:t xml:space="preserve"> 2018</w:t>
      </w:r>
      <w:del w:id="7008" w:author="Regina Casanova" w:date="2018-08-05T21:16:00Z">
        <w:r w:rsidRPr="005D0040" w:rsidDel="00671A26">
          <w:rPr>
            <w:noProof/>
          </w:rPr>
          <w:delText xml:space="preserve"> Jun 20</w:delText>
        </w:r>
      </w:del>
      <w:r w:rsidRPr="005D0040">
        <w:rPr>
          <w:noProof/>
        </w:rPr>
        <w:t xml:space="preserve">]. </w:t>
      </w:r>
      <w:del w:id="7009" w:author="Owner" w:date="2018-08-04T09:53:00Z">
        <w:r w:rsidRPr="00393B99" w:rsidDel="008D0E55">
          <w:rPr>
            <w:noProof/>
          </w:rPr>
          <w:delText>Available from</w:delText>
        </w:r>
      </w:del>
      <w:ins w:id="7010" w:author="Owner" w:date="2018-08-04T09:53:00Z">
        <w:r w:rsidR="008D0E55" w:rsidRPr="008D0E55">
          <w:rPr>
            <w:noProof/>
            <w:rPrChange w:id="7011" w:author="Owner" w:date="2018-08-04T09:53:00Z">
              <w:rPr>
                <w:noProof/>
                <w:lang w:val="en-US"/>
              </w:rPr>
            </w:rPrChange>
          </w:rPr>
          <w:t>Disponible en</w:t>
        </w:r>
      </w:ins>
      <w:r w:rsidRPr="005D0040">
        <w:rPr>
          <w:noProof/>
        </w:rPr>
        <w:t>: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noProof/>
          <w:lang w:val="en-US"/>
          <w:rPrChange w:id="7012" w:author="Regina Casanova" w:date="2018-07-23T20:13:00Z">
            <w:rPr>
              <w:noProof/>
            </w:rPr>
          </w:rPrChange>
        </w:rPr>
      </w:pPr>
      <w:r w:rsidRPr="00C126C6">
        <w:rPr>
          <w:noProof/>
        </w:rPr>
        <w:t xml:space="preserve">52. </w:t>
      </w:r>
      <w:r w:rsidRPr="00C126C6">
        <w:rPr>
          <w:noProof/>
        </w:rPr>
        <w:tab/>
        <w:t xml:space="preserve">Luna DR, Rizzato Lede DA, Rubin L, Otero CM, Ortiz JM, García MG, et al. </w:t>
      </w:r>
      <w:r w:rsidRPr="00B224AF">
        <w:rPr>
          <w:noProof/>
          <w:lang w:val="en-US"/>
          <w:rPrChange w:id="7013" w:author="Regina Casanova" w:date="2018-07-23T20:13:00Z">
            <w:rPr>
              <w:noProof/>
            </w:rPr>
          </w:rPrChange>
        </w:rPr>
        <w:t xml:space="preserve">User-Centered Design Improves the Usability of Drug-Drug Interaction Alerts: A Validation Study in the Real Scenario. Stud Health Technol </w:t>
      </w:r>
      <w:r w:rsidRPr="00B224AF">
        <w:rPr>
          <w:noProof/>
          <w:lang w:val="en-US"/>
          <w:rPrChange w:id="7014" w:author="Regina Casanova" w:date="2018-07-23T20:13:00Z">
            <w:rPr>
              <w:noProof/>
            </w:rPr>
          </w:rPrChange>
        </w:rPr>
        <w:lastRenderedPageBreak/>
        <w:t xml:space="preserve">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noProof/>
          <w:lang w:val="en-US"/>
          <w:rPrChange w:id="7015" w:author="Regina Casanova" w:date="2018-07-23T20:13:00Z">
            <w:rPr>
              <w:noProof/>
            </w:rPr>
          </w:rPrChange>
        </w:rPr>
      </w:pPr>
      <w:r w:rsidRPr="00B224AF">
        <w:rPr>
          <w:noProof/>
          <w:lang w:val="en-US"/>
          <w:rPrChange w:id="7016" w:author="Regina Casanova" w:date="2018-07-23T20:13:00Z">
            <w:rPr>
              <w:noProof/>
            </w:rPr>
          </w:rPrChange>
        </w:rPr>
        <w:t xml:space="preserve">53. </w:t>
      </w:r>
      <w:r w:rsidRPr="00B224AF">
        <w:rPr>
          <w:noProof/>
          <w:lang w:val="en-US"/>
          <w:rPrChange w:id="7017" w:author="Regina Casanova" w:date="2018-07-23T20:13:00Z">
            <w:rPr>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noProof/>
          <w:lang w:val="en-US"/>
          <w:rPrChange w:id="7018" w:author="Regina Casanova" w:date="2018-07-23T20:13:00Z">
            <w:rPr>
              <w:noProof/>
            </w:rPr>
          </w:rPrChange>
        </w:rPr>
      </w:pPr>
      <w:r w:rsidRPr="00B224AF">
        <w:rPr>
          <w:noProof/>
          <w:lang w:val="en-US"/>
          <w:rPrChange w:id="7019" w:author="Regina Casanova" w:date="2018-07-23T20:13:00Z">
            <w:rPr>
              <w:noProof/>
            </w:rPr>
          </w:rPrChange>
        </w:rPr>
        <w:t xml:space="preserve">54. </w:t>
      </w:r>
      <w:r w:rsidRPr="00B224AF">
        <w:rPr>
          <w:noProof/>
          <w:lang w:val="en-US"/>
          <w:rPrChange w:id="7020" w:author="Regina Casanova" w:date="2018-07-23T20:13:00Z">
            <w:rPr>
              <w:noProof/>
            </w:rPr>
          </w:rPrChange>
        </w:rPr>
        <w:tab/>
        <w:t xml:space="preserve">Schnall R, Rojas M, Bakken S, Brown W, Carballo-Dieguez A, Carry M, et al. A user-centered model for designing consumer mobile health (mHealth) applications (apps). J Biomed Inform. 2016;60:243–51. </w:t>
      </w:r>
    </w:p>
    <w:p w14:paraId="367FED37" w14:textId="70BF75C5" w:rsidR="00C126C6" w:rsidRPr="00B224AF" w:rsidRDefault="00C126C6" w:rsidP="00C126C6">
      <w:pPr>
        <w:widowControl w:val="0"/>
        <w:autoSpaceDE w:val="0"/>
        <w:autoSpaceDN w:val="0"/>
        <w:adjustRightInd w:val="0"/>
        <w:spacing w:line="360" w:lineRule="auto"/>
        <w:ind w:left="640" w:hanging="640"/>
        <w:rPr>
          <w:noProof/>
          <w:lang w:val="en-US"/>
          <w:rPrChange w:id="7021" w:author="Regina Casanova" w:date="2018-07-23T20:13:00Z">
            <w:rPr>
              <w:noProof/>
            </w:rPr>
          </w:rPrChange>
        </w:rPr>
      </w:pPr>
      <w:r w:rsidRPr="00B224AF">
        <w:rPr>
          <w:noProof/>
          <w:lang w:val="en-US"/>
          <w:rPrChange w:id="7022" w:author="Regina Casanova" w:date="2018-07-23T20:13:00Z">
            <w:rPr>
              <w:noProof/>
            </w:rPr>
          </w:rPrChange>
        </w:rPr>
        <w:t xml:space="preserve">55. </w:t>
      </w:r>
      <w:r w:rsidRPr="00B224AF">
        <w:rPr>
          <w:noProof/>
          <w:lang w:val="en-US"/>
          <w:rPrChange w:id="7023" w:author="Regina Casanova" w:date="2018-07-23T20:13:00Z">
            <w:rPr>
              <w:noProof/>
            </w:rPr>
          </w:rPrChange>
        </w:rPr>
        <w:tab/>
        <w:t xml:space="preserve">Opoku-Boateng GA. </w:t>
      </w:r>
      <w:r w:rsidR="008D0E55" w:rsidRPr="00B224AF">
        <w:rPr>
          <w:noProof/>
          <w:lang w:val="en-US"/>
        </w:rPr>
        <w:t>User Frustration In HIT Interfaces: Exploring Past HCI Research For A Better Understanding Of Clinicians’ Experiences</w:t>
      </w:r>
      <w:r w:rsidRPr="00B224AF">
        <w:rPr>
          <w:noProof/>
          <w:lang w:val="en-US"/>
          <w:rPrChange w:id="7024" w:author="Regina Casanova" w:date="2018-07-23T20:13:00Z">
            <w:rPr>
              <w:noProof/>
            </w:rPr>
          </w:rPrChange>
        </w:rPr>
        <w:t xml:space="preserve">.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noProof/>
          <w:lang w:val="en-US"/>
          <w:rPrChange w:id="7025" w:author="Regina Casanova" w:date="2018-07-23T20:13:00Z">
            <w:rPr>
              <w:noProof/>
            </w:rPr>
          </w:rPrChange>
        </w:rPr>
      </w:pPr>
      <w:r w:rsidRPr="00B224AF">
        <w:rPr>
          <w:noProof/>
          <w:lang w:val="en-US"/>
          <w:rPrChange w:id="7026" w:author="Regina Casanova" w:date="2018-07-23T20:13:00Z">
            <w:rPr>
              <w:noProof/>
            </w:rPr>
          </w:rPrChange>
        </w:rPr>
        <w:t xml:space="preserve">56. </w:t>
      </w:r>
      <w:r w:rsidRPr="00B224AF">
        <w:rPr>
          <w:noProof/>
          <w:lang w:val="en-US"/>
          <w:rPrChange w:id="7027" w:author="Regina Casanova" w:date="2018-07-23T20:13:00Z">
            <w:rPr>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noProof/>
          <w:lang w:val="en-US"/>
          <w:rPrChange w:id="7028" w:author="Regina Casanova" w:date="2018-07-23T20:13:00Z">
            <w:rPr>
              <w:noProof/>
            </w:rPr>
          </w:rPrChange>
        </w:rPr>
      </w:pPr>
      <w:r w:rsidRPr="00B224AF">
        <w:rPr>
          <w:noProof/>
          <w:lang w:val="en-US"/>
          <w:rPrChange w:id="7029" w:author="Regina Casanova" w:date="2018-07-23T20:13:00Z">
            <w:rPr>
              <w:noProof/>
            </w:rPr>
          </w:rPrChange>
        </w:rPr>
        <w:t xml:space="preserve">57. </w:t>
      </w:r>
      <w:r w:rsidRPr="00B224AF">
        <w:rPr>
          <w:noProof/>
          <w:lang w:val="en-US"/>
          <w:rPrChange w:id="7030" w:author="Regina Casanova" w:date="2018-07-23T20:13:00Z">
            <w:rPr>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noProof/>
          <w:lang w:val="en-US"/>
          <w:rPrChange w:id="7031" w:author="Regina Casanova" w:date="2018-07-23T20:13:00Z">
            <w:rPr>
              <w:noProof/>
            </w:rPr>
          </w:rPrChange>
        </w:rPr>
      </w:pPr>
      <w:r w:rsidRPr="00B224AF">
        <w:rPr>
          <w:noProof/>
          <w:lang w:val="en-US"/>
          <w:rPrChange w:id="7032" w:author="Regina Casanova" w:date="2018-07-23T20:13:00Z">
            <w:rPr>
              <w:noProof/>
            </w:rPr>
          </w:rPrChange>
        </w:rPr>
        <w:t xml:space="preserve">58. </w:t>
      </w:r>
      <w:r w:rsidRPr="00B224AF">
        <w:rPr>
          <w:noProof/>
          <w:lang w:val="en-US"/>
          <w:rPrChange w:id="7033" w:author="Regina Casanova" w:date="2018-07-23T20:13:00Z">
            <w:rPr>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noProof/>
          <w:lang w:val="en-US"/>
          <w:rPrChange w:id="7034" w:author="Regina Casanova" w:date="2018-07-23T20:13:00Z">
            <w:rPr>
              <w:noProof/>
            </w:rPr>
          </w:rPrChange>
        </w:rPr>
      </w:pPr>
      <w:r w:rsidRPr="00B224AF">
        <w:rPr>
          <w:noProof/>
          <w:lang w:val="en-US"/>
          <w:rPrChange w:id="7035" w:author="Regina Casanova" w:date="2018-07-23T20:13:00Z">
            <w:rPr>
              <w:noProof/>
            </w:rPr>
          </w:rPrChange>
        </w:rPr>
        <w:t xml:space="preserve">59. </w:t>
      </w:r>
      <w:r w:rsidRPr="00B224AF">
        <w:rPr>
          <w:noProof/>
          <w:lang w:val="en-US"/>
          <w:rPrChange w:id="7036" w:author="Regina Casanova" w:date="2018-07-23T20:13:00Z">
            <w:rPr>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7037" w:author="Regina Casanova" w:date="2018-07-23T20:13:00Z">
            <w:rPr>
              <w:noProof/>
            </w:rPr>
          </w:rPrChange>
        </w:rPr>
        <w:t xml:space="preserve">60. </w:t>
      </w:r>
      <w:r w:rsidRPr="00B224AF">
        <w:rPr>
          <w:noProof/>
          <w:lang w:val="en-US"/>
          <w:rPrChange w:id="7038" w:author="Regina Casanova" w:date="2018-07-23T20:13:00Z">
            <w:rPr>
              <w:noProof/>
            </w:rPr>
          </w:rPrChange>
        </w:rPr>
        <w:tab/>
        <w:t xml:space="preserve">Hsieh SY. Healthcare complaints handling systems: A comparison between Britain, Australia and Taiwan. </w:t>
      </w:r>
      <w:r w:rsidRPr="00C126C6">
        <w:rPr>
          <w:noProof/>
        </w:rPr>
        <w:t xml:space="preserve">Heal Serv Manag Res. 2011;24(2):91–5. </w:t>
      </w:r>
    </w:p>
    <w:p w14:paraId="5F07D724" w14:textId="37003C9F" w:rsidR="00C126C6" w:rsidRPr="00C126C6" w:rsidRDefault="00C126C6" w:rsidP="00C126C6">
      <w:pPr>
        <w:widowControl w:val="0"/>
        <w:autoSpaceDE w:val="0"/>
        <w:autoSpaceDN w:val="0"/>
        <w:adjustRightInd w:val="0"/>
        <w:spacing w:line="360" w:lineRule="auto"/>
        <w:ind w:left="640" w:hanging="640"/>
        <w:rPr>
          <w:noProof/>
        </w:rPr>
      </w:pPr>
      <w:r w:rsidRPr="00C126C6">
        <w:rPr>
          <w:noProof/>
        </w:rPr>
        <w:t xml:space="preserve">61. </w:t>
      </w:r>
      <w:r w:rsidRPr="00C126C6">
        <w:rPr>
          <w:noProof/>
        </w:rPr>
        <w:tab/>
        <w:t xml:space="preserve">El Peruano. Ley 30225 - Ley de Contrataciones del Estado. </w:t>
      </w:r>
      <w:ins w:id="7039" w:author="Regina Casanova" w:date="2018-08-05T21:16:00Z">
        <w:r w:rsidR="003115EF">
          <w:rPr>
            <w:noProof/>
          </w:rPr>
          <w:t xml:space="preserve">[publicado 10 Dic 2015, citado </w:t>
        </w:r>
      </w:ins>
      <w:ins w:id="7040" w:author="Regina Casanova" w:date="2018-08-05T21:17:00Z">
        <w:r w:rsidR="003115EF">
          <w:rPr>
            <w:noProof/>
          </w:rPr>
          <w:t>2 Abr 2018</w:t>
        </w:r>
      </w:ins>
      <w:ins w:id="7041" w:author="Regina Casanova" w:date="2018-08-05T21:16:00Z">
        <w:r w:rsidR="003115EF">
          <w:rPr>
            <w:noProof/>
          </w:rPr>
          <w:t>]</w:t>
        </w:r>
      </w:ins>
    </w:p>
    <w:p w14:paraId="4AD55B0A" w14:textId="77777777" w:rsidR="00C126C6" w:rsidRPr="00C126C6" w:rsidRDefault="00C126C6" w:rsidP="00C126C6">
      <w:pPr>
        <w:widowControl w:val="0"/>
        <w:autoSpaceDE w:val="0"/>
        <w:autoSpaceDN w:val="0"/>
        <w:adjustRightInd w:val="0"/>
        <w:spacing w:line="360" w:lineRule="auto"/>
        <w:ind w:left="640" w:hanging="640"/>
        <w:rPr>
          <w:noProof/>
        </w:rPr>
      </w:pPr>
      <w:r w:rsidRPr="00B224AF">
        <w:rPr>
          <w:noProof/>
          <w:lang w:val="en-US"/>
          <w:rPrChange w:id="7042" w:author="Regina Casanova" w:date="2018-07-23T20:13:00Z">
            <w:rPr>
              <w:noProof/>
            </w:rPr>
          </w:rPrChange>
        </w:rPr>
        <w:t xml:space="preserve">62. </w:t>
      </w:r>
      <w:r w:rsidRPr="00B224AF">
        <w:rPr>
          <w:noProof/>
          <w:lang w:val="en-US"/>
          <w:rPrChange w:id="7043" w:author="Regina Casanova" w:date="2018-07-23T20:13:00Z">
            <w:rPr>
              <w:noProof/>
            </w:rPr>
          </w:rPrChange>
        </w:rPr>
        <w:tab/>
        <w:t xml:space="preserve">Nielsen J. Why You Only Need to Test with 5 Users. </w:t>
      </w:r>
      <w:r w:rsidRPr="00C126C6">
        <w:rPr>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b/>
        </w:rPr>
      </w:pPr>
      <w:r w:rsidRPr="00BA156B">
        <w:fldChar w:fldCharType="end"/>
      </w:r>
    </w:p>
    <w:p w14:paraId="6FC069A0" w14:textId="2E5132EF" w:rsidR="00161D0F" w:rsidRPr="00862EA1" w:rsidRDefault="00A12DD0" w:rsidP="00862EA1">
      <w:pPr>
        <w:pStyle w:val="Ttulo1"/>
      </w:pPr>
      <w:bookmarkStart w:id="7044" w:name="_Toc520655749"/>
      <w:r w:rsidRPr="00BA156B">
        <w:lastRenderedPageBreak/>
        <w:t>Anexos</w:t>
      </w:r>
      <w:bookmarkEnd w:id="7044"/>
    </w:p>
    <w:p w14:paraId="22F20143" w14:textId="77777777" w:rsidR="00E45F10" w:rsidRDefault="00161D0F" w:rsidP="00A50DD7">
      <w:pPr>
        <w:pStyle w:val="Ttulo2"/>
        <w:numPr>
          <w:ilvl w:val="0"/>
          <w:numId w:val="11"/>
        </w:numPr>
        <w:rPr>
          <w:ins w:id="7045" w:author="Regina Casanova" w:date="2018-07-29T21:01:00Z"/>
          <w:lang w:val="es-PE"/>
        </w:rPr>
      </w:pPr>
      <w:bookmarkStart w:id="7046" w:name="_Toc520655750"/>
      <w:commentRangeStart w:id="7047"/>
      <w:r w:rsidRPr="00BA156B">
        <w:rPr>
          <w:lang w:val="es-PE"/>
        </w:rPr>
        <w:t>Anexo 1</w:t>
      </w:r>
      <w:r w:rsidR="00BE0437" w:rsidRPr="00BA156B">
        <w:rPr>
          <w:lang w:val="es-PE"/>
        </w:rPr>
        <w:t xml:space="preserve">: </w:t>
      </w:r>
      <w:ins w:id="7048" w:author="Regina Casanova" w:date="2018-07-29T21:00:00Z">
        <w:r w:rsidR="00E45F10">
          <w:rPr>
            <w:lang w:val="es-PE"/>
          </w:rPr>
          <w:t>Aprobación del Comité de Etica de la Universidad Peruana Cayetano Heredia</w:t>
        </w:r>
      </w:ins>
    </w:p>
    <w:p w14:paraId="43A12014" w14:textId="65CEB57D" w:rsidR="00161D0F" w:rsidRPr="00E45F10" w:rsidRDefault="00E45F10">
      <w:pPr>
        <w:jc w:val="center"/>
        <w:pPrChange w:id="7049" w:author="Regina Casanova" w:date="2018-07-29T21:02:00Z">
          <w:pPr>
            <w:pStyle w:val="Ttulo2"/>
            <w:numPr>
              <w:numId w:val="11"/>
            </w:numPr>
          </w:pPr>
        </w:pPrChange>
      </w:pPr>
      <w:ins w:id="7050" w:author="Regina Casanova" w:date="2018-07-29T21:01:00Z">
        <w:r w:rsidRPr="00076BFE">
          <w:rPr>
            <w:noProof/>
            <w:lang w:val="en-CA" w:eastAsia="en-CA"/>
          </w:rPr>
          <w:drawing>
            <wp:inline distT="0" distB="0" distL="0" distR="0" wp14:anchorId="672B5AE8" wp14:editId="0839CE61">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21">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ins>
      <w:del w:id="7051" w:author="Regina Casanova" w:date="2018-07-29T21:00:00Z">
        <w:r w:rsidR="00161D0F" w:rsidRPr="00BA156B" w:rsidDel="00E45F10">
          <w:delText>Conse</w:delText>
        </w:r>
        <w:r w:rsidR="00000DBF" w:rsidRPr="00BA156B" w:rsidDel="00E45F10">
          <w:delText>ntimiento Informado del usuario</w:delText>
        </w:r>
        <w:r w:rsidR="00161D0F" w:rsidRPr="00BA156B" w:rsidDel="00E45F10">
          <w:delText xml:space="preserve"> final para realizar </w:delText>
        </w:r>
        <w:commentRangeEnd w:id="7047"/>
        <w:r w:rsidR="00292EF3" w:rsidDel="00E45F10">
          <w:rPr>
            <w:rStyle w:val="Refdecomentario"/>
            <w:b/>
          </w:rPr>
          <w:commentReference w:id="7047"/>
        </w:r>
        <w:r w:rsidR="00161D0F" w:rsidRPr="00BA156B" w:rsidDel="00E45F10">
          <w:delText>entrevistas a profundidad</w:delText>
        </w:r>
        <w:r w:rsidR="007B7445" w:rsidRPr="00BA156B" w:rsidDel="00E45F10">
          <w:delText>.</w:delText>
        </w:r>
      </w:del>
      <w:bookmarkEnd w:id="7046"/>
    </w:p>
    <w:p w14:paraId="175869F9" w14:textId="277AD038" w:rsidR="00161D0F" w:rsidDel="00E45F10" w:rsidRDefault="00161D0F" w:rsidP="00862EA1">
      <w:pPr>
        <w:pStyle w:val="Ttulo2"/>
        <w:rPr>
          <w:del w:id="7052" w:author="Regina Casanova" w:date="2018-07-29T21:01:00Z"/>
          <w:b w:val="0"/>
          <w:bCs/>
          <w:lang w:val="es-PE"/>
        </w:rPr>
      </w:pPr>
    </w:p>
    <w:p w14:paraId="5281A5A2" w14:textId="77777777" w:rsidR="00E45F10" w:rsidRPr="00E45F10" w:rsidRDefault="00E45F10">
      <w:pPr>
        <w:rPr>
          <w:ins w:id="7053" w:author="Regina Casanova" w:date="2018-07-29T21:02:00Z"/>
          <w:rFonts w:cstheme="minorBidi"/>
          <w:rPrChange w:id="7054" w:author="Regina Casanova" w:date="2018-07-29T21:02:00Z">
            <w:rPr>
              <w:ins w:id="7055" w:author="Regina Casanova" w:date="2018-07-29T21:02:00Z"/>
              <w:b/>
              <w:bCs/>
            </w:rPr>
          </w:rPrChange>
        </w:rPr>
        <w:pPrChange w:id="7056" w:author="Regina Casanova" w:date="2018-07-29T21:02:00Z">
          <w:pPr>
            <w:pBdr>
              <w:bottom w:val="single" w:sz="12" w:space="1" w:color="auto"/>
            </w:pBdr>
            <w:spacing w:line="360" w:lineRule="auto"/>
            <w:jc w:val="both"/>
          </w:pPr>
        </w:pPrChange>
      </w:pPr>
    </w:p>
    <w:p w14:paraId="3BF558FD" w14:textId="1354376F" w:rsidR="00B063DE" w:rsidRDefault="00E45F10" w:rsidP="00E45F10">
      <w:pPr>
        <w:pStyle w:val="Ttulo2"/>
        <w:numPr>
          <w:ilvl w:val="0"/>
          <w:numId w:val="7"/>
        </w:numPr>
        <w:rPr>
          <w:ins w:id="7057" w:author="Regina Casanova" w:date="2018-07-29T21:26:00Z"/>
          <w:lang w:val="es-PE"/>
        </w:rPr>
      </w:pPr>
      <w:bookmarkStart w:id="7058" w:name="_Toc511166326"/>
      <w:commentRangeStart w:id="7059"/>
      <w:ins w:id="7060" w:author="Regina Casanova" w:date="2018-07-29T21:03:00Z">
        <w:r w:rsidRPr="00BA156B">
          <w:rPr>
            <w:lang w:val="es-PE"/>
          </w:rPr>
          <w:lastRenderedPageBreak/>
          <w:t>A</w:t>
        </w:r>
        <w:r w:rsidR="00ED213A">
          <w:rPr>
            <w:lang w:val="es-PE"/>
          </w:rPr>
          <w:t xml:space="preserve">nexo </w:t>
        </w:r>
      </w:ins>
      <w:ins w:id="7061" w:author="Regina Casanova" w:date="2018-07-29T21:24:00Z">
        <w:r w:rsidR="00ED213A">
          <w:rPr>
            <w:lang w:val="es-PE"/>
          </w:rPr>
          <w:t>2</w:t>
        </w:r>
      </w:ins>
      <w:ins w:id="7062" w:author="Regina Casanova" w:date="2018-07-29T21:03:00Z">
        <w:r w:rsidRPr="00BA156B">
          <w:rPr>
            <w:lang w:val="es-PE"/>
          </w:rPr>
          <w:t xml:space="preserve">: Consentimiento Informado del usuario final para realizar </w:t>
        </w:r>
        <w:commentRangeEnd w:id="7059"/>
        <w:r>
          <w:rPr>
            <w:rStyle w:val="Refdecomentario"/>
            <w:rFonts w:eastAsiaTheme="minorHAnsi" w:cstheme="minorBidi"/>
            <w:b w:val="0"/>
            <w:color w:val="auto"/>
            <w:lang w:val="es-ES_tradnl"/>
          </w:rPr>
          <w:commentReference w:id="7059"/>
        </w:r>
        <w:r w:rsidRPr="00BA156B">
          <w:rPr>
            <w:lang w:val="es-PE"/>
          </w:rPr>
          <w:t>entrevistas a profundidad.</w:t>
        </w:r>
      </w:ins>
      <w:bookmarkEnd w:id="7058"/>
      <w:ins w:id="7063" w:author="Regina Casanova" w:date="2018-07-29T21:05:00Z">
        <w:r w:rsidR="00BF2DAA" w:rsidRPr="00BF2DAA">
          <w:rPr>
            <w:noProof/>
            <w:lang w:val="es-PE"/>
          </w:rPr>
          <w:t xml:space="preserve"> </w:t>
        </w:r>
      </w:ins>
      <w:ins w:id="7064" w:author="Regina Casanova" w:date="2018-07-29T21:26:00Z">
        <w:r w:rsidR="00B063DE">
          <w:rPr>
            <w:noProof/>
            <w:lang w:val="en-CA" w:eastAsia="en-CA"/>
          </w:rPr>
          <w:drawing>
            <wp:inline distT="0" distB="0" distL="0" distR="0" wp14:anchorId="2EAA8D87" wp14:editId="600443EA">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ins>
    </w:p>
    <w:p w14:paraId="20EBA3A6" w14:textId="04ABC6C4" w:rsidR="00ED213A" w:rsidRDefault="00BF2DAA">
      <w:pPr>
        <w:pStyle w:val="Ttulo2"/>
        <w:numPr>
          <w:ilvl w:val="0"/>
          <w:numId w:val="0"/>
        </w:numPr>
        <w:ind w:left="720"/>
        <w:rPr>
          <w:ins w:id="7065" w:author="Regina Casanova" w:date="2018-07-29T21:26:00Z"/>
          <w:lang w:val="es-PE"/>
        </w:rPr>
        <w:pPrChange w:id="7066" w:author="Regina Casanova" w:date="2018-07-29T21:26:00Z">
          <w:pPr>
            <w:pStyle w:val="Ttulo2"/>
          </w:pPr>
        </w:pPrChange>
      </w:pPr>
      <w:ins w:id="7067" w:author="Regina Casanova" w:date="2018-07-29T21:05:00Z">
        <w:r>
          <w:rPr>
            <w:noProof/>
            <w:lang w:val="en-CA" w:eastAsia="en-CA"/>
          </w:rPr>
          <w:lastRenderedPageBreak/>
          <w:drawing>
            <wp:inline distT="0" distB="0" distL="0" distR="0" wp14:anchorId="37C72E15" wp14:editId="28D9E1AC">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ins>
    </w:p>
    <w:p w14:paraId="7C3BCE18" w14:textId="77777777" w:rsidR="00B063DE" w:rsidRPr="00B063DE" w:rsidRDefault="00B063DE">
      <w:pPr>
        <w:rPr>
          <w:ins w:id="7068" w:author="Regina Casanova" w:date="2018-07-29T21:02:00Z"/>
        </w:rPr>
        <w:pPrChange w:id="7069" w:author="Regina Casanova" w:date="2018-07-29T21:26:00Z">
          <w:pPr>
            <w:pStyle w:val="Ttulo2"/>
          </w:pPr>
        </w:pPrChange>
      </w:pPr>
    </w:p>
    <w:p w14:paraId="35E62C9B" w14:textId="2D92B336" w:rsidR="00161D0F" w:rsidRPr="00E45F10" w:rsidDel="00E45F10" w:rsidRDefault="00161D0F">
      <w:pPr>
        <w:rPr>
          <w:del w:id="7070" w:author="Regina Casanova" w:date="2018-07-29T21:01:00Z"/>
        </w:rPr>
        <w:pPrChange w:id="7071" w:author="Regina Casanova" w:date="2018-07-29T21:02:00Z">
          <w:pPr>
            <w:spacing w:line="360" w:lineRule="auto"/>
            <w:jc w:val="both"/>
          </w:pPr>
        </w:pPrChange>
      </w:pPr>
      <w:del w:id="7072" w:author="Regina Casanova" w:date="2018-07-29T21:01:00Z">
        <w:r w:rsidRPr="00BA156B" w:rsidDel="00E45F10">
          <w:lastRenderedPageBreak/>
          <w:delText>Instituciones</w:delText>
        </w:r>
        <w:r w:rsidRPr="00BA156B" w:rsidDel="00E45F10">
          <w:tab/>
          <w:delText>: Universidad Cayetano Heredia – UPCH</w:delText>
        </w:r>
      </w:del>
    </w:p>
    <w:p w14:paraId="5A4A0428" w14:textId="6C8C3198" w:rsidR="00161D0F" w:rsidRPr="00BA156B" w:rsidDel="00E45F10" w:rsidRDefault="00161D0F" w:rsidP="00262D6E">
      <w:pPr>
        <w:spacing w:line="360" w:lineRule="auto"/>
        <w:jc w:val="both"/>
        <w:rPr>
          <w:del w:id="7073" w:author="Regina Casanova" w:date="2018-07-29T21:01:00Z"/>
        </w:rPr>
      </w:pPr>
      <w:del w:id="7074" w:author="Regina Casanova" w:date="2018-07-29T21:01:00Z">
        <w:r w:rsidRPr="00BA156B" w:rsidDel="00E45F10">
          <w:delText>Investigadores</w:delText>
        </w:r>
        <w:r w:rsidRPr="00BA156B" w:rsidDel="00E45F10">
          <w:tab/>
          <w:delText xml:space="preserve">: </w:delText>
        </w:r>
        <w:r w:rsidRPr="00BA156B" w:rsidDel="00E45F10">
          <w:rPr>
            <w:bCs/>
          </w:rPr>
          <w:delText>Regina Casanova Pérez (UPCH)</w:delText>
        </w:r>
      </w:del>
    </w:p>
    <w:p w14:paraId="648E682B" w14:textId="05E2AE8A" w:rsidR="00161D0F" w:rsidRPr="00BA156B" w:rsidDel="00E45F10" w:rsidRDefault="00161D0F" w:rsidP="00262D6E">
      <w:pPr>
        <w:pBdr>
          <w:bottom w:val="single" w:sz="12" w:space="0" w:color="auto"/>
        </w:pBdr>
        <w:spacing w:line="360" w:lineRule="auto"/>
        <w:ind w:left="1416" w:hanging="1416"/>
        <w:jc w:val="both"/>
        <w:rPr>
          <w:del w:id="7075" w:author="Regina Casanova" w:date="2018-07-29T21:01:00Z"/>
        </w:rPr>
      </w:pPr>
      <w:del w:id="7076" w:author="Regina Casanova" w:date="2018-07-29T21:01:00Z">
        <w:r w:rsidRPr="00BA156B" w:rsidDel="00E45F10">
          <w:delText>Título</w:delText>
        </w:r>
        <w:r w:rsidRPr="00BA156B" w:rsidDel="00E45F10">
          <w:tab/>
          <w:delText>: Diseño Centrado en el Usuario en un Sistema de Gestión de Reclamos para l Sistema de Salud del Perú</w:delText>
        </w:r>
        <w:r w:rsidRPr="00BA156B" w:rsidDel="00E45F10">
          <w:tab/>
        </w:r>
      </w:del>
    </w:p>
    <w:p w14:paraId="463F1A34" w14:textId="0F19AE17" w:rsidR="00161D0F" w:rsidRPr="00BA156B" w:rsidDel="00E45F10" w:rsidRDefault="00161D0F" w:rsidP="00262D6E">
      <w:pPr>
        <w:spacing w:line="360" w:lineRule="auto"/>
        <w:jc w:val="both"/>
        <w:rPr>
          <w:del w:id="7077" w:author="Regina Casanova" w:date="2018-07-29T21:01:00Z"/>
          <w:b/>
          <w:bCs/>
        </w:rPr>
      </w:pPr>
    </w:p>
    <w:p w14:paraId="7DDD1BE5" w14:textId="6738736E" w:rsidR="00161D0F" w:rsidRPr="00BA156B" w:rsidDel="00E45F10" w:rsidRDefault="00161D0F" w:rsidP="00262D6E">
      <w:pPr>
        <w:spacing w:line="360" w:lineRule="auto"/>
        <w:jc w:val="both"/>
        <w:rPr>
          <w:del w:id="7078" w:author="Regina Casanova" w:date="2018-07-29T21:01:00Z"/>
          <w:b/>
          <w:bCs/>
        </w:rPr>
      </w:pPr>
      <w:del w:id="7079" w:author="Regina Casanova" w:date="2018-07-29T21:01:00Z">
        <w:r w:rsidRPr="00BA156B" w:rsidDel="00E45F10">
          <w:rPr>
            <w:b/>
            <w:bCs/>
          </w:rPr>
          <w:delText>Propósito del Estudio:</w:delText>
        </w:r>
      </w:del>
    </w:p>
    <w:p w14:paraId="26842CAF" w14:textId="69881D4D" w:rsidR="00161D0F" w:rsidRPr="00BA156B" w:rsidDel="00E45F10" w:rsidRDefault="00161D0F" w:rsidP="00262D6E">
      <w:pPr>
        <w:spacing w:line="360" w:lineRule="auto"/>
        <w:jc w:val="both"/>
        <w:rPr>
          <w:del w:id="7080" w:author="Regina Casanova" w:date="2018-07-29T21:01:00Z"/>
        </w:rPr>
      </w:pPr>
      <w:del w:id="7081" w:author="Regina Casanova" w:date="2018-07-29T21:01:00Z">
        <w:r w:rsidRPr="00BA156B" w:rsidDel="00E45F10">
          <w:delText>Lo estamos invitando a participar del estudio llamado Diseño Centrado en el Usuario en un Sistema de Gestión de Reclamos para el Sistema de Salud del Perú</w:delText>
        </w:r>
        <w:r w:rsidR="007B7445" w:rsidRPr="00BA156B" w:rsidDel="00E45F10">
          <w:delText>.</w:delText>
        </w:r>
        <w:r w:rsidRPr="00BA156B" w:rsidDel="00E45F10">
          <w:delText xml:space="preserve"> Este es un estudio desarrollado por investigadores de la Universidad Peruana Cayetano Heredia - UPCH</w:delText>
        </w:r>
        <w:r w:rsidR="007B7445" w:rsidRPr="00BA156B" w:rsidDel="00E45F10">
          <w:delText>.</w:delText>
        </w:r>
        <w:r w:rsidRPr="00BA156B" w:rsidDel="00E45F10">
          <w:delText xml:space="preserve"> Este trabajo es financiado por el Programa de CienciActiva de CONCYTEC</w:delText>
        </w:r>
        <w:r w:rsidR="007B7445" w:rsidRPr="00BA156B" w:rsidDel="00E45F10">
          <w:delText>.</w:delText>
        </w:r>
        <w:r w:rsidRPr="00BA156B" w:rsidDel="00E45F10">
          <w:delText xml:space="preserve"> </w:delText>
        </w:r>
      </w:del>
    </w:p>
    <w:p w14:paraId="37B2FF3B" w14:textId="042262B4" w:rsidR="00161D0F" w:rsidRPr="00BA156B" w:rsidDel="00E45F10" w:rsidRDefault="00161D0F" w:rsidP="00262D6E">
      <w:pPr>
        <w:spacing w:line="360" w:lineRule="auto"/>
        <w:jc w:val="both"/>
        <w:rPr>
          <w:del w:id="7082" w:author="Regina Casanova" w:date="2018-07-29T21:01:00Z"/>
        </w:rPr>
      </w:pPr>
      <w:del w:id="7083" w:author="Regina Casanova" w:date="2018-07-29T21:01:00Z">
        <w:r w:rsidRPr="00BA156B" w:rsidDel="00E45F10">
          <w:delText xml:space="preserve">El objetivo del estudio es diseñar un sistema para manejo y recojo de reclamos en diversas Instituciones Prestadoras de Servicios de Salud (IPRESS), el cual </w:delText>
        </w:r>
        <w:r w:rsidR="006D06B4" w:rsidRPr="00BA156B" w:rsidDel="00E45F10">
          <w:delText>está</w:delText>
        </w:r>
        <w:r w:rsidRPr="00BA156B" w:rsidDel="00E45F10">
          <w:delText xml:space="preserve"> dirigido a diversos usuarios finales del sistema</w:delText>
        </w:r>
        <w:r w:rsidR="007B7445" w:rsidRPr="00BA156B" w:rsidDel="00E45F10">
          <w:delText>.</w:delText>
        </w:r>
      </w:del>
    </w:p>
    <w:p w14:paraId="68F6431D" w14:textId="2712D15C" w:rsidR="00161D0F" w:rsidRPr="00BA156B" w:rsidDel="00E45F10" w:rsidRDefault="00161D0F" w:rsidP="00262D6E">
      <w:pPr>
        <w:spacing w:line="360" w:lineRule="auto"/>
        <w:jc w:val="both"/>
        <w:rPr>
          <w:del w:id="7084" w:author="Regina Casanova" w:date="2018-07-29T21:01:00Z"/>
        </w:rPr>
      </w:pPr>
      <w:del w:id="7085" w:author="Regina Casanova" w:date="2018-07-29T21:01:00Z">
        <w:r w:rsidRPr="00BA156B" w:rsidDel="00E45F10">
          <w:delText>Su participación en esta entrevista es VOLUNTARIA, nadie puede obligarlo a participar si no lo desea</w:delText>
        </w:r>
        <w:r w:rsidR="007B7445" w:rsidRPr="00BA156B" w:rsidDel="00E45F10">
          <w:delText>.</w:delText>
        </w:r>
        <w:r w:rsidRPr="00BA156B" w:rsidDel="00E45F10">
          <w:delText xml:space="preserve"> Su decisión de participar o no, no va a afectar sus relaciones con su proveedor de salud ni sus posibilidades de acceder a los beneficios que este estudio pueda ofrecer</w:delText>
        </w:r>
        <w:r w:rsidR="007B7445" w:rsidRPr="00BA156B" w:rsidDel="00E45F10">
          <w:delText>.</w:delText>
        </w:r>
        <w:r w:rsidRPr="00BA156B" w:rsidDel="00E45F10">
          <w:delText xml:space="preserve"> Debe también saber que toda la información que Ud</w:delText>
        </w:r>
        <w:r w:rsidR="007B7445" w:rsidRPr="00BA156B" w:rsidDel="00E45F10">
          <w:delText>.</w:delText>
        </w:r>
        <w:r w:rsidRPr="00BA156B" w:rsidDel="00E45F10">
          <w:delText xml:space="preserve"> nos proporcione será guardada CONFIDENCIALMENTE, o sea, sólo será conocida por las personas que trabajan en este estudio y por nadie más</w:delText>
        </w:r>
        <w:r w:rsidR="007B7445" w:rsidRPr="00BA156B" w:rsidDel="00E45F10">
          <w:delText>.</w:delText>
        </w:r>
        <w:r w:rsidRPr="00BA156B" w:rsidDel="00E45F10">
          <w:delText xml:space="preserve"> </w:delText>
        </w:r>
      </w:del>
    </w:p>
    <w:p w14:paraId="4A7990B8" w14:textId="17F67CC8" w:rsidR="00161D0F" w:rsidRPr="00BA156B" w:rsidDel="00E45F10" w:rsidRDefault="00161D0F" w:rsidP="00262D6E">
      <w:pPr>
        <w:spacing w:line="360" w:lineRule="auto"/>
        <w:jc w:val="both"/>
        <w:rPr>
          <w:del w:id="7086" w:author="Regina Casanova" w:date="2018-07-29T21:01:00Z"/>
        </w:rPr>
      </w:pPr>
    </w:p>
    <w:p w14:paraId="34B1ACE0" w14:textId="661DCDA2" w:rsidR="00161D0F" w:rsidRPr="00BA156B" w:rsidDel="00E45F10" w:rsidRDefault="00161D0F" w:rsidP="00262D6E">
      <w:pPr>
        <w:spacing w:line="360" w:lineRule="auto"/>
        <w:jc w:val="both"/>
        <w:rPr>
          <w:del w:id="7087" w:author="Regina Casanova" w:date="2018-07-29T21:01:00Z"/>
          <w:b/>
          <w:bCs/>
        </w:rPr>
      </w:pPr>
      <w:del w:id="7088" w:author="Regina Casanova" w:date="2018-07-29T21:01:00Z">
        <w:r w:rsidRPr="00BA156B" w:rsidDel="00E45F10">
          <w:rPr>
            <w:b/>
            <w:bCs/>
          </w:rPr>
          <w:delText>Procedimientos:</w:delText>
        </w:r>
      </w:del>
    </w:p>
    <w:p w14:paraId="1F41D289" w14:textId="7855A9B8" w:rsidR="00161D0F" w:rsidRPr="00BA156B" w:rsidDel="00E45F10" w:rsidRDefault="00161D0F" w:rsidP="00262D6E">
      <w:pPr>
        <w:spacing w:line="360" w:lineRule="auto"/>
        <w:jc w:val="both"/>
        <w:rPr>
          <w:del w:id="7089" w:author="Regina Casanova" w:date="2018-07-29T21:01:00Z"/>
        </w:rPr>
      </w:pPr>
      <w:del w:id="7090" w:author="Regina Casanova" w:date="2018-07-29T21:01:00Z">
        <w:r w:rsidRPr="00BA156B" w:rsidDel="00E45F10">
          <w:delText>Si usted acepta participar de estas entrevistas será parte de dos reuniones donde se tocarán temas sobre sus percepciones en reclamos, su importancia y sus necesidades para el uso de dispositivos informáticos en el manejo y recojo de reclamos</w:delText>
        </w:r>
        <w:r w:rsidR="007B7445" w:rsidRPr="00BA156B" w:rsidDel="00E45F10">
          <w:delText>.</w:delText>
        </w:r>
        <w:r w:rsidRPr="00BA156B" w:rsidDel="00E45F10">
          <w:delText xml:space="preserve"> Adicionalmente, en la segunda reunión se le pedirá probar prototipos del sistema de información planteado con el fin de recaudar sus opiniones y dificultades</w:delText>
        </w:r>
        <w:r w:rsidR="007B7445" w:rsidRPr="00BA156B" w:rsidDel="00E45F10">
          <w:delText>.</w:delText>
        </w:r>
        <w:r w:rsidRPr="00BA156B" w:rsidDel="00E45F10">
          <w:delText xml:space="preserve"> Ambas reuniones serán grabadas para el análisis respectivo de sus opiniones</w:delText>
        </w:r>
        <w:r w:rsidR="007B7445" w:rsidRPr="00BA156B" w:rsidDel="00E45F10">
          <w:delText>.</w:delText>
        </w:r>
      </w:del>
    </w:p>
    <w:p w14:paraId="3B369E59" w14:textId="095CDF8C" w:rsidR="00161D0F" w:rsidRPr="00BA156B" w:rsidDel="00E45F10" w:rsidRDefault="00161D0F" w:rsidP="00262D6E">
      <w:pPr>
        <w:spacing w:line="360" w:lineRule="auto"/>
        <w:jc w:val="both"/>
        <w:rPr>
          <w:del w:id="7091" w:author="Regina Casanova" w:date="2018-07-29T21:01:00Z"/>
          <w:b/>
          <w:bCs/>
        </w:rPr>
      </w:pPr>
    </w:p>
    <w:p w14:paraId="3965883C" w14:textId="4AF8C052" w:rsidR="00161D0F" w:rsidRPr="00BA156B" w:rsidDel="00E45F10" w:rsidRDefault="00161D0F" w:rsidP="00262D6E">
      <w:pPr>
        <w:spacing w:line="360" w:lineRule="auto"/>
        <w:jc w:val="both"/>
        <w:rPr>
          <w:del w:id="7092" w:author="Regina Casanova" w:date="2018-07-29T21:01:00Z"/>
          <w:b/>
          <w:bCs/>
        </w:rPr>
      </w:pPr>
      <w:del w:id="7093" w:author="Regina Casanova" w:date="2018-07-29T21:01:00Z">
        <w:r w:rsidRPr="00BA156B" w:rsidDel="00E45F10">
          <w:rPr>
            <w:b/>
            <w:bCs/>
          </w:rPr>
          <w:delText>Riesgos:</w:delText>
        </w:r>
      </w:del>
    </w:p>
    <w:p w14:paraId="07283FB7" w14:textId="425A5B28" w:rsidR="00161D0F" w:rsidRPr="00BA156B" w:rsidDel="00E45F10" w:rsidRDefault="00161D0F" w:rsidP="00262D6E">
      <w:pPr>
        <w:spacing w:line="360" w:lineRule="auto"/>
        <w:ind w:left="15"/>
        <w:jc w:val="both"/>
        <w:rPr>
          <w:del w:id="7094" w:author="Regina Casanova" w:date="2018-07-29T21:01:00Z"/>
        </w:rPr>
      </w:pPr>
      <w:del w:id="7095" w:author="Regina Casanova" w:date="2018-07-29T21:01:00Z">
        <w:r w:rsidRPr="00BA156B" w:rsidDel="00E45F10">
          <w:delText>Al participar de estas entrevistas no incurre en algún riesgo para usted</w:delText>
        </w:r>
        <w:r w:rsidR="007B7445" w:rsidRPr="00BA156B" w:rsidDel="00E45F10">
          <w:delText>.</w:delText>
        </w:r>
        <w:r w:rsidRPr="00BA156B" w:rsidDel="00E45F10">
          <w:delText xml:space="preserve"> No tiene que participar si no lo desea; y puede retirarse de la entrevista en el momento que usted desee a pesar de haber dado su consentimiento, sin que esto lo perjudique de forma alguna</w:delText>
        </w:r>
        <w:r w:rsidR="007B7445" w:rsidRPr="00BA156B" w:rsidDel="00E45F10">
          <w:delText>.</w:delText>
        </w:r>
        <w:r w:rsidRPr="00BA156B" w:rsidDel="00E45F10">
          <w:delText xml:space="preserve"> Su nombre no aparecerá en ningún documento del estudio, usaremos seudónimos durante las grabaciones de las entrevistas</w:delText>
        </w:r>
        <w:r w:rsidR="007B7445" w:rsidRPr="00BA156B" w:rsidDel="00E45F10">
          <w:delText>.</w:delText>
        </w:r>
      </w:del>
    </w:p>
    <w:p w14:paraId="2E2101C2" w14:textId="1F67E114" w:rsidR="00161D0F" w:rsidRPr="00BA156B" w:rsidDel="00E45F10" w:rsidRDefault="00161D0F" w:rsidP="00262D6E">
      <w:pPr>
        <w:spacing w:line="360" w:lineRule="auto"/>
        <w:ind w:left="15" w:firstLine="15"/>
        <w:jc w:val="both"/>
        <w:rPr>
          <w:del w:id="7096" w:author="Regina Casanova" w:date="2018-07-29T21:01:00Z"/>
        </w:rPr>
      </w:pPr>
    </w:p>
    <w:p w14:paraId="434D44BF" w14:textId="6F32840B" w:rsidR="00161D0F" w:rsidRPr="00BA156B" w:rsidDel="00E45F10" w:rsidRDefault="00161D0F" w:rsidP="00262D6E">
      <w:pPr>
        <w:spacing w:line="360" w:lineRule="auto"/>
        <w:jc w:val="both"/>
        <w:rPr>
          <w:del w:id="7097" w:author="Regina Casanova" w:date="2018-07-29T21:01:00Z"/>
          <w:b/>
          <w:bCs/>
        </w:rPr>
      </w:pPr>
      <w:del w:id="7098" w:author="Regina Casanova" w:date="2018-07-29T21:01:00Z">
        <w:r w:rsidRPr="00BA156B" w:rsidDel="00E45F10">
          <w:rPr>
            <w:b/>
            <w:bCs/>
          </w:rPr>
          <w:delText>Beneficios e incentivos:</w:delText>
        </w:r>
      </w:del>
    </w:p>
    <w:p w14:paraId="065321FE" w14:textId="7366F05E" w:rsidR="007B7445" w:rsidRPr="00BA156B" w:rsidDel="00E45F10" w:rsidRDefault="00161D0F" w:rsidP="00262D6E">
      <w:pPr>
        <w:spacing w:line="360" w:lineRule="auto"/>
        <w:ind w:left="15"/>
        <w:jc w:val="both"/>
        <w:rPr>
          <w:del w:id="7099" w:author="Regina Casanova" w:date="2018-07-29T21:01:00Z"/>
        </w:rPr>
      </w:pPr>
      <w:del w:id="7100" w:author="Regina Casanova" w:date="2018-07-29T21:01:00Z">
        <w:r w:rsidRPr="00BA156B" w:rsidDel="00E45F10">
          <w:delText>Por su participación usted recibirá un refrigerio</w:delText>
        </w:r>
        <w:r w:rsidR="007B7445" w:rsidRPr="00BA156B" w:rsidDel="00E45F10">
          <w:delText>.</w:delText>
        </w:r>
        <w:r w:rsidRPr="00BA156B" w:rsidDel="00E45F10">
          <w:delText xml:space="preserve"> También podrá ayudar a los investigadores a tomar mejores decisiones para diseñar y validar un sistema de manejo de reclamos para el sistema de salud peruano</w:delText>
        </w:r>
        <w:r w:rsidR="007B7445" w:rsidRPr="00BA156B" w:rsidDel="00E45F10">
          <w:delText>.</w:delText>
        </w:r>
        <w:r w:rsidRPr="00BA156B" w:rsidDel="00E45F10">
          <w:delText xml:space="preserve"> </w:delText>
        </w:r>
      </w:del>
    </w:p>
    <w:p w14:paraId="3E4BAF24" w14:textId="4F202A2D" w:rsidR="007B7445" w:rsidRPr="00BA156B" w:rsidDel="00E45F10" w:rsidRDefault="007B7445" w:rsidP="00262D6E">
      <w:pPr>
        <w:spacing w:line="360" w:lineRule="auto"/>
        <w:ind w:left="15"/>
        <w:jc w:val="both"/>
        <w:rPr>
          <w:del w:id="7101" w:author="Regina Casanova" w:date="2018-07-29T21:01:00Z"/>
        </w:rPr>
      </w:pPr>
    </w:p>
    <w:p w14:paraId="788AD5CF" w14:textId="1FFEED12" w:rsidR="00161D0F" w:rsidRPr="00BA156B" w:rsidDel="00E45F10" w:rsidRDefault="00161D0F" w:rsidP="00262D6E">
      <w:pPr>
        <w:spacing w:line="360" w:lineRule="auto"/>
        <w:ind w:left="15"/>
        <w:jc w:val="both"/>
        <w:rPr>
          <w:del w:id="7102" w:author="Regina Casanova" w:date="2018-07-29T21:01:00Z"/>
          <w:b/>
          <w:bCs/>
        </w:rPr>
      </w:pPr>
      <w:del w:id="7103" w:author="Regina Casanova" w:date="2018-07-29T21:01:00Z">
        <w:r w:rsidRPr="00BA156B" w:rsidDel="00E45F10">
          <w:rPr>
            <w:b/>
            <w:bCs/>
          </w:rPr>
          <w:delText>Confidencialidad:</w:delText>
        </w:r>
      </w:del>
    </w:p>
    <w:p w14:paraId="01396F52" w14:textId="4A9B1BF7" w:rsidR="00161D0F" w:rsidRPr="00BA156B" w:rsidDel="00E45F10" w:rsidRDefault="00161D0F" w:rsidP="00262D6E">
      <w:pPr>
        <w:spacing w:line="360" w:lineRule="auto"/>
        <w:ind w:left="15"/>
        <w:jc w:val="both"/>
        <w:rPr>
          <w:del w:id="7104" w:author="Regina Casanova" w:date="2018-07-29T21:01:00Z"/>
        </w:rPr>
      </w:pPr>
      <w:del w:id="7105" w:author="Regina Casanova" w:date="2018-07-29T21:01:00Z">
        <w:r w:rsidRPr="00BA156B" w:rsidDel="00E45F10">
          <w:delText>Nosotros guardaremos su información con códigos o seudónimos y no con nombres</w:delText>
        </w:r>
        <w:r w:rsidR="007B7445" w:rsidRPr="00BA156B" w:rsidDel="00E45F10">
          <w:delText>.</w:delText>
        </w:r>
        <w:r w:rsidRPr="00BA156B" w:rsidDel="00E45F10">
          <w:delText xml:space="preserve"> Si los resultados de esta reunión son publicados, no se mostrará ninguna información que permita la identificación de las personas que participaron</w:delText>
        </w:r>
        <w:r w:rsidR="007B7445" w:rsidRPr="00BA156B" w:rsidDel="00E45F10">
          <w:delText>.</w:delText>
        </w:r>
        <w:r w:rsidRPr="00BA156B" w:rsidDel="00E45F10">
          <w:delText xml:space="preserve"> Los archivos no serán mostrados a ninguna persona ajena al estudio sin su consentimiento</w:delText>
        </w:r>
        <w:r w:rsidR="007B7445" w:rsidRPr="00BA156B" w:rsidDel="00E45F10">
          <w:delText>.</w:delText>
        </w:r>
      </w:del>
    </w:p>
    <w:p w14:paraId="13705FDA" w14:textId="3B8CB1AA" w:rsidR="00161D0F" w:rsidRPr="00BA156B" w:rsidDel="00E45F10" w:rsidRDefault="00161D0F" w:rsidP="00262D6E">
      <w:pPr>
        <w:spacing w:line="360" w:lineRule="auto"/>
        <w:jc w:val="both"/>
        <w:rPr>
          <w:del w:id="7106" w:author="Regina Casanova" w:date="2018-07-29T21:01:00Z"/>
        </w:rPr>
      </w:pPr>
    </w:p>
    <w:p w14:paraId="5919F77A" w14:textId="1F88A5EB" w:rsidR="00161D0F" w:rsidRPr="00BA156B" w:rsidDel="00E45F10" w:rsidRDefault="00161D0F" w:rsidP="00262D6E">
      <w:pPr>
        <w:spacing w:line="360" w:lineRule="auto"/>
        <w:jc w:val="both"/>
        <w:rPr>
          <w:del w:id="7107" w:author="Regina Casanova" w:date="2018-07-29T21:01:00Z"/>
          <w:b/>
          <w:bCs/>
        </w:rPr>
      </w:pPr>
      <w:del w:id="7108" w:author="Regina Casanova" w:date="2018-07-29T21:01:00Z">
        <w:r w:rsidRPr="00BA156B" w:rsidDel="00E45F10">
          <w:rPr>
            <w:b/>
            <w:bCs/>
          </w:rPr>
          <w:delText>Contacto con los investigadores:</w:delText>
        </w:r>
      </w:del>
    </w:p>
    <w:p w14:paraId="5437DB06" w14:textId="65B8B5CE" w:rsidR="00161D0F" w:rsidRPr="00BA156B" w:rsidDel="00E45F10" w:rsidRDefault="00161D0F" w:rsidP="00262D6E">
      <w:pPr>
        <w:spacing w:line="360" w:lineRule="auto"/>
        <w:jc w:val="both"/>
        <w:rPr>
          <w:del w:id="7109" w:author="Regina Casanova" w:date="2018-07-29T21:01:00Z"/>
          <w:bCs/>
        </w:rPr>
      </w:pPr>
      <w:del w:id="7110" w:author="Regina Casanova" w:date="2018-07-29T21:01:00Z">
        <w:r w:rsidRPr="00BA156B" w:rsidDel="00E45F10">
          <w:rPr>
            <w:bCs/>
          </w:rPr>
          <w:delText>Si tiene alguna duda adicional, por favor pregunte al personal del estudio, o llamar a Regina Casanova Pérez al teléfono (01) 319-0000 anexo 2264 (Facultad de Salud Pública, UPCH)</w:delText>
        </w:r>
        <w:r w:rsidR="007B7445" w:rsidRPr="00BA156B" w:rsidDel="00E45F10">
          <w:rPr>
            <w:bCs/>
          </w:rPr>
          <w:delText>.</w:delText>
        </w:r>
      </w:del>
    </w:p>
    <w:p w14:paraId="7DDA5349" w14:textId="7A238D01" w:rsidR="00161D0F" w:rsidRPr="00BA156B" w:rsidDel="00E45F10" w:rsidRDefault="00161D0F" w:rsidP="00262D6E">
      <w:pPr>
        <w:spacing w:line="360" w:lineRule="auto"/>
        <w:ind w:left="15"/>
        <w:jc w:val="both"/>
        <w:rPr>
          <w:del w:id="7111" w:author="Regina Casanova" w:date="2018-07-29T21:01:00Z"/>
          <w:b/>
          <w:bCs/>
        </w:rPr>
      </w:pPr>
    </w:p>
    <w:p w14:paraId="3BBA1D1E" w14:textId="40E55227" w:rsidR="00161D0F" w:rsidRPr="00BA156B" w:rsidDel="00E45F10" w:rsidRDefault="00161D0F" w:rsidP="00262D6E">
      <w:pPr>
        <w:spacing w:line="360" w:lineRule="auto"/>
        <w:ind w:left="15"/>
        <w:jc w:val="both"/>
        <w:rPr>
          <w:del w:id="7112" w:author="Regina Casanova" w:date="2018-07-29T21:01:00Z"/>
          <w:b/>
          <w:bCs/>
        </w:rPr>
      </w:pPr>
      <w:del w:id="7113" w:author="Regina Casanova" w:date="2018-07-29T21:01:00Z">
        <w:r w:rsidRPr="00BA156B" w:rsidDel="00E45F10">
          <w:rPr>
            <w:b/>
            <w:bCs/>
          </w:rPr>
          <w:delText>Derechos del participante:</w:delText>
        </w:r>
      </w:del>
    </w:p>
    <w:p w14:paraId="6DFBDCA4" w14:textId="0F784D24" w:rsidR="00161D0F" w:rsidRPr="00BA156B" w:rsidDel="00E45F10" w:rsidRDefault="00161D0F" w:rsidP="00262D6E">
      <w:pPr>
        <w:spacing w:line="360" w:lineRule="auto"/>
        <w:ind w:left="15"/>
        <w:jc w:val="both"/>
        <w:rPr>
          <w:del w:id="7114" w:author="Regina Casanova" w:date="2018-07-29T21:01:00Z"/>
        </w:rPr>
      </w:pPr>
      <w:del w:id="7115" w:author="Regina Casanova" w:date="2018-07-29T21:01:00Z">
        <w:r w:rsidRPr="00BA156B" w:rsidDel="00E45F10">
          <w:rPr>
            <w:bCs/>
          </w:rPr>
          <w:delText>Si usted decide participar de las entrevistas, puede retirarse de éste en cualquier momento</w:delText>
        </w:r>
        <w:r w:rsidR="007B7445" w:rsidRPr="00BA156B" w:rsidDel="00E45F10">
          <w:rPr>
            <w:bCs/>
          </w:rPr>
          <w:delText>.</w:delText>
        </w:r>
      </w:del>
    </w:p>
    <w:p w14:paraId="724C6A20" w14:textId="74E5924B" w:rsidR="00161D0F" w:rsidRPr="00BA156B" w:rsidDel="00E45F10" w:rsidRDefault="00161D0F" w:rsidP="00262D6E">
      <w:pPr>
        <w:spacing w:line="360" w:lineRule="auto"/>
        <w:ind w:left="15"/>
        <w:jc w:val="both"/>
        <w:rPr>
          <w:del w:id="7116" w:author="Regina Casanova" w:date="2018-07-29T21:01:00Z"/>
          <w:bCs/>
        </w:rPr>
      </w:pPr>
      <w:del w:id="7117" w:author="Regina Casanova" w:date="2018-07-29T21:01:00Z">
        <w:r w:rsidRPr="00BA156B" w:rsidDel="00E45F10">
          <w:rPr>
            <w:bCs/>
          </w:rPr>
          <w:delText>Al participar en ellas, no está renunciando a ningún tipo de derechos</w:delText>
        </w:r>
        <w:r w:rsidR="007B7445" w:rsidRPr="00BA156B" w:rsidDel="00E45F10">
          <w:rPr>
            <w:bCs/>
          </w:rPr>
          <w:delText>.</w:delText>
        </w:r>
        <w:r w:rsidRPr="00BA156B" w:rsidDel="00E45F10">
          <w:rPr>
            <w:bCs/>
          </w:rPr>
          <w:delText xml:space="preserve"> Si tiene preguntas sobre sus derechos como participante en el presente estudio, puede contactarse con la Dra</w:delText>
        </w:r>
        <w:r w:rsidR="007B7445" w:rsidRPr="00BA156B" w:rsidDel="00E45F10">
          <w:rPr>
            <w:bCs/>
          </w:rPr>
          <w:delText>.</w:delText>
        </w:r>
        <w:r w:rsidRPr="00BA156B" w:rsidDel="00E45F10">
          <w:rPr>
            <w:bCs/>
          </w:rPr>
          <w:delText xml:space="preserve"> Frine Samalvides Cuba presidenta del Comité Institucional de Ética de la Universidad Peruana Cayetano Heredia al teléfono (01) 319-0000 anexo 2271 o escribirle a la siguiente dirección: Biblioteca Central, 3er</w:delText>
        </w:r>
        <w:r w:rsidR="007B7445" w:rsidRPr="00BA156B" w:rsidDel="00E45F10">
          <w:rPr>
            <w:bCs/>
          </w:rPr>
          <w:delText>.</w:delText>
        </w:r>
        <w:r w:rsidRPr="00BA156B" w:rsidDel="00E45F10">
          <w:rPr>
            <w:bCs/>
          </w:rPr>
          <w:delText xml:space="preserve"> Piso, Av</w:delText>
        </w:r>
        <w:r w:rsidR="007B7445" w:rsidRPr="00BA156B" w:rsidDel="00E45F10">
          <w:rPr>
            <w:bCs/>
          </w:rPr>
          <w:delText>.</w:delText>
        </w:r>
        <w:r w:rsidRPr="00BA156B" w:rsidDel="00E45F10">
          <w:rPr>
            <w:bCs/>
          </w:rPr>
          <w:delText xml:space="preserve"> Honorio Delgado 430, San Martín de Porres, Lima 31, Lima</w:delText>
        </w:r>
        <w:r w:rsidR="007B7445" w:rsidRPr="00BA156B" w:rsidDel="00E45F10">
          <w:rPr>
            <w:bCs/>
          </w:rPr>
          <w:delText>.</w:delText>
        </w:r>
      </w:del>
    </w:p>
    <w:p w14:paraId="789032DA" w14:textId="262A43DB" w:rsidR="00161D0F" w:rsidRPr="00BA156B" w:rsidDel="00E45F10" w:rsidRDefault="00161D0F" w:rsidP="00262D6E">
      <w:pPr>
        <w:spacing w:line="360" w:lineRule="auto"/>
        <w:ind w:left="15"/>
        <w:jc w:val="both"/>
        <w:rPr>
          <w:del w:id="7118" w:author="Regina Casanova" w:date="2018-07-29T21:01:00Z"/>
          <w:bCs/>
        </w:rPr>
      </w:pPr>
    </w:p>
    <w:p w14:paraId="4EFBBE52" w14:textId="67D22AB6" w:rsidR="00161D0F" w:rsidRPr="00BA156B" w:rsidDel="00E45F10" w:rsidRDefault="00161D0F" w:rsidP="00262D6E">
      <w:pPr>
        <w:spacing w:line="360" w:lineRule="auto"/>
        <w:ind w:left="15"/>
        <w:jc w:val="both"/>
        <w:rPr>
          <w:del w:id="7119" w:author="Regina Casanova" w:date="2018-07-29T21:01:00Z"/>
          <w:b/>
          <w:bCs/>
        </w:rPr>
      </w:pPr>
      <w:del w:id="7120" w:author="Regina Casanova" w:date="2018-07-29T21:01:00Z">
        <w:r w:rsidRPr="00BA156B" w:rsidDel="00E45F10">
          <w:rPr>
            <w:b/>
          </w:rPr>
          <w:delText>CONSENTIMIENTO</w:delText>
        </w:r>
      </w:del>
    </w:p>
    <w:p w14:paraId="2AC123A3" w14:textId="417EA76A" w:rsidR="00161D0F" w:rsidRPr="00BA156B" w:rsidDel="00E45F10" w:rsidRDefault="00161D0F" w:rsidP="00262D6E">
      <w:pPr>
        <w:spacing w:line="360" w:lineRule="auto"/>
        <w:ind w:left="15"/>
        <w:jc w:val="both"/>
        <w:rPr>
          <w:del w:id="7121" w:author="Regina Casanova" w:date="2018-07-29T21:01:00Z"/>
        </w:rPr>
      </w:pPr>
      <w:del w:id="7122" w:author="Regina Casanova" w:date="2018-07-29T21:01:00Z">
        <w:r w:rsidRPr="00BA156B" w:rsidDel="00E45F10">
          <w:delText>Acepto participar voluntariamente en estas entrevistas, comprendo que cosas me van a pasar si participo, también entiendo que puedo decidir no participar y que puedo retirarme en cualquier momento</w:delText>
        </w:r>
        <w:r w:rsidR="007B7445" w:rsidRPr="00BA156B" w:rsidDel="00E45F10">
          <w:delText>.</w:delText>
        </w:r>
      </w:del>
    </w:p>
    <w:p w14:paraId="4E80E181" w14:textId="32E969D2" w:rsidR="00161D0F" w:rsidRPr="00BA156B" w:rsidDel="00E45F10" w:rsidRDefault="00161D0F" w:rsidP="00262D6E">
      <w:pPr>
        <w:spacing w:line="360" w:lineRule="auto"/>
        <w:ind w:left="15"/>
        <w:jc w:val="both"/>
        <w:rPr>
          <w:del w:id="7123" w:author="Regina Casanova" w:date="2018-07-29T21:01:00Z"/>
        </w:rPr>
      </w:pPr>
    </w:p>
    <w:p w14:paraId="41580208" w14:textId="3F8D6EBD" w:rsidR="00161D0F" w:rsidRPr="00BA156B" w:rsidDel="00E45F10" w:rsidRDefault="00161D0F" w:rsidP="00262D6E">
      <w:pPr>
        <w:spacing w:line="360" w:lineRule="auto"/>
        <w:ind w:left="15"/>
        <w:jc w:val="both"/>
        <w:rPr>
          <w:del w:id="7124" w:author="Regina Casanova" w:date="2018-07-29T21:01:00Z"/>
        </w:rPr>
      </w:pPr>
      <w:del w:id="7125" w:author="Regina Casanova" w:date="2018-07-29T21:01:00Z">
        <w:r w:rsidRPr="00BA156B" w:rsidDel="00E45F10">
          <w:delText xml:space="preserve">FIRMA DEL PARTICIPANTE: </w:delText>
        </w:r>
      </w:del>
    </w:p>
    <w:p w14:paraId="6852C385" w14:textId="63D24088" w:rsidR="00161D0F" w:rsidRPr="00BA156B" w:rsidDel="00E45F10" w:rsidRDefault="00161D0F" w:rsidP="00262D6E">
      <w:pPr>
        <w:spacing w:line="360" w:lineRule="auto"/>
        <w:ind w:left="15"/>
        <w:jc w:val="both"/>
        <w:rPr>
          <w:del w:id="7126" w:author="Regina Casanova" w:date="2018-07-29T21:01:00Z"/>
          <w:b/>
        </w:rPr>
      </w:pPr>
      <w:del w:id="7127" w:author="Regina Casanova" w:date="2018-07-29T21:01:00Z">
        <w:r w:rsidRPr="00BA156B" w:rsidDel="00E45F10">
          <w:rPr>
            <w:b/>
          </w:rPr>
          <w:delText>AL FIRMAR ESTE FORMATO, ESTOY DE ACUERDO EN PARTICIPAR EN FORMA VOLUNTARIA EN EL ESTUDIO QUE AQUÍ SE DESCRIBE</w:delText>
        </w:r>
        <w:r w:rsidR="007B7445" w:rsidRPr="00BA156B" w:rsidDel="00E45F10">
          <w:rPr>
            <w:b/>
          </w:rPr>
          <w:delText>.</w:delText>
        </w:r>
      </w:del>
    </w:p>
    <w:p w14:paraId="4A23C49F" w14:textId="14029E51" w:rsidR="00161D0F" w:rsidRPr="00BA156B" w:rsidDel="00E45F10" w:rsidRDefault="00161D0F" w:rsidP="00262D6E">
      <w:pPr>
        <w:spacing w:line="360" w:lineRule="auto"/>
        <w:ind w:left="15"/>
        <w:jc w:val="both"/>
        <w:rPr>
          <w:del w:id="7128" w:author="Regina Casanova" w:date="2018-07-29T21:01:00Z"/>
          <w:b/>
        </w:rPr>
      </w:pPr>
    </w:p>
    <w:p w14:paraId="593AD28A" w14:textId="4EA0EDCD" w:rsidR="00161D0F" w:rsidRPr="00BA156B" w:rsidDel="00E45F10" w:rsidRDefault="00BA52F5" w:rsidP="00262D6E">
      <w:pPr>
        <w:spacing w:line="360" w:lineRule="auto"/>
        <w:ind w:left="15"/>
        <w:jc w:val="both"/>
        <w:rPr>
          <w:del w:id="7129" w:author="Regina Casanova" w:date="2018-07-29T21:01:00Z"/>
          <w:bCs/>
        </w:rPr>
      </w:pPr>
      <w:del w:id="7130" w:author="Regina Casanova" w:date="2018-07-29T21:01:00Z">
        <w:r w:rsidRPr="00076BFE" w:rsidDel="00E45F10">
          <w:rPr>
            <w:bCs/>
            <w:noProof/>
            <w:lang w:val="en-CA" w:eastAsia="en-CA"/>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del>
    </w:p>
    <w:p w14:paraId="40ABDC9D" w14:textId="3C48B8EE" w:rsidR="00161D0F" w:rsidRPr="00BA156B" w:rsidDel="00E45F10" w:rsidRDefault="00161D0F" w:rsidP="00262D6E">
      <w:pPr>
        <w:spacing w:line="360" w:lineRule="auto"/>
        <w:ind w:left="15"/>
        <w:jc w:val="both"/>
        <w:rPr>
          <w:del w:id="7131" w:author="Regina Casanova" w:date="2018-07-29T21:01:00Z"/>
          <w:bCs/>
        </w:rPr>
      </w:pPr>
      <w:del w:id="7132" w:author="Regina Casanova" w:date="2018-07-29T21:01:00Z">
        <w:r w:rsidRPr="00BA156B" w:rsidDel="00E45F10">
          <w:rPr>
            <w:bCs/>
          </w:rPr>
          <w:delText>Nombres y apellidos del participante</w:delText>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del>
    </w:p>
    <w:p w14:paraId="1C3B3CC4" w14:textId="4CEB5B8D" w:rsidR="00161D0F" w:rsidRPr="00BA156B" w:rsidDel="00E45F10" w:rsidRDefault="00161D0F" w:rsidP="00262D6E">
      <w:pPr>
        <w:spacing w:line="360" w:lineRule="auto"/>
        <w:ind w:left="15"/>
        <w:jc w:val="both"/>
        <w:rPr>
          <w:del w:id="7133" w:author="Regina Casanova" w:date="2018-07-29T21:01:00Z"/>
          <w:bCs/>
        </w:rPr>
      </w:pPr>
    </w:p>
    <w:p w14:paraId="2796FADB" w14:textId="22F17E5E" w:rsidR="00161D0F" w:rsidRPr="00BA156B" w:rsidDel="00E45F10" w:rsidRDefault="00BA52F5" w:rsidP="00262D6E">
      <w:pPr>
        <w:spacing w:line="360" w:lineRule="auto"/>
        <w:ind w:left="15"/>
        <w:jc w:val="both"/>
        <w:rPr>
          <w:del w:id="7134" w:author="Regina Casanova" w:date="2018-07-29T21:01:00Z"/>
          <w:bCs/>
        </w:rPr>
      </w:pPr>
      <w:del w:id="7135" w:author="Regina Casanova" w:date="2018-07-29T21:01:00Z">
        <w:r w:rsidRPr="00076BFE" w:rsidDel="00E45F10">
          <w:rPr>
            <w:bCs/>
            <w:noProof/>
            <w:lang w:val="en-CA" w:eastAsia="en-CA"/>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076BFE" w:rsidDel="00E45F10">
          <w:rPr>
            <w:bCs/>
            <w:noProof/>
            <w:lang w:val="en-CA" w:eastAsia="en-CA"/>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del>
    </w:p>
    <w:p w14:paraId="66225A41" w14:textId="756F97BF" w:rsidR="00161D0F" w:rsidRPr="00BA156B" w:rsidDel="00E45F10" w:rsidRDefault="00161D0F" w:rsidP="00262D6E">
      <w:pPr>
        <w:spacing w:line="360" w:lineRule="auto"/>
        <w:ind w:left="15"/>
        <w:jc w:val="both"/>
        <w:rPr>
          <w:del w:id="7136" w:author="Regina Casanova" w:date="2018-07-29T21:01:00Z"/>
          <w:bCs/>
        </w:rPr>
      </w:pPr>
      <w:del w:id="7137" w:author="Regina Casanova" w:date="2018-07-29T21:01:00Z">
        <w:r w:rsidRPr="00BA156B" w:rsidDel="00E45F10">
          <w:rPr>
            <w:bCs/>
          </w:rPr>
          <w:delText xml:space="preserve">Firma </w:delText>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delText>Fecha y Hora</w:delText>
        </w:r>
      </w:del>
    </w:p>
    <w:p w14:paraId="4EED6061" w14:textId="551D6C6D" w:rsidR="00161D0F" w:rsidRPr="00BA156B" w:rsidDel="00E45F10" w:rsidRDefault="00161D0F" w:rsidP="00262D6E">
      <w:pPr>
        <w:spacing w:line="360" w:lineRule="auto"/>
        <w:ind w:left="15"/>
        <w:jc w:val="both"/>
        <w:rPr>
          <w:del w:id="7138" w:author="Regina Casanova" w:date="2018-07-29T21:01:00Z"/>
          <w:bCs/>
        </w:rPr>
      </w:pPr>
    </w:p>
    <w:p w14:paraId="0397513E" w14:textId="64D57D1E" w:rsidR="00161D0F" w:rsidRPr="00BA156B" w:rsidDel="00E45F10" w:rsidRDefault="00161D0F" w:rsidP="00262D6E">
      <w:pPr>
        <w:spacing w:line="360" w:lineRule="auto"/>
        <w:ind w:left="15"/>
        <w:jc w:val="both"/>
        <w:rPr>
          <w:del w:id="7139" w:author="Regina Casanova" w:date="2018-07-29T21:01:00Z"/>
          <w:bCs/>
        </w:rPr>
      </w:pPr>
    </w:p>
    <w:p w14:paraId="5F146F7E" w14:textId="6D2DDAD6" w:rsidR="00161D0F" w:rsidRPr="00BA156B" w:rsidDel="00E45F10" w:rsidRDefault="00161D0F" w:rsidP="00262D6E">
      <w:pPr>
        <w:spacing w:line="360" w:lineRule="auto"/>
        <w:ind w:left="15"/>
        <w:jc w:val="both"/>
        <w:rPr>
          <w:del w:id="7140" w:author="Regina Casanova" w:date="2018-07-29T21:01:00Z"/>
          <w:bCs/>
        </w:rPr>
      </w:pPr>
      <w:del w:id="7141" w:author="Regina Casanova" w:date="2018-07-29T21:01:00Z">
        <w:r w:rsidRPr="00BA156B" w:rsidDel="00E45F10">
          <w:rPr>
            <w:bCs/>
          </w:rPr>
          <w:delText>FIRMA DEL INVESTIGADOR</w:delText>
        </w:r>
      </w:del>
    </w:p>
    <w:p w14:paraId="2E0628EA" w14:textId="1890EBB1" w:rsidR="00161D0F" w:rsidRPr="00BA156B" w:rsidDel="00E45F10" w:rsidRDefault="00BA52F5" w:rsidP="00262D6E">
      <w:pPr>
        <w:spacing w:line="360" w:lineRule="auto"/>
        <w:ind w:left="15"/>
        <w:jc w:val="both"/>
        <w:rPr>
          <w:del w:id="7142" w:author="Regina Casanova" w:date="2018-07-29T21:01:00Z"/>
          <w:bCs/>
        </w:rPr>
      </w:pPr>
      <w:del w:id="7143" w:author="Regina Casanova" w:date="2018-07-29T21:01:00Z">
        <w:r w:rsidRPr="00076BFE" w:rsidDel="00E45F10">
          <w:rPr>
            <w:bCs/>
            <w:noProof/>
            <w:lang w:val="en-CA" w:eastAsia="en-CA"/>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del>
    </w:p>
    <w:p w14:paraId="3D5C6150" w14:textId="12E3F122" w:rsidR="00161D0F" w:rsidRPr="00BA156B" w:rsidDel="00E45F10" w:rsidRDefault="00161D0F" w:rsidP="00262D6E">
      <w:pPr>
        <w:spacing w:line="360" w:lineRule="auto"/>
        <w:ind w:left="15"/>
        <w:jc w:val="both"/>
        <w:rPr>
          <w:del w:id="7144" w:author="Regina Casanova" w:date="2018-07-29T21:01:00Z"/>
          <w:bCs/>
        </w:rPr>
      </w:pPr>
      <w:del w:id="7145" w:author="Regina Casanova" w:date="2018-07-29T21:01:00Z">
        <w:r w:rsidRPr="00BA156B" w:rsidDel="00E45F10">
          <w:rPr>
            <w:bCs/>
          </w:rPr>
          <w:delText>Nombre del investigador</w:delText>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del>
    </w:p>
    <w:p w14:paraId="1C0E1EC5" w14:textId="4DA66A96" w:rsidR="00161D0F" w:rsidRPr="00BA156B" w:rsidDel="00E45F10" w:rsidRDefault="00161D0F" w:rsidP="00262D6E">
      <w:pPr>
        <w:spacing w:line="360" w:lineRule="auto"/>
        <w:ind w:left="15"/>
        <w:jc w:val="both"/>
        <w:rPr>
          <w:del w:id="7146" w:author="Regina Casanova" w:date="2018-07-29T21:01:00Z"/>
          <w:bCs/>
        </w:rPr>
      </w:pPr>
    </w:p>
    <w:p w14:paraId="64BF23D6" w14:textId="0453D00B" w:rsidR="00161D0F" w:rsidRPr="00BA156B" w:rsidDel="00E45F10" w:rsidRDefault="00161D0F" w:rsidP="00262D6E">
      <w:pPr>
        <w:spacing w:line="360" w:lineRule="auto"/>
        <w:ind w:left="15"/>
        <w:jc w:val="both"/>
        <w:rPr>
          <w:del w:id="7147" w:author="Regina Casanova" w:date="2018-07-29T21:01:00Z"/>
          <w:bCs/>
        </w:rPr>
      </w:pPr>
    </w:p>
    <w:p w14:paraId="13CEB265" w14:textId="42AA2741" w:rsidR="00161D0F" w:rsidRPr="00BA156B" w:rsidDel="00E45F10" w:rsidRDefault="00BA52F5" w:rsidP="00262D6E">
      <w:pPr>
        <w:spacing w:line="360" w:lineRule="auto"/>
        <w:ind w:left="15"/>
        <w:jc w:val="both"/>
        <w:rPr>
          <w:del w:id="7148" w:author="Regina Casanova" w:date="2018-07-29T21:01:00Z"/>
          <w:bCs/>
        </w:rPr>
      </w:pPr>
      <w:del w:id="7149" w:author="Regina Casanova" w:date="2018-07-29T21:01:00Z">
        <w:r w:rsidRPr="00076BFE" w:rsidDel="00E45F10">
          <w:rPr>
            <w:bCs/>
            <w:noProof/>
            <w:lang w:val="en-CA" w:eastAsia="en-CA"/>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076BFE" w:rsidDel="00E45F10">
          <w:rPr>
            <w:bCs/>
            <w:noProof/>
            <w:lang w:val="en-CA" w:eastAsia="en-CA"/>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del>
    </w:p>
    <w:p w14:paraId="7B9E8482" w14:textId="01A1621E" w:rsidR="00161D0F" w:rsidRPr="00BA156B" w:rsidDel="00E45F10" w:rsidRDefault="00161D0F" w:rsidP="00262D6E">
      <w:pPr>
        <w:spacing w:line="360" w:lineRule="auto"/>
        <w:ind w:left="15"/>
        <w:jc w:val="both"/>
        <w:rPr>
          <w:del w:id="7150" w:author="Regina Casanova" w:date="2018-07-29T21:01:00Z"/>
          <w:bCs/>
        </w:rPr>
      </w:pPr>
      <w:del w:id="7151" w:author="Regina Casanova" w:date="2018-07-29T21:01:00Z">
        <w:r w:rsidRPr="00BA156B" w:rsidDel="00E45F10">
          <w:rPr>
            <w:bCs/>
          </w:rPr>
          <w:delText>Firma</w:delText>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r>
        <w:r w:rsidRPr="00BA156B" w:rsidDel="00E45F10">
          <w:rPr>
            <w:bCs/>
          </w:rPr>
          <w:tab/>
          <w:delText>Fecha y Hora</w:delText>
        </w:r>
      </w:del>
    </w:p>
    <w:p w14:paraId="0B4E7BCC" w14:textId="273DCC3A" w:rsidR="00161D0F" w:rsidRPr="00BA156B" w:rsidDel="00E45F10" w:rsidRDefault="00161D0F" w:rsidP="00262D6E">
      <w:pPr>
        <w:spacing w:line="360" w:lineRule="auto"/>
        <w:jc w:val="both"/>
        <w:rPr>
          <w:del w:id="7152" w:author="Regina Casanova" w:date="2018-07-29T21:01:00Z"/>
        </w:rPr>
      </w:pPr>
    </w:p>
    <w:p w14:paraId="5CEFEB4B" w14:textId="08D090CF" w:rsidR="00161D0F" w:rsidRPr="00BA156B" w:rsidDel="00E45F10" w:rsidRDefault="00161D0F" w:rsidP="00262D6E">
      <w:pPr>
        <w:spacing w:line="360" w:lineRule="auto"/>
        <w:jc w:val="both"/>
        <w:rPr>
          <w:del w:id="7153" w:author="Regina Casanova" w:date="2018-07-29T21:01:00Z"/>
        </w:rPr>
      </w:pPr>
    </w:p>
    <w:p w14:paraId="7B228032" w14:textId="44501BF8" w:rsidR="00402BAD" w:rsidRPr="00BA156B" w:rsidDel="00E45F10" w:rsidRDefault="00402BAD" w:rsidP="00262D6E">
      <w:pPr>
        <w:spacing w:line="360" w:lineRule="auto"/>
        <w:jc w:val="both"/>
        <w:rPr>
          <w:del w:id="7154" w:author="Regina Casanova" w:date="2018-07-29T21:01:00Z"/>
        </w:rPr>
      </w:pPr>
    </w:p>
    <w:p w14:paraId="4677CA07" w14:textId="504DD538" w:rsidR="00000DBF" w:rsidRPr="00BA156B" w:rsidDel="00E45F10" w:rsidRDefault="00000DBF" w:rsidP="00262D6E">
      <w:pPr>
        <w:spacing w:line="360" w:lineRule="auto"/>
        <w:jc w:val="both"/>
        <w:rPr>
          <w:del w:id="7155" w:author="Regina Casanova" w:date="2018-07-29T21:01:00Z"/>
          <w:b/>
          <w:u w:val="single"/>
        </w:rPr>
      </w:pPr>
    </w:p>
    <w:p w14:paraId="7A6D1E68" w14:textId="4465112A" w:rsidR="00161D0F" w:rsidRPr="00862EA1" w:rsidRDefault="00161D0F" w:rsidP="00862EA1">
      <w:pPr>
        <w:pStyle w:val="Ttulo2"/>
        <w:rPr>
          <w:lang w:val="es-PE"/>
        </w:rPr>
      </w:pPr>
      <w:bookmarkStart w:id="7156" w:name="_Toc520655751"/>
      <w:r w:rsidRPr="00BA156B">
        <w:rPr>
          <w:lang w:val="es-PE"/>
        </w:rPr>
        <w:t xml:space="preserve">Anexo </w:t>
      </w:r>
      <w:ins w:id="7157" w:author="Regina Casanova" w:date="2018-07-29T21:24:00Z">
        <w:r w:rsidR="00ED213A">
          <w:rPr>
            <w:lang w:val="es-PE"/>
          </w:rPr>
          <w:t>3</w:t>
        </w:r>
      </w:ins>
      <w:del w:id="7158" w:author="Regina Casanova" w:date="2018-07-29T21:24:00Z">
        <w:r w:rsidRPr="00BA156B" w:rsidDel="00ED213A">
          <w:rPr>
            <w:lang w:val="es-PE"/>
          </w:rPr>
          <w:delText>2</w:delText>
        </w:r>
      </w:del>
      <w:r w:rsidRPr="00BA156B">
        <w:rPr>
          <w:lang w:val="es-PE"/>
        </w:rPr>
        <w:t>: Guía Semi-Estructurada de Entrevista a Profundidad para usuarios finales Nº1</w:t>
      </w:r>
      <w:bookmarkEnd w:id="7156"/>
    </w:p>
    <w:p w14:paraId="47347AC9" w14:textId="77777777" w:rsidR="00161D0F" w:rsidRPr="00BA156B" w:rsidRDefault="00161D0F" w:rsidP="00262D6E">
      <w:pPr>
        <w:spacing w:line="360" w:lineRule="auto"/>
        <w:jc w:val="both"/>
      </w:pPr>
      <w:r w:rsidRPr="00BA156B">
        <w:rPr>
          <w:b/>
        </w:rPr>
        <w:t>Objetivo</w:t>
      </w:r>
      <w:r w:rsidRPr="00BA156B">
        <w:t>: Conocer la opinión sobre los reclamos, su importancia y necesidades que puedan existir respecto a un sistema de gestión para manejo de reclamos en instituciones prestadoras de salud</w:t>
      </w:r>
      <w:r w:rsidR="007B7445" w:rsidRPr="00BA156B">
        <w:t>.</w:t>
      </w:r>
    </w:p>
    <w:p w14:paraId="4357465D" w14:textId="77777777" w:rsidR="00161D0F" w:rsidRPr="00BA156B" w:rsidRDefault="00161D0F" w:rsidP="00262D6E">
      <w:pPr>
        <w:spacing w:line="360" w:lineRule="auto"/>
        <w:jc w:val="both"/>
      </w:pPr>
    </w:p>
    <w:p w14:paraId="0633335B"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7545EE2A" w14:textId="77777777" w:rsidR="00161D0F" w:rsidRPr="00BA156B" w:rsidRDefault="00161D0F" w:rsidP="00262D6E">
      <w:pPr>
        <w:spacing w:line="360" w:lineRule="auto"/>
        <w:jc w:val="both"/>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pPr>
    </w:p>
    <w:p w14:paraId="7568E267" w14:textId="77777777" w:rsidR="00161D0F" w:rsidRPr="00BA156B" w:rsidRDefault="00161D0F" w:rsidP="00262D6E">
      <w:pPr>
        <w:spacing w:line="360" w:lineRule="auto"/>
        <w:jc w:val="both"/>
      </w:pPr>
      <w:r w:rsidRPr="00BA156B">
        <w:rPr>
          <w:b/>
        </w:rPr>
        <w:t>Conclusión</w:t>
      </w:r>
      <w:r w:rsidRPr="00BA156B">
        <w:t xml:space="preserve">: </w:t>
      </w:r>
    </w:p>
    <w:p w14:paraId="53C27204"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pPr>
      <w:r w:rsidRPr="00BA156B">
        <w:tab/>
      </w:r>
    </w:p>
    <w:p w14:paraId="5129B227" w14:textId="77777777" w:rsidR="00161D0F" w:rsidRPr="00BA156B" w:rsidRDefault="00161D0F" w:rsidP="00262D6E">
      <w:pPr>
        <w:spacing w:line="360" w:lineRule="auto"/>
        <w:jc w:val="both"/>
      </w:pPr>
      <w:r w:rsidRPr="00BA156B">
        <w:t>¡Muchas gracias por ser honestos con nosotros y por su tiempo!</w:t>
      </w:r>
    </w:p>
    <w:p w14:paraId="47A473D6" w14:textId="77777777" w:rsidR="00161D0F" w:rsidRPr="00BA156B" w:rsidRDefault="00161D0F" w:rsidP="00262D6E">
      <w:pPr>
        <w:spacing w:line="360" w:lineRule="auto"/>
        <w:jc w:val="both"/>
      </w:pPr>
    </w:p>
    <w:p w14:paraId="0AFCA147" w14:textId="77777777" w:rsidR="00161D0F" w:rsidRPr="00BA156B" w:rsidRDefault="00161D0F" w:rsidP="00262D6E">
      <w:pPr>
        <w:spacing w:line="360" w:lineRule="auto"/>
        <w:jc w:val="both"/>
      </w:pPr>
    </w:p>
    <w:p w14:paraId="2821C58B" w14:textId="77777777" w:rsidR="00161D0F" w:rsidRPr="00BA156B" w:rsidRDefault="00161D0F" w:rsidP="00262D6E">
      <w:pPr>
        <w:spacing w:line="360" w:lineRule="auto"/>
        <w:jc w:val="both"/>
      </w:pPr>
    </w:p>
    <w:p w14:paraId="5FE86865" w14:textId="4A6EE5E9" w:rsidR="00161D0F" w:rsidRPr="00862EA1" w:rsidRDefault="00041C8E" w:rsidP="00862EA1">
      <w:pPr>
        <w:pStyle w:val="Ttulo2"/>
        <w:rPr>
          <w:lang w:val="es-PE"/>
        </w:rPr>
      </w:pPr>
      <w:bookmarkStart w:id="7159" w:name="_Toc520655752"/>
      <w:r w:rsidRPr="00BA156B">
        <w:rPr>
          <w:lang w:val="es-PE"/>
        </w:rPr>
        <w:lastRenderedPageBreak/>
        <w:t xml:space="preserve">Anexo </w:t>
      </w:r>
      <w:ins w:id="7160" w:author="Regina Casanova" w:date="2018-07-29T21:24:00Z">
        <w:r w:rsidR="00ED213A">
          <w:rPr>
            <w:lang w:val="es-PE"/>
          </w:rPr>
          <w:t>4</w:t>
        </w:r>
      </w:ins>
      <w:del w:id="7161" w:author="Regina Casanova" w:date="2018-07-29T21:24:00Z">
        <w:r w:rsidRPr="00BA156B" w:rsidDel="00ED213A">
          <w:rPr>
            <w:lang w:val="es-PE"/>
          </w:rPr>
          <w:delText>3</w:delText>
        </w:r>
      </w:del>
      <w:r w:rsidRPr="00BA156B">
        <w:rPr>
          <w:lang w:val="es-PE"/>
        </w:rPr>
        <w:t xml:space="preserve">: Guía </w:t>
      </w:r>
      <w:r w:rsidR="00161D0F" w:rsidRPr="00BA156B">
        <w:rPr>
          <w:lang w:val="es-PE"/>
        </w:rPr>
        <w:t>Estructurada de Entrevista a Profundidad para usuarios finales Nº2</w:t>
      </w:r>
      <w:bookmarkEnd w:id="7159"/>
      <w:r w:rsidR="00161D0F" w:rsidRPr="00BA156B">
        <w:rPr>
          <w:lang w:val="es-PE"/>
        </w:rPr>
        <w:t xml:space="preserve"> </w:t>
      </w:r>
    </w:p>
    <w:p w14:paraId="71F9C13B" w14:textId="77777777" w:rsidR="00161D0F" w:rsidRPr="00BA156B" w:rsidRDefault="00161D0F" w:rsidP="00262D6E">
      <w:pPr>
        <w:spacing w:line="360" w:lineRule="auto"/>
        <w:jc w:val="both"/>
      </w:pPr>
      <w:r w:rsidRPr="00BA156B">
        <w:rPr>
          <w:b/>
        </w:rPr>
        <w:t>Objetivo</w:t>
      </w:r>
      <w:r w:rsidRPr="00BA156B">
        <w:t>: Recolectar percepciones sobre bocetos presentados con el diseño de un nuevo sistema de información planteado para la recolección y manejo de reclamos</w:t>
      </w:r>
      <w:r w:rsidR="007B7445" w:rsidRPr="00BA156B">
        <w:t>.</w:t>
      </w:r>
    </w:p>
    <w:p w14:paraId="1576ECC5" w14:textId="77777777" w:rsidR="00161D0F" w:rsidRPr="00BA156B" w:rsidRDefault="00161D0F" w:rsidP="00262D6E">
      <w:pPr>
        <w:spacing w:line="360" w:lineRule="auto"/>
        <w:jc w:val="both"/>
      </w:pPr>
    </w:p>
    <w:p w14:paraId="0E66109E"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7C984913" w14:textId="77777777" w:rsidR="00161D0F" w:rsidRPr="00BA156B" w:rsidRDefault="00161D0F" w:rsidP="00262D6E">
      <w:pPr>
        <w:spacing w:line="360" w:lineRule="auto"/>
        <w:jc w:val="both"/>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pPr>
    </w:p>
    <w:p w14:paraId="7E42D985" w14:textId="77777777" w:rsidR="00161D0F" w:rsidRPr="00BA156B" w:rsidRDefault="00161D0F" w:rsidP="00262D6E">
      <w:pPr>
        <w:spacing w:line="360" w:lineRule="auto"/>
        <w:jc w:val="both"/>
      </w:pPr>
      <w:r w:rsidRPr="00BA156B">
        <w:rPr>
          <w:b/>
        </w:rPr>
        <w:t>Conclusión</w:t>
      </w:r>
      <w:r w:rsidRPr="00BA156B">
        <w:t>:</w:t>
      </w:r>
    </w:p>
    <w:p w14:paraId="659FCFBB"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 </w:t>
      </w:r>
    </w:p>
    <w:p w14:paraId="3EF1220F" w14:textId="77777777" w:rsidR="00161D0F" w:rsidRPr="00BA156B" w:rsidRDefault="00161D0F" w:rsidP="00262D6E">
      <w:pPr>
        <w:spacing w:line="360" w:lineRule="auto"/>
        <w:jc w:val="both"/>
      </w:pPr>
    </w:p>
    <w:p w14:paraId="43B46D38" w14:textId="77777777" w:rsidR="00161D0F" w:rsidRPr="00BA156B" w:rsidRDefault="00161D0F" w:rsidP="00262D6E">
      <w:pPr>
        <w:spacing w:line="360" w:lineRule="auto"/>
        <w:jc w:val="both"/>
      </w:pPr>
      <w:r w:rsidRPr="00BA156B">
        <w:t>¡Muchas gracias por ser honestos con nosotros y por su tiempo!</w:t>
      </w:r>
    </w:p>
    <w:p w14:paraId="7BCEDA07" w14:textId="77777777" w:rsidR="00161D0F" w:rsidRPr="00BA156B" w:rsidRDefault="00161D0F" w:rsidP="00262D6E">
      <w:pPr>
        <w:spacing w:line="360" w:lineRule="auto"/>
        <w:jc w:val="both"/>
      </w:pPr>
    </w:p>
    <w:p w14:paraId="498F32D5" w14:textId="77777777" w:rsidR="007B7445" w:rsidRPr="00BA156B" w:rsidRDefault="007B7445" w:rsidP="00262D6E">
      <w:pPr>
        <w:spacing w:line="360" w:lineRule="auto"/>
        <w:jc w:val="both"/>
        <w:rPr>
          <w:b/>
        </w:rPr>
      </w:pPr>
    </w:p>
    <w:p w14:paraId="159DEBA0" w14:textId="77777777" w:rsidR="007B7445" w:rsidRPr="00BA156B" w:rsidRDefault="007B7445" w:rsidP="00262D6E">
      <w:pPr>
        <w:spacing w:line="360" w:lineRule="auto"/>
        <w:jc w:val="both"/>
        <w:rPr>
          <w:b/>
        </w:rPr>
      </w:pPr>
    </w:p>
    <w:p w14:paraId="66650F39" w14:textId="77777777" w:rsidR="007B7445" w:rsidRPr="00BA156B" w:rsidRDefault="007B7445" w:rsidP="00262D6E">
      <w:pPr>
        <w:spacing w:line="360" w:lineRule="auto"/>
        <w:jc w:val="both"/>
        <w:rPr>
          <w:b/>
        </w:rPr>
      </w:pPr>
    </w:p>
    <w:p w14:paraId="4E05DD17" w14:textId="77777777" w:rsidR="007B7445" w:rsidRPr="00BA156B" w:rsidRDefault="007B7445" w:rsidP="00262D6E">
      <w:pPr>
        <w:spacing w:line="360" w:lineRule="auto"/>
        <w:jc w:val="both"/>
        <w:rPr>
          <w:b/>
        </w:rPr>
      </w:pPr>
    </w:p>
    <w:p w14:paraId="51FF9DF6" w14:textId="77777777" w:rsidR="007B7445" w:rsidRPr="00BA156B" w:rsidRDefault="007B7445" w:rsidP="00262D6E">
      <w:pPr>
        <w:spacing w:line="360" w:lineRule="auto"/>
        <w:jc w:val="both"/>
        <w:rPr>
          <w:b/>
        </w:rPr>
      </w:pPr>
    </w:p>
    <w:p w14:paraId="565BC1B4" w14:textId="77777777" w:rsidR="007B7445" w:rsidRPr="00BA156B" w:rsidRDefault="007B7445" w:rsidP="00262D6E">
      <w:pPr>
        <w:spacing w:line="360" w:lineRule="auto"/>
        <w:jc w:val="both"/>
        <w:rPr>
          <w:b/>
        </w:rPr>
      </w:pPr>
    </w:p>
    <w:p w14:paraId="19230058" w14:textId="77777777" w:rsidR="007B7445" w:rsidRPr="00BA156B" w:rsidRDefault="007B7445" w:rsidP="00262D6E">
      <w:pPr>
        <w:spacing w:line="360" w:lineRule="auto"/>
        <w:jc w:val="both"/>
        <w:rPr>
          <w:b/>
        </w:rPr>
      </w:pPr>
    </w:p>
    <w:p w14:paraId="757EB3E6" w14:textId="77777777" w:rsidR="007B7445" w:rsidRPr="00BA156B" w:rsidRDefault="007B7445" w:rsidP="00262D6E">
      <w:pPr>
        <w:spacing w:line="360" w:lineRule="auto"/>
        <w:jc w:val="both"/>
        <w:rPr>
          <w:b/>
        </w:rPr>
      </w:pPr>
    </w:p>
    <w:p w14:paraId="43B91CD6" w14:textId="000673B4" w:rsidR="00161D0F" w:rsidRPr="00BA156B" w:rsidRDefault="00161D0F" w:rsidP="009E44F3">
      <w:pPr>
        <w:pStyle w:val="Ttulo2"/>
        <w:rPr>
          <w:lang w:val="es-PE"/>
        </w:rPr>
      </w:pPr>
      <w:bookmarkStart w:id="7162" w:name="_Toc520655753"/>
      <w:r w:rsidRPr="00BA156B">
        <w:rPr>
          <w:lang w:val="es-PE"/>
        </w:rPr>
        <w:lastRenderedPageBreak/>
        <w:t xml:space="preserve">Anexo </w:t>
      </w:r>
      <w:ins w:id="7163" w:author="Regina Casanova" w:date="2018-07-29T21:24:00Z">
        <w:r w:rsidR="00ED213A">
          <w:rPr>
            <w:lang w:val="es-PE"/>
          </w:rPr>
          <w:t>5</w:t>
        </w:r>
      </w:ins>
      <w:del w:id="7164" w:author="Regina Casanova" w:date="2018-07-29T21:24:00Z">
        <w:r w:rsidRPr="00BA156B" w:rsidDel="00ED213A">
          <w:rPr>
            <w:lang w:val="es-PE"/>
          </w:rPr>
          <w:delText>4</w:delText>
        </w:r>
      </w:del>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7162"/>
      <w:r w:rsidRPr="00BA156B">
        <w:rPr>
          <w:lang w:val="es-PE"/>
        </w:rPr>
        <w:t xml:space="preserve"> </w:t>
      </w:r>
    </w:p>
    <w:p w14:paraId="27163BBE" w14:textId="4FE9F436" w:rsidR="00161D0F" w:rsidRPr="00BA156B" w:rsidRDefault="00161D0F" w:rsidP="00262D6E">
      <w:pPr>
        <w:spacing w:line="360" w:lineRule="auto"/>
        <w:jc w:val="both"/>
      </w:pPr>
      <w:r w:rsidRPr="00BA156B">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7165" w:name="Casilla1"/>
      <w:r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00EC2BAF" w:rsidRPr="00BA156B">
        <w:rPr>
          <w:rFonts w:cs="Times New Roman"/>
          <w:lang w:val="es-PE"/>
        </w:rPr>
        <w:fldChar w:fldCharType="end"/>
      </w:r>
      <w:bookmarkEnd w:id="7165"/>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7166" w:name="Casilla2"/>
      <w:r w:rsidRPr="00BA156B">
        <w:rPr>
          <w:rFonts w:cs="Times New Roman"/>
          <w:lang w:val="es-PE"/>
        </w:rPr>
        <w:instrText xml:space="preserve"> FORMCHECKBOX </w:instrText>
      </w:r>
      <w:r w:rsidR="00EC2B2C">
        <w:rPr>
          <w:rFonts w:cs="Times New Roman"/>
          <w:lang w:val="es-PE"/>
        </w:rPr>
      </w:r>
      <w:r w:rsidR="00EC2B2C">
        <w:rPr>
          <w:rFonts w:cs="Times New Roman"/>
          <w:lang w:val="es-PE"/>
        </w:rPr>
        <w:fldChar w:fldCharType="separate"/>
      </w:r>
      <w:r w:rsidR="00EC2BAF" w:rsidRPr="00BA156B">
        <w:rPr>
          <w:rFonts w:cs="Times New Roman"/>
          <w:lang w:val="es-PE"/>
        </w:rPr>
        <w:fldChar w:fldCharType="end"/>
      </w:r>
      <w:bookmarkEnd w:id="7166"/>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pPr>
      <w:r w:rsidRPr="00BA156B">
        <w:fldChar w:fldCharType="begin">
          <w:ffData>
            <w:name w:val="Casilla3"/>
            <w:enabled/>
            <w:calcOnExit w:val="0"/>
            <w:checkBox>
              <w:sizeAuto/>
              <w:default w:val="0"/>
            </w:checkBox>
          </w:ffData>
        </w:fldChar>
      </w:r>
      <w:bookmarkStart w:id="7167" w:name="Casilla3"/>
      <w:r w:rsidR="00161D0F" w:rsidRPr="00BA156B">
        <w:instrText xml:space="preserve"> FORMCHECKBOX </w:instrText>
      </w:r>
      <w:r w:rsidR="00EC2B2C">
        <w:fldChar w:fldCharType="separate"/>
      </w:r>
      <w:r w:rsidRPr="00BA156B">
        <w:fldChar w:fldCharType="end"/>
      </w:r>
      <w:bookmarkEnd w:id="7167"/>
      <w:r w:rsidR="00161D0F" w:rsidRPr="00BA156B">
        <w:t xml:space="preserve"> 18 – 29 años</w:t>
      </w:r>
    </w:p>
    <w:p w14:paraId="074AEB53" w14:textId="77777777" w:rsidR="00161D0F" w:rsidRPr="00BA156B" w:rsidRDefault="00EC2BAF" w:rsidP="00262D6E">
      <w:pPr>
        <w:spacing w:line="360" w:lineRule="auto"/>
        <w:ind w:left="720" w:firstLine="720"/>
        <w:jc w:val="both"/>
      </w:pPr>
      <w:r w:rsidRPr="00BA156B">
        <w:fldChar w:fldCharType="begin">
          <w:ffData>
            <w:name w:val="Casilla4"/>
            <w:enabled/>
            <w:calcOnExit w:val="0"/>
            <w:checkBox>
              <w:sizeAuto/>
              <w:default w:val="0"/>
            </w:checkBox>
          </w:ffData>
        </w:fldChar>
      </w:r>
      <w:bookmarkStart w:id="7168" w:name="Casilla4"/>
      <w:r w:rsidR="00161D0F" w:rsidRPr="00BA156B">
        <w:instrText xml:space="preserve"> FORMCHECKBOX </w:instrText>
      </w:r>
      <w:r w:rsidR="00EC2B2C">
        <w:fldChar w:fldCharType="separate"/>
      </w:r>
      <w:r w:rsidRPr="00BA156B">
        <w:fldChar w:fldCharType="end"/>
      </w:r>
      <w:bookmarkEnd w:id="7168"/>
      <w:r w:rsidR="00161D0F" w:rsidRPr="00BA156B">
        <w:t xml:space="preserve"> 30 – 49 años</w:t>
      </w:r>
    </w:p>
    <w:p w14:paraId="603295CF" w14:textId="77777777" w:rsidR="00161D0F" w:rsidRPr="00BA156B" w:rsidRDefault="00EC2BAF" w:rsidP="00262D6E">
      <w:pPr>
        <w:spacing w:line="360" w:lineRule="auto"/>
        <w:ind w:left="720" w:firstLine="720"/>
        <w:jc w:val="both"/>
      </w:pPr>
      <w:r w:rsidRPr="00BA156B">
        <w:fldChar w:fldCharType="begin">
          <w:ffData>
            <w:name w:val="Casilla5"/>
            <w:enabled/>
            <w:calcOnExit w:val="0"/>
            <w:checkBox>
              <w:sizeAuto/>
              <w:default w:val="0"/>
            </w:checkBox>
          </w:ffData>
        </w:fldChar>
      </w:r>
      <w:bookmarkStart w:id="7169" w:name="Casilla5"/>
      <w:r w:rsidR="00161D0F" w:rsidRPr="00BA156B">
        <w:instrText xml:space="preserve"> FORMCHECKBOX </w:instrText>
      </w:r>
      <w:r w:rsidR="00EC2B2C">
        <w:fldChar w:fldCharType="separate"/>
      </w:r>
      <w:r w:rsidRPr="00BA156B">
        <w:fldChar w:fldCharType="end"/>
      </w:r>
      <w:bookmarkEnd w:id="7169"/>
      <w:r w:rsidR="00161D0F" w:rsidRPr="00BA156B">
        <w:t xml:space="preserve"> 50 – 64 años</w:t>
      </w:r>
    </w:p>
    <w:p w14:paraId="0FAA0B0E" w14:textId="77777777" w:rsidR="00161D0F" w:rsidRPr="00BA156B" w:rsidRDefault="00EC2BAF" w:rsidP="00262D6E">
      <w:pPr>
        <w:spacing w:line="360" w:lineRule="auto"/>
        <w:ind w:left="720" w:firstLine="720"/>
        <w:jc w:val="both"/>
      </w:pPr>
      <w:r w:rsidRPr="00BA156B">
        <w:fldChar w:fldCharType="begin">
          <w:ffData>
            <w:name w:val="Casilla6"/>
            <w:enabled/>
            <w:calcOnExit w:val="0"/>
            <w:checkBox>
              <w:sizeAuto/>
              <w:default w:val="0"/>
            </w:checkBox>
          </w:ffData>
        </w:fldChar>
      </w:r>
      <w:bookmarkStart w:id="7170" w:name="Casilla6"/>
      <w:r w:rsidR="00161D0F" w:rsidRPr="00BA156B">
        <w:instrText xml:space="preserve"> FORMCHECKBOX </w:instrText>
      </w:r>
      <w:r w:rsidR="00EC2B2C">
        <w:fldChar w:fldCharType="separate"/>
      </w:r>
      <w:r w:rsidRPr="00BA156B">
        <w:fldChar w:fldCharType="end"/>
      </w:r>
      <w:bookmarkEnd w:id="7170"/>
      <w:r w:rsidR="00161D0F" w:rsidRPr="00BA156B">
        <w:t xml:space="preserve"> 65+</w:t>
      </w:r>
    </w:p>
    <w:p w14:paraId="0976DE4C" w14:textId="77777777" w:rsidR="00161D0F" w:rsidRPr="00BA156B" w:rsidRDefault="00161D0F" w:rsidP="00262D6E">
      <w:pPr>
        <w:spacing w:line="360" w:lineRule="auto"/>
        <w:jc w:val="both"/>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pPr>
      <w:r w:rsidRPr="00BA156B">
        <w:fldChar w:fldCharType="begin">
          <w:ffData>
            <w:name w:val="Casilla7"/>
            <w:enabled/>
            <w:calcOnExit w:val="0"/>
            <w:checkBox>
              <w:sizeAuto/>
              <w:default w:val="0"/>
            </w:checkBox>
          </w:ffData>
        </w:fldChar>
      </w:r>
      <w:bookmarkStart w:id="7171" w:name="Casilla7"/>
      <w:r w:rsidR="00161D0F" w:rsidRPr="00BA156B">
        <w:instrText xml:space="preserve"> FORMCHECKBOX </w:instrText>
      </w:r>
      <w:r w:rsidR="00EC2B2C">
        <w:fldChar w:fldCharType="separate"/>
      </w:r>
      <w:r w:rsidRPr="00BA156B">
        <w:fldChar w:fldCharType="end"/>
      </w:r>
      <w:bookmarkEnd w:id="7171"/>
      <w:r w:rsidR="00161D0F" w:rsidRPr="00BA156B">
        <w:t xml:space="preserve"> Secundaria</w:t>
      </w:r>
    </w:p>
    <w:p w14:paraId="14BE081B" w14:textId="77777777" w:rsidR="00161D0F" w:rsidRPr="00BA156B" w:rsidRDefault="00EC2BAF" w:rsidP="00262D6E">
      <w:pPr>
        <w:spacing w:line="360" w:lineRule="auto"/>
        <w:ind w:left="720" w:firstLine="720"/>
        <w:jc w:val="both"/>
      </w:pPr>
      <w:r w:rsidRPr="00BA156B">
        <w:fldChar w:fldCharType="begin">
          <w:ffData>
            <w:name w:val="Casilla9"/>
            <w:enabled/>
            <w:calcOnExit w:val="0"/>
            <w:checkBox>
              <w:sizeAuto/>
              <w:default w:val="0"/>
            </w:checkBox>
          </w:ffData>
        </w:fldChar>
      </w:r>
      <w:bookmarkStart w:id="7172" w:name="Casilla9"/>
      <w:r w:rsidR="00161D0F" w:rsidRPr="00BA156B">
        <w:instrText xml:space="preserve"> FORMCHECKBOX </w:instrText>
      </w:r>
      <w:r w:rsidR="00EC2B2C">
        <w:fldChar w:fldCharType="separate"/>
      </w:r>
      <w:r w:rsidRPr="00BA156B">
        <w:fldChar w:fldCharType="end"/>
      </w:r>
      <w:bookmarkEnd w:id="7172"/>
      <w:r w:rsidR="00161D0F" w:rsidRPr="00BA156B">
        <w:t xml:space="preserve"> Superior No Universitaria</w:t>
      </w:r>
    </w:p>
    <w:p w14:paraId="5949C182" w14:textId="77777777" w:rsidR="00161D0F" w:rsidRPr="00BA156B" w:rsidRDefault="00EC2BAF" w:rsidP="00262D6E">
      <w:pPr>
        <w:spacing w:line="360" w:lineRule="auto"/>
        <w:ind w:left="720" w:firstLine="720"/>
        <w:jc w:val="both"/>
      </w:pPr>
      <w:r w:rsidRPr="00BA156B">
        <w:fldChar w:fldCharType="begin">
          <w:ffData>
            <w:name w:val="Casilla8"/>
            <w:enabled/>
            <w:calcOnExit w:val="0"/>
            <w:checkBox>
              <w:sizeAuto/>
              <w:default w:val="0"/>
            </w:checkBox>
          </w:ffData>
        </w:fldChar>
      </w:r>
      <w:bookmarkStart w:id="7173" w:name="Casilla8"/>
      <w:r w:rsidR="00161D0F" w:rsidRPr="00BA156B">
        <w:instrText xml:space="preserve"> FORMCHECKBOX </w:instrText>
      </w:r>
      <w:r w:rsidR="00EC2B2C">
        <w:fldChar w:fldCharType="separate"/>
      </w:r>
      <w:r w:rsidRPr="00BA156B">
        <w:fldChar w:fldCharType="end"/>
      </w:r>
      <w:bookmarkEnd w:id="7173"/>
      <w:r w:rsidR="00161D0F" w:rsidRPr="00BA156B">
        <w:t xml:space="preserve"> Superior Universitaria</w:t>
      </w:r>
    </w:p>
    <w:p w14:paraId="7D917FED" w14:textId="77777777" w:rsidR="00161D0F" w:rsidRPr="00BA156B" w:rsidRDefault="00EC2BAF" w:rsidP="00262D6E">
      <w:pPr>
        <w:spacing w:line="360" w:lineRule="auto"/>
        <w:ind w:left="720" w:firstLine="720"/>
        <w:jc w:val="both"/>
      </w:pPr>
      <w:r w:rsidRPr="00BA156B">
        <w:fldChar w:fldCharType="begin">
          <w:ffData>
            <w:name w:val="Casilla10"/>
            <w:enabled/>
            <w:calcOnExit w:val="0"/>
            <w:checkBox>
              <w:sizeAuto/>
              <w:default w:val="0"/>
            </w:checkBox>
          </w:ffData>
        </w:fldChar>
      </w:r>
      <w:bookmarkStart w:id="7174" w:name="Casilla10"/>
      <w:r w:rsidR="00161D0F" w:rsidRPr="00BA156B">
        <w:instrText xml:space="preserve"> FORMCHECKBOX </w:instrText>
      </w:r>
      <w:r w:rsidR="00EC2B2C">
        <w:fldChar w:fldCharType="separate"/>
      </w:r>
      <w:r w:rsidRPr="00BA156B">
        <w:fldChar w:fldCharType="end"/>
      </w:r>
      <w:bookmarkEnd w:id="7174"/>
      <w:r w:rsidR="00161D0F" w:rsidRPr="00BA156B">
        <w:t xml:space="preserve"> Maestría </w:t>
      </w:r>
    </w:p>
    <w:p w14:paraId="51E58FEC" w14:textId="77777777" w:rsidR="00161D0F" w:rsidRPr="00BA156B" w:rsidRDefault="00EC2BAF" w:rsidP="00262D6E">
      <w:pPr>
        <w:spacing w:line="360" w:lineRule="auto"/>
        <w:ind w:left="720" w:firstLine="720"/>
        <w:jc w:val="both"/>
      </w:pPr>
      <w:r w:rsidRPr="00BA156B">
        <w:fldChar w:fldCharType="begin">
          <w:ffData>
            <w:name w:val="Casilla11"/>
            <w:enabled/>
            <w:calcOnExit w:val="0"/>
            <w:checkBox>
              <w:sizeAuto/>
              <w:default w:val="0"/>
            </w:checkBox>
          </w:ffData>
        </w:fldChar>
      </w:r>
      <w:bookmarkStart w:id="7175" w:name="Casilla11"/>
      <w:r w:rsidR="00161D0F" w:rsidRPr="00BA156B">
        <w:instrText xml:space="preserve"> FORMCHECKBOX </w:instrText>
      </w:r>
      <w:r w:rsidR="00EC2B2C">
        <w:fldChar w:fldCharType="separate"/>
      </w:r>
      <w:r w:rsidRPr="00BA156B">
        <w:fldChar w:fldCharType="end"/>
      </w:r>
      <w:bookmarkEnd w:id="7175"/>
      <w:r w:rsidR="00161D0F" w:rsidRPr="00BA156B">
        <w:t xml:space="preserve"> Doctorado</w:t>
      </w:r>
    </w:p>
    <w:p w14:paraId="6ECF2F11" w14:textId="77777777" w:rsidR="00161D0F" w:rsidRPr="00BA156B" w:rsidRDefault="00161D0F" w:rsidP="00262D6E">
      <w:pPr>
        <w:spacing w:line="360" w:lineRule="auto"/>
        <w:jc w:val="both"/>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pPr>
      <w:r w:rsidRPr="00BA156B">
        <w:fldChar w:fldCharType="begin">
          <w:ffData>
            <w:name w:val="Casilla12"/>
            <w:enabled/>
            <w:calcOnExit w:val="0"/>
            <w:checkBox>
              <w:sizeAuto/>
              <w:default w:val="0"/>
            </w:checkBox>
          </w:ffData>
        </w:fldChar>
      </w:r>
      <w:bookmarkStart w:id="7176" w:name="Casilla12"/>
      <w:r w:rsidR="00161D0F" w:rsidRPr="00BA156B">
        <w:instrText xml:space="preserve"> FORMCHECKBOX </w:instrText>
      </w:r>
      <w:r w:rsidR="00EC2B2C">
        <w:fldChar w:fldCharType="separate"/>
      </w:r>
      <w:r w:rsidRPr="00BA156B">
        <w:fldChar w:fldCharType="end"/>
      </w:r>
      <w:bookmarkEnd w:id="7176"/>
      <w:r w:rsidR="00161D0F" w:rsidRPr="00BA156B">
        <w:t xml:space="preserve"> Todos los días </w:t>
      </w:r>
    </w:p>
    <w:p w14:paraId="1A8D7462" w14:textId="77777777" w:rsidR="00161D0F" w:rsidRPr="00BA156B" w:rsidRDefault="00EC2BAF" w:rsidP="00262D6E">
      <w:pPr>
        <w:spacing w:line="360" w:lineRule="auto"/>
        <w:ind w:left="720" w:firstLine="720"/>
        <w:jc w:val="both"/>
      </w:pPr>
      <w:r w:rsidRPr="00BA156B">
        <w:fldChar w:fldCharType="begin">
          <w:ffData>
            <w:name w:val="Casilla13"/>
            <w:enabled/>
            <w:calcOnExit w:val="0"/>
            <w:checkBox>
              <w:sizeAuto/>
              <w:default w:val="0"/>
            </w:checkBox>
          </w:ffData>
        </w:fldChar>
      </w:r>
      <w:bookmarkStart w:id="7177" w:name="Casilla13"/>
      <w:r w:rsidR="00161D0F" w:rsidRPr="00BA156B">
        <w:instrText xml:space="preserve"> FORMCHECKBOX </w:instrText>
      </w:r>
      <w:r w:rsidR="00EC2B2C">
        <w:fldChar w:fldCharType="separate"/>
      </w:r>
      <w:r w:rsidRPr="00BA156B">
        <w:fldChar w:fldCharType="end"/>
      </w:r>
      <w:bookmarkEnd w:id="7177"/>
      <w:r w:rsidR="00161D0F" w:rsidRPr="00BA156B">
        <w:t xml:space="preserve"> Varios días a la semana</w:t>
      </w:r>
    </w:p>
    <w:p w14:paraId="3FB683A2" w14:textId="77777777" w:rsidR="00161D0F" w:rsidRPr="00BA156B" w:rsidRDefault="00EC2BAF" w:rsidP="00262D6E">
      <w:pPr>
        <w:spacing w:line="360" w:lineRule="auto"/>
        <w:ind w:left="720" w:firstLine="720"/>
        <w:jc w:val="both"/>
      </w:pPr>
      <w:r w:rsidRPr="00BA156B">
        <w:fldChar w:fldCharType="begin">
          <w:ffData>
            <w:name w:val="Casilla14"/>
            <w:enabled/>
            <w:calcOnExit w:val="0"/>
            <w:checkBox>
              <w:sizeAuto/>
              <w:default w:val="0"/>
            </w:checkBox>
          </w:ffData>
        </w:fldChar>
      </w:r>
      <w:bookmarkStart w:id="7178" w:name="Casilla14"/>
      <w:r w:rsidR="00161D0F" w:rsidRPr="00BA156B">
        <w:instrText xml:space="preserve"> FORMCHECKBOX </w:instrText>
      </w:r>
      <w:r w:rsidR="00EC2B2C">
        <w:fldChar w:fldCharType="separate"/>
      </w:r>
      <w:r w:rsidRPr="00BA156B">
        <w:fldChar w:fldCharType="end"/>
      </w:r>
      <w:bookmarkEnd w:id="7178"/>
      <w:r w:rsidR="00161D0F" w:rsidRPr="00BA156B">
        <w:t xml:space="preserve"> 1 vez a la semana</w:t>
      </w:r>
    </w:p>
    <w:p w14:paraId="57E4A1E3" w14:textId="77777777" w:rsidR="00161D0F" w:rsidRPr="00BA156B" w:rsidRDefault="00EC2BAF" w:rsidP="00262D6E">
      <w:pPr>
        <w:spacing w:line="360" w:lineRule="auto"/>
        <w:ind w:left="720" w:firstLine="720"/>
        <w:jc w:val="both"/>
      </w:pPr>
      <w:r w:rsidRPr="00BA156B">
        <w:fldChar w:fldCharType="begin">
          <w:ffData>
            <w:name w:val="Casilla15"/>
            <w:enabled/>
            <w:calcOnExit w:val="0"/>
            <w:checkBox>
              <w:sizeAuto/>
              <w:default w:val="0"/>
            </w:checkBox>
          </w:ffData>
        </w:fldChar>
      </w:r>
      <w:bookmarkStart w:id="7179" w:name="Casilla15"/>
      <w:r w:rsidR="00161D0F" w:rsidRPr="00BA156B">
        <w:instrText xml:space="preserve"> FORMCHECKBOX </w:instrText>
      </w:r>
      <w:r w:rsidR="00EC2B2C">
        <w:fldChar w:fldCharType="separate"/>
      </w:r>
      <w:r w:rsidRPr="00BA156B">
        <w:fldChar w:fldCharType="end"/>
      </w:r>
      <w:bookmarkEnd w:id="7179"/>
      <w:r w:rsidR="00161D0F" w:rsidRPr="00BA156B">
        <w:t xml:space="preserve"> Nunca</w:t>
      </w:r>
    </w:p>
    <w:p w14:paraId="7923589A" w14:textId="77777777" w:rsidR="00161D0F" w:rsidRPr="00BA156B" w:rsidRDefault="00161D0F" w:rsidP="00262D6E">
      <w:pPr>
        <w:spacing w:line="360" w:lineRule="auto"/>
        <w:jc w:val="both"/>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pPr>
      <w:r w:rsidRPr="00BA156B">
        <w:fldChar w:fldCharType="begin">
          <w:ffData>
            <w:name w:val="Casilla16"/>
            <w:enabled/>
            <w:calcOnExit w:val="0"/>
            <w:checkBox>
              <w:sizeAuto/>
              <w:default w:val="0"/>
            </w:checkBox>
          </w:ffData>
        </w:fldChar>
      </w:r>
      <w:bookmarkStart w:id="7180" w:name="Casilla16"/>
      <w:r w:rsidR="00161D0F" w:rsidRPr="00BA156B">
        <w:instrText xml:space="preserve"> FORMCHECKBOX </w:instrText>
      </w:r>
      <w:r w:rsidR="00EC2B2C">
        <w:fldChar w:fldCharType="separate"/>
      </w:r>
      <w:r w:rsidRPr="00BA156B">
        <w:fldChar w:fldCharType="end"/>
      </w:r>
      <w:bookmarkEnd w:id="7180"/>
      <w:r w:rsidR="00161D0F" w:rsidRPr="00BA156B">
        <w:t xml:space="preserve"> Smartphone</w:t>
      </w:r>
    </w:p>
    <w:p w14:paraId="45C76C91" w14:textId="77777777" w:rsidR="00161D0F" w:rsidRPr="00BA156B" w:rsidRDefault="00EC2BAF" w:rsidP="00262D6E">
      <w:pPr>
        <w:spacing w:line="360" w:lineRule="auto"/>
        <w:ind w:left="720" w:firstLine="720"/>
        <w:jc w:val="both"/>
      </w:pPr>
      <w:r w:rsidRPr="00BA156B">
        <w:fldChar w:fldCharType="begin">
          <w:ffData>
            <w:name w:val="Casilla17"/>
            <w:enabled/>
            <w:calcOnExit w:val="0"/>
            <w:checkBox>
              <w:sizeAuto/>
              <w:default w:val="0"/>
            </w:checkBox>
          </w:ffData>
        </w:fldChar>
      </w:r>
      <w:bookmarkStart w:id="7181" w:name="Casilla17"/>
      <w:r w:rsidR="00161D0F" w:rsidRPr="00BA156B">
        <w:instrText xml:space="preserve"> FORMCHECKBOX </w:instrText>
      </w:r>
      <w:r w:rsidR="00EC2B2C">
        <w:fldChar w:fldCharType="separate"/>
      </w:r>
      <w:r w:rsidRPr="00BA156B">
        <w:fldChar w:fldCharType="end"/>
      </w:r>
      <w:bookmarkEnd w:id="7181"/>
      <w:r w:rsidR="00161D0F" w:rsidRPr="00BA156B">
        <w:t xml:space="preserve"> Tablet</w:t>
      </w:r>
    </w:p>
    <w:p w14:paraId="0E9CC5E1" w14:textId="77777777" w:rsidR="00161D0F" w:rsidRPr="00BA156B" w:rsidRDefault="00EC2BAF" w:rsidP="00262D6E">
      <w:pPr>
        <w:spacing w:line="360" w:lineRule="auto"/>
        <w:ind w:left="720" w:firstLine="720"/>
        <w:jc w:val="both"/>
      </w:pPr>
      <w:r w:rsidRPr="00BA156B">
        <w:fldChar w:fldCharType="begin">
          <w:ffData>
            <w:name w:val="Casilla18"/>
            <w:enabled/>
            <w:calcOnExit w:val="0"/>
            <w:checkBox>
              <w:sizeAuto/>
              <w:default w:val="0"/>
            </w:checkBox>
          </w:ffData>
        </w:fldChar>
      </w:r>
      <w:bookmarkStart w:id="7182" w:name="Casilla18"/>
      <w:r w:rsidR="00161D0F" w:rsidRPr="00BA156B">
        <w:instrText xml:space="preserve"> FORMCHECKBOX </w:instrText>
      </w:r>
      <w:r w:rsidR="00EC2B2C">
        <w:fldChar w:fldCharType="separate"/>
      </w:r>
      <w:r w:rsidRPr="00BA156B">
        <w:fldChar w:fldCharType="end"/>
      </w:r>
      <w:bookmarkEnd w:id="7182"/>
      <w:r w:rsidR="00161D0F" w:rsidRPr="00BA156B">
        <w:t xml:space="preserve"> Computadora de Escritorio / Laptop</w:t>
      </w:r>
    </w:p>
    <w:p w14:paraId="2F5FFBFE" w14:textId="6749B283" w:rsidR="00161D0F" w:rsidRPr="00BA156B" w:rsidRDefault="00EC2BAF" w:rsidP="00262D6E">
      <w:pPr>
        <w:spacing w:line="360" w:lineRule="auto"/>
        <w:ind w:left="720" w:firstLine="720"/>
        <w:jc w:val="both"/>
      </w:pPr>
      <w:r w:rsidRPr="00BA156B">
        <w:fldChar w:fldCharType="begin">
          <w:ffData>
            <w:name w:val="Casilla19"/>
            <w:enabled/>
            <w:calcOnExit w:val="0"/>
            <w:checkBox>
              <w:sizeAuto/>
              <w:default w:val="0"/>
            </w:checkBox>
          </w:ffData>
        </w:fldChar>
      </w:r>
      <w:bookmarkStart w:id="7183" w:name="Casilla19"/>
      <w:r w:rsidR="00161D0F" w:rsidRPr="00BA156B">
        <w:instrText xml:space="preserve"> FORMCHECKBOX </w:instrText>
      </w:r>
      <w:r w:rsidR="00EC2B2C">
        <w:fldChar w:fldCharType="separate"/>
      </w:r>
      <w:r w:rsidRPr="00BA156B">
        <w:fldChar w:fldCharType="end"/>
      </w:r>
      <w:bookmarkEnd w:id="7183"/>
      <w:r w:rsidR="00C93932">
        <w:t xml:space="preserve"> Computadora Hí</w:t>
      </w:r>
      <w:r w:rsidR="00161D0F" w:rsidRPr="00BA156B">
        <w:t>brida (2 en 1)</w:t>
      </w:r>
    </w:p>
    <w:p w14:paraId="1052FC0B" w14:textId="77777777" w:rsidR="00ED4396" w:rsidRDefault="00EC2BAF" w:rsidP="00ED4396">
      <w:pPr>
        <w:spacing w:line="360" w:lineRule="auto"/>
        <w:ind w:left="720" w:firstLine="720"/>
        <w:jc w:val="both"/>
      </w:pPr>
      <w:r w:rsidRPr="00BA156B">
        <w:fldChar w:fldCharType="begin">
          <w:ffData>
            <w:name w:val="Casilla20"/>
            <w:enabled/>
            <w:calcOnExit w:val="0"/>
            <w:checkBox>
              <w:sizeAuto/>
              <w:default w:val="0"/>
            </w:checkBox>
          </w:ffData>
        </w:fldChar>
      </w:r>
      <w:bookmarkStart w:id="7184" w:name="Casilla20"/>
      <w:r w:rsidR="00161D0F" w:rsidRPr="00BA156B">
        <w:instrText xml:space="preserve"> FORMCHECKBOX </w:instrText>
      </w:r>
      <w:r w:rsidR="00EC2B2C">
        <w:fldChar w:fldCharType="separate"/>
      </w:r>
      <w:r w:rsidRPr="00BA156B">
        <w:fldChar w:fldCharType="end"/>
      </w:r>
      <w:bookmarkEnd w:id="7184"/>
      <w:r w:rsidR="00161D0F" w:rsidRPr="00BA156B">
        <w:t xml:space="preserve"> Otro</w:t>
      </w:r>
      <w:r w:rsidR="007B7445" w:rsidRPr="00BA156B">
        <w:t>.</w:t>
      </w:r>
      <w:r w:rsidR="00161D0F" w:rsidRPr="00BA156B">
        <w:t xml:space="preserve"> Especifique: _________________________________</w:t>
      </w:r>
    </w:p>
    <w:p w14:paraId="25348A29" w14:textId="2E5618BD" w:rsidR="00CB6202" w:rsidRDefault="00CB6202" w:rsidP="00F87A95">
      <w:pPr>
        <w:spacing w:line="360" w:lineRule="auto"/>
        <w:jc w:val="both"/>
      </w:pPr>
    </w:p>
    <w:p w14:paraId="4033B7FF" w14:textId="61DE2884" w:rsidR="00CB6202" w:rsidRDefault="0078497C" w:rsidP="009248F8">
      <w:pPr>
        <w:pStyle w:val="Ttulo2"/>
      </w:pPr>
      <w:bookmarkStart w:id="7185" w:name="_Toc520655754"/>
      <w:r>
        <w:rPr>
          <w:noProof/>
          <w:lang w:val="en-CA" w:eastAsia="en-CA"/>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w:t>
      </w:r>
      <w:ins w:id="7186" w:author="Regina Casanova" w:date="2018-07-29T21:24:00Z">
        <w:r w:rsidR="00ED213A">
          <w:t>6</w:t>
        </w:r>
      </w:ins>
      <w:del w:id="7187" w:author="Regina Casanova" w:date="2018-07-29T21:24:00Z">
        <w:r w:rsidR="00CB6202" w:rsidDel="00ED213A">
          <w:delText>5</w:delText>
        </w:r>
      </w:del>
      <w:r w:rsidR="00CB6202">
        <w:t xml:space="preserve">. Muestra de </w:t>
      </w:r>
      <w:r w:rsidR="00CB6202" w:rsidRPr="009E6BE6">
        <w:rPr>
          <w:lang w:val="es-PE"/>
        </w:rPr>
        <w:t>Wireframes</w:t>
      </w:r>
      <w:r w:rsidR="00CB6202">
        <w:t xml:space="preserve"> desarrollados para la etapa de Diseño</w:t>
      </w:r>
      <w:bookmarkEnd w:id="7185"/>
    </w:p>
    <w:p w14:paraId="24610A4C" w14:textId="70F515DF" w:rsidR="00CB6202" w:rsidRDefault="00CB6202" w:rsidP="00ED4396">
      <w:pPr>
        <w:spacing w:line="360" w:lineRule="auto"/>
        <w:ind w:left="720" w:firstLine="720"/>
        <w:jc w:val="both"/>
      </w:pPr>
    </w:p>
    <w:p w14:paraId="62DB1548" w14:textId="52589CA2" w:rsidR="00F87A95" w:rsidRDefault="00F87A95" w:rsidP="00F87A95">
      <w:pPr>
        <w:spacing w:line="360" w:lineRule="auto"/>
        <w:jc w:val="both"/>
      </w:pPr>
    </w:p>
    <w:p w14:paraId="3B87DB66" w14:textId="098C8753" w:rsidR="0094155D" w:rsidRDefault="0094155D" w:rsidP="00F87A95">
      <w:pPr>
        <w:spacing w:line="360" w:lineRule="auto"/>
        <w:jc w:val="both"/>
      </w:pPr>
    </w:p>
    <w:p w14:paraId="65F8AF7E" w14:textId="60247476" w:rsidR="0094155D" w:rsidRDefault="00ED136D" w:rsidP="00F87A95">
      <w:pPr>
        <w:spacing w:line="360" w:lineRule="auto"/>
        <w:jc w:val="both"/>
      </w:pPr>
      <w:r>
        <w:rPr>
          <w:noProof/>
          <w:lang w:val="en-CA" w:eastAsia="en-CA"/>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pPr>
    </w:p>
    <w:p w14:paraId="6B7C0E2C" w14:textId="77777777" w:rsidR="0094155D" w:rsidRDefault="0094155D" w:rsidP="00F87A95">
      <w:pPr>
        <w:spacing w:line="360" w:lineRule="auto"/>
        <w:jc w:val="both"/>
      </w:pPr>
    </w:p>
    <w:p w14:paraId="11389696" w14:textId="77777777" w:rsidR="0094155D" w:rsidRDefault="0094155D" w:rsidP="00F87A95">
      <w:pPr>
        <w:spacing w:line="360" w:lineRule="auto"/>
        <w:jc w:val="both"/>
      </w:pPr>
    </w:p>
    <w:p w14:paraId="42F5C1D9" w14:textId="77777777" w:rsidR="0094155D" w:rsidRDefault="0094155D" w:rsidP="00F87A95">
      <w:pPr>
        <w:spacing w:line="360" w:lineRule="auto"/>
        <w:jc w:val="both"/>
      </w:pPr>
    </w:p>
    <w:p w14:paraId="691A7500" w14:textId="77777777" w:rsidR="0094155D" w:rsidRDefault="0094155D" w:rsidP="00F87A95">
      <w:pPr>
        <w:spacing w:line="360" w:lineRule="auto"/>
        <w:jc w:val="both"/>
      </w:pPr>
    </w:p>
    <w:p w14:paraId="370772AB" w14:textId="77777777" w:rsidR="0094155D" w:rsidRDefault="0094155D" w:rsidP="00F87A95">
      <w:pPr>
        <w:spacing w:line="360" w:lineRule="auto"/>
        <w:jc w:val="both"/>
      </w:pPr>
    </w:p>
    <w:p w14:paraId="33C6D2A7" w14:textId="77777777" w:rsidR="0094155D" w:rsidRDefault="0094155D" w:rsidP="00F87A95">
      <w:pPr>
        <w:spacing w:line="360" w:lineRule="auto"/>
        <w:jc w:val="both"/>
      </w:pPr>
    </w:p>
    <w:p w14:paraId="6D8C23E9" w14:textId="77777777" w:rsidR="0094155D" w:rsidRDefault="0094155D" w:rsidP="00F87A95">
      <w:pPr>
        <w:spacing w:line="360" w:lineRule="auto"/>
        <w:jc w:val="both"/>
      </w:pPr>
    </w:p>
    <w:p w14:paraId="344A9A48" w14:textId="6C04FA05" w:rsidR="0094155D" w:rsidRDefault="0094155D" w:rsidP="00F87A95">
      <w:pPr>
        <w:spacing w:line="360" w:lineRule="auto"/>
        <w:jc w:val="both"/>
      </w:pPr>
    </w:p>
    <w:p w14:paraId="2D0D80B8" w14:textId="77777777" w:rsidR="0094155D" w:rsidRDefault="0094155D" w:rsidP="00F87A95">
      <w:pPr>
        <w:spacing w:line="360" w:lineRule="auto"/>
        <w:jc w:val="both"/>
      </w:pPr>
    </w:p>
    <w:p w14:paraId="7A0FCE09" w14:textId="77777777" w:rsidR="0094155D" w:rsidRDefault="0094155D" w:rsidP="00F87A95">
      <w:pPr>
        <w:spacing w:line="360" w:lineRule="auto"/>
        <w:jc w:val="both"/>
      </w:pPr>
    </w:p>
    <w:p w14:paraId="4B601C24" w14:textId="77777777" w:rsidR="0094155D" w:rsidRDefault="0094155D" w:rsidP="00F87A95">
      <w:pPr>
        <w:spacing w:line="360" w:lineRule="auto"/>
        <w:jc w:val="both"/>
      </w:pPr>
    </w:p>
    <w:p w14:paraId="41246812" w14:textId="4BD22DB2" w:rsidR="0094155D" w:rsidRDefault="0094155D" w:rsidP="00F87A95">
      <w:pPr>
        <w:spacing w:line="360" w:lineRule="auto"/>
        <w:jc w:val="both"/>
      </w:pPr>
    </w:p>
    <w:p w14:paraId="2CB94FF5" w14:textId="7509B2DD" w:rsidR="0094155D" w:rsidRDefault="0094155D" w:rsidP="00F87A95">
      <w:pPr>
        <w:spacing w:line="360" w:lineRule="auto"/>
        <w:jc w:val="both"/>
      </w:pPr>
    </w:p>
    <w:p w14:paraId="5C3D468A" w14:textId="3CE53494" w:rsidR="0094155D" w:rsidRDefault="0094155D" w:rsidP="00F87A95">
      <w:pPr>
        <w:spacing w:line="360" w:lineRule="auto"/>
        <w:jc w:val="both"/>
      </w:pPr>
    </w:p>
    <w:p w14:paraId="35C8027C" w14:textId="2AC20761" w:rsidR="0094155D" w:rsidRDefault="0094155D" w:rsidP="00F87A95">
      <w:pPr>
        <w:spacing w:line="360" w:lineRule="auto"/>
        <w:jc w:val="both"/>
      </w:pPr>
    </w:p>
    <w:p w14:paraId="55142D88" w14:textId="17D97CC9" w:rsidR="0094155D" w:rsidRDefault="0094155D" w:rsidP="00F87A95">
      <w:pPr>
        <w:spacing w:line="360" w:lineRule="auto"/>
        <w:jc w:val="both"/>
      </w:pPr>
    </w:p>
    <w:p w14:paraId="0223961F" w14:textId="6D811B23" w:rsidR="0094155D" w:rsidRDefault="0094155D" w:rsidP="00F87A95">
      <w:pPr>
        <w:spacing w:line="360" w:lineRule="auto"/>
        <w:jc w:val="both"/>
      </w:pPr>
    </w:p>
    <w:p w14:paraId="2A42E354" w14:textId="52B9C514" w:rsidR="0094155D" w:rsidRDefault="0094155D" w:rsidP="00F87A95">
      <w:pPr>
        <w:spacing w:line="360" w:lineRule="auto"/>
        <w:jc w:val="both"/>
      </w:pPr>
    </w:p>
    <w:p w14:paraId="6317CC9B" w14:textId="77777777" w:rsidR="0094155D" w:rsidRDefault="0094155D" w:rsidP="00F87A95">
      <w:pPr>
        <w:spacing w:line="360" w:lineRule="auto"/>
        <w:jc w:val="both"/>
      </w:pPr>
    </w:p>
    <w:p w14:paraId="231144E8" w14:textId="77777777" w:rsidR="0094155D" w:rsidRDefault="0094155D" w:rsidP="00F87A95">
      <w:pPr>
        <w:spacing w:line="360" w:lineRule="auto"/>
        <w:jc w:val="both"/>
      </w:pPr>
    </w:p>
    <w:p w14:paraId="688D2FA7" w14:textId="43B77909" w:rsidR="0094155D" w:rsidRDefault="0094155D" w:rsidP="00F87A95">
      <w:pPr>
        <w:spacing w:line="360" w:lineRule="auto"/>
        <w:jc w:val="both"/>
      </w:pPr>
    </w:p>
    <w:p w14:paraId="0B69FC6D" w14:textId="081C7413" w:rsidR="0094155D" w:rsidRDefault="0094155D" w:rsidP="00F87A95">
      <w:pPr>
        <w:spacing w:line="360" w:lineRule="auto"/>
        <w:jc w:val="both"/>
      </w:pPr>
    </w:p>
    <w:p w14:paraId="7C05A481" w14:textId="77777777" w:rsidR="0094155D" w:rsidRDefault="0094155D" w:rsidP="00F87A95">
      <w:pPr>
        <w:spacing w:line="360" w:lineRule="auto"/>
        <w:jc w:val="both"/>
      </w:pPr>
    </w:p>
    <w:p w14:paraId="7F84F0EE" w14:textId="77777777" w:rsidR="0094155D" w:rsidRDefault="0094155D" w:rsidP="00F87A95">
      <w:pPr>
        <w:spacing w:line="360" w:lineRule="auto"/>
        <w:jc w:val="both"/>
      </w:pPr>
    </w:p>
    <w:p w14:paraId="2A1BD545" w14:textId="55C01626" w:rsidR="0094155D" w:rsidRDefault="0094155D" w:rsidP="00F87A95">
      <w:pPr>
        <w:spacing w:line="360" w:lineRule="auto"/>
        <w:jc w:val="both"/>
      </w:pPr>
    </w:p>
    <w:p w14:paraId="08D186D2" w14:textId="77777777" w:rsidR="0094155D" w:rsidRDefault="0094155D" w:rsidP="00F87A95">
      <w:pPr>
        <w:spacing w:line="360" w:lineRule="auto"/>
        <w:jc w:val="both"/>
      </w:pPr>
    </w:p>
    <w:p w14:paraId="692DD617" w14:textId="77777777" w:rsidR="0094155D" w:rsidRDefault="0094155D" w:rsidP="00F87A95">
      <w:pPr>
        <w:spacing w:line="360" w:lineRule="auto"/>
        <w:jc w:val="both"/>
      </w:pPr>
    </w:p>
    <w:p w14:paraId="1E7B2C37" w14:textId="77777777" w:rsidR="0094155D" w:rsidRDefault="0094155D" w:rsidP="00F87A95">
      <w:pPr>
        <w:spacing w:line="360" w:lineRule="auto"/>
        <w:jc w:val="both"/>
      </w:pPr>
    </w:p>
    <w:p w14:paraId="22EF3863" w14:textId="3AFC2C4A" w:rsidR="002E7F75" w:rsidRPr="002E7F75" w:rsidRDefault="002E7F75" w:rsidP="002E7F75">
      <w:pPr>
        <w:pStyle w:val="Ttulo2"/>
        <w:rPr>
          <w:rFonts w:eastAsia="Times New Roman"/>
          <w:lang w:eastAsia="es-PE"/>
        </w:rPr>
      </w:pPr>
      <w:bookmarkStart w:id="7188" w:name="_Toc520655755"/>
      <w:r w:rsidRPr="002E7F75">
        <w:rPr>
          <w:rFonts w:eastAsia="Times New Roman"/>
          <w:lang w:eastAsia="es-PE"/>
        </w:rPr>
        <w:lastRenderedPageBreak/>
        <w:t xml:space="preserve">Anexo </w:t>
      </w:r>
      <w:ins w:id="7189" w:author="Regina Casanova" w:date="2018-07-29T21:24:00Z">
        <w:r w:rsidR="00ED213A">
          <w:rPr>
            <w:rFonts w:eastAsia="Times New Roman"/>
            <w:lang w:eastAsia="es-PE"/>
          </w:rPr>
          <w:t>7</w:t>
        </w:r>
      </w:ins>
      <w:del w:id="7190" w:author="Regina Casanova" w:date="2018-07-29T21:24:00Z">
        <w:r w:rsidRPr="002E7F75" w:rsidDel="00ED213A">
          <w:rPr>
            <w:rFonts w:eastAsia="Times New Roman"/>
            <w:lang w:eastAsia="es-PE"/>
          </w:rPr>
          <w:delText>6</w:delText>
        </w:r>
      </w:del>
      <w:r w:rsidRPr="002E7F75">
        <w:rPr>
          <w:rFonts w:eastAsia="Times New Roman"/>
          <w:lang w:eastAsia="es-PE"/>
        </w:rPr>
        <w:t>. Diagramas de Flujo por tipo de usuario</w:t>
      </w:r>
      <w:bookmarkEnd w:id="7188"/>
    </w:p>
    <w:p w14:paraId="4E52EEA1" w14:textId="77777777" w:rsidR="002E7F75" w:rsidRDefault="002E7F75" w:rsidP="002E7F75">
      <w:pPr>
        <w:pStyle w:val="Ttulo3"/>
        <w:rPr>
          <w:lang w:eastAsia="es-PE"/>
        </w:rPr>
      </w:pPr>
      <w:bookmarkStart w:id="7191" w:name="_Toc520655756"/>
      <w:r>
        <w:rPr>
          <w:lang w:eastAsia="es-PE"/>
        </w:rPr>
        <w:t>Personal de SUSALUD</w:t>
      </w:r>
      <w:bookmarkEnd w:id="7191"/>
    </w:p>
    <w:p w14:paraId="5E9966F6" w14:textId="77777777" w:rsidR="002E7F75" w:rsidRDefault="002E7F75" w:rsidP="002E7F75">
      <w:pPr>
        <w:rPr>
          <w:lang w:val="es-ES"/>
        </w:rPr>
      </w:pPr>
    </w:p>
    <w:p w14:paraId="3E0FC85B" w14:textId="77777777" w:rsidR="002E7F75" w:rsidRDefault="002E7F75" w:rsidP="002E7F75">
      <w:pPr>
        <w:jc w:val="center"/>
        <w:rPr>
          <w:lang w:val="es-ES"/>
        </w:rPr>
      </w:pPr>
      <w:r>
        <w:rPr>
          <w:noProof/>
          <w:lang w:val="en-CA" w:eastAsia="en-CA"/>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rPr>
      </w:pPr>
    </w:p>
    <w:p w14:paraId="77E6E3E4" w14:textId="77777777" w:rsidR="002E7F75" w:rsidRDefault="002E7F75" w:rsidP="002E7F75">
      <w:pPr>
        <w:jc w:val="center"/>
        <w:rPr>
          <w:lang w:val="es-ES"/>
        </w:rPr>
      </w:pPr>
      <w:r>
        <w:rPr>
          <w:noProof/>
          <w:lang w:val="en-CA" w:eastAsia="en-CA"/>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rPr>
      </w:pPr>
      <w:r>
        <w:rPr>
          <w:lang w:val="es-ES"/>
        </w:rPr>
        <w:t>Solicitudes Vigentes para Personal de SUSALUD</w:t>
      </w:r>
    </w:p>
    <w:p w14:paraId="7312D768" w14:textId="77777777" w:rsidR="002E7F75" w:rsidRDefault="002E7F75" w:rsidP="002E7F75">
      <w:pPr>
        <w:pStyle w:val="Ttulo3"/>
        <w:rPr>
          <w:lang w:eastAsia="es-PE"/>
        </w:rPr>
      </w:pPr>
      <w:bookmarkStart w:id="7192" w:name="_Toc520655757"/>
      <w:r>
        <w:rPr>
          <w:lang w:eastAsia="es-PE"/>
        </w:rPr>
        <w:lastRenderedPageBreak/>
        <w:t>Gestores de IPRESS</w:t>
      </w:r>
      <w:bookmarkEnd w:id="7192"/>
    </w:p>
    <w:p w14:paraId="34DEB6FB" w14:textId="77777777" w:rsidR="002E7F75" w:rsidRDefault="002E7F75" w:rsidP="002E7F75">
      <w:pPr>
        <w:jc w:val="center"/>
        <w:rPr>
          <w:lang w:val="es-ES"/>
        </w:rPr>
      </w:pPr>
      <w:r>
        <w:rPr>
          <w:noProof/>
          <w:lang w:val="en-CA" w:eastAsia="en-CA"/>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rPr>
      </w:pPr>
    </w:p>
    <w:p w14:paraId="2F5F85DC" w14:textId="77777777" w:rsidR="002E7F75" w:rsidRDefault="002E7F75" w:rsidP="002E7F75">
      <w:pPr>
        <w:rPr>
          <w:lang w:val="es-ES"/>
        </w:rPr>
      </w:pPr>
    </w:p>
    <w:p w14:paraId="7E9F0AA1" w14:textId="77777777" w:rsidR="002E7F75" w:rsidRDefault="002E7F75" w:rsidP="002E7F75">
      <w:pPr>
        <w:rPr>
          <w:lang w:val="es-ES"/>
        </w:rPr>
      </w:pPr>
    </w:p>
    <w:p w14:paraId="3667CE28" w14:textId="77777777" w:rsidR="002E7F75" w:rsidRDefault="002E7F75" w:rsidP="002E7F75">
      <w:pPr>
        <w:rPr>
          <w:lang w:val="es-ES"/>
        </w:rPr>
      </w:pPr>
    </w:p>
    <w:p w14:paraId="475C9E30" w14:textId="77777777" w:rsidR="002E7F75" w:rsidRDefault="002E7F75" w:rsidP="002E7F75">
      <w:pPr>
        <w:rPr>
          <w:lang w:val="es-ES"/>
        </w:rPr>
      </w:pPr>
      <w:r>
        <w:rPr>
          <w:noProof/>
          <w:lang w:val="en-CA" w:eastAsia="en-CA"/>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rPr>
      </w:pPr>
      <w:r>
        <w:rPr>
          <w:lang w:val="es-ES"/>
        </w:rPr>
        <w:t>Gestión de Solicitudes para Gestores</w:t>
      </w:r>
    </w:p>
    <w:p w14:paraId="32CD4015" w14:textId="77777777" w:rsidR="002E7F75" w:rsidRDefault="002E7F75" w:rsidP="002E7F75">
      <w:pPr>
        <w:jc w:val="center"/>
        <w:rPr>
          <w:lang w:val="es-ES"/>
        </w:rPr>
      </w:pPr>
    </w:p>
    <w:p w14:paraId="07202FA9" w14:textId="77777777" w:rsidR="002E7F75" w:rsidRDefault="002E7F75" w:rsidP="002E7F75">
      <w:pPr>
        <w:rPr>
          <w:lang w:val="es-ES"/>
        </w:rPr>
      </w:pPr>
      <w:r>
        <w:rPr>
          <w:noProof/>
          <w:lang w:val="en-CA" w:eastAsia="en-CA"/>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rPr>
      </w:pPr>
      <w:r>
        <w:rPr>
          <w:lang w:val="es-ES"/>
        </w:rPr>
        <w:t>Histórico de Solicitudes para Gestores</w:t>
      </w:r>
    </w:p>
    <w:p w14:paraId="0B80B32B" w14:textId="77777777" w:rsidR="002E7F75" w:rsidRDefault="002E7F75" w:rsidP="002E7F75">
      <w:pPr>
        <w:rPr>
          <w:lang w:val="es-ES"/>
        </w:rPr>
      </w:pPr>
    </w:p>
    <w:p w14:paraId="63661E4F" w14:textId="77777777" w:rsidR="002E7F75" w:rsidRDefault="002E7F75" w:rsidP="002E7F75">
      <w:pPr>
        <w:rPr>
          <w:lang w:val="es-ES"/>
        </w:rPr>
      </w:pPr>
      <w:r>
        <w:rPr>
          <w:noProof/>
          <w:lang w:val="en-CA" w:eastAsia="en-CA"/>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rPr>
      </w:pPr>
      <w:r>
        <w:rPr>
          <w:lang w:val="es-ES"/>
        </w:rPr>
        <w:t>Estadísticas para Gestores</w:t>
      </w:r>
    </w:p>
    <w:p w14:paraId="70A6859E" w14:textId="77777777" w:rsidR="002E7F75" w:rsidRDefault="002E7F75" w:rsidP="002E7F75">
      <w:pPr>
        <w:pStyle w:val="Ttulo3"/>
        <w:rPr>
          <w:lang w:eastAsia="es-PE"/>
        </w:rPr>
      </w:pPr>
      <w:bookmarkStart w:id="7193" w:name="_Toc520655758"/>
      <w:r>
        <w:rPr>
          <w:lang w:eastAsia="es-PE"/>
        </w:rPr>
        <w:lastRenderedPageBreak/>
        <w:t>Ciudadanos</w:t>
      </w:r>
      <w:bookmarkEnd w:id="7193"/>
    </w:p>
    <w:p w14:paraId="3F60FAC8" w14:textId="77777777" w:rsidR="002E7F75" w:rsidRPr="00ED136D" w:rsidRDefault="002E7F75" w:rsidP="002E7F75">
      <w:pPr>
        <w:jc w:val="center"/>
        <w:rPr>
          <w:lang w:val="es-ES"/>
        </w:rPr>
      </w:pPr>
      <w:r>
        <w:rPr>
          <w:noProof/>
          <w:lang w:val="en-CA" w:eastAsia="en-CA"/>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CA" w:eastAsia="en-CA"/>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CA" w:eastAsia="en-CA"/>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CA" w:eastAsia="en-CA"/>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CA" w:eastAsia="en-CA"/>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CA" w:eastAsia="en-CA"/>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CA" w:eastAsia="en-CA"/>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CA" w:eastAsia="en-CA"/>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wner" w:date="2018-08-04T07:47:00Z" w:initials="O">
    <w:p w14:paraId="3AF14BB1" w14:textId="77777777" w:rsidR="00EC2B2C" w:rsidRDefault="00EC2B2C">
      <w:pPr>
        <w:pStyle w:val="Textocomentario"/>
        <w:rPr>
          <w:rFonts w:cs="Times New Roman"/>
          <w:bCs/>
          <w:color w:val="000000"/>
          <w:sz w:val="44"/>
          <w:szCs w:val="44"/>
          <w:lang w:val="es-PE"/>
        </w:rPr>
      </w:pPr>
      <w:r>
        <w:rPr>
          <w:rStyle w:val="Refdecomentario"/>
        </w:rPr>
        <w:annotationRef/>
      </w:r>
      <w:r>
        <w:rPr>
          <w:rFonts w:cs="Times New Roman"/>
          <w:bCs/>
          <w:color w:val="000000"/>
          <w:sz w:val="44"/>
          <w:szCs w:val="44"/>
          <w:lang w:val="es-PE"/>
        </w:rPr>
        <w:t>Propuesta de título, si lo considera:</w:t>
      </w:r>
    </w:p>
    <w:p w14:paraId="31563B0B" w14:textId="77777777" w:rsidR="00EC2B2C" w:rsidRDefault="00EC2B2C">
      <w:pPr>
        <w:pStyle w:val="Textocomentario"/>
        <w:rPr>
          <w:rFonts w:cs="Times New Roman"/>
          <w:bCs/>
          <w:color w:val="000000"/>
          <w:sz w:val="44"/>
          <w:szCs w:val="44"/>
          <w:lang w:val="es-PE"/>
        </w:rPr>
      </w:pPr>
    </w:p>
    <w:p w14:paraId="19668F07" w14:textId="55F19E64" w:rsidR="00EC2B2C" w:rsidRPr="00F47011" w:rsidRDefault="00EC2B2C">
      <w:pPr>
        <w:pStyle w:val="Textocomentario"/>
      </w:pPr>
      <w:r>
        <w:rPr>
          <w:rFonts w:cs="Times New Roman"/>
          <w:bCs/>
          <w:color w:val="000000"/>
          <w:sz w:val="44"/>
          <w:szCs w:val="44"/>
          <w:lang w:val="es-PE"/>
        </w:rPr>
        <w:t>DISEÑO DE UN APLICATIVO CENTRADO EN EL USUARIO PARA UN SISTEMA DE GESTIÓN DE RECLAMOS EN EL SISTEMA DE SALUD DEL PERÚ</w:t>
      </w:r>
      <w:r>
        <w:rPr>
          <w:rStyle w:val="Refdecomentario"/>
        </w:rPr>
        <w:annotationRef/>
      </w:r>
    </w:p>
  </w:comment>
  <w:comment w:id="7" w:author="Luis Fernando Llanos Zavalaga" w:date="2018-07-10T12:24:00Z" w:initials="LFLZ">
    <w:p w14:paraId="138B64C5" w14:textId="77777777" w:rsidR="00EC2B2C" w:rsidRDefault="00EC2B2C">
      <w:pPr>
        <w:pStyle w:val="Textocomentario"/>
      </w:pPr>
      <w:r>
        <w:rPr>
          <w:rStyle w:val="Refdecomentario"/>
        </w:rPr>
        <w:annotationRef/>
      </w:r>
      <w:r>
        <w:t>Dado que no se ha desarrollado un sistema sino un aplicativo como elemento de un sistema, el título debería ser:</w:t>
      </w:r>
    </w:p>
    <w:p w14:paraId="50B57FC9" w14:textId="50ECA6CA" w:rsidR="00EC2B2C" w:rsidRDefault="00EC2B2C">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3" w:author="Owner" w:date="2018-08-04T07:12:00Z" w:initials="O">
    <w:p w14:paraId="1632E1E4" w14:textId="6C867D58" w:rsidR="00EC2B2C" w:rsidRDefault="00EC2B2C">
      <w:pPr>
        <w:pStyle w:val="Textocomentario"/>
      </w:pPr>
      <w:r>
        <w:rPr>
          <w:rStyle w:val="Refdecomentario"/>
        </w:rPr>
        <w:annotationRef/>
      </w:r>
      <w:r>
        <w:t>Verificar si es con tilde o sin tilde</w:t>
      </w:r>
    </w:p>
  </w:comment>
  <w:comment w:id="1941" w:author="Luis Fernando Llanos Zavalaga" w:date="2018-07-10T12:29:00Z" w:initials="LFLZ">
    <w:p w14:paraId="662B1F42" w14:textId="77777777" w:rsidR="00EC2B2C" w:rsidRDefault="00EC2B2C">
      <w:pPr>
        <w:pStyle w:val="Textocomentario"/>
      </w:pPr>
      <w:r>
        <w:rPr>
          <w:rStyle w:val="Refdecomentario"/>
        </w:rPr>
        <w:annotationRef/>
      </w:r>
      <w:r>
        <w:t>PROPUESTA A MODIFICAR:</w:t>
      </w:r>
    </w:p>
    <w:p w14:paraId="3D0A5AC8" w14:textId="4DAA15E4" w:rsidR="00EC2B2C" w:rsidRDefault="00EC2B2C">
      <w:pPr>
        <w:pStyle w:val="Textocomentario"/>
      </w:pPr>
      <w:r>
        <w:t>…</w:t>
      </w:r>
      <w:r w:rsidRPr="00BA156B">
        <w:t xml:space="preserve">la calidad de atención </w:t>
      </w:r>
      <w:r>
        <w:t xml:space="preserve">puede ser monitoreada a través de </w:t>
      </w:r>
      <w:r w:rsidRPr="00BA156B">
        <w:t>los reclamos que llegan al establecimiento.</w:t>
      </w:r>
    </w:p>
  </w:comment>
  <w:comment w:id="1984" w:author="Luis Fernando Llanos Zavalaga" w:date="2018-07-10T12:35:00Z" w:initials="LFLZ">
    <w:p w14:paraId="7B2B897A" w14:textId="17290AED" w:rsidR="00EC2B2C" w:rsidRDefault="00EC2B2C">
      <w:pPr>
        <w:pStyle w:val="Textocomentario"/>
      </w:pPr>
      <w:r>
        <w:rPr>
          <w:rStyle w:val="Refdecomentario"/>
        </w:rPr>
        <w:annotationRef/>
      </w:r>
      <w:r>
        <w:t>Hay una cantidad máxima de palabras clave.</w:t>
      </w:r>
    </w:p>
  </w:comment>
  <w:comment w:id="2013" w:author="Luis Fernando Llanos Zavalaga" w:date="2018-07-10T12:39:00Z" w:initials="LFLZ">
    <w:p w14:paraId="64801441" w14:textId="6CA6CDCC" w:rsidR="00EC2B2C" w:rsidRDefault="00EC2B2C">
      <w:pPr>
        <w:pStyle w:val="Textocomentario"/>
      </w:pPr>
      <w:r>
        <w:rPr>
          <w:rStyle w:val="Refdecomentario"/>
        </w:rPr>
        <w:annotationRef/>
      </w:r>
      <w:r>
        <w:t>¿Qué llama formas sistematizadas?</w:t>
      </w:r>
    </w:p>
  </w:comment>
  <w:comment w:id="2059" w:author="Luis Fernando Llanos Zavalaga" w:date="2018-07-10T12:40:00Z" w:initials="LFLZ">
    <w:p w14:paraId="56320D69" w14:textId="1BD59021" w:rsidR="00EC2B2C" w:rsidRDefault="00EC2B2C">
      <w:pPr>
        <w:pStyle w:val="Textocomentario"/>
      </w:pPr>
      <w:r>
        <w:rPr>
          <w:rStyle w:val="Refdecomentario"/>
        </w:rPr>
        <w:annotationRef/>
      </w:r>
      <w:r>
        <w:t xml:space="preserve">No entiendo que quiere decir con dicha oración. </w:t>
      </w:r>
    </w:p>
  </w:comment>
  <w:comment w:id="2066" w:author="Regina Casanova" w:date="2018-07-22T12:57:00Z" w:initials="RC">
    <w:p w14:paraId="0E46E386" w14:textId="45F788CC" w:rsidR="00EC2B2C" w:rsidRDefault="00EC2B2C">
      <w:pPr>
        <w:pStyle w:val="Textocomentario"/>
      </w:pPr>
      <w:r>
        <w:rPr>
          <w:rStyle w:val="Refdecomentario"/>
        </w:rPr>
        <w:annotationRef/>
      </w:r>
      <w:r>
        <w:t>aplicativo</w:t>
      </w:r>
    </w:p>
  </w:comment>
  <w:comment w:id="2069" w:author="Regina Casanova" w:date="2018-07-22T12:58:00Z" w:initials="RC">
    <w:p w14:paraId="136C6E96" w14:textId="5425BCDC" w:rsidR="00EC2B2C" w:rsidRDefault="00EC2B2C">
      <w:pPr>
        <w:pStyle w:val="Textocomentario"/>
      </w:pPr>
      <w:r>
        <w:rPr>
          <w:rStyle w:val="Refdecomentario"/>
        </w:rPr>
        <w:annotationRef/>
      </w:r>
      <w:r>
        <w:t>aplicativo</w:t>
      </w:r>
    </w:p>
  </w:comment>
  <w:comment w:id="2075" w:author="Luis Fernando Llanos Zavalaga" w:date="2018-07-10T12:47:00Z" w:initials="LFLZ">
    <w:p w14:paraId="170E7FC2" w14:textId="38189103" w:rsidR="00EC2B2C" w:rsidRDefault="00EC2B2C">
      <w:pPr>
        <w:pStyle w:val="Textocomentario"/>
      </w:pPr>
      <w:r>
        <w:rPr>
          <w:rStyle w:val="Refdecomentario"/>
        </w:rPr>
        <w:annotationRef/>
      </w:r>
      <w:r>
        <w:t>Ello presupone el fortalecimiento de un sistema de gestión de reclamos</w:t>
      </w:r>
    </w:p>
  </w:comment>
  <w:comment w:id="2087" w:author="Regina Casanova" w:date="2018-07-22T12:56:00Z" w:initials="RC">
    <w:p w14:paraId="0F287FE5" w14:textId="324B976B" w:rsidR="00EC2B2C" w:rsidRDefault="00EC2B2C">
      <w:pPr>
        <w:pStyle w:val="Textocomentario"/>
      </w:pPr>
      <w:r>
        <w:rPr>
          <w:rStyle w:val="Refdecomentario"/>
        </w:rPr>
        <w:annotationRef/>
      </w:r>
      <w:r>
        <w:t>aplicativo</w:t>
      </w:r>
    </w:p>
  </w:comment>
  <w:comment w:id="2094" w:author="Luis Fernando Llanos Zavalaga" w:date="2018-07-10T12:49:00Z" w:initials="LFLZ">
    <w:p w14:paraId="217FEFD1" w14:textId="45DA0DC9" w:rsidR="00EC2B2C" w:rsidRDefault="00EC2B2C">
      <w:pPr>
        <w:pStyle w:val="Textocomentario"/>
      </w:pPr>
      <w:r>
        <w:rPr>
          <w:rStyle w:val="Refdecomentario"/>
        </w:rPr>
        <w:annotationRef/>
      </w:r>
      <w:r>
        <w:t>Esta afirmación presupone que en alguna parte del marco teórico desarrollará los componentes de un sistema de gestión de reclamos.</w:t>
      </w:r>
    </w:p>
  </w:comment>
  <w:comment w:id="2102" w:author="Luis Fernando Llanos Zavalaga" w:date="2018-07-10T12:57:00Z" w:initials="LFLZ">
    <w:p w14:paraId="6F3D69B2" w14:textId="5F1BD7E6" w:rsidR="00EC2B2C" w:rsidRDefault="00EC2B2C">
      <w:pPr>
        <w:pStyle w:val="Textocomentario"/>
      </w:pPr>
      <w:r>
        <w:rPr>
          <w:rStyle w:val="Refdecomentario"/>
        </w:rPr>
        <w:annotationRef/>
      </w:r>
      <w:r>
        <w:t>A los reclamos o a la gestión de información?</w:t>
      </w:r>
    </w:p>
  </w:comment>
  <w:comment w:id="2115" w:author="Luis Fernando Llanos Zavalaga" w:date="2018-07-10T13:25:00Z" w:initials="LFLZ">
    <w:p w14:paraId="5944AE15" w14:textId="61D05FD9" w:rsidR="00EC2B2C" w:rsidRDefault="00EC2B2C">
      <w:pPr>
        <w:pStyle w:val="Textocomentario"/>
      </w:pPr>
      <w:r>
        <w:rPr>
          <w:rStyle w:val="Refdecomentario"/>
        </w:rPr>
        <w:annotationRef/>
      </w:r>
      <w:r>
        <w:t>Son formas de monitoreo de la atención sanitaria?</w:t>
      </w:r>
    </w:p>
  </w:comment>
  <w:comment w:id="2142" w:author="Luis Fernando Llanos Zavalaga" w:date="2018-07-10T13:26:00Z" w:initials="LFLZ">
    <w:p w14:paraId="56323B43" w14:textId="4E6255D7" w:rsidR="00EC2B2C" w:rsidRDefault="00EC2B2C">
      <w:pPr>
        <w:pStyle w:val="Textocomentario"/>
      </w:pPr>
      <w:r>
        <w:rPr>
          <w:rStyle w:val="Refdecomentario"/>
        </w:rPr>
        <w:annotationRef/>
      </w:r>
      <w:r>
        <w:t>Reitero si esta es una subsección o un encabezado de algún tema.</w:t>
      </w:r>
    </w:p>
  </w:comment>
  <w:comment w:id="2156" w:author="Luis Fernando Llanos Zavalaga" w:date="2018-07-10T13:27:00Z" w:initials="LFLZ">
    <w:p w14:paraId="72C2DBBC" w14:textId="652E4EA7" w:rsidR="00EC2B2C" w:rsidRDefault="00EC2B2C">
      <w:pPr>
        <w:pStyle w:val="Textocomentario"/>
      </w:pPr>
      <w:r>
        <w:rPr>
          <w:rStyle w:val="Refdecomentario"/>
        </w:rPr>
        <w:annotationRef/>
      </w:r>
      <w:r>
        <w:t xml:space="preserve">¿Un elemento es un aplicativo informático comercial del Sistema de Gestión de Reclamos? </w:t>
      </w:r>
    </w:p>
    <w:p w14:paraId="2D83E5C2" w14:textId="03B02BFE" w:rsidR="00EC2B2C" w:rsidRDefault="00EC2B2C">
      <w:pPr>
        <w:pStyle w:val="Textocomentario"/>
      </w:pPr>
      <w:r>
        <w:t>Creo que ello, no es parte de un marco teórico</w:t>
      </w:r>
    </w:p>
  </w:comment>
  <w:comment w:id="2202" w:author="Luis Fernando Llanos Zavalaga" w:date="2018-07-10T13:30:00Z" w:initials="LFLZ">
    <w:p w14:paraId="7477FF2C" w14:textId="155E3300" w:rsidR="00EC2B2C" w:rsidRDefault="00EC2B2C">
      <w:pPr>
        <w:pStyle w:val="Textocomentario"/>
      </w:pPr>
      <w:r>
        <w:rPr>
          <w:rStyle w:val="Refdecomentario"/>
        </w:rPr>
        <w:annotationRef/>
      </w:r>
      <w:r>
        <w:t>Un gráfico sería más ilustrativo</w:t>
      </w:r>
    </w:p>
  </w:comment>
  <w:comment w:id="2344" w:author="Luis Fernando Llanos Zavalaga" w:date="2018-07-10T13:45:00Z" w:initials="LFLZ">
    <w:p w14:paraId="1FA89A4E" w14:textId="77777777" w:rsidR="00EC2B2C" w:rsidRDefault="00EC2B2C" w:rsidP="00EC3B35">
      <w:pPr>
        <w:pStyle w:val="Textocomentario"/>
      </w:pPr>
      <w:r>
        <w:rPr>
          <w:rStyle w:val="Refdecomentario"/>
        </w:rPr>
        <w:annotationRef/>
      </w:r>
      <w:r>
        <w:t>Este tema es el caso de Susalud?</w:t>
      </w:r>
    </w:p>
  </w:comment>
  <w:comment w:id="2346" w:author="Regina Casanova" w:date="2018-07-20T20:41:00Z" w:initials="RC">
    <w:p w14:paraId="223459A3" w14:textId="77777777" w:rsidR="00EC2B2C" w:rsidRDefault="00EC2B2C" w:rsidP="00EC3B35">
      <w:pPr>
        <w:pStyle w:val="Textocomentario"/>
      </w:pPr>
      <w:r>
        <w:rPr>
          <w:rStyle w:val="Refdecomentario"/>
        </w:rPr>
        <w:annotationRef/>
      </w:r>
      <w:r>
        <w:t>Moverlo a parte a Diseño Centrado en el Usaurio</w:t>
      </w:r>
    </w:p>
    <w:p w14:paraId="4D5F77A3" w14:textId="77777777" w:rsidR="00EC2B2C" w:rsidRDefault="00EC2B2C" w:rsidP="00EC3B35">
      <w:pPr>
        <w:pStyle w:val="Textocomentario"/>
      </w:pPr>
    </w:p>
  </w:comment>
  <w:comment w:id="2393" w:author="Owner" w:date="2018-08-04T07:40:00Z" w:initials="O">
    <w:p w14:paraId="26A496B1" w14:textId="7D3E42C8" w:rsidR="00EC2B2C" w:rsidRDefault="00EC2B2C">
      <w:pPr>
        <w:pStyle w:val="Textocomentario"/>
      </w:pPr>
      <w:r>
        <w:rPr>
          <w:rStyle w:val="Refdecomentario"/>
        </w:rPr>
        <w:annotationRef/>
      </w:r>
      <w:r>
        <w:t>Esta data incluye todo el 2017? Favor verificar</w:t>
      </w:r>
    </w:p>
  </w:comment>
  <w:comment w:id="2436" w:author="Microsoft Office User" w:date="2018-07-04T13:44:00Z" w:initials="Office">
    <w:p w14:paraId="7C7CE78C" w14:textId="5F29B3BF" w:rsidR="00EC2B2C" w:rsidRDefault="00EC2B2C">
      <w:pPr>
        <w:pStyle w:val="Textocomentario"/>
      </w:pPr>
      <w:r>
        <w:rPr>
          <w:rStyle w:val="Refdecomentario"/>
        </w:rPr>
        <w:annotationRef/>
      </w:r>
      <w:r>
        <w:t>Bases de datos (no motor de búsqueda)</w:t>
      </w:r>
    </w:p>
  </w:comment>
  <w:comment w:id="2440" w:author="Luis Fernando Llanos Zavalaga" w:date="2018-07-10T13:45:00Z" w:initials="LFLZ">
    <w:p w14:paraId="52EA9D2E" w14:textId="175C5EE4" w:rsidR="00EC2B2C" w:rsidRDefault="00EC2B2C">
      <w:pPr>
        <w:pStyle w:val="Textocomentario"/>
      </w:pPr>
      <w:r>
        <w:rPr>
          <w:rStyle w:val="Refdecomentario"/>
        </w:rPr>
        <w:annotationRef/>
      </w:r>
      <w:r>
        <w:t>Este tema es el caso de Susalud?</w:t>
      </w:r>
    </w:p>
  </w:comment>
  <w:comment w:id="2442" w:author="Regina Casanova" w:date="2018-07-20T20:41:00Z" w:initials="RC">
    <w:p w14:paraId="01D327E1" w14:textId="60B3050B" w:rsidR="00EC2B2C" w:rsidRDefault="00EC2B2C">
      <w:pPr>
        <w:pStyle w:val="Textocomentario"/>
      </w:pPr>
      <w:r>
        <w:rPr>
          <w:rStyle w:val="Refdecomentario"/>
        </w:rPr>
        <w:annotationRef/>
      </w:r>
      <w:r>
        <w:t>Moverlo a parte a Diseño Centrado en el Usaurio</w:t>
      </w:r>
    </w:p>
    <w:p w14:paraId="2248DF80" w14:textId="77777777" w:rsidR="00EC2B2C" w:rsidRDefault="00EC2B2C">
      <w:pPr>
        <w:pStyle w:val="Textocomentario"/>
      </w:pPr>
    </w:p>
  </w:comment>
  <w:comment w:id="2457" w:author="Luis Fernando Llanos Zavalaga" w:date="2018-07-10T13:48:00Z" w:initials="LFLZ">
    <w:p w14:paraId="5798C53F" w14:textId="6AD7621A" w:rsidR="00EC2B2C" w:rsidRDefault="00EC2B2C">
      <w:pPr>
        <w:pStyle w:val="Textocomentario"/>
      </w:pPr>
      <w:r>
        <w:rPr>
          <w:rStyle w:val="Refdecomentario"/>
        </w:rPr>
        <w:annotationRef/>
      </w:r>
      <w:r>
        <w:t>Que implica, en el marco de su propuesta, un aplicativo informático centralizado?</w:t>
      </w:r>
    </w:p>
  </w:comment>
  <w:comment w:id="2522" w:author="Luis Fernando Llanos Zavalaga" w:date="2018-07-10T13:49:00Z" w:initials="LFLZ">
    <w:p w14:paraId="37C15979" w14:textId="74EB2A00" w:rsidR="00EC2B2C" w:rsidRDefault="00EC2B2C">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EC2B2C" w:rsidRDefault="00EC2B2C">
      <w:pPr>
        <w:pStyle w:val="Textocomentario"/>
      </w:pPr>
    </w:p>
    <w:p w14:paraId="158415D2" w14:textId="6495A150" w:rsidR="00EC2B2C" w:rsidRDefault="00EC2B2C">
      <w:pPr>
        <w:pStyle w:val="Textocomentario"/>
      </w:pPr>
      <w:r>
        <w:t xml:space="preserve">Sólo para enfatizar que en el Marco de un Sistema de Gestión, se requiere contar con el apoyo político y técnico de las autoridades responsables. </w:t>
      </w:r>
    </w:p>
    <w:p w14:paraId="5895000B" w14:textId="1CE3677A" w:rsidR="00EC2B2C" w:rsidRDefault="00EC2B2C">
      <w:pPr>
        <w:pStyle w:val="Textocomentario"/>
      </w:pPr>
      <w:r>
        <w:t>Entonces queda claro que ello no es el objetivo de su tesis.</w:t>
      </w:r>
    </w:p>
  </w:comment>
  <w:comment w:id="2602" w:author="Luis Fernando Llanos Zavalaga" w:date="2018-07-10T15:13:00Z" w:initials="LFLZ">
    <w:p w14:paraId="57CF6C40" w14:textId="77777777" w:rsidR="00EC2B2C" w:rsidRDefault="00EC2B2C" w:rsidP="00A35EF0">
      <w:pPr>
        <w:pStyle w:val="Textocomentario"/>
      </w:pPr>
      <w:r>
        <w:rPr>
          <w:rStyle w:val="Refdecomentario"/>
        </w:rPr>
        <w:annotationRef/>
      </w:r>
      <w:r>
        <w:t>Algún detalle de los gestores?</w:t>
      </w:r>
    </w:p>
  </w:comment>
  <w:comment w:id="2598" w:author="Luis Fernando Llanos Zavalaga" w:date="2018-07-10T16:12:00Z" w:initials="LFLZ">
    <w:p w14:paraId="4B78C06C" w14:textId="77777777" w:rsidR="00EC2B2C" w:rsidRDefault="00EC2B2C" w:rsidP="00A35EF0">
      <w:pPr>
        <w:pStyle w:val="Textocomentario"/>
      </w:pPr>
      <w:r>
        <w:rPr>
          <w:rStyle w:val="Refdecomentario"/>
        </w:rPr>
        <w:annotationRef/>
      </w:r>
      <w:r>
        <w:t>Se debería contar con un perfil de edad, grado de instrucción y cargos de los entrevistados.</w:t>
      </w:r>
    </w:p>
  </w:comment>
  <w:comment w:id="2618" w:author="Luis Fernando Llanos Zavalaga" w:date="2018-07-10T13:55:00Z" w:initials="LFLZ">
    <w:p w14:paraId="79B4BDEE" w14:textId="7F4ECF7B" w:rsidR="00EC2B2C" w:rsidRDefault="00EC2B2C">
      <w:pPr>
        <w:pStyle w:val="Textocomentario"/>
      </w:pPr>
      <w:r>
        <w:rPr>
          <w:rStyle w:val="Refdecomentario"/>
        </w:rPr>
        <w:annotationRef/>
      </w:r>
      <w:r>
        <w:t>Cuantos participantes por cada uno de los tres tipos.</w:t>
      </w:r>
    </w:p>
  </w:comment>
  <w:comment w:id="2620" w:author="Luis Fernando Llanos Zavalaga" w:date="2018-07-10T15:19:00Z" w:initials="LFLZ">
    <w:p w14:paraId="44E275A9" w14:textId="3B53DC7F" w:rsidR="00EC2B2C" w:rsidRDefault="00EC2B2C">
      <w:pPr>
        <w:pStyle w:val="Textocomentario"/>
      </w:pPr>
      <w:r>
        <w:rPr>
          <w:rStyle w:val="Refdecomentario"/>
        </w:rPr>
        <w:annotationRef/>
      </w:r>
      <w:r>
        <w:t>En investigación cualitativa no se suelen llamar variables, sino dimensiones</w:t>
      </w:r>
    </w:p>
  </w:comment>
  <w:comment w:id="2698" w:author="Owner" w:date="2018-08-04T07:53:00Z" w:initials="O">
    <w:p w14:paraId="73B84FF4" w14:textId="092432AF" w:rsidR="00EC2B2C" w:rsidRDefault="00EC2B2C">
      <w:pPr>
        <w:pStyle w:val="Textocomentario"/>
      </w:pPr>
      <w:r>
        <w:rPr>
          <w:rStyle w:val="Refdecomentario"/>
        </w:rPr>
        <w:annotationRef/>
      </w:r>
      <w:r>
        <w:t xml:space="preserve">Esta sección no va en los estudios cualitativos. Habitualmente se describen las sub-dimensiones que se están considerando en cada dimensión </w:t>
      </w:r>
    </w:p>
  </w:comment>
  <w:comment w:id="2711" w:author="Luis Fernando Llanos Zavalaga" w:date="2018-07-10T13:58:00Z" w:initials="LFLZ">
    <w:p w14:paraId="7ABA6449" w14:textId="4658450D" w:rsidR="00EC2B2C" w:rsidRDefault="00EC2B2C">
      <w:pPr>
        <w:pStyle w:val="Textocomentario"/>
      </w:pPr>
      <w:r>
        <w:rPr>
          <w:rStyle w:val="Refdecomentario"/>
        </w:rPr>
        <w:annotationRef/>
      </w:r>
      <w:r>
        <w:t>Si son tres usuarios por cada tipo, como tiene 21 entrevistas. Disculpe mi falta de comprensión de lo escrito</w:t>
      </w:r>
    </w:p>
  </w:comment>
  <w:comment w:id="2732" w:author="Owner" w:date="2018-08-04T07:56:00Z" w:initials="O">
    <w:p w14:paraId="4CB9122E" w14:textId="40D3E2BE" w:rsidR="00EC2B2C" w:rsidRDefault="00EC2B2C">
      <w:pPr>
        <w:pStyle w:val="Textocomentario"/>
      </w:pPr>
      <w:r>
        <w:rPr>
          <w:rStyle w:val="Refdecomentario"/>
        </w:rPr>
        <w:annotationRef/>
      </w:r>
      <w:r>
        <w:t>Quienes son autoridades correspondientes</w:t>
      </w:r>
    </w:p>
  </w:comment>
  <w:comment w:id="2735" w:author="Luis Fernando Llanos Zavalaga" w:date="2018-07-10T15:00:00Z" w:initials="LFLZ">
    <w:p w14:paraId="479D9622" w14:textId="3E708F3A" w:rsidR="00EC2B2C" w:rsidRDefault="00EC2B2C">
      <w:pPr>
        <w:pStyle w:val="Textocomentario"/>
      </w:pPr>
      <w:r>
        <w:rPr>
          <w:rStyle w:val="Refdecomentario"/>
        </w:rPr>
        <w:annotationRef/>
      </w:r>
      <w:r>
        <w:t>Esta modificación de reclamos fue consensuada con las autoridades del país.</w:t>
      </w:r>
    </w:p>
  </w:comment>
  <w:comment w:id="2747" w:author="Luis Fernando Llanos Zavalaga" w:date="2018-07-10T16:07:00Z" w:initials="LFLZ">
    <w:p w14:paraId="19E28F52" w14:textId="77777777" w:rsidR="00EC2B2C" w:rsidRDefault="00EC2B2C" w:rsidP="00B170C5">
      <w:pPr>
        <w:pStyle w:val="Textocomentario"/>
      </w:pPr>
      <w:r>
        <w:rPr>
          <w:rStyle w:val="Refdecomentario"/>
        </w:rPr>
        <w:annotationRef/>
      </w:r>
      <w:r>
        <w:t xml:space="preserve">La metodología no describe el proceso como se hizo la reclasificación </w:t>
      </w:r>
    </w:p>
  </w:comment>
  <w:comment w:id="2828" w:author="Owner" w:date="2018-08-04T07:58:00Z" w:initials="O">
    <w:p w14:paraId="74942C77" w14:textId="7C08F8D1" w:rsidR="00EC2B2C" w:rsidRDefault="00EC2B2C">
      <w:pPr>
        <w:pStyle w:val="Textocomentario"/>
      </w:pPr>
      <w:r>
        <w:rPr>
          <w:rStyle w:val="Refdecomentario"/>
        </w:rPr>
        <w:annotationRef/>
      </w:r>
      <w:r>
        <w:t>Hasta donde conozco, el diseño de un prototipo considera un conjunto de variables que son incluidas en el prototipo (como es su caso)</w:t>
      </w:r>
    </w:p>
  </w:comment>
  <w:comment w:id="2936" w:author="Luis Fernando Llanos Zavalaga" w:date="2018-07-10T15:03:00Z" w:initials="LFLZ">
    <w:p w14:paraId="78322853" w14:textId="6E4C77AD" w:rsidR="00EC2B2C" w:rsidRDefault="00EC2B2C">
      <w:pPr>
        <w:pStyle w:val="Textocomentario"/>
      </w:pPr>
      <w:r>
        <w:rPr>
          <w:rStyle w:val="Refdecomentario"/>
        </w:rPr>
        <w:annotationRef/>
      </w:r>
      <w:r>
        <w:t>También se realizaron 21 entrevistas</w:t>
      </w:r>
    </w:p>
  </w:comment>
  <w:comment w:id="3000" w:author="Regina Casanova" w:date="2018-07-20T20:33:00Z" w:initials="RC">
    <w:p w14:paraId="0D2ED818" w14:textId="1AFE12E3" w:rsidR="00EC2B2C" w:rsidRDefault="00EC2B2C">
      <w:pPr>
        <w:pStyle w:val="Textocomentario"/>
      </w:pPr>
      <w:r>
        <w:rPr>
          <w:rStyle w:val="Refdecomentario"/>
        </w:rPr>
        <w:annotationRef/>
      </w:r>
      <w:r>
        <w:t>Con el consentimiento de la persona se utilizo este aplicativo informático para grabar blabla</w:t>
      </w:r>
    </w:p>
  </w:comment>
  <w:comment w:id="3001" w:author="Luis Fernando Llanos Zavalaga" w:date="2018-07-10T15:07:00Z" w:initials="LFLZ">
    <w:p w14:paraId="39817FBD" w14:textId="1FD3DDE7" w:rsidR="00EC2B2C" w:rsidRPr="00110509" w:rsidRDefault="00EC2B2C">
      <w:pPr>
        <w:pStyle w:val="Textocomentario"/>
      </w:pPr>
      <w:r>
        <w:rPr>
          <w:rStyle w:val="Refdecomentario"/>
        </w:rPr>
        <w:annotationRef/>
      </w:r>
      <w:r>
        <w:t>Texto oculto?</w:t>
      </w:r>
    </w:p>
  </w:comment>
  <w:comment w:id="3334" w:author="Luis Fernando Llanos Zavalaga" w:date="2018-07-10T15:08:00Z" w:initials="LFLZ">
    <w:p w14:paraId="55146E9C" w14:textId="77777777" w:rsidR="00EC2B2C" w:rsidRDefault="00EC2B2C">
      <w:pPr>
        <w:pStyle w:val="Textocomentario"/>
      </w:pPr>
      <w:r>
        <w:rPr>
          <w:rStyle w:val="Refdecomentario"/>
        </w:rPr>
        <w:annotationRef/>
      </w:r>
      <w:r>
        <w:t>Si se utilizaron sujetos en la investigación.</w:t>
      </w:r>
    </w:p>
    <w:p w14:paraId="1DF4A32A" w14:textId="3D778566" w:rsidR="00EC2B2C" w:rsidRDefault="00EC2B2C">
      <w:pPr>
        <w:pStyle w:val="Textocomentario"/>
      </w:pPr>
      <w:r>
        <w:t>En consecuencia se requiere consentimiento informado y presentación y aprobación en el Comité Institucional de Ética de la UPCH</w:t>
      </w:r>
    </w:p>
  </w:comment>
  <w:comment w:id="3360" w:author="Luis Fernando Llanos Zavalaga" w:date="2018-07-10T15:13:00Z" w:initials="LFLZ">
    <w:p w14:paraId="1E3A0092" w14:textId="6B6B1C94" w:rsidR="00EC2B2C" w:rsidRDefault="00EC2B2C">
      <w:pPr>
        <w:pStyle w:val="Textocomentario"/>
      </w:pPr>
      <w:r>
        <w:rPr>
          <w:rStyle w:val="Refdecomentario"/>
        </w:rPr>
        <w:annotationRef/>
      </w:r>
      <w:r>
        <w:t>Algún detalle de los gestores?</w:t>
      </w:r>
    </w:p>
  </w:comment>
  <w:comment w:id="3359" w:author="Luis Fernando Llanos Zavalaga" w:date="2018-07-10T16:12:00Z" w:initials="LFLZ">
    <w:p w14:paraId="415D58AB" w14:textId="5958D031" w:rsidR="00EC2B2C" w:rsidRDefault="00EC2B2C">
      <w:pPr>
        <w:pStyle w:val="Textocomentario"/>
      </w:pPr>
      <w:r>
        <w:rPr>
          <w:rStyle w:val="Refdecomentario"/>
        </w:rPr>
        <w:annotationRef/>
      </w:r>
      <w:r>
        <w:t>Se debería contar con un perfil de edad, grado de instrucción y cargos de los entrevistados.</w:t>
      </w:r>
    </w:p>
  </w:comment>
  <w:comment w:id="3367" w:author="Luis Fernando Llanos Zavalaga" w:date="2018-07-10T15:18:00Z" w:initials="LFLZ">
    <w:p w14:paraId="45CC3B16" w14:textId="5037FD27" w:rsidR="00EC2B2C" w:rsidRDefault="00EC2B2C">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411" w:author="Owner" w:date="2018-08-04T08:21:00Z" w:initials="O">
    <w:p w14:paraId="6D528140" w14:textId="7FA364C8" w:rsidR="00EC2B2C" w:rsidRDefault="00EC2B2C">
      <w:pPr>
        <w:pStyle w:val="Textocomentario"/>
      </w:pPr>
      <w:r>
        <w:rPr>
          <w:rStyle w:val="Refdecomentario"/>
        </w:rPr>
        <w:annotationRef/>
      </w:r>
      <w:r>
        <w:t>Esta frase quien la emitió. Debería estar señalado</w:t>
      </w:r>
    </w:p>
  </w:comment>
  <w:comment w:id="3430" w:author="Owner" w:date="2018-08-04T08:26:00Z" w:initials="O">
    <w:p w14:paraId="0183DAEE" w14:textId="614C659C" w:rsidR="00EC2B2C" w:rsidRDefault="00EC2B2C">
      <w:pPr>
        <w:pStyle w:val="Textocomentario"/>
      </w:pPr>
      <w:r>
        <w:rPr>
          <w:rStyle w:val="Refdecomentario"/>
        </w:rPr>
        <w:annotationRef/>
      </w:r>
      <w:r>
        <w:t>Incluir de esta forma, si lo considera</w:t>
      </w:r>
    </w:p>
  </w:comment>
  <w:comment w:id="3466" w:author="Owner" w:date="2018-08-04T08:21:00Z" w:initials="O">
    <w:p w14:paraId="3A5E54A7" w14:textId="417BC2AE" w:rsidR="00EC2B2C" w:rsidRDefault="00EC2B2C">
      <w:pPr>
        <w:pStyle w:val="Textocomentario"/>
      </w:pPr>
      <w:r>
        <w:rPr>
          <w:rStyle w:val="Refdecomentario"/>
        </w:rPr>
        <w:annotationRef/>
      </w:r>
      <w:r>
        <w:t>Ídem al comentario previo</w:t>
      </w:r>
    </w:p>
  </w:comment>
  <w:comment w:id="3471" w:author="Owner" w:date="2018-08-04T08:26:00Z" w:initials="O">
    <w:p w14:paraId="5E690680" w14:textId="77777777" w:rsidR="00486FA6" w:rsidRDefault="00486FA6" w:rsidP="00486FA6">
      <w:pPr>
        <w:pStyle w:val="Textocomentario"/>
      </w:pPr>
      <w:r>
        <w:rPr>
          <w:rStyle w:val="Refdecomentario"/>
        </w:rPr>
        <w:annotationRef/>
      </w:r>
      <w:r>
        <w:t>Incluir de esta forma, si lo considera</w:t>
      </w:r>
    </w:p>
  </w:comment>
  <w:comment w:id="3585" w:author="Owner" w:date="2018-08-04T08:27:00Z" w:initials="O">
    <w:p w14:paraId="4AE3055C" w14:textId="478A6F37" w:rsidR="00EC2B2C" w:rsidRDefault="00EC2B2C">
      <w:pPr>
        <w:pStyle w:val="Textocomentario"/>
      </w:pPr>
      <w:r>
        <w:rPr>
          <w:rStyle w:val="Refdecomentario"/>
        </w:rPr>
        <w:annotationRef/>
      </w:r>
      <w:r>
        <w:t>Ídem para todas las citas de entrevistados</w:t>
      </w:r>
    </w:p>
  </w:comment>
  <w:comment w:id="3588" w:author="Owner" w:date="2018-08-04T08:26:00Z" w:initials="O">
    <w:p w14:paraId="209E490D" w14:textId="77777777" w:rsidR="00486FA6" w:rsidRDefault="00486FA6" w:rsidP="00486FA6">
      <w:pPr>
        <w:pStyle w:val="Textocomentario"/>
      </w:pPr>
      <w:r>
        <w:rPr>
          <w:rStyle w:val="Refdecomentario"/>
        </w:rPr>
        <w:annotationRef/>
      </w:r>
      <w:r>
        <w:t>Incluir de esta forma, si lo considera</w:t>
      </w:r>
    </w:p>
  </w:comment>
  <w:comment w:id="3595" w:author="Luis Fernando Llanos Zavalaga" w:date="2018-07-10T15:35:00Z" w:initials="LFLZ">
    <w:p w14:paraId="0EF79CE2" w14:textId="42E109B8" w:rsidR="00EC2B2C" w:rsidRDefault="00EC2B2C">
      <w:pPr>
        <w:pStyle w:val="Textocomentario"/>
      </w:pPr>
      <w:r>
        <w:rPr>
          <w:rStyle w:val="Refdecomentario"/>
        </w:rPr>
        <w:annotationRef/>
      </w:r>
      <w:r>
        <w:t xml:space="preserve">Esta parte está más ordenada pero sin comparación </w:t>
      </w:r>
    </w:p>
  </w:comment>
  <w:comment w:id="3608" w:author="Owner" w:date="2018-08-04T08:28:00Z" w:initials="O">
    <w:p w14:paraId="44F0D8C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195EB251" w14:textId="60EB7B94" w:rsidR="00EC2B2C" w:rsidRDefault="00EC2B2C">
      <w:pPr>
        <w:pStyle w:val="Textocomentario"/>
      </w:pPr>
    </w:p>
  </w:comment>
  <w:comment w:id="3610" w:author="Owner" w:date="2018-08-04T08:26:00Z" w:initials="O">
    <w:p w14:paraId="2CA8B97F" w14:textId="77777777" w:rsidR="00486FA6" w:rsidRDefault="00486FA6" w:rsidP="00486FA6">
      <w:pPr>
        <w:pStyle w:val="Textocomentario"/>
      </w:pPr>
      <w:r>
        <w:rPr>
          <w:rStyle w:val="Refdecomentario"/>
        </w:rPr>
        <w:annotationRef/>
      </w:r>
      <w:r>
        <w:t>Incluir de esta forma, si lo considera</w:t>
      </w:r>
    </w:p>
  </w:comment>
  <w:comment w:id="3628" w:author="Owner" w:date="2018-08-04T08:28:00Z" w:initials="O">
    <w:p w14:paraId="6339C11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66B8EF01" w14:textId="5FB5F9B7" w:rsidR="00EC2B2C" w:rsidRDefault="00EC2B2C">
      <w:pPr>
        <w:pStyle w:val="Textocomentario"/>
      </w:pPr>
    </w:p>
  </w:comment>
  <w:comment w:id="3631" w:author="Owner" w:date="2018-08-04T08:26:00Z" w:initials="O">
    <w:p w14:paraId="3889EAD5" w14:textId="77777777" w:rsidR="00486FA6" w:rsidRDefault="00486FA6" w:rsidP="00486FA6">
      <w:pPr>
        <w:pStyle w:val="Textocomentario"/>
      </w:pPr>
      <w:r>
        <w:rPr>
          <w:rStyle w:val="Refdecomentario"/>
        </w:rPr>
        <w:annotationRef/>
      </w:r>
      <w:r>
        <w:t>Incluir de esta forma, si lo considera</w:t>
      </w:r>
    </w:p>
  </w:comment>
  <w:comment w:id="3676" w:author="Owner" w:date="2018-08-04T08:29:00Z" w:initials="O">
    <w:p w14:paraId="1B3013D1"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39B16081" w14:textId="64D003D6" w:rsidR="00EC2B2C" w:rsidRDefault="00EC2B2C">
      <w:pPr>
        <w:pStyle w:val="Textocomentario"/>
      </w:pPr>
    </w:p>
  </w:comment>
  <w:comment w:id="3679" w:author="Owner" w:date="2018-08-04T08:26:00Z" w:initials="O">
    <w:p w14:paraId="5BB2BB47" w14:textId="77777777" w:rsidR="00452B7D" w:rsidRDefault="00452B7D" w:rsidP="00452B7D">
      <w:pPr>
        <w:pStyle w:val="Textocomentario"/>
      </w:pPr>
      <w:r>
        <w:rPr>
          <w:rStyle w:val="Refdecomentario"/>
        </w:rPr>
        <w:annotationRef/>
      </w:r>
      <w:r>
        <w:t>Incluir de esta forma, si lo considera</w:t>
      </w:r>
    </w:p>
  </w:comment>
  <w:comment w:id="3715" w:author="Owner" w:date="2018-08-04T08:29:00Z" w:initials="O">
    <w:p w14:paraId="7380BF25"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1E75020F" w14:textId="09DCB7B8" w:rsidR="00EC2B2C" w:rsidRDefault="00EC2B2C">
      <w:pPr>
        <w:pStyle w:val="Textocomentario"/>
      </w:pPr>
    </w:p>
  </w:comment>
  <w:comment w:id="3718" w:author="Owner" w:date="2018-08-04T08:26:00Z" w:initials="O">
    <w:p w14:paraId="6B32D5B1" w14:textId="77777777" w:rsidR="00651620" w:rsidRDefault="00651620" w:rsidP="00651620">
      <w:pPr>
        <w:pStyle w:val="Textocomentario"/>
      </w:pPr>
      <w:r>
        <w:rPr>
          <w:rStyle w:val="Refdecomentario"/>
        </w:rPr>
        <w:annotationRef/>
      </w:r>
      <w:r>
        <w:t>Incluir de esta forma, si lo considera</w:t>
      </w:r>
    </w:p>
  </w:comment>
  <w:comment w:id="3739" w:author="Owner" w:date="2018-08-04T08:29:00Z" w:initials="O">
    <w:p w14:paraId="7DACDC30"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2D31DC36" w14:textId="6CD9E180" w:rsidR="00EC2B2C" w:rsidRDefault="00EC2B2C">
      <w:pPr>
        <w:pStyle w:val="Textocomentario"/>
      </w:pPr>
    </w:p>
  </w:comment>
  <w:comment w:id="3742" w:author="Owner" w:date="2018-08-04T08:26:00Z" w:initials="O">
    <w:p w14:paraId="3731783E" w14:textId="77777777" w:rsidR="00BC3DD9" w:rsidRDefault="00BC3DD9" w:rsidP="00BC3DD9">
      <w:pPr>
        <w:pStyle w:val="Textocomentario"/>
      </w:pPr>
      <w:r>
        <w:rPr>
          <w:rStyle w:val="Refdecomentario"/>
        </w:rPr>
        <w:annotationRef/>
      </w:r>
      <w:r>
        <w:t>Incluir de esta forma, si lo considera</w:t>
      </w:r>
    </w:p>
  </w:comment>
  <w:comment w:id="3806" w:author="Owner" w:date="2018-08-04T08:30:00Z" w:initials="O">
    <w:p w14:paraId="02C4FB42"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6D5C7C16" w14:textId="10114D09" w:rsidR="00EC2B2C" w:rsidRDefault="00EC2B2C">
      <w:pPr>
        <w:pStyle w:val="Textocomentario"/>
      </w:pPr>
    </w:p>
  </w:comment>
  <w:comment w:id="3809" w:author="Owner" w:date="2018-08-04T08:26:00Z" w:initials="O">
    <w:p w14:paraId="04D0261E" w14:textId="77777777" w:rsidR="00BC3DD9" w:rsidRDefault="00BC3DD9" w:rsidP="00BC3DD9">
      <w:pPr>
        <w:pStyle w:val="Textocomentario"/>
      </w:pPr>
      <w:r>
        <w:rPr>
          <w:rStyle w:val="Refdecomentario"/>
        </w:rPr>
        <w:annotationRef/>
      </w:r>
      <w:r>
        <w:t>Incluir de esta forma, si lo considera</w:t>
      </w:r>
    </w:p>
  </w:comment>
  <w:comment w:id="3842" w:author="Owner" w:date="2018-08-04T08:31:00Z" w:initials="O">
    <w:p w14:paraId="5B21E086"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0B5A8946" w14:textId="2B50F05D" w:rsidR="00EC2B2C" w:rsidRDefault="00EC2B2C">
      <w:pPr>
        <w:pStyle w:val="Textocomentario"/>
      </w:pPr>
    </w:p>
  </w:comment>
  <w:comment w:id="3845" w:author="Owner" w:date="2018-08-04T08:26:00Z" w:initials="O">
    <w:p w14:paraId="4E2ECE5B" w14:textId="77777777" w:rsidR="006121CA" w:rsidRDefault="006121CA" w:rsidP="006121CA">
      <w:pPr>
        <w:pStyle w:val="Textocomentario"/>
      </w:pPr>
      <w:r>
        <w:rPr>
          <w:rStyle w:val="Refdecomentario"/>
        </w:rPr>
        <w:annotationRef/>
      </w:r>
      <w:r>
        <w:t>Incluir de esta forma, si lo considera</w:t>
      </w:r>
    </w:p>
  </w:comment>
  <w:comment w:id="3869" w:author="Owner" w:date="2018-08-04T08:31:00Z" w:initials="O">
    <w:p w14:paraId="16DF27CD"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3DAF4C1F" w14:textId="09081A21" w:rsidR="00EC2B2C" w:rsidRDefault="00EC2B2C">
      <w:pPr>
        <w:pStyle w:val="Textocomentario"/>
      </w:pPr>
    </w:p>
  </w:comment>
  <w:comment w:id="3872" w:author="Owner" w:date="2018-08-04T08:26:00Z" w:initials="O">
    <w:p w14:paraId="4A3B76F1" w14:textId="77777777" w:rsidR="006121CA" w:rsidRDefault="006121CA" w:rsidP="006121CA">
      <w:pPr>
        <w:pStyle w:val="Textocomentario"/>
      </w:pPr>
      <w:r>
        <w:rPr>
          <w:rStyle w:val="Refdecomentario"/>
        </w:rPr>
        <w:annotationRef/>
      </w:r>
      <w:r>
        <w:t>Incluir de esta forma, si lo considera</w:t>
      </w:r>
    </w:p>
  </w:comment>
  <w:comment w:id="3881" w:author="Regina Casanova" w:date="2018-07-20T20:30:00Z" w:initials="RC">
    <w:p w14:paraId="3FEB5E24" w14:textId="43875675" w:rsidR="00EC2B2C" w:rsidRDefault="00EC2B2C">
      <w:pPr>
        <w:pStyle w:val="Textocomentario"/>
      </w:pPr>
      <w:r>
        <w:rPr>
          <w:rStyle w:val="Refdecomentario"/>
        </w:rPr>
        <w:annotationRef/>
      </w:r>
    </w:p>
  </w:comment>
  <w:comment w:id="3884" w:author="Owner" w:date="2018-08-04T08:31:00Z" w:initials="O">
    <w:p w14:paraId="4CEEF521" w14:textId="77777777" w:rsidR="00EC2B2C" w:rsidRDefault="00EC2B2C" w:rsidP="00044D02">
      <w:pPr>
        <w:pStyle w:val="Textocomentario"/>
      </w:pPr>
      <w:r>
        <w:rPr>
          <w:rStyle w:val="Refdecomentario"/>
        </w:rPr>
        <w:annotationRef/>
      </w:r>
      <w:r>
        <w:rPr>
          <w:rStyle w:val="Refdecomentario"/>
        </w:rPr>
        <w:annotationRef/>
      </w:r>
      <w:r>
        <w:t>Ídem para todas las citas de entrevistados</w:t>
      </w:r>
    </w:p>
    <w:p w14:paraId="0A06A5B6" w14:textId="3C100079" w:rsidR="00EC2B2C" w:rsidRDefault="00EC2B2C">
      <w:pPr>
        <w:pStyle w:val="Textocomentario"/>
      </w:pPr>
    </w:p>
  </w:comment>
  <w:comment w:id="3886" w:author="Owner" w:date="2018-08-04T08:26:00Z" w:initials="O">
    <w:p w14:paraId="24C3B221" w14:textId="77777777" w:rsidR="006121CA" w:rsidRDefault="006121CA" w:rsidP="006121CA">
      <w:pPr>
        <w:pStyle w:val="Textocomentario"/>
      </w:pPr>
      <w:r>
        <w:rPr>
          <w:rStyle w:val="Refdecomentario"/>
        </w:rPr>
        <w:annotationRef/>
      </w:r>
      <w:r>
        <w:t>Incluir de esta forma, si lo considera</w:t>
      </w:r>
    </w:p>
  </w:comment>
  <w:comment w:id="3893" w:author="Luis Fernando Llanos Zavalaga" w:date="2018-07-10T15:48:00Z" w:initials="LFLZ">
    <w:p w14:paraId="6A7E1532" w14:textId="2C70CE2D" w:rsidR="00EC2B2C" w:rsidRDefault="00EC2B2C">
      <w:pPr>
        <w:pStyle w:val="Textocomentario"/>
      </w:pPr>
      <w:r>
        <w:rPr>
          <w:rStyle w:val="Refdecomentario"/>
        </w:rPr>
        <w:annotationRef/>
      </w:r>
      <w:r>
        <w:t>Llama la atención que estas tablas (el contenido de las mismas) no están en la descripción de los resultados</w:t>
      </w:r>
    </w:p>
  </w:comment>
  <w:comment w:id="4686" w:author="Regina Casanova" w:date="2018-07-23T20:17:00Z" w:initials="RC">
    <w:p w14:paraId="026DB00F" w14:textId="6A60ADD2" w:rsidR="00EC2B2C" w:rsidRDefault="00EC2B2C">
      <w:pPr>
        <w:pStyle w:val="Textocomentario"/>
      </w:pPr>
      <w:r>
        <w:rPr>
          <w:rStyle w:val="Refdecomentario"/>
        </w:rPr>
        <w:annotationRef/>
      </w:r>
      <w:r>
        <w:t>Mover la metodología hecha hacia la sección de meodologia</w:t>
      </w:r>
    </w:p>
  </w:comment>
  <w:comment w:id="4688" w:author="Luis Fernando Llanos Zavalaga" w:date="2018-07-10T16:07:00Z" w:initials="LFLZ">
    <w:p w14:paraId="65F42962" w14:textId="71E3ED18" w:rsidR="00EC2B2C" w:rsidRDefault="00EC2B2C">
      <w:pPr>
        <w:pStyle w:val="Textocomentario"/>
      </w:pPr>
      <w:r>
        <w:rPr>
          <w:rStyle w:val="Refdecomentario"/>
        </w:rPr>
        <w:annotationRef/>
      </w:r>
      <w:r>
        <w:t xml:space="preserve">La metodología no describe el proceso como se hizo la reclasificación </w:t>
      </w:r>
    </w:p>
  </w:comment>
  <w:comment w:id="5709" w:author="Owner" w:date="2018-08-04T08:26:00Z" w:initials="O">
    <w:p w14:paraId="12AA1175" w14:textId="77777777" w:rsidR="009C4E68" w:rsidRDefault="009C4E68" w:rsidP="009C4E68">
      <w:pPr>
        <w:pStyle w:val="Textocomentario"/>
      </w:pPr>
      <w:r>
        <w:rPr>
          <w:rStyle w:val="Refdecomentario"/>
        </w:rPr>
        <w:annotationRef/>
      </w:r>
      <w:r>
        <w:t>Incluir de esta forma, si lo considera</w:t>
      </w:r>
    </w:p>
  </w:comment>
  <w:comment w:id="5723" w:author="Owner" w:date="2018-08-04T09:11:00Z" w:initials="O">
    <w:p w14:paraId="710258E2"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4206682A" w14:textId="0AD6E455" w:rsidR="00EC2B2C" w:rsidRDefault="00EC2B2C">
      <w:pPr>
        <w:pStyle w:val="Textocomentario"/>
      </w:pPr>
    </w:p>
  </w:comment>
  <w:comment w:id="5726" w:author="Owner" w:date="2018-08-04T08:26:00Z" w:initials="O">
    <w:p w14:paraId="17110266" w14:textId="77777777" w:rsidR="009C4E68" w:rsidRDefault="009C4E68" w:rsidP="009C4E68">
      <w:pPr>
        <w:pStyle w:val="Textocomentario"/>
      </w:pPr>
      <w:r>
        <w:rPr>
          <w:rStyle w:val="Refdecomentario"/>
        </w:rPr>
        <w:annotationRef/>
      </w:r>
      <w:r>
        <w:t>Incluir de esta forma, si lo considera</w:t>
      </w:r>
    </w:p>
  </w:comment>
  <w:comment w:id="5803" w:author="Owner" w:date="2018-08-04T08:26:00Z" w:initials="O">
    <w:p w14:paraId="48B7AD76" w14:textId="77777777" w:rsidR="009C4E68" w:rsidRDefault="009C4E68" w:rsidP="009C4E68">
      <w:pPr>
        <w:pStyle w:val="Textocomentario"/>
      </w:pPr>
      <w:r>
        <w:rPr>
          <w:rStyle w:val="Refdecomentario"/>
        </w:rPr>
        <w:annotationRef/>
      </w:r>
      <w:r>
        <w:t>Incluir de esta forma, si lo considera</w:t>
      </w:r>
    </w:p>
  </w:comment>
  <w:comment w:id="5819" w:author="Owner" w:date="2018-08-04T09:12:00Z" w:initials="O">
    <w:p w14:paraId="40CC0319"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3867CA0D" w14:textId="00BF2A72" w:rsidR="00EC2B2C" w:rsidRDefault="00EC2B2C">
      <w:pPr>
        <w:pStyle w:val="Textocomentario"/>
      </w:pPr>
    </w:p>
  </w:comment>
  <w:comment w:id="5822" w:author="Owner" w:date="2018-08-04T08:26:00Z" w:initials="O">
    <w:p w14:paraId="56CF1D26" w14:textId="77777777" w:rsidR="009C4E68" w:rsidRDefault="009C4E68" w:rsidP="009C4E68">
      <w:pPr>
        <w:pStyle w:val="Textocomentario"/>
      </w:pPr>
      <w:r>
        <w:rPr>
          <w:rStyle w:val="Refdecomentario"/>
        </w:rPr>
        <w:annotationRef/>
      </w:r>
      <w:r>
        <w:t>Incluir de esta forma, si lo considera</w:t>
      </w:r>
    </w:p>
  </w:comment>
  <w:comment w:id="5898" w:author="Owner" w:date="2018-08-04T08:26:00Z" w:initials="O">
    <w:p w14:paraId="2FC1D251" w14:textId="77777777" w:rsidR="00A760A2" w:rsidRDefault="00A760A2" w:rsidP="00A760A2">
      <w:pPr>
        <w:pStyle w:val="Textocomentario"/>
      </w:pPr>
      <w:r>
        <w:rPr>
          <w:rStyle w:val="Refdecomentario"/>
        </w:rPr>
        <w:annotationRef/>
      </w:r>
      <w:r>
        <w:t>Incluir de esta forma, si lo considera</w:t>
      </w:r>
    </w:p>
  </w:comment>
  <w:comment w:id="5920" w:author="Owner" w:date="2018-08-04T09:12:00Z" w:initials="O">
    <w:p w14:paraId="574EC954" w14:textId="77777777" w:rsidR="00EC2B2C" w:rsidRDefault="00EC2B2C" w:rsidP="00032356">
      <w:pPr>
        <w:pStyle w:val="Textocomentario"/>
      </w:pPr>
      <w:r>
        <w:rPr>
          <w:rStyle w:val="Refdecomentario"/>
        </w:rPr>
        <w:annotationRef/>
      </w:r>
      <w:r>
        <w:rPr>
          <w:rStyle w:val="Refdecomentario"/>
        </w:rPr>
        <w:annotationRef/>
      </w:r>
      <w:r>
        <w:t>Ídem para todas las citas de entrevistados</w:t>
      </w:r>
    </w:p>
    <w:p w14:paraId="6D9FABF3" w14:textId="219474BA" w:rsidR="00EC2B2C" w:rsidRDefault="00EC2B2C">
      <w:pPr>
        <w:pStyle w:val="Textocomentario"/>
      </w:pPr>
    </w:p>
  </w:comment>
  <w:comment w:id="5923" w:author="Owner" w:date="2018-08-04T08:26:00Z" w:initials="O">
    <w:p w14:paraId="6E06A2E9" w14:textId="77777777" w:rsidR="00A760A2" w:rsidRDefault="00A760A2" w:rsidP="00A760A2">
      <w:pPr>
        <w:pStyle w:val="Textocomentario"/>
      </w:pPr>
      <w:r>
        <w:rPr>
          <w:rStyle w:val="Refdecomentario"/>
        </w:rPr>
        <w:annotationRef/>
      </w:r>
      <w:r>
        <w:t>Incluir de esta forma, si lo considera</w:t>
      </w:r>
    </w:p>
  </w:comment>
  <w:comment w:id="6256" w:author="Microsoft Office User" w:date="2018-07-04T13:49:00Z" w:initials="Office">
    <w:p w14:paraId="5DA947DB" w14:textId="20106A15" w:rsidR="00EC2B2C" w:rsidRDefault="00EC2B2C">
      <w:pPr>
        <w:pStyle w:val="Textocomentario"/>
      </w:pPr>
      <w:r>
        <w:rPr>
          <w:rStyle w:val="Refdecomentario"/>
        </w:rPr>
        <w:annotationRef/>
      </w:r>
      <w:r>
        <w:t>Aplicativo informático</w:t>
      </w:r>
    </w:p>
    <w:p w14:paraId="17F6E8C2" w14:textId="42368622" w:rsidR="00EC2B2C" w:rsidRDefault="00EC2B2C">
      <w:pPr>
        <w:pStyle w:val="Textocomentario"/>
      </w:pPr>
    </w:p>
  </w:comment>
  <w:comment w:id="6263" w:author="Owner" w:date="2018-08-04T09:15:00Z" w:initials="O">
    <w:p w14:paraId="048E797B" w14:textId="1D58A050" w:rsidR="00EC2B2C" w:rsidRDefault="00EC2B2C">
      <w:pPr>
        <w:pStyle w:val="Textocomentario"/>
      </w:pPr>
      <w:r>
        <w:rPr>
          <w:rStyle w:val="Refdecomentario"/>
        </w:rPr>
        <w:annotationRef/>
      </w:r>
      <w:r>
        <w:t>Pregunta: lo desarrollado en Chile no utiliza UCD?</w:t>
      </w:r>
    </w:p>
  </w:comment>
  <w:comment w:id="6330" w:author="Owner" w:date="2018-08-04T09:16:00Z" w:initials="O">
    <w:p w14:paraId="011EC3D6" w14:textId="77777777" w:rsidR="00EC2B2C" w:rsidRDefault="00EC2B2C" w:rsidP="00032356">
      <w:pPr>
        <w:pStyle w:val="Textocomentario"/>
      </w:pPr>
      <w:r>
        <w:rPr>
          <w:rStyle w:val="Refdecomentario"/>
        </w:rPr>
        <w:annotationRef/>
      </w:r>
      <w:r>
        <w:rPr>
          <w:rStyle w:val="Refdecomentario"/>
        </w:rPr>
        <w:annotationRef/>
      </w:r>
      <w:r>
        <w:t>Pregunta: lo desarrollado en Chile no utiliza UCD?</w:t>
      </w:r>
    </w:p>
    <w:p w14:paraId="4AD87672" w14:textId="6D44BD4A" w:rsidR="00EC2B2C" w:rsidRDefault="00EC2B2C">
      <w:pPr>
        <w:pStyle w:val="Textocomentario"/>
      </w:pPr>
    </w:p>
  </w:comment>
  <w:comment w:id="6523" w:author="Microsoft Office User" w:date="2018-07-04T13:50:00Z" w:initials="Office">
    <w:p w14:paraId="05DEABFE" w14:textId="77777777" w:rsidR="00EC2B2C" w:rsidRDefault="00EC2B2C">
      <w:pPr>
        <w:pStyle w:val="Textocomentario"/>
      </w:pPr>
      <w:r>
        <w:rPr>
          <w:rStyle w:val="Refdecomentario"/>
        </w:rPr>
        <w:annotationRef/>
      </w:r>
      <w:r>
        <w:t>Sin tilde</w:t>
      </w:r>
    </w:p>
    <w:p w14:paraId="4069062C" w14:textId="4A78DA35" w:rsidR="00EC2B2C" w:rsidRDefault="00EC2B2C">
      <w:pPr>
        <w:pStyle w:val="Textocomentario"/>
      </w:pPr>
    </w:p>
  </w:comment>
  <w:comment w:id="6589" w:author="Luis Fernando Llanos Zavalaga" w:date="2018-07-10T16:52:00Z" w:initials="LFLZ">
    <w:p w14:paraId="6EE0ADD3" w14:textId="77777777" w:rsidR="00EC2B2C" w:rsidRDefault="00EC2B2C">
      <w:pPr>
        <w:pStyle w:val="Textocomentario"/>
      </w:pPr>
      <w:r>
        <w:rPr>
          <w:rStyle w:val="Refdecomentario"/>
        </w:rPr>
        <w:annotationRef/>
      </w:r>
      <w:r>
        <w:t>Se da cuenta que sus conclusiones están distantes de sus objetivos y del propósito de la investigación?</w:t>
      </w:r>
    </w:p>
    <w:p w14:paraId="164AA436" w14:textId="77777777" w:rsidR="00EC2B2C" w:rsidRDefault="00EC2B2C">
      <w:pPr>
        <w:pStyle w:val="Textocomentario"/>
      </w:pPr>
    </w:p>
    <w:p w14:paraId="67CCB9BC" w14:textId="0A76DE42" w:rsidR="00EC2B2C" w:rsidRDefault="00EC2B2C">
      <w:pPr>
        <w:pStyle w:val="Textocomentario"/>
      </w:pPr>
      <w:r>
        <w:t>Las conclusiones y recomendaciones deberían ser numeradas.</w:t>
      </w:r>
    </w:p>
  </w:comment>
  <w:comment w:id="6625" w:author="Luis Fernando Llanos Zavalaga" w:date="2018-07-10T16:47:00Z" w:initials="LFLZ">
    <w:p w14:paraId="63E359CF" w14:textId="331FF3F1" w:rsidR="00EC2B2C" w:rsidRDefault="00EC2B2C">
      <w:pPr>
        <w:pStyle w:val="Textocomentario"/>
      </w:pPr>
      <w:r>
        <w:rPr>
          <w:rStyle w:val="Refdecomentario"/>
        </w:rPr>
        <w:annotationRef/>
      </w:r>
      <w:r>
        <w:t>Cómo comprobó la utilidad?</w:t>
      </w:r>
    </w:p>
  </w:comment>
  <w:comment w:id="6635" w:author="Luis Fernando Llanos Zavalaga" w:date="2018-07-10T16:47:00Z" w:initials="LFLZ">
    <w:p w14:paraId="1A1F1E4A" w14:textId="5598F3C5" w:rsidR="00EC2B2C" w:rsidRDefault="00EC2B2C">
      <w:pPr>
        <w:pStyle w:val="Textocomentario"/>
      </w:pPr>
      <w:r>
        <w:rPr>
          <w:rStyle w:val="Refdecomentario"/>
        </w:rPr>
        <w:annotationRef/>
      </w:r>
      <w:r>
        <w:t>Esto no era parte de su estudio y se convierte en un ítem importante?</w:t>
      </w:r>
    </w:p>
    <w:p w14:paraId="6BDE24B0" w14:textId="6205F89A" w:rsidR="00EC2B2C" w:rsidRDefault="00EC2B2C">
      <w:pPr>
        <w:pStyle w:val="Textocomentario"/>
      </w:pPr>
    </w:p>
  </w:comment>
  <w:comment w:id="6661" w:author="Owner" w:date="2018-08-04T09:22:00Z" w:initials="O">
    <w:p w14:paraId="57E79775" w14:textId="1B93863D" w:rsidR="00EC2B2C" w:rsidRDefault="00EC2B2C">
      <w:pPr>
        <w:pStyle w:val="Textocomentario"/>
      </w:pPr>
      <w:r>
        <w:rPr>
          <w:rStyle w:val="Refdecomentario"/>
        </w:rPr>
        <w:annotationRef/>
      </w:r>
      <w:r>
        <w:t>La referencias sacadas de páginas web deben tener el nombre de la página web. Por ejemplo, en referencia 1, es un texto? un ppt? Referencia 20</w:t>
      </w:r>
    </w:p>
    <w:p w14:paraId="79E127A2" w14:textId="050576C3" w:rsidR="00EC2B2C" w:rsidRDefault="00EC2B2C">
      <w:pPr>
        <w:pStyle w:val="Textocomentario"/>
      </w:pPr>
      <w:r>
        <w:t>En referencia 3 repite autores al final</w:t>
      </w:r>
    </w:p>
    <w:p w14:paraId="119007F6" w14:textId="7C15F5AF" w:rsidR="00EC2B2C" w:rsidRDefault="00EC2B2C">
      <w:pPr>
        <w:pStyle w:val="Textocomentario"/>
      </w:pPr>
      <w:r>
        <w:t>Fecha de publicación: referencia 12, 36, 44,61</w:t>
      </w:r>
    </w:p>
    <w:p w14:paraId="192DA461" w14:textId="73C3CEBF" w:rsidR="00EC2B2C" w:rsidRDefault="00EC2B2C" w:rsidP="00C86155">
      <w:pPr>
        <w:pStyle w:val="Textocomentario"/>
      </w:pPr>
      <w:r>
        <w:t>Referencias incompletas: Referencia 31, 50</w:t>
      </w:r>
    </w:p>
    <w:p w14:paraId="3B366A96" w14:textId="00D226F8" w:rsidR="00EC2B2C" w:rsidRDefault="00EC2B2C">
      <w:pPr>
        <w:pStyle w:val="Textocomentario"/>
      </w:pPr>
    </w:p>
    <w:p w14:paraId="3DA9CE36" w14:textId="77777777" w:rsidR="00EC2B2C" w:rsidRDefault="00EC2B2C">
      <w:pPr>
        <w:pStyle w:val="Textocomentario"/>
      </w:pPr>
    </w:p>
  </w:comment>
  <w:comment w:id="7047" w:author="Luis Fernando Llanos Zavalaga" w:date="2018-07-10T17:00:00Z" w:initials="LFLZ">
    <w:p w14:paraId="646205BD" w14:textId="58CF834F" w:rsidR="00EC2B2C" w:rsidRDefault="00EC2B2C">
      <w:pPr>
        <w:pStyle w:val="Textocomentario"/>
      </w:pPr>
      <w:r>
        <w:rPr>
          <w:rStyle w:val="Refdecomentario"/>
        </w:rPr>
        <w:annotationRef/>
      </w:r>
      <w:r>
        <w:t>Debería estar el Consentimiento informado firmado</w:t>
      </w:r>
    </w:p>
  </w:comment>
  <w:comment w:id="7059" w:author="Luis Fernando Llanos Zavalaga" w:date="2018-07-10T17:00:00Z" w:initials="LFLZ">
    <w:p w14:paraId="275E9AB9" w14:textId="77777777" w:rsidR="00EC2B2C" w:rsidRDefault="00EC2B2C"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68F07" w15:done="0"/>
  <w15:commentEx w15:paraId="50B57FC9" w15:done="0"/>
  <w15:commentEx w15:paraId="1632E1E4"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26A496B1" w15:done="0"/>
  <w15:commentEx w15:paraId="7C7CE78C" w15:done="0"/>
  <w15:commentEx w15:paraId="52EA9D2E" w15:done="0"/>
  <w15:commentEx w15:paraId="2248DF80" w15:done="0"/>
  <w15:commentEx w15:paraId="5798C53F" w15:done="0"/>
  <w15:commentEx w15:paraId="5895000B" w15:done="0"/>
  <w15:commentEx w15:paraId="57CF6C40" w15:done="0"/>
  <w15:commentEx w15:paraId="4B78C06C" w15:done="0"/>
  <w15:commentEx w15:paraId="79B4BDEE" w15:done="0"/>
  <w15:commentEx w15:paraId="44E275A9" w15:done="0"/>
  <w15:commentEx w15:paraId="73B84FF4" w15:done="0"/>
  <w15:commentEx w15:paraId="7ABA6449" w15:done="0"/>
  <w15:commentEx w15:paraId="4CB9122E" w15:done="0"/>
  <w15:commentEx w15:paraId="479D9622" w15:done="0"/>
  <w15:commentEx w15:paraId="19E28F52" w15:done="0"/>
  <w15:commentEx w15:paraId="74942C77"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6D528140" w15:done="0"/>
  <w15:commentEx w15:paraId="0183DAEE" w15:done="0"/>
  <w15:commentEx w15:paraId="3A5E54A7" w15:done="0"/>
  <w15:commentEx w15:paraId="5E690680" w15:done="0"/>
  <w15:commentEx w15:paraId="4AE3055C" w15:done="0"/>
  <w15:commentEx w15:paraId="209E490D" w15:done="0"/>
  <w15:commentEx w15:paraId="0EF79CE2" w15:done="0"/>
  <w15:commentEx w15:paraId="195EB251" w15:done="0"/>
  <w15:commentEx w15:paraId="2CA8B97F" w15:done="0"/>
  <w15:commentEx w15:paraId="66B8EF01" w15:done="0"/>
  <w15:commentEx w15:paraId="3889EAD5" w15:done="0"/>
  <w15:commentEx w15:paraId="39B16081" w15:done="0"/>
  <w15:commentEx w15:paraId="5BB2BB47" w15:done="0"/>
  <w15:commentEx w15:paraId="1E75020F" w15:done="0"/>
  <w15:commentEx w15:paraId="6B32D5B1" w15:done="0"/>
  <w15:commentEx w15:paraId="2D31DC36" w15:done="0"/>
  <w15:commentEx w15:paraId="3731783E" w15:done="0"/>
  <w15:commentEx w15:paraId="6D5C7C16" w15:done="0"/>
  <w15:commentEx w15:paraId="04D0261E" w15:done="0"/>
  <w15:commentEx w15:paraId="0B5A8946" w15:done="0"/>
  <w15:commentEx w15:paraId="4E2ECE5B" w15:done="0"/>
  <w15:commentEx w15:paraId="3DAF4C1F" w15:done="0"/>
  <w15:commentEx w15:paraId="4A3B76F1" w15:done="0"/>
  <w15:commentEx w15:paraId="3FEB5E24" w15:done="0"/>
  <w15:commentEx w15:paraId="0A06A5B6" w15:done="0"/>
  <w15:commentEx w15:paraId="24C3B221" w15:done="0"/>
  <w15:commentEx w15:paraId="6A7E1532" w15:done="0"/>
  <w15:commentEx w15:paraId="026DB00F" w15:done="0"/>
  <w15:commentEx w15:paraId="65F42962" w15:done="0"/>
  <w15:commentEx w15:paraId="12AA1175" w15:done="0"/>
  <w15:commentEx w15:paraId="4206682A" w15:done="0"/>
  <w15:commentEx w15:paraId="17110266" w15:done="0"/>
  <w15:commentEx w15:paraId="48B7AD76" w15:done="0"/>
  <w15:commentEx w15:paraId="3867CA0D" w15:done="0"/>
  <w15:commentEx w15:paraId="56CF1D26" w15:done="0"/>
  <w15:commentEx w15:paraId="2FC1D251" w15:done="0"/>
  <w15:commentEx w15:paraId="6D9FABF3" w15:done="0"/>
  <w15:commentEx w15:paraId="6E06A2E9" w15:done="0"/>
  <w15:commentEx w15:paraId="17F6E8C2" w15:done="0"/>
  <w15:commentEx w15:paraId="048E797B" w15:done="0"/>
  <w15:commentEx w15:paraId="4AD87672" w15:done="0"/>
  <w15:commentEx w15:paraId="4069062C" w15:done="0"/>
  <w15:commentEx w15:paraId="67CCB9BC" w15:done="0"/>
  <w15:commentEx w15:paraId="63E359CF" w15:done="0"/>
  <w15:commentEx w15:paraId="6BDE24B0" w15:done="0"/>
  <w15:commentEx w15:paraId="3DA9CE36" w15:done="0"/>
  <w15:commentEx w15:paraId="646205BD" w15:done="0"/>
  <w15:commentEx w15:paraId="275E9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68F07" w16cid:durableId="1F0FFC37"/>
  <w16cid:commentId w16cid:paraId="50B57FC9" w16cid:durableId="1EEF23E1"/>
  <w16cid:commentId w16cid:paraId="1632E1E4" w16cid:durableId="1F0FFC39"/>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26A496B1" w16cid:durableId="1F0FFC4A"/>
  <w16cid:commentId w16cid:paraId="7C7CE78C" w16cid:durableId="1EEB3AE9"/>
  <w16cid:commentId w16cid:paraId="52EA9D2E" w16cid:durableId="1EEF3704"/>
  <w16cid:commentId w16cid:paraId="2248DF80" w16cid:durableId="1EFCC78D"/>
  <w16cid:commentId w16cid:paraId="5798C53F" w16cid:durableId="1EEF37A1"/>
  <w16cid:commentId w16cid:paraId="5895000B" w16cid:durableId="1F0FFC4F"/>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74942C77" w16cid:durableId="1F0FFC58"/>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6D528140" w16cid:durableId="1F0FFC5F"/>
  <w16cid:commentId w16cid:paraId="0183DAEE" w16cid:durableId="1F0FFC60"/>
  <w16cid:commentId w16cid:paraId="5E690680" w16cid:durableId="1F11D5DF"/>
  <w16cid:commentId w16cid:paraId="209E490D" w16cid:durableId="1F11D665"/>
  <w16cid:commentId w16cid:paraId="0EF79CE2" w16cid:durableId="1EEF50C7"/>
  <w16cid:commentId w16cid:paraId="2CA8B97F" w16cid:durableId="1F11D6BD"/>
  <w16cid:commentId w16cid:paraId="3889EAD5" w16cid:durableId="1F11D701"/>
  <w16cid:commentId w16cid:paraId="5BB2BB47" w16cid:durableId="1F11D72F"/>
  <w16cid:commentId w16cid:paraId="6B32D5B1" w16cid:durableId="1F11D982"/>
  <w16cid:commentId w16cid:paraId="3731783E" w16cid:durableId="1F11D9C0"/>
  <w16cid:commentId w16cid:paraId="6D5C7C16" w16cid:durableId="1F0FFC62"/>
  <w16cid:commentId w16cid:paraId="04D0261E" w16cid:durableId="1F11DA96"/>
  <w16cid:commentId w16cid:paraId="4E2ECE5B" w16cid:durableId="1F11DADD"/>
  <w16cid:commentId w16cid:paraId="4A3B76F1" w16cid:durableId="1F11DB64"/>
  <w16cid:commentId w16cid:paraId="3FEB5E24" w16cid:durableId="1EFCC502"/>
  <w16cid:commentId w16cid:paraId="24C3B221" w16cid:durableId="1F11DB96"/>
  <w16cid:commentId w16cid:paraId="6A7E1532" w16cid:durableId="1EEF53CF"/>
  <w16cid:commentId w16cid:paraId="026DB00F" w16cid:durableId="1F00B663"/>
  <w16cid:commentId w16cid:paraId="65F42962" w16cid:durableId="1EEF5830"/>
  <w16cid:commentId w16cid:paraId="12AA1175" w16cid:durableId="1F11DC4C"/>
  <w16cid:commentId w16cid:paraId="17110266" w16cid:durableId="1F11DC2F"/>
  <w16cid:commentId w16cid:paraId="48B7AD76" w16cid:durableId="1F11DC5C"/>
  <w16cid:commentId w16cid:paraId="56CF1D26" w16cid:durableId="1F11DC61"/>
  <w16cid:commentId w16cid:paraId="2FC1D251" w16cid:durableId="1F11DC9F"/>
  <w16cid:commentId w16cid:paraId="6E06A2E9" w16cid:durableId="1F11DCA7"/>
  <w16cid:commentId w16cid:paraId="17F6E8C2" w16cid:durableId="1EEB3AEA"/>
  <w16cid:commentId w16cid:paraId="048E797B" w16cid:durableId="1F0FFC69"/>
  <w16cid:commentId w16cid:paraId="4AD87672" w16cid:durableId="1F0FFC6A"/>
  <w16cid:commentId w16cid:paraId="4069062C" w16cid:durableId="1EEB3AEB"/>
  <w16cid:commentId w16cid:paraId="67CCB9BC" w16cid:durableId="1EEF62BB"/>
  <w16cid:commentId w16cid:paraId="6BDE24B0" w16cid:durableId="1EEF61A3"/>
  <w16cid:commentId w16cid:paraId="3DA9CE36" w16cid:durableId="1F0FFC6E"/>
  <w16cid:commentId w16cid:paraId="646205BD" w16cid:durableId="1EEF6496"/>
  <w16cid:commentId w16cid:paraId="275E9AB9" w16cid:durableId="1F08A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13ECF" w14:textId="77777777" w:rsidR="0005323C" w:rsidRDefault="0005323C" w:rsidP="00F27EDB">
      <w:r>
        <w:separator/>
      </w:r>
    </w:p>
  </w:endnote>
  <w:endnote w:type="continuationSeparator" w:id="0">
    <w:p w14:paraId="535AEC94" w14:textId="77777777" w:rsidR="0005323C" w:rsidRDefault="0005323C"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C2B2C" w:rsidRDefault="00EC2B2C" w:rsidP="00B01000">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C2B2C" w:rsidRDefault="00EC2B2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0BCA8" w14:textId="77777777" w:rsidR="00EC2B2C" w:rsidRDefault="00EC2B2C" w:rsidP="00D27EDC">
    <w:pPr>
      <w:pStyle w:val="Piedepgina"/>
      <w:framePr w:wrap="none" w:vAnchor="text" w:hAnchor="margin" w:xAlign="center" w:y="1"/>
      <w:rPr>
        <w:ins w:id="1989" w:author="Usuario de Microsoft Office" w:date="2018-07-31T08:51:00Z"/>
        <w:rStyle w:val="Nmerodepgina"/>
      </w:rPr>
    </w:pPr>
    <w:ins w:id="1990" w:author="Usuario de Microsoft Office" w:date="2018-07-31T08:51: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20</w:t>
    </w:r>
    <w:ins w:id="1991" w:author="Usuario de Microsoft Office" w:date="2018-07-31T08:51:00Z">
      <w:r>
        <w:rPr>
          <w:rStyle w:val="Nmerodepgina"/>
        </w:rPr>
        <w:fldChar w:fldCharType="end"/>
      </w:r>
    </w:ins>
  </w:p>
  <w:p w14:paraId="6F20C788" w14:textId="77777777" w:rsidR="00EC2B2C" w:rsidRDefault="00EC2B2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EC2B2C" w:rsidRDefault="00EC2B2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92</w:t>
        </w:r>
        <w:r>
          <w:rPr>
            <w:rStyle w:val="Nmerodepgina"/>
          </w:rPr>
          <w:fldChar w:fldCharType="end"/>
        </w:r>
      </w:p>
    </w:sdtContent>
  </w:sdt>
  <w:p w14:paraId="69AECFD0" w14:textId="77777777" w:rsidR="00EC2B2C" w:rsidRDefault="00EC2B2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DEFE0" w14:textId="77777777" w:rsidR="00EC2B2C" w:rsidRDefault="00EC2B2C" w:rsidP="00D27EDC">
    <w:pPr>
      <w:pStyle w:val="Piedepgina"/>
      <w:framePr w:wrap="none" w:vAnchor="text" w:hAnchor="margin" w:xAlign="center" w:y="1"/>
      <w:rPr>
        <w:ins w:id="4992" w:author="Usuario de Microsoft Office" w:date="2018-07-31T08:55:00Z"/>
        <w:rStyle w:val="Nmerodepgina"/>
      </w:rPr>
    </w:pPr>
    <w:ins w:id="4993" w:author="Usuario de Microsoft Office" w:date="2018-07-31T08:55:00Z">
      <w:r>
        <w:rPr>
          <w:rStyle w:val="Nmerodepgina"/>
        </w:rPr>
        <w:fldChar w:fldCharType="begin"/>
      </w:r>
      <w:r>
        <w:rPr>
          <w:rStyle w:val="Nmerodepgina"/>
        </w:rPr>
        <w:instrText xml:space="preserve">PAGE  </w:instrText>
      </w:r>
      <w:r>
        <w:rPr>
          <w:rStyle w:val="Nmerodepgina"/>
        </w:rPr>
        <w:fldChar w:fldCharType="end"/>
      </w:r>
    </w:ins>
  </w:p>
  <w:p w14:paraId="621EEAAE" w14:textId="77777777" w:rsidR="00EC2B2C" w:rsidRDefault="00EC2B2C">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38116" w14:textId="77777777" w:rsidR="00EC2B2C" w:rsidRDefault="00EC2B2C" w:rsidP="00D27EDC">
    <w:pPr>
      <w:pStyle w:val="Piedepgina"/>
      <w:framePr w:wrap="none" w:vAnchor="text" w:hAnchor="margin" w:xAlign="center" w:y="1"/>
      <w:rPr>
        <w:ins w:id="4994" w:author="Usuario de Microsoft Office" w:date="2018-07-31T08:55:00Z"/>
        <w:rStyle w:val="Nmerodepgina"/>
      </w:rPr>
    </w:pPr>
    <w:ins w:id="4995" w:author="Usuario de Microsoft Office" w:date="2018-07-31T08:55: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102</w:t>
    </w:r>
    <w:ins w:id="4996" w:author="Usuario de Microsoft Office" w:date="2018-07-31T08:55:00Z">
      <w:r>
        <w:rPr>
          <w:rStyle w:val="Nmerodepgina"/>
        </w:rPr>
        <w:fldChar w:fldCharType="end"/>
      </w:r>
    </w:ins>
  </w:p>
  <w:p w14:paraId="2E8B63E1" w14:textId="77777777" w:rsidR="00EC2B2C" w:rsidRDefault="00EC2B2C">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E906B" w14:textId="77777777" w:rsidR="00EC2B2C" w:rsidRDefault="00EC2B2C" w:rsidP="00D27EDC">
    <w:pPr>
      <w:pStyle w:val="Piedepgina"/>
      <w:framePr w:wrap="none" w:vAnchor="text" w:hAnchor="margin" w:xAlign="center" w:y="1"/>
      <w:rPr>
        <w:ins w:id="4997" w:author="Usuario de Microsoft Office" w:date="2018-07-31T08:52:00Z"/>
        <w:rStyle w:val="Nmerodepgina"/>
      </w:rPr>
    </w:pPr>
    <w:ins w:id="4998" w:author="Usuario de Microsoft Office" w:date="2018-07-31T08:52: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86</w:t>
    </w:r>
    <w:ins w:id="4999" w:author="Usuario de Microsoft Office" w:date="2018-07-31T08:52:00Z">
      <w:r>
        <w:rPr>
          <w:rStyle w:val="Nmerodepgina"/>
        </w:rPr>
        <w:fldChar w:fldCharType="end"/>
      </w:r>
    </w:ins>
  </w:p>
  <w:p w14:paraId="3DFCB958" w14:textId="77777777" w:rsidR="00EC2B2C" w:rsidRDefault="00EC2B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89784" w14:textId="77777777" w:rsidR="0005323C" w:rsidRDefault="0005323C" w:rsidP="00F27EDB">
      <w:r>
        <w:separator/>
      </w:r>
    </w:p>
  </w:footnote>
  <w:footnote w:type="continuationSeparator" w:id="0">
    <w:p w14:paraId="17E2CF39" w14:textId="77777777" w:rsidR="0005323C" w:rsidRDefault="0005323C"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9"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40F2D58"/>
    <w:multiLevelType w:val="hybridMultilevel"/>
    <w:tmpl w:val="7430E4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8"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1"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4"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37"/>
  </w:num>
  <w:num w:numId="4">
    <w:abstractNumId w:val="38"/>
  </w:num>
  <w:num w:numId="5">
    <w:abstractNumId w:val="29"/>
  </w:num>
  <w:num w:numId="6">
    <w:abstractNumId w:val="0"/>
  </w:num>
  <w:num w:numId="7">
    <w:abstractNumId w:val="29"/>
    <w:lvlOverride w:ilvl="0">
      <w:startOverride w:val="1"/>
    </w:lvlOverride>
  </w:num>
  <w:num w:numId="8">
    <w:abstractNumId w:val="29"/>
    <w:lvlOverride w:ilvl="0">
      <w:startOverride w:val="1"/>
    </w:lvlOverride>
  </w:num>
  <w:num w:numId="9">
    <w:abstractNumId w:val="29"/>
    <w:lvlOverride w:ilvl="0">
      <w:startOverride w:val="1"/>
    </w:lvlOverride>
  </w:num>
  <w:num w:numId="10">
    <w:abstractNumId w:val="29"/>
    <w:lvlOverride w:ilvl="0">
      <w:startOverride w:val="1"/>
    </w:lvlOverride>
  </w:num>
  <w:num w:numId="11">
    <w:abstractNumId w:val="29"/>
    <w:lvlOverride w:ilvl="0">
      <w:startOverride w:val="1"/>
    </w:lvlOverride>
  </w:num>
  <w:num w:numId="12">
    <w:abstractNumId w:val="33"/>
  </w:num>
  <w:num w:numId="13">
    <w:abstractNumId w:val="27"/>
  </w:num>
  <w:num w:numId="14">
    <w:abstractNumId w:val="18"/>
  </w:num>
  <w:num w:numId="15">
    <w:abstractNumId w:val="27"/>
    <w:lvlOverride w:ilvl="0">
      <w:startOverride w:val="1"/>
    </w:lvlOverride>
  </w:num>
  <w:num w:numId="16">
    <w:abstractNumId w:val="18"/>
    <w:lvlOverride w:ilvl="0">
      <w:startOverride w:val="1"/>
    </w:lvlOverride>
  </w:num>
  <w:num w:numId="17">
    <w:abstractNumId w:val="17"/>
  </w:num>
  <w:num w:numId="18">
    <w:abstractNumId w:val="30"/>
  </w:num>
  <w:num w:numId="19">
    <w:abstractNumId w:val="3"/>
  </w:num>
  <w:num w:numId="20">
    <w:abstractNumId w:val="18"/>
    <w:lvlOverride w:ilvl="0">
      <w:startOverride w:val="1"/>
    </w:lvlOverride>
  </w:num>
  <w:num w:numId="21">
    <w:abstractNumId w:val="18"/>
    <w:lvlOverride w:ilvl="0">
      <w:startOverride w:val="1"/>
    </w:lvlOverride>
  </w:num>
  <w:num w:numId="22">
    <w:abstractNumId w:val="5"/>
  </w:num>
  <w:num w:numId="23">
    <w:abstractNumId w:val="2"/>
  </w:num>
  <w:num w:numId="24">
    <w:abstractNumId w:val="31"/>
  </w:num>
  <w:num w:numId="25">
    <w:abstractNumId w:val="14"/>
  </w:num>
  <w:num w:numId="26">
    <w:abstractNumId w:val="19"/>
  </w:num>
  <w:num w:numId="27">
    <w:abstractNumId w:val="24"/>
  </w:num>
  <w:num w:numId="28">
    <w:abstractNumId w:val="7"/>
  </w:num>
  <w:num w:numId="29">
    <w:abstractNumId w:val="27"/>
    <w:lvlOverride w:ilvl="0">
      <w:startOverride w:val="1"/>
    </w:lvlOverride>
  </w:num>
  <w:num w:numId="30">
    <w:abstractNumId w:val="25"/>
  </w:num>
  <w:num w:numId="31">
    <w:abstractNumId w:val="10"/>
  </w:num>
  <w:num w:numId="32">
    <w:abstractNumId w:val="8"/>
  </w:num>
  <w:num w:numId="33">
    <w:abstractNumId w:val="21"/>
  </w:num>
  <w:num w:numId="34">
    <w:abstractNumId w:val="11"/>
  </w:num>
  <w:num w:numId="35">
    <w:abstractNumId w:val="32"/>
  </w:num>
  <w:num w:numId="36">
    <w:abstractNumId w:val="29"/>
    <w:lvlOverride w:ilvl="0">
      <w:startOverride w:val="1"/>
    </w:lvlOverride>
  </w:num>
  <w:num w:numId="37">
    <w:abstractNumId w:val="6"/>
  </w:num>
  <w:num w:numId="38">
    <w:abstractNumId w:val="4"/>
  </w:num>
  <w:num w:numId="39">
    <w:abstractNumId w:val="39"/>
  </w:num>
  <w:num w:numId="40">
    <w:abstractNumId w:val="15"/>
  </w:num>
  <w:num w:numId="41">
    <w:abstractNumId w:val="36"/>
  </w:num>
  <w:num w:numId="42">
    <w:abstractNumId w:val="26"/>
  </w:num>
  <w:num w:numId="43">
    <w:abstractNumId w:val="12"/>
  </w:num>
  <w:num w:numId="44">
    <w:abstractNumId w:val="35"/>
  </w:num>
  <w:num w:numId="45">
    <w:abstractNumId w:val="27"/>
    <w:lvlOverride w:ilvl="0">
      <w:startOverride w:val="1"/>
    </w:lvlOverride>
  </w:num>
  <w:num w:numId="46">
    <w:abstractNumId w:val="13"/>
  </w:num>
  <w:num w:numId="47">
    <w:abstractNumId w:val="29"/>
    <w:lvlOverride w:ilvl="0">
      <w:startOverride w:val="1"/>
    </w:lvlOverride>
  </w:num>
  <w:num w:numId="48">
    <w:abstractNumId w:val="20"/>
  </w:num>
  <w:num w:numId="49">
    <w:abstractNumId w:val="29"/>
    <w:lvlOverride w:ilvl="0">
      <w:startOverride w:val="1"/>
    </w:lvlOverride>
  </w:num>
  <w:num w:numId="50">
    <w:abstractNumId w:val="29"/>
    <w:lvlOverride w:ilvl="0">
      <w:startOverride w:val="1"/>
    </w:lvlOverride>
  </w:num>
  <w:num w:numId="51">
    <w:abstractNumId w:val="34"/>
  </w:num>
  <w:num w:numId="52">
    <w:abstractNumId w:val="29"/>
    <w:lvlOverride w:ilvl="0">
      <w:startOverride w:val="1"/>
    </w:lvlOverride>
  </w:num>
  <w:num w:numId="53">
    <w:abstractNumId w:val="29"/>
    <w:lvlOverride w:ilvl="0">
      <w:startOverride w:val="1"/>
    </w:lvlOverride>
  </w:num>
  <w:num w:numId="54">
    <w:abstractNumId w:val="29"/>
    <w:lvlOverride w:ilvl="0">
      <w:startOverride w:val="1"/>
    </w:lvlOverride>
  </w:num>
  <w:num w:numId="55">
    <w:abstractNumId w:val="29"/>
    <w:lvlOverride w:ilvl="0">
      <w:startOverride w:val="1"/>
    </w:lvlOverride>
  </w:num>
  <w:num w:numId="56">
    <w:abstractNumId w:val="23"/>
  </w:num>
  <w:num w:numId="57">
    <w:abstractNumId w:val="27"/>
    <w:lvlOverride w:ilvl="0">
      <w:startOverride w:val="1"/>
    </w:lvlOverride>
  </w:num>
  <w:num w:numId="58">
    <w:abstractNumId w:val="22"/>
  </w:num>
  <w:num w:numId="59">
    <w:abstractNumId w:val="9"/>
  </w:num>
  <w:num w:numId="60">
    <w:abstractNumId w:val="16"/>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Owner">
    <w15:presenceInfo w15:providerId="None" w15:userId="Owner"/>
  </w15:person>
  <w15:person w15:author="Luis Fernando Llanos Zavalaga">
    <w15:presenceInfo w15:providerId="AD" w15:userId="S-1-5-21-1969101149-2520598274-2667265164-18180"/>
  </w15:person>
  <w15:person w15:author="Usuario de Microsoft Office">
    <w15:presenceInfo w15:providerId="None" w15:userId="Usuario de Microsoft Office"/>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2356"/>
    <w:rsid w:val="00033C4E"/>
    <w:rsid w:val="000364B0"/>
    <w:rsid w:val="00036699"/>
    <w:rsid w:val="000377CE"/>
    <w:rsid w:val="00041130"/>
    <w:rsid w:val="000411F6"/>
    <w:rsid w:val="00041C8E"/>
    <w:rsid w:val="0004257C"/>
    <w:rsid w:val="0004300B"/>
    <w:rsid w:val="00043E74"/>
    <w:rsid w:val="00044D02"/>
    <w:rsid w:val="00045E0D"/>
    <w:rsid w:val="0004694C"/>
    <w:rsid w:val="000470EF"/>
    <w:rsid w:val="0005010F"/>
    <w:rsid w:val="000519CD"/>
    <w:rsid w:val="0005323C"/>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76BFE"/>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9D2"/>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50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12DB"/>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D53A7"/>
    <w:rsid w:val="001E0F71"/>
    <w:rsid w:val="001E2FF3"/>
    <w:rsid w:val="001E3A11"/>
    <w:rsid w:val="001E4E2F"/>
    <w:rsid w:val="001E4FB2"/>
    <w:rsid w:val="001E5060"/>
    <w:rsid w:val="001E6041"/>
    <w:rsid w:val="001E7F94"/>
    <w:rsid w:val="001F11E4"/>
    <w:rsid w:val="001F3397"/>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3261"/>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D7D9C"/>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5EF"/>
    <w:rsid w:val="00311665"/>
    <w:rsid w:val="003117EF"/>
    <w:rsid w:val="003119A5"/>
    <w:rsid w:val="00315A28"/>
    <w:rsid w:val="003161AD"/>
    <w:rsid w:val="00317546"/>
    <w:rsid w:val="003200E4"/>
    <w:rsid w:val="00320234"/>
    <w:rsid w:val="00322DDA"/>
    <w:rsid w:val="00324EB6"/>
    <w:rsid w:val="00325484"/>
    <w:rsid w:val="00327AE6"/>
    <w:rsid w:val="00331B1D"/>
    <w:rsid w:val="00331EAE"/>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2F2C"/>
    <w:rsid w:val="0038486C"/>
    <w:rsid w:val="0038525C"/>
    <w:rsid w:val="0039004D"/>
    <w:rsid w:val="00390CF8"/>
    <w:rsid w:val="003910CB"/>
    <w:rsid w:val="00392EEA"/>
    <w:rsid w:val="00393086"/>
    <w:rsid w:val="00393B99"/>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6B51"/>
    <w:rsid w:val="003D7385"/>
    <w:rsid w:val="003E0AA6"/>
    <w:rsid w:val="003E111A"/>
    <w:rsid w:val="003E298F"/>
    <w:rsid w:val="003E389D"/>
    <w:rsid w:val="003E4989"/>
    <w:rsid w:val="003E4E3C"/>
    <w:rsid w:val="003E5061"/>
    <w:rsid w:val="003E5D99"/>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B7D"/>
    <w:rsid w:val="00452D12"/>
    <w:rsid w:val="00452FEE"/>
    <w:rsid w:val="0045751B"/>
    <w:rsid w:val="004575AA"/>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6FA6"/>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58DD"/>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BA3"/>
    <w:rsid w:val="005C0CEB"/>
    <w:rsid w:val="005C14ED"/>
    <w:rsid w:val="005C22CE"/>
    <w:rsid w:val="005C3ACB"/>
    <w:rsid w:val="005C420B"/>
    <w:rsid w:val="005C4969"/>
    <w:rsid w:val="005C529A"/>
    <w:rsid w:val="005C6825"/>
    <w:rsid w:val="005C71C1"/>
    <w:rsid w:val="005D0040"/>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4F17"/>
    <w:rsid w:val="00607672"/>
    <w:rsid w:val="00607F29"/>
    <w:rsid w:val="006103E0"/>
    <w:rsid w:val="006121CA"/>
    <w:rsid w:val="006122C1"/>
    <w:rsid w:val="0061343F"/>
    <w:rsid w:val="0061457F"/>
    <w:rsid w:val="00614B17"/>
    <w:rsid w:val="00615A96"/>
    <w:rsid w:val="0061601E"/>
    <w:rsid w:val="00616D11"/>
    <w:rsid w:val="006177BD"/>
    <w:rsid w:val="0062181B"/>
    <w:rsid w:val="00621CCE"/>
    <w:rsid w:val="00622855"/>
    <w:rsid w:val="00623ED4"/>
    <w:rsid w:val="00624B00"/>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620"/>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1A26"/>
    <w:rsid w:val="00673ED7"/>
    <w:rsid w:val="006746CC"/>
    <w:rsid w:val="0067704D"/>
    <w:rsid w:val="00677C95"/>
    <w:rsid w:val="0068015C"/>
    <w:rsid w:val="006827F2"/>
    <w:rsid w:val="00682B13"/>
    <w:rsid w:val="006839BB"/>
    <w:rsid w:val="00685D5D"/>
    <w:rsid w:val="0068756B"/>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3443"/>
    <w:rsid w:val="006F4488"/>
    <w:rsid w:val="006F45B5"/>
    <w:rsid w:val="006F576C"/>
    <w:rsid w:val="006F6BFA"/>
    <w:rsid w:val="006F7425"/>
    <w:rsid w:val="00703434"/>
    <w:rsid w:val="007046F5"/>
    <w:rsid w:val="00704DCF"/>
    <w:rsid w:val="0070776A"/>
    <w:rsid w:val="00707D03"/>
    <w:rsid w:val="0071104C"/>
    <w:rsid w:val="00714AF0"/>
    <w:rsid w:val="007175A3"/>
    <w:rsid w:val="00717F0C"/>
    <w:rsid w:val="00721191"/>
    <w:rsid w:val="007222F0"/>
    <w:rsid w:val="007239D8"/>
    <w:rsid w:val="00725DE2"/>
    <w:rsid w:val="00731C4C"/>
    <w:rsid w:val="007338A1"/>
    <w:rsid w:val="00734B3F"/>
    <w:rsid w:val="00735B29"/>
    <w:rsid w:val="00735E79"/>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26B69"/>
    <w:rsid w:val="0082731C"/>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14D"/>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0E55"/>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78F"/>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420"/>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719"/>
    <w:rsid w:val="009B6162"/>
    <w:rsid w:val="009B63B8"/>
    <w:rsid w:val="009B7D50"/>
    <w:rsid w:val="009C17A7"/>
    <w:rsid w:val="009C1FF6"/>
    <w:rsid w:val="009C38A3"/>
    <w:rsid w:val="009C3939"/>
    <w:rsid w:val="009C482B"/>
    <w:rsid w:val="009C4E68"/>
    <w:rsid w:val="009D09E8"/>
    <w:rsid w:val="009D110A"/>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17DEB"/>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CC5"/>
    <w:rsid w:val="00A41E5A"/>
    <w:rsid w:val="00A42C4C"/>
    <w:rsid w:val="00A4596C"/>
    <w:rsid w:val="00A464FB"/>
    <w:rsid w:val="00A5001E"/>
    <w:rsid w:val="00A50DD7"/>
    <w:rsid w:val="00A520A6"/>
    <w:rsid w:val="00A57D18"/>
    <w:rsid w:val="00A60A6F"/>
    <w:rsid w:val="00A63767"/>
    <w:rsid w:val="00A64436"/>
    <w:rsid w:val="00A6647E"/>
    <w:rsid w:val="00A7180D"/>
    <w:rsid w:val="00A760A2"/>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A3D69"/>
    <w:rsid w:val="00AB007B"/>
    <w:rsid w:val="00AB01FB"/>
    <w:rsid w:val="00AB1E77"/>
    <w:rsid w:val="00AB21A0"/>
    <w:rsid w:val="00AB2DA7"/>
    <w:rsid w:val="00AB3FFF"/>
    <w:rsid w:val="00AB4941"/>
    <w:rsid w:val="00AB571D"/>
    <w:rsid w:val="00AB583E"/>
    <w:rsid w:val="00AB78DE"/>
    <w:rsid w:val="00AC0179"/>
    <w:rsid w:val="00AC1607"/>
    <w:rsid w:val="00AC1886"/>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5140"/>
    <w:rsid w:val="00B05607"/>
    <w:rsid w:val="00B063DE"/>
    <w:rsid w:val="00B06B4A"/>
    <w:rsid w:val="00B074E3"/>
    <w:rsid w:val="00B075F0"/>
    <w:rsid w:val="00B10C57"/>
    <w:rsid w:val="00B11863"/>
    <w:rsid w:val="00B11AB1"/>
    <w:rsid w:val="00B1217A"/>
    <w:rsid w:val="00B12FB7"/>
    <w:rsid w:val="00B137E1"/>
    <w:rsid w:val="00B14113"/>
    <w:rsid w:val="00B170C5"/>
    <w:rsid w:val="00B17342"/>
    <w:rsid w:val="00B17392"/>
    <w:rsid w:val="00B17A7A"/>
    <w:rsid w:val="00B20267"/>
    <w:rsid w:val="00B2133A"/>
    <w:rsid w:val="00B21D63"/>
    <w:rsid w:val="00B224AF"/>
    <w:rsid w:val="00B24531"/>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EF6"/>
    <w:rsid w:val="00B72F4A"/>
    <w:rsid w:val="00B73C1F"/>
    <w:rsid w:val="00B74113"/>
    <w:rsid w:val="00B75533"/>
    <w:rsid w:val="00B81518"/>
    <w:rsid w:val="00B82972"/>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0BA"/>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68B9"/>
    <w:rsid w:val="00BB7AA5"/>
    <w:rsid w:val="00BC16E5"/>
    <w:rsid w:val="00BC2867"/>
    <w:rsid w:val="00BC3DD9"/>
    <w:rsid w:val="00BC7E14"/>
    <w:rsid w:val="00BD00DA"/>
    <w:rsid w:val="00BD17E8"/>
    <w:rsid w:val="00BD3B0B"/>
    <w:rsid w:val="00BD4AF5"/>
    <w:rsid w:val="00BD5A50"/>
    <w:rsid w:val="00BD5BF4"/>
    <w:rsid w:val="00BD6C77"/>
    <w:rsid w:val="00BD6E5F"/>
    <w:rsid w:val="00BD738F"/>
    <w:rsid w:val="00BD7B0B"/>
    <w:rsid w:val="00BE03A0"/>
    <w:rsid w:val="00BE0437"/>
    <w:rsid w:val="00BE0597"/>
    <w:rsid w:val="00BE0EAB"/>
    <w:rsid w:val="00BE11D3"/>
    <w:rsid w:val="00BE1B9E"/>
    <w:rsid w:val="00BE1C04"/>
    <w:rsid w:val="00BE2A5A"/>
    <w:rsid w:val="00BE3E2C"/>
    <w:rsid w:val="00BE50E9"/>
    <w:rsid w:val="00BE63AA"/>
    <w:rsid w:val="00BE7297"/>
    <w:rsid w:val="00BE774A"/>
    <w:rsid w:val="00BF18DF"/>
    <w:rsid w:val="00BF206F"/>
    <w:rsid w:val="00BF27D4"/>
    <w:rsid w:val="00BF2DAA"/>
    <w:rsid w:val="00BF63BC"/>
    <w:rsid w:val="00C00013"/>
    <w:rsid w:val="00C00671"/>
    <w:rsid w:val="00C016D8"/>
    <w:rsid w:val="00C01EC4"/>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358"/>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6155"/>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126"/>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A3E"/>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55B2"/>
    <w:rsid w:val="00D45FC4"/>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5D11"/>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3523"/>
    <w:rsid w:val="00DF4476"/>
    <w:rsid w:val="00DF5627"/>
    <w:rsid w:val="00DF6B75"/>
    <w:rsid w:val="00E00029"/>
    <w:rsid w:val="00E02E4B"/>
    <w:rsid w:val="00E04B5A"/>
    <w:rsid w:val="00E1258A"/>
    <w:rsid w:val="00E12AAB"/>
    <w:rsid w:val="00E13908"/>
    <w:rsid w:val="00E13BEE"/>
    <w:rsid w:val="00E13F0E"/>
    <w:rsid w:val="00E15049"/>
    <w:rsid w:val="00E15B9B"/>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5F10"/>
    <w:rsid w:val="00E47C11"/>
    <w:rsid w:val="00E53D06"/>
    <w:rsid w:val="00E53E0E"/>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0430"/>
    <w:rsid w:val="00EB6C92"/>
    <w:rsid w:val="00EC09D7"/>
    <w:rsid w:val="00EC1083"/>
    <w:rsid w:val="00EC2B2C"/>
    <w:rsid w:val="00EC2BAF"/>
    <w:rsid w:val="00EC3916"/>
    <w:rsid w:val="00EC3B35"/>
    <w:rsid w:val="00EC52B7"/>
    <w:rsid w:val="00EC55E2"/>
    <w:rsid w:val="00EC62E3"/>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1501"/>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011"/>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2E70"/>
    <w:rsid w:val="00F844CE"/>
    <w:rsid w:val="00F8474A"/>
    <w:rsid w:val="00F847EF"/>
    <w:rsid w:val="00F84BBE"/>
    <w:rsid w:val="00F853DD"/>
    <w:rsid w:val="00F855AA"/>
    <w:rsid w:val="00F85F13"/>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0040"/>
    <w:rPr>
      <w:rFonts w:eastAsia="Times New Roman" w:cs="Times New Roman"/>
      <w:lang w:val="es-PE" w:eastAsia="es-PE"/>
    </w:rPr>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eastAsiaTheme="minorHAnsi" w:hAnsi="Helvetica"/>
      <w:sz w:val="14"/>
      <w:szCs w:val="14"/>
      <w:lang w:val="es-ES_tradnl" w:eastAsia="es-ES_tradnl"/>
    </w:rPr>
  </w:style>
  <w:style w:type="paragraph" w:customStyle="1" w:styleId="p2">
    <w:name w:val="p2"/>
    <w:basedOn w:val="Normal"/>
    <w:rsid w:val="00FE6948"/>
    <w:rPr>
      <w:rFonts w:ascii="Helvetica" w:eastAsiaTheme="minorHAnsi" w:hAnsi="Helvetica"/>
      <w:sz w:val="12"/>
      <w:szCs w:val="12"/>
      <w:lang w:val="es-ES_tradnl" w:eastAsia="es-ES_tradnl"/>
    </w:rPr>
  </w:style>
  <w:style w:type="paragraph" w:customStyle="1" w:styleId="p3">
    <w:name w:val="p3"/>
    <w:basedOn w:val="Normal"/>
    <w:rsid w:val="00FE6948"/>
    <w:rPr>
      <w:rFonts w:ascii="Consolas" w:eastAsiaTheme="minorHAnsi" w:hAnsi="Consolas"/>
      <w:sz w:val="15"/>
      <w:szCs w:val="15"/>
      <w:lang w:val="es-ES_tradnl"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rFonts w:eastAsiaTheme="minorHAnsi" w:cstheme="minorBidi"/>
      <w:i/>
      <w:iCs/>
      <w:color w:val="5B9BD5" w:themeColor="accent1"/>
      <w:lang w:val="es-ES_tradnl" w:eastAsia="en-US"/>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CB60F0"/>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CB60F0"/>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CB60F0"/>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CB60F0"/>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CB60F0"/>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646BD3"/>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993601304">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222329200">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1783184416">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sx7lvw.axshare.com/" TargetMode="External"/><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footer" Target="footer6.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DD4C3F4-E4CF-7541-93EC-CB3882B79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39</Pages>
  <Words>59773</Words>
  <Characters>328753</Characters>
  <Application>Microsoft Office Word</Application>
  <DocSecurity>0</DocSecurity>
  <Lines>2739</Lines>
  <Paragraphs>77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1</cp:revision>
  <cp:lastPrinted>2018-08-01T14:06:00Z</cp:lastPrinted>
  <dcterms:created xsi:type="dcterms:W3CDTF">2018-08-04T22:24:00Z</dcterms:created>
  <dcterms:modified xsi:type="dcterms:W3CDTF">2018-08-0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